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52981504" w:displacedByCustomXml="next"/>
    <w:bookmarkStart w:id="2" w:name="_Toc45616639" w:displacedByCustomXml="next"/>
    <w:bookmarkStart w:id="3" w:name="_Toc20182891" w:displacedByCustomXml="next"/>
    <w:bookmarkStart w:id="4" w:name="_Toc22216451" w:displacedByCustomXml="next"/>
    <w:bookmarkStart w:id="5" w:name="_Toc22216452" w:displacedByCustomXml="next"/>
    <w:sdt>
      <w:sdtPr>
        <w:rPr>
          <w:sz w:val="32"/>
          <w:szCs w:val="32"/>
        </w:rPr>
        <w:id w:val="-230151098"/>
        <w:docPartObj>
          <w:docPartGallery w:val="Cover Pages"/>
          <w:docPartUnique/>
        </w:docPartObj>
      </w:sdtPr>
      <w:sdtEndPr>
        <w:rPr>
          <w:sz w:val="24"/>
          <w:szCs w:val="24"/>
        </w:rPr>
      </w:sdtEndPr>
      <w:sdtContent>
        <w:p w14:paraId="2588E565" w14:textId="77777777" w:rsidR="00A6662D" w:rsidRDefault="00A6662D" w:rsidP="00A6662D">
          <w:pPr>
            <w:jc w:val="center"/>
            <w:rPr>
              <w:sz w:val="32"/>
              <w:szCs w:val="32"/>
            </w:rPr>
          </w:pPr>
        </w:p>
        <w:p w14:paraId="0FD50CCA" w14:textId="77777777" w:rsidR="00A6662D" w:rsidRPr="00167502" w:rsidRDefault="00A6662D" w:rsidP="00A6662D">
          <w:pPr>
            <w:jc w:val="center"/>
            <w:rPr>
              <w:smallCaps/>
              <w:noProof/>
              <w:sz w:val="32"/>
              <w:szCs w:val="32"/>
            </w:rPr>
          </w:pPr>
          <w:r w:rsidRPr="00911DBA">
            <w:rPr>
              <w:sz w:val="32"/>
              <w:szCs w:val="32"/>
            </w:rPr>
            <w:t xml:space="preserve"> </w:t>
          </w:r>
          <w:r w:rsidRPr="00167502">
            <w:rPr>
              <w:smallCaps/>
              <w:sz w:val="36"/>
              <w:szCs w:val="36"/>
            </w:rPr>
            <w:t>“Temporal Cycle Consistency: for a Video-to-Video Translation.”</w:t>
          </w:r>
          <w:r w:rsidRPr="00167502">
            <w:rPr>
              <w:smallCaps/>
              <w:noProof/>
              <w:sz w:val="32"/>
              <w:szCs w:val="32"/>
            </w:rPr>
            <w:t xml:space="preserve"> </w:t>
          </w:r>
        </w:p>
        <w:p w14:paraId="7B586497" w14:textId="77777777" w:rsidR="00A6662D" w:rsidRPr="00911DBA" w:rsidRDefault="00A6662D" w:rsidP="00A6662D">
          <w:pPr>
            <w:jc w:val="center"/>
            <w:rPr>
              <w:sz w:val="32"/>
              <w:szCs w:val="32"/>
            </w:rPr>
          </w:pPr>
          <w:r w:rsidRPr="00911DBA">
            <w:rPr>
              <w:noProof/>
              <w:sz w:val="32"/>
              <w:szCs w:val="32"/>
            </w:rPr>
            <w:drawing>
              <wp:inline distT="0" distB="0" distL="0" distR="0" wp14:anchorId="6EBB1342" wp14:editId="19DECFFA">
                <wp:extent cx="2191385" cy="2113280"/>
                <wp:effectExtent l="0" t="0" r="0" b="1270"/>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91385" cy="2113280"/>
                        </a:xfrm>
                        <a:prstGeom prst="rect">
                          <a:avLst/>
                        </a:prstGeom>
                        <a:noFill/>
                        <a:ln>
                          <a:noFill/>
                        </a:ln>
                      </pic:spPr>
                    </pic:pic>
                  </a:graphicData>
                </a:graphic>
              </wp:inline>
            </w:drawing>
          </w:r>
        </w:p>
        <w:p w14:paraId="0917F270" w14:textId="77777777" w:rsidR="00A6662D" w:rsidRDefault="00A6662D" w:rsidP="00A6662D">
          <w:pPr>
            <w:ind w:left="360"/>
            <w:jc w:val="center"/>
            <w:rPr>
              <w:sz w:val="32"/>
              <w:szCs w:val="32"/>
            </w:rPr>
          </w:pPr>
          <w:r>
            <w:rPr>
              <w:sz w:val="32"/>
              <w:szCs w:val="32"/>
            </w:rPr>
            <w:t>By</w:t>
          </w:r>
        </w:p>
        <w:p w14:paraId="76BC76A5" w14:textId="77777777" w:rsidR="00A6662D" w:rsidRPr="00911DBA" w:rsidRDefault="00A6662D" w:rsidP="00A6662D">
          <w:pPr>
            <w:ind w:left="360"/>
            <w:jc w:val="center"/>
            <w:rPr>
              <w:sz w:val="32"/>
              <w:szCs w:val="32"/>
            </w:rPr>
          </w:pPr>
          <w:r w:rsidRPr="00911DBA">
            <w:rPr>
              <w:sz w:val="32"/>
              <w:szCs w:val="32"/>
            </w:rPr>
            <w:t>Kirubel Abebe Senbeto</w:t>
          </w:r>
        </w:p>
        <w:p w14:paraId="37208E7B" w14:textId="77777777" w:rsidR="00A6662D" w:rsidRPr="00911DBA" w:rsidRDefault="00A6662D" w:rsidP="00A6662D">
          <w:pPr>
            <w:spacing w:before="0" w:after="0"/>
            <w:jc w:val="center"/>
            <w:rPr>
              <w:sz w:val="32"/>
              <w:szCs w:val="32"/>
            </w:rPr>
          </w:pPr>
          <w:r w:rsidRPr="00911DBA">
            <w:rPr>
              <w:sz w:val="32"/>
              <w:szCs w:val="32"/>
            </w:rPr>
            <w:t>A Thesis Submitted to Department of Computer Science and Engineering</w:t>
          </w:r>
        </w:p>
        <w:p w14:paraId="7706C5F1" w14:textId="77777777" w:rsidR="00A6662D" w:rsidRPr="00911DBA" w:rsidRDefault="00A6662D" w:rsidP="00A6662D">
          <w:pPr>
            <w:spacing w:before="0"/>
            <w:jc w:val="center"/>
            <w:rPr>
              <w:sz w:val="32"/>
              <w:szCs w:val="32"/>
            </w:rPr>
          </w:pPr>
          <w:r w:rsidRPr="00911DBA">
            <w:rPr>
              <w:sz w:val="32"/>
              <w:szCs w:val="32"/>
            </w:rPr>
            <w:t>School of Electrical Engineering and Computing</w:t>
          </w:r>
        </w:p>
        <w:p w14:paraId="59E4B6C5" w14:textId="77777777" w:rsidR="00A6662D" w:rsidRPr="00911DBA" w:rsidRDefault="00A6662D" w:rsidP="00A6662D">
          <w:pPr>
            <w:jc w:val="center"/>
            <w:rPr>
              <w:sz w:val="32"/>
              <w:szCs w:val="32"/>
            </w:rPr>
          </w:pPr>
          <w:r w:rsidRPr="00911DBA">
            <w:rPr>
              <w:sz w:val="32"/>
              <w:szCs w:val="32"/>
            </w:rPr>
            <w:t>Office of Graduate Studies</w:t>
          </w:r>
        </w:p>
        <w:p w14:paraId="36448619" w14:textId="77777777" w:rsidR="00A6662D" w:rsidRPr="00911DBA" w:rsidRDefault="00A6662D" w:rsidP="00A6662D">
          <w:pPr>
            <w:jc w:val="center"/>
            <w:rPr>
              <w:sz w:val="32"/>
              <w:szCs w:val="32"/>
            </w:rPr>
          </w:pPr>
          <w:r w:rsidRPr="00911DBA">
            <w:rPr>
              <w:sz w:val="32"/>
              <w:szCs w:val="32"/>
            </w:rPr>
            <w:t>Adama Science and Technology University</w:t>
          </w:r>
        </w:p>
        <w:p w14:paraId="7DD94173" w14:textId="77777777" w:rsidR="00A6662D" w:rsidRDefault="00A6662D" w:rsidP="00A6662D">
          <w:pPr>
            <w:jc w:val="center"/>
            <w:rPr>
              <w:sz w:val="32"/>
              <w:szCs w:val="32"/>
            </w:rPr>
          </w:pPr>
        </w:p>
        <w:p w14:paraId="12B0C6DA" w14:textId="77777777" w:rsidR="00A6662D" w:rsidRPr="00911DBA" w:rsidRDefault="00A6662D" w:rsidP="00A6662D">
          <w:pPr>
            <w:jc w:val="center"/>
            <w:rPr>
              <w:sz w:val="32"/>
              <w:szCs w:val="32"/>
            </w:rPr>
          </w:pPr>
        </w:p>
        <w:p w14:paraId="22C9463B" w14:textId="77777777" w:rsidR="00A6662D" w:rsidRPr="00911DBA" w:rsidRDefault="00A6662D" w:rsidP="00A6662D">
          <w:pPr>
            <w:spacing w:before="0" w:after="0"/>
            <w:jc w:val="right"/>
            <w:rPr>
              <w:sz w:val="32"/>
              <w:szCs w:val="32"/>
            </w:rPr>
          </w:pPr>
          <w:r w:rsidRPr="00911DBA">
            <w:rPr>
              <w:sz w:val="32"/>
              <w:szCs w:val="32"/>
            </w:rPr>
            <w:t>October, 2020</w:t>
          </w:r>
        </w:p>
        <w:p w14:paraId="1E97FF48" w14:textId="77777777" w:rsidR="00A6662D" w:rsidRDefault="00A6662D" w:rsidP="00A6662D">
          <w:pPr>
            <w:spacing w:before="0" w:after="0"/>
            <w:jc w:val="right"/>
            <w:rPr>
              <w:sz w:val="32"/>
              <w:szCs w:val="32"/>
            </w:rPr>
          </w:pPr>
          <w:r w:rsidRPr="00911DBA">
            <w:rPr>
              <w:sz w:val="32"/>
              <w:szCs w:val="32"/>
            </w:rPr>
            <w:t>Adama, Ethiopia</w:t>
          </w:r>
          <w:r>
            <w:rPr>
              <w:sz w:val="32"/>
              <w:szCs w:val="32"/>
            </w:rPr>
            <w:br w:type="page"/>
          </w:r>
        </w:p>
        <w:p w14:paraId="48292953" w14:textId="77777777" w:rsidR="00A6662D" w:rsidRDefault="00A6662D" w:rsidP="00A6662D">
          <w:pPr>
            <w:spacing w:before="0" w:after="0"/>
            <w:jc w:val="right"/>
            <w:rPr>
              <w:sz w:val="32"/>
              <w:szCs w:val="32"/>
            </w:rPr>
            <w:sectPr w:rsidR="00A6662D" w:rsidSect="00EE3F33">
              <w:footerReference w:type="default" r:id="rId10"/>
              <w:footerReference w:type="first" r:id="rId11"/>
              <w:type w:val="continuous"/>
              <w:pgSz w:w="11906" w:h="16838" w:code="9"/>
              <w:pgMar w:top="1440" w:right="1440" w:bottom="1440" w:left="1701" w:header="720" w:footer="720" w:gutter="0"/>
              <w:cols w:space="720"/>
              <w:titlePg/>
              <w:docGrid w:linePitch="360"/>
            </w:sectPr>
          </w:pPr>
        </w:p>
        <w:p w14:paraId="55FCC163" w14:textId="77777777" w:rsidR="00A6662D" w:rsidRDefault="00A6662D" w:rsidP="00A6662D">
          <w:pPr>
            <w:spacing w:before="0" w:after="0"/>
            <w:rPr>
              <w:sz w:val="32"/>
              <w:szCs w:val="32"/>
            </w:rPr>
          </w:pPr>
        </w:p>
        <w:p w14:paraId="5C93C65C" w14:textId="77777777" w:rsidR="00A6662D" w:rsidRPr="00167502" w:rsidRDefault="00A6662D" w:rsidP="00A6662D">
          <w:pPr>
            <w:spacing w:before="0" w:after="0"/>
            <w:jc w:val="center"/>
            <w:rPr>
              <w:smallCaps/>
              <w:sz w:val="36"/>
              <w:szCs w:val="36"/>
            </w:rPr>
          </w:pPr>
          <w:r w:rsidRPr="00167502">
            <w:rPr>
              <w:smallCaps/>
              <w:sz w:val="36"/>
              <w:szCs w:val="36"/>
            </w:rPr>
            <w:t>“Temporal Cycle Consistency: for a video-to-Video Translation.”</w:t>
          </w:r>
        </w:p>
        <w:p w14:paraId="2C2D97A2" w14:textId="77777777" w:rsidR="00A6662D" w:rsidRDefault="00A6662D" w:rsidP="00A6662D">
          <w:pPr>
            <w:jc w:val="center"/>
            <w:rPr>
              <w:sz w:val="32"/>
              <w:szCs w:val="32"/>
            </w:rPr>
          </w:pPr>
          <w:r w:rsidRPr="00911DBA">
            <w:rPr>
              <w:noProof/>
              <w:sz w:val="32"/>
              <w:szCs w:val="32"/>
            </w:rPr>
            <w:drawing>
              <wp:inline distT="0" distB="0" distL="0" distR="0" wp14:anchorId="13DD6D2F" wp14:editId="30B262DE">
                <wp:extent cx="2191385" cy="2113280"/>
                <wp:effectExtent l="0" t="0" r="0" b="1270"/>
                <wp:docPr id="11"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91385" cy="2113280"/>
                        </a:xfrm>
                        <a:prstGeom prst="rect">
                          <a:avLst/>
                        </a:prstGeom>
                        <a:noFill/>
                        <a:ln>
                          <a:noFill/>
                        </a:ln>
                      </pic:spPr>
                    </pic:pic>
                  </a:graphicData>
                </a:graphic>
              </wp:inline>
            </w:drawing>
          </w:r>
        </w:p>
        <w:p w14:paraId="6C1EDE04" w14:textId="77777777" w:rsidR="00A6662D" w:rsidRDefault="00A6662D" w:rsidP="00A6662D">
          <w:pPr>
            <w:jc w:val="center"/>
            <w:rPr>
              <w:sz w:val="32"/>
              <w:szCs w:val="32"/>
            </w:rPr>
          </w:pPr>
          <w:r>
            <w:rPr>
              <w:sz w:val="32"/>
              <w:szCs w:val="32"/>
            </w:rPr>
            <w:t>By</w:t>
          </w:r>
        </w:p>
        <w:p w14:paraId="77383A2F" w14:textId="77777777" w:rsidR="00A6662D" w:rsidRPr="00911DBA" w:rsidRDefault="00A6662D" w:rsidP="00A6662D">
          <w:pPr>
            <w:jc w:val="center"/>
            <w:rPr>
              <w:sz w:val="32"/>
              <w:szCs w:val="32"/>
            </w:rPr>
          </w:pPr>
          <w:r w:rsidRPr="00911DBA">
            <w:rPr>
              <w:sz w:val="32"/>
              <w:szCs w:val="32"/>
            </w:rPr>
            <w:t>Kirubel Abebe Senbeto</w:t>
          </w:r>
        </w:p>
        <w:p w14:paraId="431D0B4B" w14:textId="77777777" w:rsidR="00A6662D" w:rsidRPr="00911DBA" w:rsidRDefault="00A6662D" w:rsidP="00A6662D">
          <w:pPr>
            <w:jc w:val="center"/>
            <w:rPr>
              <w:color w:val="222222"/>
              <w:sz w:val="36"/>
              <w:szCs w:val="36"/>
              <w:shd w:val="clear" w:color="auto" w:fill="FFFFFF"/>
            </w:rPr>
          </w:pPr>
          <w:r w:rsidRPr="00911DBA">
            <w:rPr>
              <w:sz w:val="32"/>
              <w:szCs w:val="32"/>
            </w:rPr>
            <w:t>Advisor</w:t>
          </w:r>
          <w:r>
            <w:rPr>
              <w:sz w:val="32"/>
              <w:szCs w:val="32"/>
            </w:rPr>
            <w:t>:</w:t>
          </w:r>
          <w:r w:rsidRPr="00911DBA">
            <w:rPr>
              <w:sz w:val="32"/>
              <w:szCs w:val="32"/>
            </w:rPr>
            <w:t xml:space="preserve"> Prof </w:t>
          </w:r>
          <w:r w:rsidRPr="00911DBA">
            <w:rPr>
              <w:color w:val="222222"/>
              <w:sz w:val="32"/>
              <w:szCs w:val="32"/>
              <w:shd w:val="clear" w:color="auto" w:fill="FFFFFF"/>
            </w:rPr>
            <w:t>Yun Koo Chung</w:t>
          </w:r>
        </w:p>
      </w:sdtContent>
    </w:sdt>
    <w:p w14:paraId="4C471D94" w14:textId="77777777" w:rsidR="00A6662D" w:rsidRPr="00911DBA" w:rsidRDefault="00A6662D" w:rsidP="00A6662D">
      <w:pPr>
        <w:spacing w:before="0" w:after="0"/>
        <w:jc w:val="center"/>
        <w:rPr>
          <w:sz w:val="32"/>
          <w:szCs w:val="32"/>
        </w:rPr>
      </w:pPr>
      <w:r w:rsidRPr="00911DBA">
        <w:rPr>
          <w:sz w:val="32"/>
          <w:szCs w:val="32"/>
        </w:rPr>
        <w:t>A Thesis Submitted to Department of Computer Science and Engineering</w:t>
      </w:r>
    </w:p>
    <w:p w14:paraId="5F468EBB" w14:textId="77777777" w:rsidR="00A6662D" w:rsidRPr="00911DBA" w:rsidRDefault="00A6662D" w:rsidP="00A6662D">
      <w:pPr>
        <w:spacing w:before="0"/>
        <w:jc w:val="center"/>
        <w:rPr>
          <w:sz w:val="32"/>
          <w:szCs w:val="32"/>
        </w:rPr>
      </w:pPr>
      <w:r w:rsidRPr="00911DBA">
        <w:rPr>
          <w:sz w:val="32"/>
          <w:szCs w:val="32"/>
        </w:rPr>
        <w:t>School of Electrical Engineering and Computing</w:t>
      </w:r>
    </w:p>
    <w:p w14:paraId="30DE7F37" w14:textId="77777777" w:rsidR="00A6662D" w:rsidRPr="00911DBA" w:rsidRDefault="00A6662D" w:rsidP="00A6662D">
      <w:pPr>
        <w:spacing w:after="0"/>
        <w:jc w:val="center"/>
        <w:rPr>
          <w:sz w:val="32"/>
          <w:szCs w:val="32"/>
        </w:rPr>
      </w:pPr>
      <w:r w:rsidRPr="00911DBA">
        <w:rPr>
          <w:sz w:val="32"/>
          <w:szCs w:val="32"/>
        </w:rPr>
        <w:t>Office of Graduate Studies</w:t>
      </w:r>
    </w:p>
    <w:p w14:paraId="62C32E4E" w14:textId="77777777" w:rsidR="00A6662D" w:rsidRPr="00911DBA" w:rsidRDefault="00A6662D" w:rsidP="00A6662D">
      <w:pPr>
        <w:spacing w:before="0"/>
        <w:jc w:val="center"/>
        <w:rPr>
          <w:sz w:val="32"/>
          <w:szCs w:val="32"/>
        </w:rPr>
      </w:pPr>
      <w:r w:rsidRPr="00911DBA">
        <w:rPr>
          <w:sz w:val="32"/>
          <w:szCs w:val="32"/>
        </w:rPr>
        <w:t>Adama Science and Technology University</w:t>
      </w:r>
    </w:p>
    <w:p w14:paraId="74D4518E" w14:textId="77777777" w:rsidR="00A6662D" w:rsidRDefault="00A6662D" w:rsidP="00A6662D">
      <w:pPr>
        <w:spacing w:before="0"/>
        <w:jc w:val="center"/>
        <w:rPr>
          <w:sz w:val="32"/>
          <w:szCs w:val="32"/>
        </w:rPr>
      </w:pPr>
    </w:p>
    <w:p w14:paraId="1049B205" w14:textId="77777777" w:rsidR="00A6662D" w:rsidRPr="00E6237A" w:rsidRDefault="00A6662D" w:rsidP="00A6662D">
      <w:pPr>
        <w:spacing w:before="0" w:after="0"/>
        <w:jc w:val="right"/>
        <w:rPr>
          <w:sz w:val="32"/>
          <w:szCs w:val="32"/>
        </w:rPr>
      </w:pPr>
      <w:r w:rsidRPr="00E6237A">
        <w:rPr>
          <w:sz w:val="32"/>
          <w:szCs w:val="32"/>
        </w:rPr>
        <w:t>October, 2020</w:t>
      </w:r>
    </w:p>
    <w:p w14:paraId="08C8A3E1" w14:textId="77777777" w:rsidR="00A6662D" w:rsidRDefault="00A6662D" w:rsidP="00A6662D">
      <w:pPr>
        <w:spacing w:before="0" w:after="0"/>
        <w:jc w:val="right"/>
        <w:rPr>
          <w:sz w:val="32"/>
          <w:szCs w:val="32"/>
        </w:rPr>
        <w:sectPr w:rsidR="00A6662D" w:rsidSect="00A6662D">
          <w:footerReference w:type="default" r:id="rId12"/>
          <w:pgSz w:w="11916" w:h="16848"/>
          <w:pgMar w:top="1440" w:right="1440" w:bottom="1440" w:left="1701" w:header="709" w:footer="709" w:gutter="0"/>
          <w:cols w:space="720"/>
          <w:docGrid w:linePitch="360"/>
        </w:sectPr>
      </w:pPr>
      <w:r w:rsidRPr="00E6237A">
        <w:rPr>
          <w:sz w:val="32"/>
          <w:szCs w:val="32"/>
        </w:rPr>
        <w:t xml:space="preserve">  Adama, Ethiopia</w:t>
      </w:r>
    </w:p>
    <w:p w14:paraId="39A3C420" w14:textId="0FBF0881" w:rsidR="002168A8" w:rsidRDefault="002168A8" w:rsidP="00C27283">
      <w:pPr>
        <w:spacing w:after="0"/>
        <w:ind w:left="1182" w:hanging="1182"/>
        <w:jc w:val="center"/>
        <w:rPr>
          <w:color w:val="010302"/>
        </w:rPr>
      </w:pPr>
      <w:r>
        <w:rPr>
          <w:rFonts w:ascii="TimesNewRomanPS-BoldMT" w:hAnsi="TimesNewRomanPS-BoldMT" w:cs="TimesNewRomanPS-BoldMT"/>
          <w:b/>
          <w:bCs/>
          <w:color w:val="000000"/>
          <w:spacing w:val="-10"/>
          <w:sz w:val="36"/>
          <w:szCs w:val="36"/>
        </w:rPr>
        <w:lastRenderedPageBreak/>
        <w:t>A</w:t>
      </w:r>
      <w:r>
        <w:rPr>
          <w:rFonts w:ascii="TimesNewRomanPS-BoldMT" w:hAnsi="TimesNewRomanPS-BoldMT" w:cs="TimesNewRomanPS-BoldMT"/>
          <w:b/>
          <w:bCs/>
          <w:color w:val="000000"/>
          <w:spacing w:val="-8"/>
          <w:sz w:val="36"/>
          <w:szCs w:val="36"/>
        </w:rPr>
        <w:t>PP</w:t>
      </w:r>
      <w:r>
        <w:rPr>
          <w:rFonts w:ascii="TimesNewRomanPS-BoldMT" w:hAnsi="TimesNewRomanPS-BoldMT" w:cs="TimesNewRomanPS-BoldMT"/>
          <w:b/>
          <w:bCs/>
          <w:color w:val="000000"/>
          <w:spacing w:val="-10"/>
          <w:sz w:val="36"/>
          <w:szCs w:val="36"/>
        </w:rPr>
        <w:t>R</w:t>
      </w:r>
      <w:r>
        <w:rPr>
          <w:rFonts w:ascii="TimesNewRomanPS-BoldMT" w:hAnsi="TimesNewRomanPS-BoldMT" w:cs="TimesNewRomanPS-BoldMT"/>
          <w:b/>
          <w:bCs/>
          <w:color w:val="000000"/>
          <w:spacing w:val="-8"/>
          <w:sz w:val="36"/>
          <w:szCs w:val="36"/>
        </w:rPr>
        <w:t>O</w:t>
      </w:r>
      <w:r>
        <w:rPr>
          <w:rFonts w:ascii="TimesNewRomanPS-BoldMT" w:hAnsi="TimesNewRomanPS-BoldMT" w:cs="TimesNewRomanPS-BoldMT"/>
          <w:b/>
          <w:bCs/>
          <w:color w:val="000000"/>
          <w:spacing w:val="-55"/>
          <w:sz w:val="36"/>
          <w:szCs w:val="36"/>
        </w:rPr>
        <w:t>V</w:t>
      </w:r>
      <w:r>
        <w:rPr>
          <w:rFonts w:ascii="TimesNewRomanPS-BoldMT" w:hAnsi="TimesNewRomanPS-BoldMT" w:cs="TimesNewRomanPS-BoldMT"/>
          <w:b/>
          <w:bCs/>
          <w:color w:val="000000"/>
          <w:spacing w:val="-12"/>
          <w:sz w:val="36"/>
          <w:szCs w:val="36"/>
        </w:rPr>
        <w:t>A</w:t>
      </w:r>
      <w:r>
        <w:rPr>
          <w:rFonts w:ascii="TimesNewRomanPS-BoldMT" w:hAnsi="TimesNewRomanPS-BoldMT" w:cs="TimesNewRomanPS-BoldMT"/>
          <w:b/>
          <w:bCs/>
          <w:color w:val="000000"/>
          <w:spacing w:val="-28"/>
          <w:sz w:val="36"/>
          <w:szCs w:val="36"/>
        </w:rPr>
        <w:t>L</w:t>
      </w:r>
      <w:r>
        <w:rPr>
          <w:rFonts w:ascii="TimesNewRomanPS-BoldMT" w:hAnsi="TimesNewRomanPS-BoldMT" w:cs="TimesNewRomanPS-BoldMT"/>
          <w:b/>
          <w:bCs/>
          <w:color w:val="000000"/>
          <w:spacing w:val="-10"/>
          <w:sz w:val="36"/>
          <w:szCs w:val="36"/>
        </w:rPr>
        <w:t xml:space="preserve"> </w:t>
      </w:r>
      <w:r>
        <w:rPr>
          <w:rFonts w:ascii="TimesNewRomanPS-BoldMT" w:hAnsi="TimesNewRomanPS-BoldMT" w:cs="TimesNewRomanPS-BoldMT"/>
          <w:b/>
          <w:bCs/>
          <w:color w:val="000000"/>
          <w:spacing w:val="-9"/>
          <w:sz w:val="36"/>
          <w:szCs w:val="36"/>
        </w:rPr>
        <w:t>O</w:t>
      </w:r>
      <w:r>
        <w:rPr>
          <w:rFonts w:ascii="TimesNewRomanPS-BoldMT" w:hAnsi="TimesNewRomanPS-BoldMT" w:cs="TimesNewRomanPS-BoldMT"/>
          <w:b/>
          <w:bCs/>
          <w:color w:val="000000"/>
          <w:spacing w:val="-25"/>
          <w:sz w:val="36"/>
          <w:szCs w:val="36"/>
        </w:rPr>
        <w:t>F</w:t>
      </w:r>
      <w:r>
        <w:rPr>
          <w:rFonts w:ascii="TimesNewRomanPS-BoldMT" w:hAnsi="TimesNewRomanPS-BoldMT" w:cs="TimesNewRomanPS-BoldMT"/>
          <w:b/>
          <w:bCs/>
          <w:color w:val="000000"/>
          <w:spacing w:val="-15"/>
          <w:sz w:val="36"/>
          <w:szCs w:val="36"/>
        </w:rPr>
        <w:t xml:space="preserve"> </w:t>
      </w:r>
      <w:r>
        <w:rPr>
          <w:rFonts w:ascii="TimesNewRomanPS-BoldMT" w:hAnsi="TimesNewRomanPS-BoldMT" w:cs="TimesNewRomanPS-BoldMT"/>
          <w:b/>
          <w:bCs/>
          <w:color w:val="000000"/>
          <w:spacing w:val="-9"/>
          <w:sz w:val="36"/>
          <w:szCs w:val="36"/>
        </w:rPr>
        <w:t>T</w:t>
      </w:r>
      <w:r>
        <w:rPr>
          <w:rFonts w:ascii="TimesNewRomanPS-BoldMT" w:hAnsi="TimesNewRomanPS-BoldMT" w:cs="TimesNewRomanPS-BoldMT"/>
          <w:b/>
          <w:bCs/>
          <w:color w:val="000000"/>
          <w:spacing w:val="-8"/>
          <w:sz w:val="36"/>
          <w:szCs w:val="36"/>
        </w:rPr>
        <w:t>H</w:t>
      </w:r>
      <w:r>
        <w:rPr>
          <w:rFonts w:ascii="TimesNewRomanPS-BoldMT" w:hAnsi="TimesNewRomanPS-BoldMT" w:cs="TimesNewRomanPS-BoldMT"/>
          <w:b/>
          <w:bCs/>
          <w:color w:val="000000"/>
          <w:spacing w:val="-12"/>
          <w:sz w:val="36"/>
          <w:szCs w:val="36"/>
        </w:rPr>
        <w:t>E</w:t>
      </w:r>
      <w:r>
        <w:rPr>
          <w:rFonts w:ascii="TimesNewRomanPS-BoldMT" w:hAnsi="TimesNewRomanPS-BoldMT" w:cs="TimesNewRomanPS-BoldMT"/>
          <w:b/>
          <w:bCs/>
          <w:color w:val="000000"/>
          <w:spacing w:val="-8"/>
          <w:sz w:val="36"/>
          <w:szCs w:val="36"/>
        </w:rPr>
        <w:t xml:space="preserve"> </w:t>
      </w:r>
      <w:r>
        <w:rPr>
          <w:rFonts w:ascii="TimesNewRomanPS-BoldMT" w:hAnsi="TimesNewRomanPS-BoldMT" w:cs="TimesNewRomanPS-BoldMT"/>
          <w:b/>
          <w:bCs/>
          <w:color w:val="000000"/>
          <w:spacing w:val="-9"/>
          <w:sz w:val="36"/>
          <w:szCs w:val="36"/>
        </w:rPr>
        <w:t>B</w:t>
      </w:r>
      <w:r>
        <w:rPr>
          <w:rFonts w:ascii="TimesNewRomanPS-BoldMT" w:hAnsi="TimesNewRomanPS-BoldMT" w:cs="TimesNewRomanPS-BoldMT"/>
          <w:b/>
          <w:bCs/>
          <w:color w:val="000000"/>
          <w:spacing w:val="-8"/>
          <w:sz w:val="36"/>
          <w:szCs w:val="36"/>
        </w:rPr>
        <w:t>O</w:t>
      </w:r>
      <w:r>
        <w:rPr>
          <w:rFonts w:ascii="TimesNewRomanPS-BoldMT" w:hAnsi="TimesNewRomanPS-BoldMT" w:cs="TimesNewRomanPS-BoldMT"/>
          <w:b/>
          <w:bCs/>
          <w:color w:val="000000"/>
          <w:spacing w:val="-10"/>
          <w:sz w:val="36"/>
          <w:szCs w:val="36"/>
        </w:rPr>
        <w:t xml:space="preserve">ARD </w:t>
      </w:r>
      <w:r>
        <w:rPr>
          <w:rFonts w:ascii="TimesNewRomanPS-BoldMT" w:hAnsi="TimesNewRomanPS-BoldMT" w:cs="TimesNewRomanPS-BoldMT"/>
          <w:b/>
          <w:bCs/>
          <w:color w:val="000000"/>
          <w:spacing w:val="-8"/>
          <w:sz w:val="36"/>
          <w:szCs w:val="36"/>
        </w:rPr>
        <w:t>O</w:t>
      </w:r>
      <w:r>
        <w:rPr>
          <w:rFonts w:ascii="TimesNewRomanPS-BoldMT" w:hAnsi="TimesNewRomanPS-BoldMT" w:cs="TimesNewRomanPS-BoldMT"/>
          <w:b/>
          <w:bCs/>
          <w:color w:val="000000"/>
          <w:spacing w:val="-23"/>
          <w:sz w:val="36"/>
          <w:szCs w:val="36"/>
        </w:rPr>
        <w:t>F</w:t>
      </w:r>
      <w:r>
        <w:rPr>
          <w:rFonts w:ascii="TimesNewRomanPS-BoldMT" w:hAnsi="TimesNewRomanPS-BoldMT" w:cs="TimesNewRomanPS-BoldMT"/>
          <w:b/>
          <w:bCs/>
          <w:color w:val="000000"/>
          <w:spacing w:val="-8"/>
          <w:sz w:val="36"/>
          <w:szCs w:val="36"/>
        </w:rPr>
        <w:t xml:space="preserve"> </w:t>
      </w:r>
      <w:r>
        <w:rPr>
          <w:rFonts w:ascii="TimesNewRomanPS-BoldMT" w:hAnsi="TimesNewRomanPS-BoldMT" w:cs="TimesNewRomanPS-BoldMT"/>
          <w:b/>
          <w:bCs/>
          <w:color w:val="000000"/>
          <w:spacing w:val="-9"/>
          <w:sz w:val="36"/>
          <w:szCs w:val="36"/>
        </w:rPr>
        <w:t>E</w:t>
      </w:r>
      <w:r>
        <w:rPr>
          <w:rFonts w:ascii="TimesNewRomanPS-BoldMT" w:hAnsi="TimesNewRomanPS-BoldMT" w:cs="TimesNewRomanPS-BoldMT"/>
          <w:b/>
          <w:bCs/>
          <w:color w:val="000000"/>
          <w:spacing w:val="-10"/>
          <w:sz w:val="36"/>
          <w:szCs w:val="36"/>
        </w:rPr>
        <w:t>X</w:t>
      </w:r>
      <w:r>
        <w:rPr>
          <w:rFonts w:ascii="TimesNewRomanPS-BoldMT" w:hAnsi="TimesNewRomanPS-BoldMT" w:cs="TimesNewRomanPS-BoldMT"/>
          <w:b/>
          <w:bCs/>
          <w:color w:val="000000"/>
          <w:spacing w:val="-12"/>
          <w:sz w:val="36"/>
          <w:szCs w:val="36"/>
        </w:rPr>
        <w:t>A</w:t>
      </w:r>
      <w:r>
        <w:rPr>
          <w:rFonts w:ascii="TimesNewRomanPS-BoldMT" w:hAnsi="TimesNewRomanPS-BoldMT" w:cs="TimesNewRomanPS-BoldMT"/>
          <w:b/>
          <w:bCs/>
          <w:color w:val="000000"/>
          <w:spacing w:val="-8"/>
          <w:sz w:val="36"/>
          <w:szCs w:val="36"/>
        </w:rPr>
        <w:t>M</w:t>
      </w:r>
      <w:r>
        <w:rPr>
          <w:rFonts w:ascii="TimesNewRomanPS-BoldMT" w:hAnsi="TimesNewRomanPS-BoldMT" w:cs="TimesNewRomanPS-BoldMT"/>
          <w:b/>
          <w:bCs/>
          <w:color w:val="000000"/>
          <w:spacing w:val="-10"/>
          <w:sz w:val="36"/>
          <w:szCs w:val="36"/>
        </w:rPr>
        <w:t>IN</w:t>
      </w:r>
      <w:r>
        <w:rPr>
          <w:rFonts w:ascii="TimesNewRomanPS-BoldMT" w:hAnsi="TimesNewRomanPS-BoldMT" w:cs="TimesNewRomanPS-BoldMT"/>
          <w:b/>
          <w:bCs/>
          <w:color w:val="000000"/>
          <w:spacing w:val="-9"/>
          <w:sz w:val="36"/>
          <w:szCs w:val="36"/>
        </w:rPr>
        <w:t>E</w:t>
      </w:r>
      <w:r>
        <w:rPr>
          <w:rFonts w:ascii="TimesNewRomanPS-BoldMT" w:hAnsi="TimesNewRomanPS-BoldMT" w:cs="TimesNewRomanPS-BoldMT"/>
          <w:b/>
          <w:bCs/>
          <w:color w:val="000000"/>
          <w:spacing w:val="-10"/>
          <w:sz w:val="36"/>
          <w:szCs w:val="36"/>
        </w:rPr>
        <w:t>R</w:t>
      </w:r>
      <w:r>
        <w:rPr>
          <w:rFonts w:ascii="TimesNewRomanPS-BoldMT" w:hAnsi="TimesNewRomanPS-BoldMT" w:cs="TimesNewRomanPS-BoldMT"/>
          <w:b/>
          <w:bCs/>
          <w:color w:val="000000"/>
          <w:spacing w:val="-8"/>
          <w:sz w:val="36"/>
          <w:szCs w:val="36"/>
        </w:rPr>
        <w:t>S</w:t>
      </w:r>
    </w:p>
    <w:p w14:paraId="70C224C4" w14:textId="47E01CAD" w:rsidR="002168A8" w:rsidRPr="002168A8" w:rsidRDefault="002168A8" w:rsidP="00C27283">
      <w:pPr>
        <w:spacing w:before="52" w:line="413" w:lineRule="exact"/>
        <w:ind w:left="1134" w:right="853"/>
        <w:rPr>
          <w:color w:val="010302"/>
        </w:rPr>
      </w:pPr>
      <w:r>
        <w:rPr>
          <w:color w:val="000000"/>
        </w:rPr>
        <w:t>We,</w:t>
      </w:r>
      <w:r>
        <w:rPr>
          <w:color w:val="000000"/>
          <w:spacing w:val="30"/>
        </w:rPr>
        <w:t xml:space="preserve"> </w:t>
      </w:r>
      <w:r>
        <w:rPr>
          <w:color w:val="000000"/>
        </w:rPr>
        <w:t>the</w:t>
      </w:r>
      <w:r>
        <w:rPr>
          <w:color w:val="000000"/>
          <w:spacing w:val="30"/>
        </w:rPr>
        <w:t xml:space="preserve"> </w:t>
      </w:r>
      <w:r>
        <w:rPr>
          <w:color w:val="000000"/>
        </w:rPr>
        <w:t>undersigned,</w:t>
      </w:r>
      <w:r>
        <w:rPr>
          <w:color w:val="000000"/>
          <w:spacing w:val="30"/>
        </w:rPr>
        <w:t xml:space="preserve"> </w:t>
      </w:r>
      <w:r>
        <w:rPr>
          <w:color w:val="000000"/>
        </w:rPr>
        <w:t>members</w:t>
      </w:r>
      <w:r>
        <w:rPr>
          <w:color w:val="000000"/>
          <w:spacing w:val="31"/>
        </w:rPr>
        <w:t xml:space="preserve"> </w:t>
      </w:r>
      <w:r>
        <w:rPr>
          <w:color w:val="000000"/>
        </w:rPr>
        <w:t>of</w:t>
      </w:r>
      <w:r>
        <w:rPr>
          <w:color w:val="000000"/>
          <w:spacing w:val="30"/>
        </w:rPr>
        <w:t xml:space="preserve"> </w:t>
      </w:r>
      <w:r>
        <w:rPr>
          <w:color w:val="000000"/>
        </w:rPr>
        <w:t>the</w:t>
      </w:r>
      <w:r>
        <w:rPr>
          <w:color w:val="000000"/>
          <w:spacing w:val="30"/>
        </w:rPr>
        <w:t xml:space="preserve"> </w:t>
      </w:r>
      <w:r>
        <w:rPr>
          <w:color w:val="000000"/>
        </w:rPr>
        <w:t>Board</w:t>
      </w:r>
      <w:r>
        <w:rPr>
          <w:color w:val="000000"/>
          <w:spacing w:val="30"/>
        </w:rPr>
        <w:t xml:space="preserve"> </w:t>
      </w:r>
      <w:r>
        <w:rPr>
          <w:color w:val="000000"/>
        </w:rPr>
        <w:t>of</w:t>
      </w:r>
      <w:r>
        <w:rPr>
          <w:color w:val="000000"/>
          <w:spacing w:val="33"/>
        </w:rPr>
        <w:t xml:space="preserve"> </w:t>
      </w:r>
      <w:r>
        <w:rPr>
          <w:color w:val="000000"/>
        </w:rPr>
        <w:t>Examiners</w:t>
      </w:r>
      <w:r>
        <w:rPr>
          <w:color w:val="000000"/>
          <w:spacing w:val="30"/>
        </w:rPr>
        <w:t xml:space="preserve"> </w:t>
      </w:r>
      <w:r>
        <w:rPr>
          <w:color w:val="000000"/>
        </w:rPr>
        <w:t>of</w:t>
      </w:r>
      <w:r>
        <w:rPr>
          <w:color w:val="000000"/>
          <w:spacing w:val="30"/>
        </w:rPr>
        <w:t xml:space="preserve"> </w:t>
      </w:r>
      <w:r>
        <w:rPr>
          <w:color w:val="000000"/>
        </w:rPr>
        <w:t>the</w:t>
      </w:r>
      <w:r>
        <w:rPr>
          <w:color w:val="000000"/>
          <w:spacing w:val="30"/>
        </w:rPr>
        <w:t xml:space="preserve"> </w:t>
      </w:r>
      <w:r>
        <w:rPr>
          <w:color w:val="000000"/>
        </w:rPr>
        <w:t>final</w:t>
      </w:r>
      <w:r>
        <w:rPr>
          <w:color w:val="000000"/>
          <w:spacing w:val="31"/>
        </w:rPr>
        <w:t xml:space="preserve"> </w:t>
      </w:r>
      <w:r>
        <w:rPr>
          <w:color w:val="000000"/>
        </w:rPr>
        <w:t>open</w:t>
      </w:r>
      <w:r>
        <w:rPr>
          <w:color w:val="000000"/>
          <w:spacing w:val="30"/>
        </w:rPr>
        <w:t xml:space="preserve"> </w:t>
      </w:r>
      <w:r>
        <w:rPr>
          <w:color w:val="000000"/>
        </w:rPr>
        <w:t>defense</w:t>
      </w:r>
      <w:r>
        <w:rPr>
          <w:color w:val="000000"/>
          <w:spacing w:val="38"/>
        </w:rPr>
        <w:t xml:space="preserve"> </w:t>
      </w:r>
      <w:r w:rsidR="00CD6810">
        <w:rPr>
          <w:color w:val="000000"/>
        </w:rPr>
        <w:t>by Kirubel</w:t>
      </w:r>
      <w:r>
        <w:rPr>
          <w:color w:val="000000"/>
          <w:spacing w:val="57"/>
          <w:u w:val="single"/>
        </w:rPr>
        <w:t xml:space="preserve"> </w:t>
      </w:r>
      <w:r>
        <w:rPr>
          <w:color w:val="000000"/>
          <w:u w:val="single"/>
        </w:rPr>
        <w:t>Abebe</w:t>
      </w:r>
      <w:r>
        <w:rPr>
          <w:color w:val="000000"/>
          <w:spacing w:val="57"/>
          <w:u w:val="single"/>
        </w:rPr>
        <w:t xml:space="preserve"> </w:t>
      </w:r>
      <w:r>
        <w:rPr>
          <w:color w:val="000000"/>
          <w:u w:val="single"/>
        </w:rPr>
        <w:t>Senbeto</w:t>
      </w:r>
      <w:r>
        <w:rPr>
          <w:color w:val="000000"/>
        </w:rPr>
        <w:t>,</w:t>
      </w:r>
      <w:r>
        <w:rPr>
          <w:color w:val="000000"/>
          <w:spacing w:val="57"/>
        </w:rPr>
        <w:t xml:space="preserve"> </w:t>
      </w:r>
      <w:r>
        <w:rPr>
          <w:rFonts w:ascii="TimesNewRomanPSMT" w:hAnsi="TimesNewRomanPSMT" w:cs="TimesNewRomanPSMT"/>
          <w:color w:val="000000"/>
        </w:rPr>
        <w:t>have</w:t>
      </w:r>
      <w:r>
        <w:rPr>
          <w:rFonts w:ascii="TimesNewRomanPSMT" w:hAnsi="TimesNewRomanPSMT" w:cs="TimesNewRomanPSMT"/>
          <w:color w:val="000000"/>
          <w:spacing w:val="57"/>
        </w:rPr>
        <w:t xml:space="preserve"> </w:t>
      </w:r>
      <w:r>
        <w:rPr>
          <w:rFonts w:ascii="TimesNewRomanPSMT" w:hAnsi="TimesNewRomanPSMT" w:cs="TimesNewRomanPSMT"/>
          <w:color w:val="000000"/>
        </w:rPr>
        <w:t>read</w:t>
      </w:r>
      <w:r>
        <w:rPr>
          <w:rFonts w:ascii="TimesNewRomanPSMT" w:hAnsi="TimesNewRomanPSMT" w:cs="TimesNewRomanPSMT"/>
          <w:color w:val="000000"/>
          <w:spacing w:val="57"/>
        </w:rPr>
        <w:t xml:space="preserve"> </w:t>
      </w:r>
      <w:r>
        <w:rPr>
          <w:rFonts w:ascii="TimesNewRomanPSMT" w:hAnsi="TimesNewRomanPSMT" w:cs="TimesNewRomanPSMT"/>
          <w:color w:val="000000"/>
        </w:rPr>
        <w:t>and</w:t>
      </w:r>
      <w:r>
        <w:rPr>
          <w:rFonts w:ascii="TimesNewRomanPSMT" w:hAnsi="TimesNewRomanPSMT" w:cs="TimesNewRomanPSMT"/>
          <w:color w:val="000000"/>
          <w:spacing w:val="59"/>
        </w:rPr>
        <w:t xml:space="preserve"> </w:t>
      </w:r>
      <w:r>
        <w:rPr>
          <w:rFonts w:ascii="TimesNewRomanPSMT" w:hAnsi="TimesNewRomanPSMT" w:cs="TimesNewRomanPSMT"/>
          <w:color w:val="000000"/>
        </w:rPr>
        <w:t>evaluated</w:t>
      </w:r>
      <w:r>
        <w:rPr>
          <w:rFonts w:ascii="TimesNewRomanPSMT" w:hAnsi="TimesNewRomanPSMT" w:cs="TimesNewRomanPSMT"/>
          <w:color w:val="000000"/>
          <w:spacing w:val="57"/>
        </w:rPr>
        <w:t xml:space="preserve"> </w:t>
      </w:r>
      <w:r>
        <w:rPr>
          <w:rFonts w:ascii="TimesNewRomanPSMT" w:hAnsi="TimesNewRomanPSMT" w:cs="TimesNewRomanPSMT"/>
          <w:color w:val="000000"/>
        </w:rPr>
        <w:t>his</w:t>
      </w:r>
      <w:r>
        <w:rPr>
          <w:rFonts w:ascii="TimesNewRomanPSMT" w:hAnsi="TimesNewRomanPSMT" w:cs="TimesNewRomanPSMT"/>
          <w:color w:val="000000"/>
          <w:spacing w:val="58"/>
        </w:rPr>
        <w:t xml:space="preserve"> </w:t>
      </w:r>
      <w:r>
        <w:rPr>
          <w:rFonts w:ascii="TimesNewRomanPSMT" w:hAnsi="TimesNewRomanPSMT" w:cs="TimesNewRomanPSMT"/>
          <w:color w:val="000000"/>
        </w:rPr>
        <w:t>thesis</w:t>
      </w:r>
      <w:r>
        <w:rPr>
          <w:rFonts w:ascii="TimesNewRomanPSMT" w:hAnsi="TimesNewRomanPSMT" w:cs="TimesNewRomanPSMT"/>
          <w:color w:val="000000"/>
          <w:spacing w:val="57"/>
        </w:rPr>
        <w:t xml:space="preserve"> </w:t>
      </w:r>
      <w:r>
        <w:rPr>
          <w:rFonts w:ascii="TimesNewRomanPSMT" w:hAnsi="TimesNewRomanPSMT" w:cs="TimesNewRomanPSMT"/>
          <w:color w:val="000000"/>
        </w:rPr>
        <w:t>entitled</w:t>
      </w:r>
      <w:r>
        <w:rPr>
          <w:rFonts w:ascii="TimesNewRomanPSMT" w:hAnsi="TimesNewRomanPSMT" w:cs="TimesNewRomanPSMT"/>
          <w:color w:val="000000"/>
          <w:spacing w:val="57"/>
        </w:rPr>
        <w:t xml:space="preserve"> </w:t>
      </w:r>
      <w:r>
        <w:rPr>
          <w:rFonts w:ascii="TimesNewRomanPSMT" w:hAnsi="TimesNewRomanPSMT" w:cs="TimesNewRomanPSMT"/>
          <w:color w:val="000000"/>
        </w:rPr>
        <w:t>“</w:t>
      </w:r>
      <w:r>
        <w:rPr>
          <w:color w:val="000000"/>
        </w:rPr>
        <w:t>Temporal</w:t>
      </w:r>
      <w:r>
        <w:rPr>
          <w:color w:val="000000"/>
          <w:spacing w:val="57"/>
        </w:rPr>
        <w:t xml:space="preserve"> </w:t>
      </w:r>
      <w:r w:rsidR="00CD6810">
        <w:rPr>
          <w:color w:val="000000"/>
        </w:rPr>
        <w:t>Cycle Consistency</w:t>
      </w:r>
      <w:r>
        <w:rPr>
          <w:color w:val="000000"/>
        </w:rPr>
        <w:t>:</w:t>
      </w:r>
      <w:r>
        <w:rPr>
          <w:color w:val="000000"/>
          <w:spacing w:val="62"/>
        </w:rPr>
        <w:t xml:space="preserve"> </w:t>
      </w:r>
      <w:r>
        <w:rPr>
          <w:color w:val="000000"/>
        </w:rPr>
        <w:t>for</w:t>
      </w:r>
      <w:r>
        <w:rPr>
          <w:color w:val="000000"/>
          <w:spacing w:val="62"/>
        </w:rPr>
        <w:t xml:space="preserve"> </w:t>
      </w:r>
      <w:r>
        <w:rPr>
          <w:color w:val="000000"/>
        </w:rPr>
        <w:t>a</w:t>
      </w:r>
      <w:r>
        <w:rPr>
          <w:color w:val="000000"/>
          <w:spacing w:val="63"/>
        </w:rPr>
        <w:t xml:space="preserve"> </w:t>
      </w:r>
      <w:r>
        <w:rPr>
          <w:color w:val="000000"/>
        </w:rPr>
        <w:t>Video-to-Video</w:t>
      </w:r>
      <w:r>
        <w:rPr>
          <w:color w:val="000000"/>
          <w:spacing w:val="62"/>
        </w:rPr>
        <w:t xml:space="preserve"> </w:t>
      </w:r>
      <w:r>
        <w:rPr>
          <w:color w:val="000000"/>
        </w:rPr>
        <w:t>Translation</w:t>
      </w:r>
      <w:r>
        <w:rPr>
          <w:rFonts w:ascii="TimesNewRomanPSMT" w:hAnsi="TimesNewRomanPSMT" w:cs="TimesNewRomanPSMT"/>
          <w:color w:val="000000"/>
        </w:rPr>
        <w:t>”</w:t>
      </w:r>
      <w:r>
        <w:rPr>
          <w:rFonts w:ascii="TimesNewRomanPSMT" w:hAnsi="TimesNewRomanPSMT" w:cs="TimesNewRomanPSMT"/>
          <w:color w:val="000000"/>
          <w:spacing w:val="62"/>
        </w:rPr>
        <w:t xml:space="preserve"> </w:t>
      </w:r>
      <w:r>
        <w:rPr>
          <w:rFonts w:ascii="TimesNewRomanPSMT" w:hAnsi="TimesNewRomanPSMT" w:cs="TimesNewRomanPSMT"/>
          <w:color w:val="000000"/>
        </w:rPr>
        <w:t>and</w:t>
      </w:r>
      <w:r>
        <w:rPr>
          <w:rFonts w:ascii="TimesNewRomanPSMT" w:hAnsi="TimesNewRomanPSMT" w:cs="TimesNewRomanPSMT"/>
          <w:color w:val="000000"/>
          <w:spacing w:val="62"/>
        </w:rPr>
        <w:t xml:space="preserve"> </w:t>
      </w:r>
      <w:r>
        <w:rPr>
          <w:rFonts w:ascii="TimesNewRomanPSMT" w:hAnsi="TimesNewRomanPSMT" w:cs="TimesNewRomanPSMT"/>
          <w:color w:val="000000"/>
        </w:rPr>
        <w:t>examined</w:t>
      </w:r>
      <w:r>
        <w:rPr>
          <w:rFonts w:ascii="TimesNewRomanPSMT" w:hAnsi="TimesNewRomanPSMT" w:cs="TimesNewRomanPSMT"/>
          <w:color w:val="000000"/>
          <w:spacing w:val="62"/>
        </w:rPr>
        <w:t xml:space="preserve"> </w:t>
      </w:r>
      <w:r>
        <w:rPr>
          <w:rFonts w:ascii="TimesNewRomanPSMT" w:hAnsi="TimesNewRomanPSMT" w:cs="TimesNewRomanPSMT"/>
          <w:color w:val="000000"/>
        </w:rPr>
        <w:t>the</w:t>
      </w:r>
      <w:r>
        <w:rPr>
          <w:rFonts w:ascii="TimesNewRomanPSMT" w:hAnsi="TimesNewRomanPSMT" w:cs="TimesNewRomanPSMT"/>
          <w:color w:val="000000"/>
          <w:spacing w:val="64"/>
        </w:rPr>
        <w:t xml:space="preserve"> </w:t>
      </w:r>
      <w:r>
        <w:rPr>
          <w:rFonts w:ascii="TimesNewRomanPSMT" w:hAnsi="TimesNewRomanPSMT" w:cs="TimesNewRomanPSMT"/>
          <w:color w:val="000000"/>
        </w:rPr>
        <w:t>candidate.</w:t>
      </w:r>
      <w:r>
        <w:rPr>
          <w:rFonts w:ascii="TimesNewRomanPSMT" w:hAnsi="TimesNewRomanPSMT" w:cs="TimesNewRomanPSMT"/>
          <w:color w:val="000000"/>
          <w:spacing w:val="62"/>
        </w:rPr>
        <w:t xml:space="preserve"> </w:t>
      </w:r>
      <w:r>
        <w:rPr>
          <w:rFonts w:ascii="TimesNewRomanPSMT" w:hAnsi="TimesNewRomanPSMT" w:cs="TimesNewRomanPSMT"/>
          <w:color w:val="000000"/>
        </w:rPr>
        <w:t>This</w:t>
      </w:r>
      <w:r>
        <w:rPr>
          <w:rFonts w:ascii="TimesNewRomanPSMT" w:hAnsi="TimesNewRomanPSMT" w:cs="TimesNewRomanPSMT"/>
          <w:color w:val="000000"/>
          <w:spacing w:val="62"/>
        </w:rPr>
        <w:t xml:space="preserve"> </w:t>
      </w:r>
      <w:r w:rsidR="00CD6810">
        <w:rPr>
          <w:rFonts w:ascii="TimesNewRomanPSMT" w:hAnsi="TimesNewRomanPSMT" w:cs="TimesNewRomanPSMT"/>
          <w:color w:val="000000"/>
        </w:rPr>
        <w:t>is, therefore</w:t>
      </w:r>
      <w:r>
        <w:rPr>
          <w:color w:val="000000"/>
        </w:rPr>
        <w:t>,</w:t>
      </w:r>
      <w:r>
        <w:rPr>
          <w:color w:val="000000"/>
          <w:spacing w:val="-7"/>
        </w:rPr>
        <w:t xml:space="preserve"> </w:t>
      </w:r>
      <w:r>
        <w:rPr>
          <w:color w:val="000000"/>
        </w:rPr>
        <w:t>to</w:t>
      </w:r>
      <w:r>
        <w:rPr>
          <w:color w:val="000000"/>
          <w:spacing w:val="-6"/>
        </w:rPr>
        <w:t xml:space="preserve"> </w:t>
      </w:r>
      <w:r>
        <w:rPr>
          <w:color w:val="000000"/>
        </w:rPr>
        <w:t>certify</w:t>
      </w:r>
      <w:r>
        <w:rPr>
          <w:color w:val="000000"/>
          <w:spacing w:val="-7"/>
        </w:rPr>
        <w:t xml:space="preserve"> </w:t>
      </w:r>
      <w:r>
        <w:rPr>
          <w:color w:val="000000"/>
        </w:rPr>
        <w:t>that</w:t>
      </w:r>
      <w:r>
        <w:rPr>
          <w:color w:val="000000"/>
          <w:spacing w:val="-7"/>
        </w:rPr>
        <w:t xml:space="preserve"> </w:t>
      </w:r>
      <w:r>
        <w:rPr>
          <w:color w:val="000000"/>
        </w:rPr>
        <w:t>the</w:t>
      </w:r>
      <w:r>
        <w:rPr>
          <w:color w:val="000000"/>
          <w:spacing w:val="-7"/>
        </w:rPr>
        <w:t xml:space="preserve"> </w:t>
      </w:r>
      <w:r>
        <w:rPr>
          <w:color w:val="000000"/>
        </w:rPr>
        <w:t>thesis</w:t>
      </w:r>
      <w:r>
        <w:rPr>
          <w:color w:val="000000"/>
          <w:spacing w:val="-6"/>
        </w:rPr>
        <w:t xml:space="preserve"> </w:t>
      </w:r>
      <w:r>
        <w:rPr>
          <w:color w:val="000000"/>
        </w:rPr>
        <w:t>has</w:t>
      </w:r>
      <w:r>
        <w:rPr>
          <w:color w:val="000000"/>
          <w:spacing w:val="-6"/>
        </w:rPr>
        <w:t xml:space="preserve"> </w:t>
      </w:r>
      <w:r>
        <w:rPr>
          <w:color w:val="000000"/>
        </w:rPr>
        <w:t>been</w:t>
      </w:r>
      <w:r>
        <w:rPr>
          <w:color w:val="000000"/>
          <w:spacing w:val="-7"/>
        </w:rPr>
        <w:t xml:space="preserve"> </w:t>
      </w:r>
      <w:r>
        <w:rPr>
          <w:color w:val="000000"/>
        </w:rPr>
        <w:t>accepted</w:t>
      </w:r>
      <w:r>
        <w:rPr>
          <w:color w:val="000000"/>
          <w:spacing w:val="-7"/>
        </w:rPr>
        <w:t xml:space="preserve"> </w:t>
      </w:r>
      <w:r>
        <w:rPr>
          <w:color w:val="000000"/>
        </w:rPr>
        <w:t>in</w:t>
      </w:r>
      <w:r>
        <w:rPr>
          <w:color w:val="000000"/>
          <w:spacing w:val="-6"/>
        </w:rPr>
        <w:t xml:space="preserve"> </w:t>
      </w:r>
      <w:r>
        <w:rPr>
          <w:color w:val="000000"/>
        </w:rPr>
        <w:t>partial</w:t>
      </w:r>
      <w:r>
        <w:rPr>
          <w:color w:val="000000"/>
          <w:spacing w:val="-6"/>
        </w:rPr>
        <w:t xml:space="preserve"> </w:t>
      </w:r>
      <w:r>
        <w:rPr>
          <w:color w:val="000000"/>
        </w:rPr>
        <w:t>fulfillment</w:t>
      </w:r>
      <w:r>
        <w:rPr>
          <w:color w:val="000000"/>
          <w:spacing w:val="-6"/>
        </w:rPr>
        <w:t xml:space="preserve"> </w:t>
      </w:r>
      <w:r>
        <w:rPr>
          <w:color w:val="000000"/>
        </w:rPr>
        <w:t>of</w:t>
      </w:r>
      <w:r>
        <w:rPr>
          <w:color w:val="000000"/>
          <w:spacing w:val="-7"/>
        </w:rPr>
        <w:t xml:space="preserve"> </w:t>
      </w:r>
      <w:r>
        <w:rPr>
          <w:color w:val="000000"/>
        </w:rPr>
        <w:t>the</w:t>
      </w:r>
      <w:r>
        <w:rPr>
          <w:color w:val="000000"/>
          <w:spacing w:val="-7"/>
        </w:rPr>
        <w:t xml:space="preserve"> </w:t>
      </w:r>
      <w:r w:rsidR="00CD6810">
        <w:rPr>
          <w:color w:val="000000"/>
        </w:rPr>
        <w:t>requirement of</w:t>
      </w:r>
      <w:r>
        <w:rPr>
          <w:color w:val="000000"/>
        </w:rPr>
        <w:t xml:space="preserve"> the degree of Masters in Computer Science and Engineering (CSE).  </w:t>
      </w:r>
    </w:p>
    <w:p w14:paraId="630970DB" w14:textId="028DACBE" w:rsidR="002168A8" w:rsidRDefault="00CD6810" w:rsidP="002168A8">
      <w:pPr>
        <w:tabs>
          <w:tab w:val="left" w:pos="5682"/>
          <w:tab w:val="left" w:pos="8981"/>
        </w:tabs>
        <w:spacing w:before="0" w:after="0"/>
        <w:ind w:left="2670"/>
        <w:rPr>
          <w:b/>
          <w:bCs/>
          <w:color w:val="000000"/>
        </w:rPr>
      </w:pPr>
      <w:r>
        <w:rPr>
          <w:b/>
          <w:bCs/>
          <w:color w:val="000000"/>
        </w:rPr>
        <w:t xml:space="preserve">Name </w:t>
      </w:r>
      <w:r>
        <w:rPr>
          <w:b/>
          <w:bCs/>
          <w:color w:val="000000"/>
        </w:rPr>
        <w:tab/>
      </w:r>
      <w:r w:rsidR="002168A8">
        <w:rPr>
          <w:b/>
          <w:bCs/>
          <w:color w:val="000000"/>
        </w:rPr>
        <w:t xml:space="preserve">    Signature </w:t>
      </w:r>
      <w:r w:rsidR="002168A8">
        <w:rPr>
          <w:b/>
          <w:bCs/>
          <w:color w:val="000000"/>
        </w:rPr>
        <w:tab/>
        <w:t xml:space="preserve">Date  </w:t>
      </w:r>
    </w:p>
    <w:p w14:paraId="194E3CB1" w14:textId="77777777" w:rsidR="002168A8" w:rsidRDefault="002168A8" w:rsidP="002168A8">
      <w:pPr>
        <w:tabs>
          <w:tab w:val="left" w:pos="5682"/>
          <w:tab w:val="left" w:pos="8981"/>
        </w:tabs>
        <w:spacing w:before="0" w:after="0"/>
        <w:ind w:left="2670"/>
        <w:rPr>
          <w:color w:val="010302"/>
        </w:rPr>
      </w:pPr>
    </w:p>
    <w:p w14:paraId="7C3B72EC" w14:textId="77777777" w:rsidR="002168A8" w:rsidRDefault="002168A8" w:rsidP="002168A8">
      <w:pPr>
        <w:tabs>
          <w:tab w:val="left" w:pos="4868"/>
          <w:tab w:val="left" w:pos="5682"/>
          <w:tab w:val="left" w:pos="7650"/>
          <w:tab w:val="left" w:pos="8464"/>
        </w:tabs>
        <w:spacing w:before="0" w:after="0"/>
        <w:ind w:left="1290" w:firstLine="554"/>
        <w:rPr>
          <w:color w:val="010302"/>
        </w:rPr>
      </w:pPr>
      <w:r>
        <w:rPr>
          <w:noProof/>
        </w:rPr>
        <mc:AlternateContent>
          <mc:Choice Requires="wps">
            <w:drawing>
              <wp:anchor distT="0" distB="0" distL="114300" distR="114300" simplePos="0" relativeHeight="251920384" behindDoc="0" locked="0" layoutInCell="1" allowOverlap="1" wp14:anchorId="6461EAE0" wp14:editId="1B7C766F">
                <wp:simplePos x="0" y="0"/>
                <wp:positionH relativeFrom="page">
                  <wp:posOffset>1080820</wp:posOffset>
                </wp:positionH>
                <wp:positionV relativeFrom="paragraph">
                  <wp:posOffset>169317</wp:posOffset>
                </wp:positionV>
                <wp:extent cx="2272538" cy="12191"/>
                <wp:effectExtent l="0" t="0" r="0" b="0"/>
                <wp:wrapNone/>
                <wp:docPr id="103" name="Freeform 103"/>
                <wp:cNvGraphicFramePr/>
                <a:graphic xmlns:a="http://schemas.openxmlformats.org/drawingml/2006/main">
                  <a:graphicData uri="http://schemas.microsoft.com/office/word/2010/wordprocessingShape">
                    <wps:wsp>
                      <wps:cNvSpPr/>
                      <wps:spPr>
                        <a:xfrm>
                          <a:off x="0" y="0"/>
                          <a:ext cx="2272538" cy="12191"/>
                        </a:xfrm>
                        <a:custGeom>
                          <a:avLst/>
                          <a:gdLst/>
                          <a:ahLst/>
                          <a:cxnLst/>
                          <a:rect l="l" t="t" r="r" b="b"/>
                          <a:pathLst>
                            <a:path w="2272538" h="12191">
                              <a:moveTo>
                                <a:pt x="0" y="12191"/>
                              </a:moveTo>
                              <a:lnTo>
                                <a:pt x="2272538" y="12191"/>
                              </a:lnTo>
                              <a:lnTo>
                                <a:pt x="2272538"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1C5E7C3F" id="Freeform 103" o:spid="_x0000_s1026" style="position:absolute;margin-left:85.1pt;margin-top:13.35pt;width:178.95pt;height:.95pt;z-index:251920384;visibility:visible;mso-wrap-style:square;mso-wrap-distance-left:9pt;mso-wrap-distance-top:0;mso-wrap-distance-right:9pt;mso-wrap-distance-bottom:0;mso-position-horizontal:absolute;mso-position-horizontal-relative:page;mso-position-vertical:absolute;mso-position-vertical-relative:text;v-text-anchor:top" coordsize="2272538,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" path="m,12191r2272538,l2272538,,,,,12191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21408" behindDoc="0" locked="0" layoutInCell="1" allowOverlap="1" wp14:anchorId="10D838C0" wp14:editId="5205C89C">
                <wp:simplePos x="0" y="0"/>
                <wp:positionH relativeFrom="page">
                  <wp:posOffset>5637021</wp:posOffset>
                </wp:positionH>
                <wp:positionV relativeFrom="paragraph">
                  <wp:posOffset>169317</wp:posOffset>
                </wp:positionV>
                <wp:extent cx="1098804" cy="12191"/>
                <wp:effectExtent l="0" t="0" r="0" b="0"/>
                <wp:wrapNone/>
                <wp:docPr id="104" name="Freeform 104"/>
                <wp:cNvGraphicFramePr/>
                <a:graphic xmlns:a="http://schemas.openxmlformats.org/drawingml/2006/main">
                  <a:graphicData uri="http://schemas.microsoft.com/office/word/2010/wordprocessingShape">
                    <wps:wsp>
                      <wps:cNvSpPr/>
                      <wps:spPr>
                        <a:xfrm>
                          <a:off x="0" y="0"/>
                          <a:ext cx="1098804" cy="12191"/>
                        </a:xfrm>
                        <a:custGeom>
                          <a:avLst/>
                          <a:gdLst/>
                          <a:ahLst/>
                          <a:cxnLst/>
                          <a:rect l="l" t="t" r="r" b="b"/>
                          <a:pathLst>
                            <a:path w="1098804" h="12191">
                              <a:moveTo>
                                <a:pt x="0" y="12191"/>
                              </a:moveTo>
                              <a:lnTo>
                                <a:pt x="1098804" y="12191"/>
                              </a:lnTo>
                              <a:lnTo>
                                <a:pt x="1098804"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890EDBE" id="Freeform 104" o:spid="_x0000_s1026" style="position:absolute;margin-left:443.85pt;margin-top:13.35pt;width:86.5pt;height:.95pt;z-index:251921408;visibility:visible;mso-wrap-style:square;mso-wrap-distance-left:9pt;mso-wrap-distance-top:0;mso-wrap-distance-right:9pt;mso-wrap-distance-bottom:0;mso-position-horizontal:absolute;mso-position-horizontal-relative:page;mso-position-vertical:absolute;mso-position-vertical-relative:text;v-text-anchor:top" coordsize="1098804,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" path="m,12191r1098804,l1098804,,,,,12191xe" fillcolor="black" stroked="f" strokeweight="1pt">
                <v:stroke joinstyle="miter"/>
                <v:path arrowok="t"/>
                <w10:wrap anchorx="page"/>
              </v:shape>
            </w:pict>
          </mc:Fallback>
        </mc:AlternateContent>
      </w:r>
      <w:r>
        <w:rPr>
          <w:color w:val="000000"/>
        </w:rPr>
        <w:t xml:space="preserve">Kirubel Abebe Senbeto </w:t>
      </w:r>
      <w:r>
        <w:rPr>
          <w:color w:val="000000"/>
        </w:rPr>
        <w:tab/>
      </w:r>
      <w:r>
        <w:rPr>
          <w:color w:val="000000"/>
          <w:position w:val="-5"/>
        </w:rPr>
        <w:t xml:space="preserve"> </w:t>
      </w:r>
      <w:r>
        <w:rPr>
          <w:color w:val="000000"/>
          <w:position w:val="-5"/>
        </w:rPr>
        <w:tab/>
      </w:r>
      <w:r>
        <w:rPr>
          <w:rFonts w:ascii="Calibri" w:hAnsi="Calibri" w:cs="Calibri"/>
          <w:color w:val="000000"/>
          <w:sz w:val="20"/>
          <w:szCs w:val="20"/>
          <w:u w:val="single"/>
          <w:vertAlign w:val="subscript"/>
        </w:rPr>
        <w:t xml:space="preserve"> </w:t>
      </w:r>
      <w:r>
        <w:rPr>
          <w:rFonts w:ascii="Calibri" w:hAnsi="Calibri" w:cs="Calibri"/>
          <w:color w:val="000000"/>
          <w:sz w:val="20"/>
          <w:szCs w:val="20"/>
          <w:u w:val="single"/>
          <w:vertAlign w:val="subscript"/>
        </w:rPr>
        <w:tab/>
      </w:r>
      <w:r>
        <w:rPr>
          <w:rFonts w:ascii="Calibri" w:hAnsi="Calibri" w:cs="Calibri"/>
          <w:color w:val="000000"/>
          <w:sz w:val="20"/>
          <w:szCs w:val="20"/>
          <w:vertAlign w:val="subscript"/>
        </w:rPr>
        <w:t xml:space="preserve"> </w:t>
      </w:r>
      <w:r>
        <w:rPr>
          <w:rFonts w:ascii="Calibri" w:hAnsi="Calibri" w:cs="Calibri"/>
          <w:color w:val="000000"/>
          <w:sz w:val="20"/>
          <w:szCs w:val="20"/>
          <w:vertAlign w:val="subscript"/>
        </w:rPr>
        <w:tab/>
        <w:t xml:space="preserve">  </w:t>
      </w:r>
    </w:p>
    <w:p w14:paraId="24617FA1" w14:textId="615A0CA0" w:rsidR="002168A8" w:rsidRDefault="002168A8" w:rsidP="002168A8">
      <w:pPr>
        <w:tabs>
          <w:tab w:val="left" w:pos="4868"/>
          <w:tab w:val="left" w:pos="6527"/>
          <w:tab w:val="left" w:pos="7650"/>
        </w:tabs>
        <w:spacing w:before="0" w:after="0"/>
        <w:ind w:left="1290" w:firstLine="710"/>
        <w:rPr>
          <w:color w:val="010302"/>
        </w:rPr>
      </w:pPr>
      <w:r>
        <w:rPr>
          <w:i/>
          <w:iCs/>
          <w:color w:val="000000"/>
        </w:rPr>
        <w:t xml:space="preserve">Name of the Student </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4B6A1443" w14:textId="77777777" w:rsidR="002168A8" w:rsidRDefault="002168A8" w:rsidP="002168A8">
      <w:pPr>
        <w:tabs>
          <w:tab w:val="left" w:pos="4868"/>
          <w:tab w:val="left" w:pos="5682"/>
          <w:tab w:val="left" w:pos="7650"/>
          <w:tab w:val="left" w:pos="8464"/>
        </w:tabs>
        <w:spacing w:before="0" w:after="0"/>
        <w:ind w:left="1290" w:firstLine="621"/>
        <w:rPr>
          <w:color w:val="010302"/>
        </w:rPr>
      </w:pPr>
      <w:r>
        <w:rPr>
          <w:noProof/>
        </w:rPr>
        <mc:AlternateContent>
          <mc:Choice Requires="wps">
            <w:drawing>
              <wp:anchor distT="0" distB="0" distL="114300" distR="114300" simplePos="0" relativeHeight="251922432" behindDoc="0" locked="0" layoutInCell="1" allowOverlap="1" wp14:anchorId="42EDDE9D" wp14:editId="3A8213FD">
                <wp:simplePos x="0" y="0"/>
                <wp:positionH relativeFrom="page">
                  <wp:posOffset>1080820</wp:posOffset>
                </wp:positionH>
                <wp:positionV relativeFrom="paragraph">
                  <wp:posOffset>216306</wp:posOffset>
                </wp:positionV>
                <wp:extent cx="2272538" cy="12192"/>
                <wp:effectExtent l="0" t="0" r="0" b="0"/>
                <wp:wrapNone/>
                <wp:docPr id="107" name="Freeform 107"/>
                <wp:cNvGraphicFramePr/>
                <a:graphic xmlns:a="http://schemas.openxmlformats.org/drawingml/2006/main">
                  <a:graphicData uri="http://schemas.microsoft.com/office/word/2010/wordprocessingShape">
                    <wps:wsp>
                      <wps:cNvSpPr/>
                      <wps:spPr>
                        <a:xfrm>
                          <a:off x="0" y="0"/>
                          <a:ext cx="2272538" cy="12192"/>
                        </a:xfrm>
                        <a:custGeom>
                          <a:avLst/>
                          <a:gdLst/>
                          <a:ahLst/>
                          <a:cxnLst/>
                          <a:rect l="l" t="t" r="r" b="b"/>
                          <a:pathLst>
                            <a:path w="2272538" h="12192">
                              <a:moveTo>
                                <a:pt x="0" y="12192"/>
                              </a:moveTo>
                              <a:lnTo>
                                <a:pt x="2272538" y="12192"/>
                              </a:lnTo>
                              <a:lnTo>
                                <a:pt x="2272538" y="0"/>
                              </a:lnTo>
                              <a:lnTo>
                                <a:pt x="0" y="0"/>
                              </a:lnTo>
                              <a:lnTo>
                                <a:pt x="0" y="12192"/>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42B5982E" id="Freeform 107" o:spid="_x0000_s1026" style="position:absolute;margin-left:85.1pt;margin-top:17.05pt;width:178.95pt;height:.95pt;z-index:251922432;visibility:visible;mso-wrap-style:square;mso-wrap-distance-left:9pt;mso-wrap-distance-top:0;mso-wrap-distance-right:9pt;mso-wrap-distance-bottom:0;mso-position-horizontal:absolute;mso-position-horizontal-relative:page;mso-position-vertical:absolute;mso-position-vertical-relative:text;v-text-anchor:top" coordsize="2272538,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" path="m,12192r2272538,l2272538,,,,,12192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23456" behindDoc="0" locked="0" layoutInCell="1" allowOverlap="1" wp14:anchorId="2B459A6B" wp14:editId="2841B59E">
                <wp:simplePos x="0" y="0"/>
                <wp:positionH relativeFrom="page">
                  <wp:posOffset>5637021</wp:posOffset>
                </wp:positionH>
                <wp:positionV relativeFrom="paragraph">
                  <wp:posOffset>216306</wp:posOffset>
                </wp:positionV>
                <wp:extent cx="1098804" cy="12192"/>
                <wp:effectExtent l="0" t="0" r="0" b="0"/>
                <wp:wrapNone/>
                <wp:docPr id="108" name="Freeform 108"/>
                <wp:cNvGraphicFramePr/>
                <a:graphic xmlns:a="http://schemas.openxmlformats.org/drawingml/2006/main">
                  <a:graphicData uri="http://schemas.microsoft.com/office/word/2010/wordprocessingShape">
                    <wps:wsp>
                      <wps:cNvSpPr/>
                      <wps:spPr>
                        <a:xfrm>
                          <a:off x="0" y="0"/>
                          <a:ext cx="1098804" cy="12192"/>
                        </a:xfrm>
                        <a:custGeom>
                          <a:avLst/>
                          <a:gdLst/>
                          <a:ahLst/>
                          <a:cxnLst/>
                          <a:rect l="l" t="t" r="r" b="b"/>
                          <a:pathLst>
                            <a:path w="1098804" h="12192">
                              <a:moveTo>
                                <a:pt x="0" y="12192"/>
                              </a:moveTo>
                              <a:lnTo>
                                <a:pt x="1098804" y="12192"/>
                              </a:lnTo>
                              <a:lnTo>
                                <a:pt x="1098804" y="0"/>
                              </a:lnTo>
                              <a:lnTo>
                                <a:pt x="0" y="0"/>
                              </a:lnTo>
                              <a:lnTo>
                                <a:pt x="0" y="12192"/>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DEEDC25" id="Freeform 108" o:spid="_x0000_s1026" style="position:absolute;margin-left:443.85pt;margin-top:17.05pt;width:86.5pt;height:.95pt;z-index:251923456;visibility:visible;mso-wrap-style:square;mso-wrap-distance-left:9pt;mso-wrap-distance-top:0;mso-wrap-distance-right:9pt;mso-wrap-distance-bottom:0;mso-position-horizontal:absolute;mso-position-horizontal-relative:page;mso-position-vertical:absolute;mso-position-vertical-relative:text;v-text-anchor:top" coordsize="1098804,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" path="m,12192r1098804,l1098804,,,,,12192xe" fillcolor="black" stroked="f" strokeweight="1pt">
                <v:stroke joinstyle="miter"/>
                <v:path arrowok="t"/>
                <w10:wrap anchorx="page"/>
              </v:shape>
            </w:pict>
          </mc:Fallback>
        </mc:AlternateContent>
      </w:r>
      <w:r>
        <w:rPr>
          <w:color w:val="000000"/>
        </w:rPr>
        <w:t xml:space="preserve">Prof. Yun Koo Chung  </w:t>
      </w:r>
      <w:r>
        <w:rPr>
          <w:color w:val="000000"/>
        </w:rPr>
        <w:tab/>
      </w:r>
      <w:r>
        <w:rPr>
          <w:color w:val="000000"/>
          <w:position w:val="-5"/>
        </w:rPr>
        <w:t xml:space="preserve"> </w:t>
      </w:r>
      <w:r>
        <w:rPr>
          <w:color w:val="000000"/>
          <w:position w:val="-5"/>
        </w:rPr>
        <w:tab/>
      </w:r>
      <w:r>
        <w:rPr>
          <w:rFonts w:ascii="Calibri" w:hAnsi="Calibri" w:cs="Calibri"/>
          <w:color w:val="000000"/>
          <w:sz w:val="20"/>
          <w:szCs w:val="20"/>
          <w:u w:val="single"/>
          <w:vertAlign w:val="subscript"/>
        </w:rPr>
        <w:t xml:space="preserve"> </w:t>
      </w:r>
      <w:r>
        <w:rPr>
          <w:rFonts w:ascii="Calibri" w:hAnsi="Calibri" w:cs="Calibri"/>
          <w:color w:val="000000"/>
          <w:sz w:val="20"/>
          <w:szCs w:val="20"/>
          <w:u w:val="single"/>
          <w:vertAlign w:val="subscript"/>
        </w:rPr>
        <w:tab/>
      </w:r>
      <w:r>
        <w:rPr>
          <w:rFonts w:ascii="Calibri" w:hAnsi="Calibri" w:cs="Calibri"/>
          <w:color w:val="000000"/>
          <w:sz w:val="20"/>
          <w:szCs w:val="20"/>
          <w:vertAlign w:val="subscript"/>
        </w:rPr>
        <w:t xml:space="preserve"> </w:t>
      </w:r>
      <w:r>
        <w:rPr>
          <w:rFonts w:ascii="Calibri" w:hAnsi="Calibri" w:cs="Calibri"/>
          <w:color w:val="000000"/>
          <w:sz w:val="20"/>
          <w:szCs w:val="20"/>
          <w:vertAlign w:val="subscript"/>
        </w:rPr>
        <w:tab/>
        <w:t xml:space="preserve">  </w:t>
      </w:r>
    </w:p>
    <w:p w14:paraId="4A308B0E" w14:textId="19695EE3" w:rsidR="002168A8" w:rsidRPr="00A115A9" w:rsidRDefault="002168A8" w:rsidP="002168A8">
      <w:pPr>
        <w:tabs>
          <w:tab w:val="left" w:pos="4868"/>
          <w:tab w:val="left" w:pos="6526"/>
          <w:tab w:val="left" w:pos="7649"/>
        </w:tabs>
        <w:spacing w:before="0" w:after="0"/>
        <w:ind w:left="1290" w:firstLine="1307"/>
        <w:rPr>
          <w:i/>
          <w:iCs/>
          <w:color w:val="000000"/>
        </w:rPr>
      </w:pPr>
      <w:r>
        <w:rPr>
          <w:i/>
          <w:iCs/>
          <w:color w:val="000000"/>
        </w:rPr>
        <w:t>Advisor</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435385B5" w14:textId="1225EDA3" w:rsidR="002168A8" w:rsidRDefault="002168A8" w:rsidP="002168A8">
      <w:pPr>
        <w:tabs>
          <w:tab w:val="left" w:pos="4868"/>
          <w:tab w:val="left" w:pos="5681"/>
          <w:tab w:val="left" w:pos="7649"/>
        </w:tabs>
        <w:spacing w:before="0" w:after="0"/>
        <w:rPr>
          <w:color w:val="010302"/>
        </w:rPr>
      </w:pPr>
      <w:r>
        <w:rPr>
          <w:noProof/>
        </w:rPr>
        <mc:AlternateContent>
          <mc:Choice Requires="wps">
            <w:drawing>
              <wp:anchor distT="0" distB="0" distL="114300" distR="114300" simplePos="0" relativeHeight="251924480" behindDoc="0" locked="0" layoutInCell="1" allowOverlap="1" wp14:anchorId="7BE13175" wp14:editId="09334527">
                <wp:simplePos x="0" y="0"/>
                <wp:positionH relativeFrom="page">
                  <wp:posOffset>1080820</wp:posOffset>
                </wp:positionH>
                <wp:positionV relativeFrom="paragraph">
                  <wp:posOffset>251994</wp:posOffset>
                </wp:positionV>
                <wp:extent cx="2272538" cy="12191"/>
                <wp:effectExtent l="0" t="0" r="0" b="0"/>
                <wp:wrapNone/>
                <wp:docPr id="110" name="Freeform 110"/>
                <wp:cNvGraphicFramePr/>
                <a:graphic xmlns:a="http://schemas.openxmlformats.org/drawingml/2006/main">
                  <a:graphicData uri="http://schemas.microsoft.com/office/word/2010/wordprocessingShape">
                    <wps:wsp>
                      <wps:cNvSpPr/>
                      <wps:spPr>
                        <a:xfrm>
                          <a:off x="0" y="0"/>
                          <a:ext cx="2272538" cy="12191"/>
                        </a:xfrm>
                        <a:custGeom>
                          <a:avLst/>
                          <a:gdLst/>
                          <a:ahLst/>
                          <a:cxnLst/>
                          <a:rect l="l" t="t" r="r" b="b"/>
                          <a:pathLst>
                            <a:path w="2272538" h="12191">
                              <a:moveTo>
                                <a:pt x="0" y="12191"/>
                              </a:moveTo>
                              <a:lnTo>
                                <a:pt x="2272538" y="12191"/>
                              </a:lnTo>
                              <a:lnTo>
                                <a:pt x="2272538"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2EA19EA7" id="Freeform 110" o:spid="_x0000_s1026" style="position:absolute;margin-left:85.1pt;margin-top:19.85pt;width:178.95pt;height:.95pt;z-index:251924480;visibility:visible;mso-wrap-style:square;mso-wrap-distance-left:9pt;mso-wrap-distance-top:0;mso-wrap-distance-right:9pt;mso-wrap-distance-bottom:0;mso-position-horizontal:absolute;mso-position-horizontal-relative:page;mso-position-vertical:absolute;mso-position-vertical-relative:text;v-text-anchor:top" coordsize="2272538,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" path="m,12191r2272538,l2272538,,,,,12191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25504" behindDoc="0" locked="0" layoutInCell="1" allowOverlap="1" wp14:anchorId="0EF08F29" wp14:editId="3DB0CEE4">
                <wp:simplePos x="0" y="0"/>
                <wp:positionH relativeFrom="page">
                  <wp:posOffset>5637021</wp:posOffset>
                </wp:positionH>
                <wp:positionV relativeFrom="paragraph">
                  <wp:posOffset>251994</wp:posOffset>
                </wp:positionV>
                <wp:extent cx="1098804" cy="12191"/>
                <wp:effectExtent l="0" t="0" r="0" b="0"/>
                <wp:wrapNone/>
                <wp:docPr id="111" name="Freeform 111"/>
                <wp:cNvGraphicFramePr/>
                <a:graphic xmlns:a="http://schemas.openxmlformats.org/drawingml/2006/main">
                  <a:graphicData uri="http://schemas.microsoft.com/office/word/2010/wordprocessingShape">
                    <wps:wsp>
                      <wps:cNvSpPr/>
                      <wps:spPr>
                        <a:xfrm>
                          <a:off x="0" y="0"/>
                          <a:ext cx="1098804" cy="12191"/>
                        </a:xfrm>
                        <a:custGeom>
                          <a:avLst/>
                          <a:gdLst/>
                          <a:ahLst/>
                          <a:cxnLst/>
                          <a:rect l="l" t="t" r="r" b="b"/>
                          <a:pathLst>
                            <a:path w="1098804" h="12191">
                              <a:moveTo>
                                <a:pt x="0" y="12191"/>
                              </a:moveTo>
                              <a:lnTo>
                                <a:pt x="1098804" y="12191"/>
                              </a:lnTo>
                              <a:lnTo>
                                <a:pt x="1098804"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7E7672AE" id="Freeform 111" o:spid="_x0000_s1026" style="position:absolute;margin-left:443.85pt;margin-top:19.85pt;width:86.5pt;height:.95pt;z-index:251925504;visibility:visible;mso-wrap-style:square;mso-wrap-distance-left:9pt;mso-wrap-distance-top:0;mso-wrap-distance-right:9pt;mso-wrap-distance-bottom:0;mso-position-horizontal:absolute;mso-position-horizontal-relative:page;mso-position-vertical:absolute;mso-position-vertical-relative:text;v-text-anchor:top" coordsize="1098804,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" path="m,12191r1098804,l1098804,,,,,12191xe" fillcolor="black" stroked="f" strokeweight="1pt">
                <v:stroke joinstyle="miter"/>
                <v:path arrowok="t"/>
                <w10:wrap anchorx="page"/>
              </v:shape>
            </w:pict>
          </mc:Fallback>
        </mc:AlternateContent>
      </w:r>
      <w:r>
        <w:rPr>
          <w:color w:val="000000"/>
        </w:rPr>
        <w:tab/>
        <w:t xml:space="preserve"> </w:t>
      </w:r>
      <w:r>
        <w:rPr>
          <w:color w:val="000000"/>
        </w:rPr>
        <w:tab/>
      </w:r>
      <w:r>
        <w:rPr>
          <w:rFonts w:ascii="Calibri" w:hAnsi="Calibri" w:cs="Calibri"/>
          <w:color w:val="000000"/>
          <w:sz w:val="20"/>
          <w:szCs w:val="20"/>
          <w:u w:val="single"/>
        </w:rPr>
        <w:t xml:space="preserve"> </w:t>
      </w:r>
      <w:r>
        <w:rPr>
          <w:rFonts w:ascii="Calibri" w:hAnsi="Calibri" w:cs="Calibri"/>
          <w:color w:val="000000"/>
          <w:sz w:val="20"/>
          <w:szCs w:val="20"/>
          <w:u w:val="single"/>
        </w:rPr>
        <w:tab/>
      </w:r>
      <w:r>
        <w:rPr>
          <w:rFonts w:ascii="Calibri" w:hAnsi="Calibri" w:cs="Calibri"/>
          <w:color w:val="000000"/>
          <w:sz w:val="20"/>
          <w:szCs w:val="20"/>
        </w:rPr>
        <w:t xml:space="preserve">   </w:t>
      </w:r>
    </w:p>
    <w:p w14:paraId="26E52C18" w14:textId="7A69DF36" w:rsidR="002168A8" w:rsidRDefault="002168A8" w:rsidP="002168A8">
      <w:pPr>
        <w:tabs>
          <w:tab w:val="left" w:pos="4868"/>
          <w:tab w:val="left" w:pos="6527"/>
          <w:tab w:val="left" w:pos="7650"/>
        </w:tabs>
        <w:spacing w:before="0" w:after="0"/>
        <w:ind w:left="1290" w:firstLine="770"/>
        <w:rPr>
          <w:color w:val="010302"/>
        </w:rPr>
      </w:pPr>
      <w:r>
        <w:rPr>
          <w:i/>
          <w:iCs/>
          <w:color w:val="000000"/>
        </w:rPr>
        <w:t>External Examiner</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40D952D6" w14:textId="77777777" w:rsidR="002168A8" w:rsidRDefault="002168A8" w:rsidP="002168A8">
      <w:pPr>
        <w:tabs>
          <w:tab w:val="left" w:pos="5165"/>
          <w:tab w:val="left" w:pos="7649"/>
        </w:tabs>
        <w:spacing w:before="0" w:after="0"/>
        <w:ind w:left="1290" w:firstLine="1679"/>
        <w:rPr>
          <w:color w:val="010302"/>
        </w:rPr>
      </w:pPr>
      <w:r>
        <w:rPr>
          <w:noProof/>
        </w:rPr>
        <mc:AlternateContent>
          <mc:Choice Requires="wps">
            <w:drawing>
              <wp:anchor distT="0" distB="0" distL="114300" distR="114300" simplePos="0" relativeHeight="251926528" behindDoc="0" locked="0" layoutInCell="1" allowOverlap="1" wp14:anchorId="42FDE71B" wp14:editId="2197CE54">
                <wp:simplePos x="0" y="0"/>
                <wp:positionH relativeFrom="page">
                  <wp:posOffset>1080820</wp:posOffset>
                </wp:positionH>
                <wp:positionV relativeFrom="paragraph">
                  <wp:posOffset>225832</wp:posOffset>
                </wp:positionV>
                <wp:extent cx="2272538" cy="12191"/>
                <wp:effectExtent l="0" t="0" r="0" b="0"/>
                <wp:wrapNone/>
                <wp:docPr id="113" name="Freeform 113"/>
                <wp:cNvGraphicFramePr/>
                <a:graphic xmlns:a="http://schemas.openxmlformats.org/drawingml/2006/main">
                  <a:graphicData uri="http://schemas.microsoft.com/office/word/2010/wordprocessingShape">
                    <wps:wsp>
                      <wps:cNvSpPr/>
                      <wps:spPr>
                        <a:xfrm>
                          <a:off x="0" y="0"/>
                          <a:ext cx="2272538" cy="12191"/>
                        </a:xfrm>
                        <a:custGeom>
                          <a:avLst/>
                          <a:gdLst/>
                          <a:ahLst/>
                          <a:cxnLst/>
                          <a:rect l="l" t="t" r="r" b="b"/>
                          <a:pathLst>
                            <a:path w="2272538" h="12191">
                              <a:moveTo>
                                <a:pt x="0" y="12191"/>
                              </a:moveTo>
                              <a:lnTo>
                                <a:pt x="2272538" y="12191"/>
                              </a:lnTo>
                              <a:lnTo>
                                <a:pt x="2272538"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A4A285A" id="Freeform 113" o:spid="_x0000_s1026" style="position:absolute;margin-left:85.1pt;margin-top:17.8pt;width:178.95pt;height:.95pt;z-index:251926528;visibility:visible;mso-wrap-style:square;mso-wrap-distance-left:9pt;mso-wrap-distance-top:0;mso-wrap-distance-right:9pt;mso-wrap-distance-bottom:0;mso-position-horizontal:absolute;mso-position-horizontal-relative:page;mso-position-vertical:absolute;mso-position-vertical-relative:text;v-text-anchor:top" coordsize="2272538,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" path="m,12191r2272538,l2272538,,,,,12191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27552" behindDoc="0" locked="0" layoutInCell="1" allowOverlap="1" wp14:anchorId="57D325FC" wp14:editId="5A651A99">
                <wp:simplePos x="0" y="0"/>
                <wp:positionH relativeFrom="page">
                  <wp:posOffset>5637021</wp:posOffset>
                </wp:positionH>
                <wp:positionV relativeFrom="paragraph">
                  <wp:posOffset>225832</wp:posOffset>
                </wp:positionV>
                <wp:extent cx="1098804" cy="12191"/>
                <wp:effectExtent l="0" t="0" r="0" b="0"/>
                <wp:wrapNone/>
                <wp:docPr id="114" name="Freeform 114"/>
                <wp:cNvGraphicFramePr/>
                <a:graphic xmlns:a="http://schemas.openxmlformats.org/drawingml/2006/main">
                  <a:graphicData uri="http://schemas.microsoft.com/office/word/2010/wordprocessingShape">
                    <wps:wsp>
                      <wps:cNvSpPr/>
                      <wps:spPr>
                        <a:xfrm>
                          <a:off x="0" y="0"/>
                          <a:ext cx="1098804" cy="12191"/>
                        </a:xfrm>
                        <a:custGeom>
                          <a:avLst/>
                          <a:gdLst/>
                          <a:ahLst/>
                          <a:cxnLst/>
                          <a:rect l="l" t="t" r="r" b="b"/>
                          <a:pathLst>
                            <a:path w="1098804" h="12191">
                              <a:moveTo>
                                <a:pt x="0" y="12191"/>
                              </a:moveTo>
                              <a:lnTo>
                                <a:pt x="1098804" y="12191"/>
                              </a:lnTo>
                              <a:lnTo>
                                <a:pt x="1098804"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75FDA582" id="Freeform 114" o:spid="_x0000_s1026" style="position:absolute;margin-left:443.85pt;margin-top:17.8pt;width:86.5pt;height:.95pt;z-index:251927552;visibility:visible;mso-wrap-style:square;mso-wrap-distance-left:9pt;mso-wrap-distance-top:0;mso-wrap-distance-right:9pt;mso-wrap-distance-bottom:0;mso-position-horizontal:absolute;mso-position-horizontal-relative:page;mso-position-vertical:absolute;mso-position-vertical-relative:text;v-text-anchor:top" coordsize="1098804,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" path="m,12191r1098804,l1098804,,,,,12191xe" fillcolor="black" stroked="f" strokeweight="1pt">
                <v:stroke joinstyle="miter"/>
                <v:path arrowok="t"/>
                <w10:wrap anchorx="page"/>
              </v:shape>
            </w:pict>
          </mc:Fallback>
        </mc:AlternateContent>
      </w:r>
      <w:r>
        <w:rPr>
          <w:color w:val="000000"/>
        </w:rPr>
        <w:t xml:space="preserve"> </w:t>
      </w:r>
      <w:r>
        <w:rPr>
          <w:color w:val="000000"/>
        </w:rPr>
        <w:tab/>
      </w:r>
      <w:r>
        <w:rPr>
          <w:color w:val="000000"/>
          <w:position w:val="5"/>
        </w:rPr>
        <w:t xml:space="preserve">       </w:t>
      </w:r>
      <w:r>
        <w:rPr>
          <w:color w:val="000000"/>
          <w:position w:val="5"/>
          <w:u w:val="single"/>
        </w:rPr>
        <w:t xml:space="preserve"> </w:t>
      </w:r>
      <w:r>
        <w:rPr>
          <w:color w:val="000000"/>
          <w:spacing w:val="-23"/>
          <w:position w:val="5"/>
          <w:u w:val="single"/>
        </w:rPr>
        <w:t xml:space="preserve"> </w:t>
      </w:r>
      <w:r>
        <w:rPr>
          <w:color w:val="000000"/>
          <w:spacing w:val="-36"/>
          <w:u w:val="single"/>
        </w:rPr>
        <w:t xml:space="preserve"> </w:t>
      </w:r>
      <w:r>
        <w:rPr>
          <w:color w:val="000000"/>
          <w:position w:val="5"/>
          <w:u w:val="single"/>
        </w:rPr>
        <w:t xml:space="preserve"> </w:t>
      </w:r>
      <w:r>
        <w:rPr>
          <w:color w:val="000000"/>
          <w:position w:val="5"/>
          <w:u w:val="single"/>
        </w:rPr>
        <w:tab/>
      </w:r>
      <w:r>
        <w:rPr>
          <w:color w:val="000000"/>
        </w:rPr>
        <w:t xml:space="preserve"> </w:t>
      </w:r>
      <w:r>
        <w:rPr>
          <w:rFonts w:ascii="BradleyHandITC" w:hAnsi="BradleyHandITC" w:cs="BradleyHandITC"/>
          <w:color w:val="002060"/>
        </w:rPr>
        <w:t xml:space="preserve">  </w:t>
      </w:r>
    </w:p>
    <w:p w14:paraId="2D17E29B" w14:textId="4AA51606" w:rsidR="002168A8" w:rsidRDefault="002168A8" w:rsidP="002168A8">
      <w:pPr>
        <w:tabs>
          <w:tab w:val="left" w:pos="4868"/>
          <w:tab w:val="left" w:pos="6527"/>
          <w:tab w:val="left" w:pos="7650"/>
        </w:tabs>
        <w:spacing w:before="0" w:after="0"/>
        <w:ind w:left="1290" w:firstLine="796"/>
        <w:rPr>
          <w:color w:val="010302"/>
        </w:rPr>
      </w:pPr>
      <w:r>
        <w:rPr>
          <w:i/>
          <w:iCs/>
          <w:color w:val="000000"/>
        </w:rPr>
        <w:t xml:space="preserve">Internal Examiner </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085D3173" w14:textId="77777777" w:rsidR="002168A8" w:rsidRDefault="002168A8" w:rsidP="002168A8">
      <w:pPr>
        <w:tabs>
          <w:tab w:val="left" w:pos="4868"/>
          <w:tab w:val="left" w:pos="5682"/>
          <w:tab w:val="left" w:pos="7650"/>
          <w:tab w:val="left" w:pos="8465"/>
        </w:tabs>
        <w:spacing w:before="0" w:after="0"/>
        <w:ind w:left="1290"/>
        <w:rPr>
          <w:color w:val="010302"/>
        </w:rPr>
      </w:pPr>
      <w:r>
        <w:rPr>
          <w:noProof/>
        </w:rPr>
        <mc:AlternateContent>
          <mc:Choice Requires="wps">
            <w:drawing>
              <wp:anchor distT="0" distB="0" distL="114300" distR="114300" simplePos="0" relativeHeight="251928576" behindDoc="0" locked="0" layoutInCell="1" allowOverlap="1" wp14:anchorId="73BA488E" wp14:editId="4C7E5BC8">
                <wp:simplePos x="0" y="0"/>
                <wp:positionH relativeFrom="page">
                  <wp:posOffset>1080820</wp:posOffset>
                </wp:positionH>
                <wp:positionV relativeFrom="paragraph">
                  <wp:posOffset>213893</wp:posOffset>
                </wp:positionV>
                <wp:extent cx="2272538" cy="12193"/>
                <wp:effectExtent l="0" t="0" r="0" b="0"/>
                <wp:wrapNone/>
                <wp:docPr id="116" name="Freeform 116"/>
                <wp:cNvGraphicFramePr/>
                <a:graphic xmlns:a="http://schemas.openxmlformats.org/drawingml/2006/main">
                  <a:graphicData uri="http://schemas.microsoft.com/office/word/2010/wordprocessingShape">
                    <wps:wsp>
                      <wps:cNvSpPr/>
                      <wps:spPr>
                        <a:xfrm>
                          <a:off x="0" y="0"/>
                          <a:ext cx="2272538" cy="12193"/>
                        </a:xfrm>
                        <a:custGeom>
                          <a:avLst/>
                          <a:gdLst/>
                          <a:ahLst/>
                          <a:cxnLst/>
                          <a:rect l="l" t="t" r="r" b="b"/>
                          <a:pathLst>
                            <a:path w="2272538" h="12193">
                              <a:moveTo>
                                <a:pt x="0" y="12193"/>
                              </a:moveTo>
                              <a:lnTo>
                                <a:pt x="2272538" y="12193"/>
                              </a:lnTo>
                              <a:lnTo>
                                <a:pt x="2272538" y="0"/>
                              </a:lnTo>
                              <a:lnTo>
                                <a:pt x="0" y="0"/>
                              </a:lnTo>
                              <a:lnTo>
                                <a:pt x="0" y="12193"/>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50F134A" id="Freeform 116" o:spid="_x0000_s1026" style="position:absolute;margin-left:85.1pt;margin-top:16.85pt;width:178.95pt;height:.95pt;z-index:251928576;visibility:visible;mso-wrap-style:square;mso-wrap-distance-left:9pt;mso-wrap-distance-top:0;mso-wrap-distance-right:9pt;mso-wrap-distance-bottom:0;mso-position-horizontal:absolute;mso-position-horizontal-relative:page;mso-position-vertical:absolute;mso-position-vertical-relative:text;v-text-anchor:top" coordsize="2272538,12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" path="m,12193r2272538,l2272538,,,,,12193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29600" behindDoc="0" locked="0" layoutInCell="1" allowOverlap="1" wp14:anchorId="2693EC96" wp14:editId="13E803AC">
                <wp:simplePos x="0" y="0"/>
                <wp:positionH relativeFrom="page">
                  <wp:posOffset>5637021</wp:posOffset>
                </wp:positionH>
                <wp:positionV relativeFrom="paragraph">
                  <wp:posOffset>213893</wp:posOffset>
                </wp:positionV>
                <wp:extent cx="1098804" cy="12193"/>
                <wp:effectExtent l="0" t="0" r="0" b="0"/>
                <wp:wrapNone/>
                <wp:docPr id="117" name="Freeform 117"/>
                <wp:cNvGraphicFramePr/>
                <a:graphic xmlns:a="http://schemas.openxmlformats.org/drawingml/2006/main">
                  <a:graphicData uri="http://schemas.microsoft.com/office/word/2010/wordprocessingShape">
                    <wps:wsp>
                      <wps:cNvSpPr/>
                      <wps:spPr>
                        <a:xfrm>
                          <a:off x="0" y="0"/>
                          <a:ext cx="1098804" cy="12193"/>
                        </a:xfrm>
                        <a:custGeom>
                          <a:avLst/>
                          <a:gdLst/>
                          <a:ahLst/>
                          <a:cxnLst/>
                          <a:rect l="l" t="t" r="r" b="b"/>
                          <a:pathLst>
                            <a:path w="1098804" h="12193">
                              <a:moveTo>
                                <a:pt x="0" y="12193"/>
                              </a:moveTo>
                              <a:lnTo>
                                <a:pt x="1098804" y="12193"/>
                              </a:lnTo>
                              <a:lnTo>
                                <a:pt x="1098804" y="0"/>
                              </a:lnTo>
                              <a:lnTo>
                                <a:pt x="0" y="0"/>
                              </a:lnTo>
                              <a:lnTo>
                                <a:pt x="0" y="12193"/>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6F2C49A8" id="Freeform 117" o:spid="_x0000_s1026" style="position:absolute;margin-left:443.85pt;margin-top:16.85pt;width:86.5pt;height:.95pt;z-index:251929600;visibility:visible;mso-wrap-style:square;mso-wrap-distance-left:9pt;mso-wrap-distance-top:0;mso-wrap-distance-right:9pt;mso-wrap-distance-bottom:0;mso-position-horizontal:absolute;mso-position-horizontal-relative:page;mso-position-vertical:absolute;mso-position-vertical-relative:text;v-text-anchor:top" coordsize="1098804,12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" path="m,12193r1098804,l1098804,,,,,12193xe" fillcolor="black" stroked="f" strokeweight="1pt">
                <v:stroke joinstyle="miter"/>
                <v:path arrowok="t"/>
                <w10:wrap anchorx="page"/>
              </v:shape>
            </w:pict>
          </mc:Fallback>
        </mc:AlternateContent>
      </w:r>
      <w:r>
        <w:rPr>
          <w:color w:val="000000"/>
        </w:rPr>
        <w:t xml:space="preserve"> </w:t>
      </w:r>
      <w:r>
        <w:rPr>
          <w:color w:val="000000"/>
        </w:rPr>
        <w:tab/>
      </w:r>
      <w:r>
        <w:rPr>
          <w:rFonts w:ascii="Calibri" w:hAnsi="Calibri" w:cs="Calibri"/>
          <w:color w:val="000000"/>
          <w:sz w:val="20"/>
          <w:szCs w:val="20"/>
        </w:rPr>
        <w:t xml:space="preserve"> </w:t>
      </w:r>
      <w:r>
        <w:rPr>
          <w:rFonts w:ascii="Calibri" w:hAnsi="Calibri" w:cs="Calibri"/>
          <w:color w:val="000000"/>
          <w:sz w:val="20"/>
          <w:szCs w:val="20"/>
        </w:rPr>
        <w:tab/>
      </w:r>
      <w:r>
        <w:rPr>
          <w:rFonts w:ascii="Calibri" w:hAnsi="Calibri" w:cs="Calibri"/>
          <w:color w:val="000000"/>
          <w:sz w:val="20"/>
          <w:szCs w:val="20"/>
          <w:u w:val="single"/>
        </w:rPr>
        <w:t xml:space="preserve"> </w:t>
      </w:r>
      <w:r>
        <w:rPr>
          <w:rFonts w:ascii="Calibri" w:hAnsi="Calibri" w:cs="Calibri"/>
          <w:color w:val="000000"/>
          <w:sz w:val="20"/>
          <w:szCs w:val="20"/>
          <w:u w:val="single"/>
        </w:rPr>
        <w:tab/>
      </w:r>
      <w:r>
        <w:rPr>
          <w:rFonts w:ascii="Calibri" w:hAnsi="Calibri" w:cs="Calibri"/>
          <w:color w:val="000000"/>
          <w:sz w:val="20"/>
          <w:szCs w:val="20"/>
        </w:rPr>
        <w:t xml:space="preserve"> </w:t>
      </w:r>
      <w:r>
        <w:rPr>
          <w:rFonts w:ascii="Calibri" w:hAnsi="Calibri" w:cs="Calibri"/>
          <w:color w:val="000000"/>
          <w:sz w:val="20"/>
          <w:szCs w:val="20"/>
        </w:rPr>
        <w:tab/>
        <w:t xml:space="preserve">  </w:t>
      </w:r>
    </w:p>
    <w:p w14:paraId="528409E6" w14:textId="3A4AC450" w:rsidR="002168A8" w:rsidRDefault="002168A8" w:rsidP="002168A8">
      <w:pPr>
        <w:tabs>
          <w:tab w:val="left" w:pos="4868"/>
          <w:tab w:val="left" w:pos="6527"/>
          <w:tab w:val="left" w:pos="7650"/>
        </w:tabs>
        <w:spacing w:before="0" w:after="0"/>
        <w:ind w:left="1290" w:firstLine="1029"/>
        <w:rPr>
          <w:color w:val="010302"/>
        </w:rPr>
      </w:pPr>
      <w:r>
        <w:rPr>
          <w:i/>
          <w:iCs/>
          <w:color w:val="000000"/>
        </w:rPr>
        <w:t xml:space="preserve">Chair Person </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2E7C9B57" w14:textId="77777777" w:rsidR="002168A8" w:rsidRDefault="002168A8" w:rsidP="002168A8">
      <w:pPr>
        <w:tabs>
          <w:tab w:val="left" w:pos="4868"/>
          <w:tab w:val="left" w:pos="5682"/>
          <w:tab w:val="left" w:pos="7650"/>
          <w:tab w:val="left" w:pos="8465"/>
        </w:tabs>
        <w:spacing w:before="0" w:after="0"/>
        <w:ind w:left="1290"/>
        <w:rPr>
          <w:color w:val="010302"/>
        </w:rPr>
      </w:pPr>
      <w:r>
        <w:rPr>
          <w:noProof/>
        </w:rPr>
        <mc:AlternateContent>
          <mc:Choice Requires="wps">
            <w:drawing>
              <wp:anchor distT="0" distB="0" distL="114300" distR="114300" simplePos="0" relativeHeight="251930624" behindDoc="0" locked="0" layoutInCell="1" allowOverlap="1" wp14:anchorId="46E19468" wp14:editId="57073917">
                <wp:simplePos x="0" y="0"/>
                <wp:positionH relativeFrom="page">
                  <wp:posOffset>1080820</wp:posOffset>
                </wp:positionH>
                <wp:positionV relativeFrom="paragraph">
                  <wp:posOffset>188493</wp:posOffset>
                </wp:positionV>
                <wp:extent cx="2272538" cy="12192"/>
                <wp:effectExtent l="0" t="0" r="0" b="0"/>
                <wp:wrapNone/>
                <wp:docPr id="119" name="Freeform 119"/>
                <wp:cNvGraphicFramePr/>
                <a:graphic xmlns:a="http://schemas.openxmlformats.org/drawingml/2006/main">
                  <a:graphicData uri="http://schemas.microsoft.com/office/word/2010/wordprocessingShape">
                    <wps:wsp>
                      <wps:cNvSpPr/>
                      <wps:spPr>
                        <a:xfrm>
                          <a:off x="0" y="0"/>
                          <a:ext cx="2272538" cy="12192"/>
                        </a:xfrm>
                        <a:custGeom>
                          <a:avLst/>
                          <a:gdLst/>
                          <a:ahLst/>
                          <a:cxnLst/>
                          <a:rect l="l" t="t" r="r" b="b"/>
                          <a:pathLst>
                            <a:path w="2272538" h="12192">
                              <a:moveTo>
                                <a:pt x="0" y="12192"/>
                              </a:moveTo>
                              <a:lnTo>
                                <a:pt x="2272538" y="12192"/>
                              </a:lnTo>
                              <a:lnTo>
                                <a:pt x="2272538" y="0"/>
                              </a:lnTo>
                              <a:lnTo>
                                <a:pt x="0" y="0"/>
                              </a:lnTo>
                              <a:lnTo>
                                <a:pt x="0" y="12192"/>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71A1E3ED" id="Freeform 119" o:spid="_x0000_s1026" style="position:absolute;margin-left:85.1pt;margin-top:14.85pt;width:178.95pt;height:.95pt;z-index:251930624;visibility:visible;mso-wrap-style:square;mso-wrap-distance-left:9pt;mso-wrap-distance-top:0;mso-wrap-distance-right:9pt;mso-wrap-distance-bottom:0;mso-position-horizontal:absolute;mso-position-horizontal-relative:page;mso-position-vertical:absolute;mso-position-vertical-relative:text;v-text-anchor:top" coordsize="2272538,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" path="m,12192r2272538,l2272538,,,,,12192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31648" behindDoc="0" locked="0" layoutInCell="1" allowOverlap="1" wp14:anchorId="4B2602FE" wp14:editId="0C4DA9BC">
                <wp:simplePos x="0" y="0"/>
                <wp:positionH relativeFrom="page">
                  <wp:posOffset>5637021</wp:posOffset>
                </wp:positionH>
                <wp:positionV relativeFrom="paragraph">
                  <wp:posOffset>188493</wp:posOffset>
                </wp:positionV>
                <wp:extent cx="1098804" cy="12192"/>
                <wp:effectExtent l="0" t="0" r="0" b="0"/>
                <wp:wrapNone/>
                <wp:docPr id="120" name="Freeform 120"/>
                <wp:cNvGraphicFramePr/>
                <a:graphic xmlns:a="http://schemas.openxmlformats.org/drawingml/2006/main">
                  <a:graphicData uri="http://schemas.microsoft.com/office/word/2010/wordprocessingShape">
                    <wps:wsp>
                      <wps:cNvSpPr/>
                      <wps:spPr>
                        <a:xfrm>
                          <a:off x="0" y="0"/>
                          <a:ext cx="1098804" cy="12192"/>
                        </a:xfrm>
                        <a:custGeom>
                          <a:avLst/>
                          <a:gdLst/>
                          <a:ahLst/>
                          <a:cxnLst/>
                          <a:rect l="l" t="t" r="r" b="b"/>
                          <a:pathLst>
                            <a:path w="1098804" h="12192">
                              <a:moveTo>
                                <a:pt x="0" y="12192"/>
                              </a:moveTo>
                              <a:lnTo>
                                <a:pt x="1098804" y="12192"/>
                              </a:lnTo>
                              <a:lnTo>
                                <a:pt x="1098804" y="0"/>
                              </a:lnTo>
                              <a:lnTo>
                                <a:pt x="0" y="0"/>
                              </a:lnTo>
                              <a:lnTo>
                                <a:pt x="0" y="12192"/>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27E1F717" id="Freeform 120" o:spid="_x0000_s1026" style="position:absolute;margin-left:443.85pt;margin-top:14.85pt;width:86.5pt;height:.95pt;z-index:251931648;visibility:visible;mso-wrap-style:square;mso-wrap-distance-left:9pt;mso-wrap-distance-top:0;mso-wrap-distance-right:9pt;mso-wrap-distance-bottom:0;mso-position-horizontal:absolute;mso-position-horizontal-relative:page;mso-position-vertical:absolute;mso-position-vertical-relative:text;v-text-anchor:top" coordsize="1098804,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" path="m,12192r1098804,l1098804,,,,,12192xe" fillcolor="black" stroked="f" strokeweight="1pt">
                <v:stroke joinstyle="miter"/>
                <v:path arrowok="t"/>
                <w10:wrap anchorx="page"/>
              </v:shape>
            </w:pict>
          </mc:Fallback>
        </mc:AlternateContent>
      </w:r>
      <w:r>
        <w:rPr>
          <w:color w:val="000000"/>
        </w:rPr>
        <w:t xml:space="preserve"> </w:t>
      </w:r>
      <w:r>
        <w:rPr>
          <w:color w:val="000000"/>
        </w:rPr>
        <w:tab/>
      </w:r>
      <w:r>
        <w:rPr>
          <w:rFonts w:ascii="Calibri" w:hAnsi="Calibri" w:cs="Calibri"/>
          <w:color w:val="000000"/>
          <w:sz w:val="20"/>
          <w:szCs w:val="20"/>
        </w:rPr>
        <w:t xml:space="preserve"> </w:t>
      </w:r>
      <w:r>
        <w:rPr>
          <w:rFonts w:ascii="Calibri" w:hAnsi="Calibri" w:cs="Calibri"/>
          <w:color w:val="000000"/>
          <w:sz w:val="20"/>
          <w:szCs w:val="20"/>
        </w:rPr>
        <w:tab/>
      </w:r>
      <w:r>
        <w:rPr>
          <w:rFonts w:ascii="Calibri" w:hAnsi="Calibri" w:cs="Calibri"/>
          <w:color w:val="000000"/>
          <w:sz w:val="20"/>
          <w:szCs w:val="20"/>
          <w:u w:val="single"/>
        </w:rPr>
        <w:t xml:space="preserve"> </w:t>
      </w:r>
      <w:r>
        <w:rPr>
          <w:rFonts w:ascii="Calibri" w:hAnsi="Calibri" w:cs="Calibri"/>
          <w:color w:val="000000"/>
          <w:sz w:val="20"/>
          <w:szCs w:val="20"/>
          <w:u w:val="single"/>
        </w:rPr>
        <w:tab/>
      </w:r>
      <w:r>
        <w:rPr>
          <w:rFonts w:ascii="Calibri" w:hAnsi="Calibri" w:cs="Calibri"/>
          <w:color w:val="000000"/>
          <w:sz w:val="20"/>
          <w:szCs w:val="20"/>
        </w:rPr>
        <w:t xml:space="preserve"> </w:t>
      </w:r>
      <w:r>
        <w:rPr>
          <w:rFonts w:ascii="Calibri" w:hAnsi="Calibri" w:cs="Calibri"/>
          <w:color w:val="000000"/>
          <w:sz w:val="20"/>
          <w:szCs w:val="20"/>
        </w:rPr>
        <w:tab/>
        <w:t xml:space="preserve">  </w:t>
      </w:r>
    </w:p>
    <w:p w14:paraId="6D317FF5" w14:textId="4D402ABB" w:rsidR="002168A8" w:rsidRDefault="002168A8" w:rsidP="002168A8">
      <w:pPr>
        <w:tabs>
          <w:tab w:val="left" w:pos="4868"/>
          <w:tab w:val="left" w:pos="6527"/>
          <w:tab w:val="left" w:pos="7650"/>
        </w:tabs>
        <w:spacing w:before="0" w:after="0"/>
        <w:ind w:left="1290" w:firstLine="693"/>
        <w:rPr>
          <w:color w:val="010302"/>
        </w:rPr>
      </w:pPr>
      <w:r>
        <w:rPr>
          <w:i/>
          <w:iCs/>
          <w:color w:val="000000"/>
        </w:rPr>
        <w:t xml:space="preserve">Head of Department </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1F06C108" w14:textId="77777777" w:rsidR="002168A8" w:rsidRDefault="002168A8" w:rsidP="002168A8">
      <w:pPr>
        <w:tabs>
          <w:tab w:val="left" w:pos="4868"/>
          <w:tab w:val="left" w:pos="5682"/>
          <w:tab w:val="left" w:pos="7650"/>
          <w:tab w:val="left" w:pos="8465"/>
        </w:tabs>
        <w:spacing w:before="0" w:after="0"/>
        <w:ind w:left="1290"/>
        <w:rPr>
          <w:color w:val="010302"/>
        </w:rPr>
      </w:pPr>
      <w:r>
        <w:rPr>
          <w:noProof/>
        </w:rPr>
        <mc:AlternateContent>
          <mc:Choice Requires="wps">
            <w:drawing>
              <wp:anchor distT="0" distB="0" distL="114300" distR="114300" simplePos="0" relativeHeight="251932672" behindDoc="0" locked="0" layoutInCell="1" allowOverlap="1" wp14:anchorId="1A755483" wp14:editId="2237D672">
                <wp:simplePos x="0" y="0"/>
                <wp:positionH relativeFrom="page">
                  <wp:posOffset>1080820</wp:posOffset>
                </wp:positionH>
                <wp:positionV relativeFrom="paragraph">
                  <wp:posOffset>201194</wp:posOffset>
                </wp:positionV>
                <wp:extent cx="2272538" cy="12191"/>
                <wp:effectExtent l="0" t="0" r="0" b="0"/>
                <wp:wrapNone/>
                <wp:docPr id="122" name="Freeform 122"/>
                <wp:cNvGraphicFramePr/>
                <a:graphic xmlns:a="http://schemas.openxmlformats.org/drawingml/2006/main">
                  <a:graphicData uri="http://schemas.microsoft.com/office/word/2010/wordprocessingShape">
                    <wps:wsp>
                      <wps:cNvSpPr/>
                      <wps:spPr>
                        <a:xfrm>
                          <a:off x="0" y="0"/>
                          <a:ext cx="2272538" cy="12191"/>
                        </a:xfrm>
                        <a:custGeom>
                          <a:avLst/>
                          <a:gdLst/>
                          <a:ahLst/>
                          <a:cxnLst/>
                          <a:rect l="l" t="t" r="r" b="b"/>
                          <a:pathLst>
                            <a:path w="2272538" h="12191">
                              <a:moveTo>
                                <a:pt x="0" y="12191"/>
                              </a:moveTo>
                              <a:lnTo>
                                <a:pt x="2272538" y="12191"/>
                              </a:lnTo>
                              <a:lnTo>
                                <a:pt x="2272538"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2D4CFFA8" id="Freeform 122" o:spid="_x0000_s1026" style="position:absolute;margin-left:85.1pt;margin-top:15.85pt;width:178.95pt;height:.95pt;z-index:251932672;visibility:visible;mso-wrap-style:square;mso-wrap-distance-left:9pt;mso-wrap-distance-top:0;mso-wrap-distance-right:9pt;mso-wrap-distance-bottom:0;mso-position-horizontal:absolute;mso-position-horizontal-relative:page;mso-position-vertical:absolute;mso-position-vertical-relative:text;v-text-anchor:top" coordsize="2272538,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" path="m,12191r2272538,l2272538,,,,,12191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33696" behindDoc="0" locked="0" layoutInCell="1" allowOverlap="1" wp14:anchorId="532A9760" wp14:editId="23FE0E0D">
                <wp:simplePos x="0" y="0"/>
                <wp:positionH relativeFrom="page">
                  <wp:posOffset>5637021</wp:posOffset>
                </wp:positionH>
                <wp:positionV relativeFrom="paragraph">
                  <wp:posOffset>201194</wp:posOffset>
                </wp:positionV>
                <wp:extent cx="1098804" cy="12191"/>
                <wp:effectExtent l="0" t="0" r="0" b="0"/>
                <wp:wrapNone/>
                <wp:docPr id="123" name="Freeform 123"/>
                <wp:cNvGraphicFramePr/>
                <a:graphic xmlns:a="http://schemas.openxmlformats.org/drawingml/2006/main">
                  <a:graphicData uri="http://schemas.microsoft.com/office/word/2010/wordprocessingShape">
                    <wps:wsp>
                      <wps:cNvSpPr/>
                      <wps:spPr>
                        <a:xfrm>
                          <a:off x="0" y="0"/>
                          <a:ext cx="1098804" cy="12191"/>
                        </a:xfrm>
                        <a:custGeom>
                          <a:avLst/>
                          <a:gdLst/>
                          <a:ahLst/>
                          <a:cxnLst/>
                          <a:rect l="l" t="t" r="r" b="b"/>
                          <a:pathLst>
                            <a:path w="1098804" h="12191">
                              <a:moveTo>
                                <a:pt x="0" y="12191"/>
                              </a:moveTo>
                              <a:lnTo>
                                <a:pt x="1098804" y="12191"/>
                              </a:lnTo>
                              <a:lnTo>
                                <a:pt x="1098804"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3D0A17A2" id="Freeform 123" o:spid="_x0000_s1026" style="position:absolute;margin-left:443.85pt;margin-top:15.85pt;width:86.5pt;height:.95pt;z-index:251933696;visibility:visible;mso-wrap-style:square;mso-wrap-distance-left:9pt;mso-wrap-distance-top:0;mso-wrap-distance-right:9pt;mso-wrap-distance-bottom:0;mso-position-horizontal:absolute;mso-position-horizontal-relative:page;mso-position-vertical:absolute;mso-position-vertical-relative:text;v-text-anchor:top" coordsize="1098804,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" path="m,12191r1098804,l1098804,,,,,12191xe" fillcolor="black" stroked="f" strokeweight="1pt">
                <v:stroke joinstyle="miter"/>
                <v:path arrowok="t"/>
                <w10:wrap anchorx="page"/>
              </v:shape>
            </w:pict>
          </mc:Fallback>
        </mc:AlternateContent>
      </w:r>
      <w:r>
        <w:rPr>
          <w:color w:val="000000"/>
        </w:rPr>
        <w:t xml:space="preserve"> </w:t>
      </w:r>
      <w:r>
        <w:rPr>
          <w:color w:val="000000"/>
        </w:rPr>
        <w:tab/>
      </w:r>
      <w:r>
        <w:rPr>
          <w:rFonts w:ascii="Calibri" w:hAnsi="Calibri" w:cs="Calibri"/>
          <w:color w:val="000000"/>
          <w:sz w:val="20"/>
          <w:szCs w:val="20"/>
        </w:rPr>
        <w:t xml:space="preserve"> </w:t>
      </w:r>
      <w:r>
        <w:rPr>
          <w:rFonts w:ascii="Calibri" w:hAnsi="Calibri" w:cs="Calibri"/>
          <w:color w:val="000000"/>
          <w:sz w:val="20"/>
          <w:szCs w:val="20"/>
        </w:rPr>
        <w:tab/>
      </w:r>
      <w:r>
        <w:rPr>
          <w:rFonts w:ascii="Calibri" w:hAnsi="Calibri" w:cs="Calibri"/>
          <w:color w:val="000000"/>
          <w:sz w:val="20"/>
          <w:szCs w:val="20"/>
          <w:u w:val="single"/>
        </w:rPr>
        <w:t xml:space="preserve"> </w:t>
      </w:r>
      <w:r>
        <w:rPr>
          <w:rFonts w:ascii="Calibri" w:hAnsi="Calibri" w:cs="Calibri"/>
          <w:color w:val="000000"/>
          <w:sz w:val="20"/>
          <w:szCs w:val="20"/>
          <w:u w:val="single"/>
        </w:rPr>
        <w:tab/>
      </w:r>
      <w:r>
        <w:rPr>
          <w:rFonts w:ascii="Calibri" w:hAnsi="Calibri" w:cs="Calibri"/>
          <w:color w:val="000000"/>
          <w:sz w:val="20"/>
          <w:szCs w:val="20"/>
        </w:rPr>
        <w:t xml:space="preserve"> </w:t>
      </w:r>
      <w:r>
        <w:rPr>
          <w:rFonts w:ascii="Calibri" w:hAnsi="Calibri" w:cs="Calibri"/>
          <w:color w:val="000000"/>
          <w:sz w:val="20"/>
          <w:szCs w:val="20"/>
        </w:rPr>
        <w:tab/>
        <w:t xml:space="preserve">  </w:t>
      </w:r>
    </w:p>
    <w:p w14:paraId="5B71E618" w14:textId="7B61AD8E" w:rsidR="002168A8" w:rsidRDefault="002168A8" w:rsidP="002168A8">
      <w:pPr>
        <w:tabs>
          <w:tab w:val="left" w:pos="4868"/>
          <w:tab w:val="left" w:pos="6527"/>
          <w:tab w:val="left" w:pos="7650"/>
        </w:tabs>
        <w:spacing w:before="0" w:after="0"/>
        <w:ind w:left="1290" w:firstLine="1063"/>
        <w:rPr>
          <w:color w:val="010302"/>
        </w:rPr>
      </w:pPr>
      <w:r>
        <w:rPr>
          <w:i/>
          <w:iCs/>
          <w:color w:val="000000"/>
        </w:rPr>
        <w:t xml:space="preserve">School Dean </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3B950C66" w14:textId="77777777" w:rsidR="002168A8" w:rsidRDefault="002168A8" w:rsidP="002168A8">
      <w:pPr>
        <w:tabs>
          <w:tab w:val="left" w:pos="4868"/>
          <w:tab w:val="left" w:pos="5682"/>
          <w:tab w:val="left" w:pos="7650"/>
          <w:tab w:val="left" w:pos="8465"/>
        </w:tabs>
        <w:spacing w:before="83" w:after="0"/>
        <w:ind w:left="1290"/>
        <w:rPr>
          <w:color w:val="010302"/>
        </w:rPr>
      </w:pPr>
      <w:r>
        <w:rPr>
          <w:noProof/>
        </w:rPr>
        <mc:AlternateContent>
          <mc:Choice Requires="wps">
            <w:drawing>
              <wp:anchor distT="0" distB="0" distL="114300" distR="114300" simplePos="0" relativeHeight="251934720" behindDoc="0" locked="0" layoutInCell="1" allowOverlap="1" wp14:anchorId="646DC9D5" wp14:editId="62E4EAA9">
                <wp:simplePos x="0" y="0"/>
                <wp:positionH relativeFrom="page">
                  <wp:posOffset>1080820</wp:posOffset>
                </wp:positionH>
                <wp:positionV relativeFrom="paragraph">
                  <wp:posOffset>188494</wp:posOffset>
                </wp:positionV>
                <wp:extent cx="2272538" cy="12191"/>
                <wp:effectExtent l="0" t="0" r="0" b="0"/>
                <wp:wrapNone/>
                <wp:docPr id="125" name="Freeform 125"/>
                <wp:cNvGraphicFramePr/>
                <a:graphic xmlns:a="http://schemas.openxmlformats.org/drawingml/2006/main">
                  <a:graphicData uri="http://schemas.microsoft.com/office/word/2010/wordprocessingShape">
                    <wps:wsp>
                      <wps:cNvSpPr/>
                      <wps:spPr>
                        <a:xfrm>
                          <a:off x="0" y="0"/>
                          <a:ext cx="2272538" cy="12191"/>
                        </a:xfrm>
                        <a:custGeom>
                          <a:avLst/>
                          <a:gdLst/>
                          <a:ahLst/>
                          <a:cxnLst/>
                          <a:rect l="l" t="t" r="r" b="b"/>
                          <a:pathLst>
                            <a:path w="2272538" h="12191">
                              <a:moveTo>
                                <a:pt x="0" y="12191"/>
                              </a:moveTo>
                              <a:lnTo>
                                <a:pt x="2272538" y="12191"/>
                              </a:lnTo>
                              <a:lnTo>
                                <a:pt x="2272538"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1ED86944" id="Freeform 125" o:spid="_x0000_s1026" style="position:absolute;margin-left:85.1pt;margin-top:14.85pt;width:178.95pt;height:.95pt;z-index:251934720;visibility:visible;mso-wrap-style:square;mso-wrap-distance-left:9pt;mso-wrap-distance-top:0;mso-wrap-distance-right:9pt;mso-wrap-distance-bottom:0;mso-position-horizontal:absolute;mso-position-horizontal-relative:page;mso-position-vertical:absolute;mso-position-vertical-relative:text;v-text-anchor:top" coordsize="2272538,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" path="m,12191r2272538,l2272538,,,,,12191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35744" behindDoc="0" locked="0" layoutInCell="1" allowOverlap="1" wp14:anchorId="030B4006" wp14:editId="61A3C57F">
                <wp:simplePos x="0" y="0"/>
                <wp:positionH relativeFrom="page">
                  <wp:posOffset>5637021</wp:posOffset>
                </wp:positionH>
                <wp:positionV relativeFrom="paragraph">
                  <wp:posOffset>188494</wp:posOffset>
                </wp:positionV>
                <wp:extent cx="1098804" cy="12191"/>
                <wp:effectExtent l="0" t="0" r="0" b="0"/>
                <wp:wrapNone/>
                <wp:docPr id="126" name="Freeform 126"/>
                <wp:cNvGraphicFramePr/>
                <a:graphic xmlns:a="http://schemas.openxmlformats.org/drawingml/2006/main">
                  <a:graphicData uri="http://schemas.microsoft.com/office/word/2010/wordprocessingShape">
                    <wps:wsp>
                      <wps:cNvSpPr/>
                      <wps:spPr>
                        <a:xfrm>
                          <a:off x="0" y="0"/>
                          <a:ext cx="1098804" cy="12191"/>
                        </a:xfrm>
                        <a:custGeom>
                          <a:avLst/>
                          <a:gdLst/>
                          <a:ahLst/>
                          <a:cxnLst/>
                          <a:rect l="l" t="t" r="r" b="b"/>
                          <a:pathLst>
                            <a:path w="1098804" h="12191">
                              <a:moveTo>
                                <a:pt x="0" y="12191"/>
                              </a:moveTo>
                              <a:lnTo>
                                <a:pt x="1098804" y="12191"/>
                              </a:lnTo>
                              <a:lnTo>
                                <a:pt x="1098804"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78EF31B0" id="Freeform 126" o:spid="_x0000_s1026" style="position:absolute;margin-left:443.85pt;margin-top:14.85pt;width:86.5pt;height:.95pt;z-index:251935744;visibility:visible;mso-wrap-style:square;mso-wrap-distance-left:9pt;mso-wrap-distance-top:0;mso-wrap-distance-right:9pt;mso-wrap-distance-bottom:0;mso-position-horizontal:absolute;mso-position-horizontal-relative:page;mso-position-vertical:absolute;mso-position-vertical-relative:text;v-text-anchor:top" coordsize="1098804,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" path="m,12191r1098804,l1098804,,,,,12191xe" fillcolor="black" stroked="f" strokeweight="1pt">
                <v:stroke joinstyle="miter"/>
                <v:path arrowok="t"/>
                <w10:wrap anchorx="page"/>
              </v:shape>
            </w:pict>
          </mc:Fallback>
        </mc:AlternateContent>
      </w:r>
      <w:r>
        <w:rPr>
          <w:color w:val="000000"/>
        </w:rPr>
        <w:t xml:space="preserve"> </w:t>
      </w:r>
      <w:r>
        <w:rPr>
          <w:color w:val="000000"/>
        </w:rPr>
        <w:tab/>
      </w:r>
      <w:r>
        <w:rPr>
          <w:rFonts w:ascii="Calibri" w:hAnsi="Calibri" w:cs="Calibri"/>
          <w:color w:val="000000"/>
          <w:sz w:val="20"/>
          <w:szCs w:val="20"/>
        </w:rPr>
        <w:t xml:space="preserve"> </w:t>
      </w:r>
      <w:r>
        <w:rPr>
          <w:rFonts w:ascii="Calibri" w:hAnsi="Calibri" w:cs="Calibri"/>
          <w:color w:val="000000"/>
          <w:sz w:val="20"/>
          <w:szCs w:val="20"/>
        </w:rPr>
        <w:tab/>
      </w:r>
      <w:r>
        <w:rPr>
          <w:rFonts w:ascii="Calibri" w:hAnsi="Calibri" w:cs="Calibri"/>
          <w:color w:val="000000"/>
          <w:sz w:val="20"/>
          <w:szCs w:val="20"/>
          <w:u w:val="single"/>
        </w:rPr>
        <w:t xml:space="preserve"> </w:t>
      </w:r>
      <w:r>
        <w:rPr>
          <w:rFonts w:ascii="Calibri" w:hAnsi="Calibri" w:cs="Calibri"/>
          <w:color w:val="000000"/>
          <w:sz w:val="20"/>
          <w:szCs w:val="20"/>
          <w:u w:val="single"/>
        </w:rPr>
        <w:tab/>
      </w:r>
      <w:r>
        <w:rPr>
          <w:rFonts w:ascii="Calibri" w:hAnsi="Calibri" w:cs="Calibri"/>
          <w:color w:val="000000"/>
          <w:sz w:val="20"/>
          <w:szCs w:val="20"/>
        </w:rPr>
        <w:t xml:space="preserve"> </w:t>
      </w:r>
      <w:r>
        <w:rPr>
          <w:rFonts w:ascii="Calibri" w:hAnsi="Calibri" w:cs="Calibri"/>
          <w:color w:val="000000"/>
          <w:sz w:val="20"/>
          <w:szCs w:val="20"/>
        </w:rPr>
        <w:tab/>
        <w:t xml:space="preserve">  </w:t>
      </w:r>
    </w:p>
    <w:p w14:paraId="60096B30" w14:textId="227E80B7" w:rsidR="002168A8" w:rsidRDefault="002168A8" w:rsidP="002168A8">
      <w:pPr>
        <w:tabs>
          <w:tab w:val="left" w:pos="4868"/>
          <w:tab w:val="left" w:pos="6527"/>
          <w:tab w:val="left" w:pos="7650"/>
        </w:tabs>
        <w:spacing w:after="0"/>
        <w:ind w:left="1290" w:firstLine="686"/>
        <w:rPr>
          <w:color w:val="010302"/>
        </w:rPr>
        <w:sectPr w:rsidR="002168A8" w:rsidSect="002168A8">
          <w:pgSz w:w="11916" w:h="16848"/>
          <w:pgMar w:top="1440" w:right="499" w:bottom="403" w:left="499" w:header="709" w:footer="709" w:gutter="0"/>
          <w:cols w:space="720"/>
          <w:docGrid w:linePitch="360"/>
        </w:sectPr>
      </w:pPr>
      <w:r>
        <w:rPr>
          <w:i/>
          <w:iCs/>
          <w:color w:val="000000"/>
        </w:rPr>
        <w:t xml:space="preserve">Post Graduate Dean </w:t>
      </w:r>
      <w:r>
        <w:rPr>
          <w:i/>
          <w:iCs/>
          <w:color w:val="000000"/>
        </w:rPr>
        <w:tab/>
      </w:r>
      <w:r>
        <w:rPr>
          <w:i/>
          <w:iCs/>
          <w:color w:val="000000"/>
          <w:position w:val="-5"/>
        </w:rPr>
        <w:t xml:space="preserve"> </w:t>
      </w:r>
      <w:r w:rsidR="00CD6810">
        <w:rPr>
          <w:i/>
          <w:iCs/>
          <w:color w:val="000000"/>
          <w:position w:val="-5"/>
        </w:rPr>
        <w:tab/>
      </w:r>
      <w:r w:rsidR="00CD6810">
        <w:rPr>
          <w:color w:val="000000"/>
        </w:rPr>
        <w:t xml:space="preserve"> </w:t>
      </w:r>
      <w:r w:rsidR="00CD6810">
        <w:rPr>
          <w:color w:val="000000"/>
        </w:rPr>
        <w:tab/>
      </w:r>
      <w:r>
        <w:rPr>
          <w:color w:val="000000"/>
          <w:position w:val="-5"/>
        </w:rPr>
        <w:t xml:space="preserve"> </w:t>
      </w:r>
      <w:r>
        <w:rPr>
          <w:color w:val="000000"/>
        </w:rPr>
        <w:t xml:space="preserve">  </w:t>
      </w:r>
    </w:p>
    <w:p w14:paraId="411DB1FA" w14:textId="2579749C" w:rsidR="002168A8" w:rsidRPr="002168A8" w:rsidRDefault="002168A8" w:rsidP="00A6662D">
      <w:pPr>
        <w:spacing w:after="0"/>
        <w:jc w:val="center"/>
        <w:rPr>
          <w:color w:val="010302"/>
        </w:rPr>
      </w:pPr>
      <w:r>
        <w:rPr>
          <w:rFonts w:ascii="TimesNewRomanPS-BoldMT" w:hAnsi="TimesNewRomanPS-BoldMT" w:cs="TimesNewRomanPS-BoldMT"/>
          <w:b/>
          <w:bCs/>
          <w:color w:val="000000"/>
          <w:spacing w:val="-10"/>
          <w:sz w:val="36"/>
          <w:szCs w:val="36"/>
        </w:rPr>
        <w:lastRenderedPageBreak/>
        <w:t>D</w:t>
      </w:r>
      <w:r>
        <w:rPr>
          <w:rFonts w:ascii="TimesNewRomanPS-BoldMT" w:hAnsi="TimesNewRomanPS-BoldMT" w:cs="TimesNewRomanPS-BoldMT"/>
          <w:b/>
          <w:bCs/>
          <w:color w:val="000000"/>
          <w:spacing w:val="-9"/>
          <w:sz w:val="36"/>
          <w:szCs w:val="36"/>
        </w:rPr>
        <w:t>E</w:t>
      </w:r>
      <w:r>
        <w:rPr>
          <w:rFonts w:ascii="TimesNewRomanPS-BoldMT" w:hAnsi="TimesNewRomanPS-BoldMT" w:cs="TimesNewRomanPS-BoldMT"/>
          <w:b/>
          <w:bCs/>
          <w:color w:val="000000"/>
          <w:spacing w:val="-10"/>
          <w:sz w:val="36"/>
          <w:szCs w:val="36"/>
        </w:rPr>
        <w:t>C</w:t>
      </w:r>
      <w:r>
        <w:rPr>
          <w:rFonts w:ascii="TimesNewRomanPS-BoldMT" w:hAnsi="TimesNewRomanPS-BoldMT" w:cs="TimesNewRomanPS-BoldMT"/>
          <w:b/>
          <w:bCs/>
          <w:color w:val="000000"/>
          <w:spacing w:val="-9"/>
          <w:sz w:val="36"/>
          <w:szCs w:val="36"/>
        </w:rPr>
        <w:t>L</w:t>
      </w:r>
      <w:r>
        <w:rPr>
          <w:rFonts w:ascii="TimesNewRomanPS-BoldMT" w:hAnsi="TimesNewRomanPS-BoldMT" w:cs="TimesNewRomanPS-BoldMT"/>
          <w:b/>
          <w:bCs/>
          <w:color w:val="000000"/>
          <w:spacing w:val="-10"/>
          <w:sz w:val="36"/>
          <w:szCs w:val="36"/>
        </w:rPr>
        <w:t>AR</w:t>
      </w:r>
      <w:r>
        <w:rPr>
          <w:rFonts w:ascii="TimesNewRomanPS-BoldMT" w:hAnsi="TimesNewRomanPS-BoldMT" w:cs="TimesNewRomanPS-BoldMT"/>
          <w:b/>
          <w:bCs/>
          <w:color w:val="000000"/>
          <w:spacing w:val="-36"/>
          <w:sz w:val="36"/>
          <w:szCs w:val="36"/>
        </w:rPr>
        <w:t>A</w:t>
      </w:r>
      <w:r>
        <w:rPr>
          <w:rFonts w:ascii="TimesNewRomanPS-BoldMT" w:hAnsi="TimesNewRomanPS-BoldMT" w:cs="TimesNewRomanPS-BoldMT"/>
          <w:b/>
          <w:bCs/>
          <w:color w:val="000000"/>
          <w:spacing w:val="-9"/>
          <w:sz w:val="36"/>
          <w:szCs w:val="36"/>
        </w:rPr>
        <w:t>T</w:t>
      </w:r>
      <w:r>
        <w:rPr>
          <w:rFonts w:ascii="TimesNewRomanPS-BoldMT" w:hAnsi="TimesNewRomanPS-BoldMT" w:cs="TimesNewRomanPS-BoldMT"/>
          <w:b/>
          <w:bCs/>
          <w:color w:val="000000"/>
          <w:spacing w:val="-10"/>
          <w:sz w:val="36"/>
          <w:szCs w:val="36"/>
        </w:rPr>
        <w:t>I</w:t>
      </w:r>
      <w:r>
        <w:rPr>
          <w:rFonts w:ascii="TimesNewRomanPS-BoldMT" w:hAnsi="TimesNewRomanPS-BoldMT" w:cs="TimesNewRomanPS-BoldMT"/>
          <w:b/>
          <w:bCs/>
          <w:color w:val="000000"/>
          <w:spacing w:val="-8"/>
          <w:sz w:val="36"/>
          <w:szCs w:val="36"/>
        </w:rPr>
        <w:t>O</w:t>
      </w:r>
      <w:r>
        <w:rPr>
          <w:rFonts w:ascii="TimesNewRomanPS-BoldMT" w:hAnsi="TimesNewRomanPS-BoldMT" w:cs="TimesNewRomanPS-BoldMT"/>
          <w:b/>
          <w:bCs/>
          <w:color w:val="000000"/>
          <w:spacing w:val="-9"/>
          <w:sz w:val="36"/>
          <w:szCs w:val="36"/>
        </w:rPr>
        <w:t>N</w:t>
      </w:r>
    </w:p>
    <w:p w14:paraId="442DF26C" w14:textId="77777777" w:rsidR="00CD6810" w:rsidRPr="00F34341" w:rsidRDefault="00CD6810" w:rsidP="00CD6810">
      <w:pPr>
        <w:spacing w:before="0" w:after="0"/>
        <w:rPr>
          <w:sz w:val="28"/>
          <w:szCs w:val="28"/>
        </w:rPr>
      </w:pPr>
      <w:r w:rsidRPr="00F34341">
        <w:rPr>
          <w:sz w:val="28"/>
          <w:szCs w:val="28"/>
        </w:rPr>
        <w:t>I hereby declare that this MSc thesis is my original work and has not been presented for a degree in any other university, and all sources of material used for this thesis have been duly acknowledged.</w:t>
      </w:r>
    </w:p>
    <w:p w14:paraId="31B9E7E9" w14:textId="77777777" w:rsidR="00CD6810" w:rsidRPr="00F34341" w:rsidRDefault="00CD6810" w:rsidP="00CD6810">
      <w:pPr>
        <w:spacing w:before="0"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7"/>
        <w:gridCol w:w="4378"/>
      </w:tblGrid>
      <w:tr w:rsidR="00CD6810" w:rsidRPr="00F34341" w14:paraId="5B690089" w14:textId="77777777" w:rsidTr="00977DC2">
        <w:tc>
          <w:tcPr>
            <w:tcW w:w="4377" w:type="dxa"/>
          </w:tcPr>
          <w:p w14:paraId="4402A4D8" w14:textId="77777777" w:rsidR="00CD6810" w:rsidRPr="00F34341" w:rsidRDefault="00CD6810" w:rsidP="00977DC2">
            <w:pPr>
              <w:spacing w:before="0" w:line="360" w:lineRule="auto"/>
              <w:jc w:val="center"/>
              <w:rPr>
                <w:sz w:val="28"/>
                <w:szCs w:val="28"/>
              </w:rPr>
            </w:pPr>
            <w:r w:rsidRPr="00F34341">
              <w:rPr>
                <w:sz w:val="28"/>
                <w:szCs w:val="28"/>
              </w:rPr>
              <w:t>Name</w:t>
            </w:r>
          </w:p>
        </w:tc>
        <w:tc>
          <w:tcPr>
            <w:tcW w:w="4378" w:type="dxa"/>
          </w:tcPr>
          <w:p w14:paraId="347ACC16" w14:textId="77777777" w:rsidR="00CD6810" w:rsidRDefault="00CD6810" w:rsidP="00977DC2">
            <w:pPr>
              <w:spacing w:before="0"/>
              <w:jc w:val="center"/>
              <w:rPr>
                <w:sz w:val="28"/>
                <w:szCs w:val="28"/>
              </w:rPr>
            </w:pPr>
            <w:r w:rsidRPr="00F34341">
              <w:rPr>
                <w:sz w:val="28"/>
                <w:szCs w:val="28"/>
              </w:rPr>
              <w:t>Signature</w:t>
            </w:r>
          </w:p>
          <w:p w14:paraId="65F424C2" w14:textId="77777777" w:rsidR="00CD6810" w:rsidRDefault="00CD6810" w:rsidP="00977DC2">
            <w:pPr>
              <w:spacing w:before="0"/>
              <w:jc w:val="center"/>
              <w:rPr>
                <w:sz w:val="28"/>
                <w:szCs w:val="28"/>
              </w:rPr>
            </w:pPr>
          </w:p>
          <w:p w14:paraId="62330C3A" w14:textId="77777777" w:rsidR="00CD6810" w:rsidRPr="00F34341" w:rsidRDefault="00CD6810" w:rsidP="00977DC2">
            <w:pPr>
              <w:spacing w:before="0"/>
              <w:jc w:val="center"/>
              <w:rPr>
                <w:sz w:val="28"/>
                <w:szCs w:val="28"/>
              </w:rPr>
            </w:pPr>
          </w:p>
        </w:tc>
      </w:tr>
      <w:tr w:rsidR="00CD6810" w:rsidRPr="00F34341" w14:paraId="399DEB7F" w14:textId="77777777" w:rsidTr="00977DC2">
        <w:trPr>
          <w:trHeight w:val="95"/>
        </w:trPr>
        <w:tc>
          <w:tcPr>
            <w:tcW w:w="4377" w:type="dxa"/>
          </w:tcPr>
          <w:p w14:paraId="66465E16" w14:textId="77777777" w:rsidR="00CD6810" w:rsidRPr="00F34341" w:rsidRDefault="00CD6810" w:rsidP="00977DC2">
            <w:pPr>
              <w:spacing w:before="0"/>
              <w:jc w:val="center"/>
              <w:rPr>
                <w:sz w:val="28"/>
                <w:szCs w:val="28"/>
              </w:rPr>
            </w:pPr>
            <w:r w:rsidRPr="00F34341">
              <w:rPr>
                <w:sz w:val="28"/>
                <w:szCs w:val="28"/>
              </w:rPr>
              <w:t>Kirubel Abebe Senbeto</w:t>
            </w:r>
          </w:p>
        </w:tc>
        <w:tc>
          <w:tcPr>
            <w:tcW w:w="4378" w:type="dxa"/>
          </w:tcPr>
          <w:p w14:paraId="3494556C" w14:textId="77777777" w:rsidR="00CD6810" w:rsidRPr="00F34341" w:rsidRDefault="00CD6810" w:rsidP="00977DC2">
            <w:pPr>
              <w:spacing w:before="0"/>
              <w:rPr>
                <w:sz w:val="28"/>
                <w:szCs w:val="28"/>
                <w:u w:val="single"/>
              </w:rPr>
            </w:pPr>
            <w:r w:rsidRPr="00F34341">
              <w:rPr>
                <w:sz w:val="28"/>
                <w:szCs w:val="28"/>
                <w:u w:val="single"/>
              </w:rPr>
              <w:t>_                                                   _</w:t>
            </w:r>
          </w:p>
        </w:tc>
      </w:tr>
    </w:tbl>
    <w:p w14:paraId="7A604A1D" w14:textId="77777777" w:rsidR="00CD6810" w:rsidRPr="00F34341" w:rsidRDefault="00CD6810" w:rsidP="00CD6810">
      <w:pPr>
        <w:spacing w:before="0" w:after="0"/>
      </w:pPr>
    </w:p>
    <w:p w14:paraId="5B0838B7" w14:textId="77777777" w:rsidR="00CD6810" w:rsidRPr="00F34341" w:rsidRDefault="00CD6810" w:rsidP="00CD6810">
      <w:pPr>
        <w:rPr>
          <w:sz w:val="28"/>
          <w:szCs w:val="28"/>
        </w:rPr>
      </w:pPr>
      <w:r w:rsidRPr="00F34341">
        <w:rPr>
          <w:sz w:val="28"/>
          <w:szCs w:val="28"/>
        </w:rPr>
        <w:t>This MSc thesis has been submitted for examination with my approval as a thesis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7"/>
        <w:gridCol w:w="4378"/>
      </w:tblGrid>
      <w:tr w:rsidR="00CD6810" w:rsidRPr="00F34341" w14:paraId="75CA1380" w14:textId="77777777" w:rsidTr="00977DC2">
        <w:tc>
          <w:tcPr>
            <w:tcW w:w="4377" w:type="dxa"/>
          </w:tcPr>
          <w:p w14:paraId="657499D2" w14:textId="77777777" w:rsidR="00CD6810" w:rsidRPr="00F34341" w:rsidRDefault="00CD6810" w:rsidP="00977DC2">
            <w:pPr>
              <w:spacing w:before="0" w:line="360" w:lineRule="auto"/>
              <w:jc w:val="center"/>
              <w:rPr>
                <w:sz w:val="28"/>
                <w:szCs w:val="28"/>
              </w:rPr>
            </w:pPr>
            <w:r w:rsidRPr="00F34341">
              <w:rPr>
                <w:sz w:val="28"/>
                <w:szCs w:val="28"/>
              </w:rPr>
              <w:t>Advisor. Name</w:t>
            </w:r>
          </w:p>
        </w:tc>
        <w:tc>
          <w:tcPr>
            <w:tcW w:w="4378" w:type="dxa"/>
          </w:tcPr>
          <w:p w14:paraId="453E0938" w14:textId="77777777" w:rsidR="00CD6810" w:rsidRDefault="00CD6810" w:rsidP="00977DC2">
            <w:pPr>
              <w:spacing w:before="0"/>
              <w:jc w:val="center"/>
              <w:rPr>
                <w:sz w:val="28"/>
                <w:szCs w:val="28"/>
              </w:rPr>
            </w:pPr>
            <w:r w:rsidRPr="00F34341">
              <w:rPr>
                <w:sz w:val="28"/>
                <w:szCs w:val="28"/>
              </w:rPr>
              <w:t>Signature</w:t>
            </w:r>
          </w:p>
          <w:p w14:paraId="77F493D0" w14:textId="77777777" w:rsidR="00CD6810" w:rsidRDefault="00CD6810" w:rsidP="00977DC2">
            <w:pPr>
              <w:spacing w:before="0"/>
              <w:jc w:val="center"/>
              <w:rPr>
                <w:sz w:val="28"/>
                <w:szCs w:val="28"/>
              </w:rPr>
            </w:pPr>
          </w:p>
          <w:p w14:paraId="7CD79708" w14:textId="77777777" w:rsidR="00CD6810" w:rsidRPr="00F34341" w:rsidRDefault="00CD6810" w:rsidP="00977DC2">
            <w:pPr>
              <w:spacing w:before="0"/>
              <w:jc w:val="center"/>
              <w:rPr>
                <w:sz w:val="28"/>
                <w:szCs w:val="28"/>
              </w:rPr>
            </w:pPr>
          </w:p>
        </w:tc>
      </w:tr>
      <w:tr w:rsidR="00CD6810" w:rsidRPr="00F34341" w14:paraId="4AF93A82" w14:textId="77777777" w:rsidTr="00977DC2">
        <w:tc>
          <w:tcPr>
            <w:tcW w:w="4377" w:type="dxa"/>
          </w:tcPr>
          <w:p w14:paraId="645B109B" w14:textId="77777777" w:rsidR="00CD6810" w:rsidRPr="00F34341" w:rsidRDefault="00CD6810" w:rsidP="00977DC2">
            <w:pPr>
              <w:spacing w:before="0"/>
              <w:jc w:val="center"/>
              <w:rPr>
                <w:sz w:val="28"/>
                <w:szCs w:val="28"/>
              </w:rPr>
            </w:pPr>
            <w:r w:rsidRPr="00F34341">
              <w:rPr>
                <w:sz w:val="28"/>
                <w:szCs w:val="28"/>
              </w:rPr>
              <w:t>Yun Koo Chung (Ph.D.)</w:t>
            </w:r>
          </w:p>
        </w:tc>
        <w:tc>
          <w:tcPr>
            <w:tcW w:w="4378" w:type="dxa"/>
          </w:tcPr>
          <w:p w14:paraId="1498F4EF" w14:textId="77777777" w:rsidR="00CD6810" w:rsidRPr="00F34341" w:rsidRDefault="00CD6810" w:rsidP="00977DC2">
            <w:pPr>
              <w:spacing w:before="0"/>
              <w:rPr>
                <w:sz w:val="28"/>
                <w:szCs w:val="28"/>
                <w:u w:val="single"/>
              </w:rPr>
            </w:pPr>
            <w:r w:rsidRPr="00F34341">
              <w:rPr>
                <w:sz w:val="28"/>
                <w:szCs w:val="28"/>
                <w:u w:val="single"/>
              </w:rPr>
              <w:t xml:space="preserve">_           _                                                   _                                        </w:t>
            </w:r>
          </w:p>
        </w:tc>
      </w:tr>
    </w:tbl>
    <w:p w14:paraId="56466438" w14:textId="77777777" w:rsidR="00CD6810" w:rsidRDefault="00CD6810" w:rsidP="00A6662D">
      <w:pPr>
        <w:pStyle w:val="Heading1"/>
        <w:sectPr w:rsidR="00CD6810" w:rsidSect="00977DC2">
          <w:footerReference w:type="default" r:id="rId13"/>
          <w:pgSz w:w="11906" w:h="16838" w:code="9"/>
          <w:pgMar w:top="1440" w:right="1440" w:bottom="1440" w:left="1701" w:header="720" w:footer="720" w:gutter="0"/>
          <w:pgNumType w:fmt="lowerRoman" w:start="1"/>
          <w:cols w:space="720"/>
          <w:titlePg/>
          <w:docGrid w:linePitch="360"/>
        </w:sectPr>
      </w:pPr>
    </w:p>
    <w:p w14:paraId="1D7EF2DA" w14:textId="1CC10A4D" w:rsidR="0011735A" w:rsidRPr="00911DBA" w:rsidRDefault="0011735A" w:rsidP="00A6662D">
      <w:pPr>
        <w:pStyle w:val="Heading1"/>
      </w:pPr>
      <w:bookmarkStart w:id="6" w:name="_Toc54363737"/>
      <w:r w:rsidRPr="00911DBA">
        <w:lastRenderedPageBreak/>
        <w:t>ACKNOWLEDGMENT</w:t>
      </w:r>
      <w:bookmarkEnd w:id="3"/>
      <w:bookmarkEnd w:id="2"/>
      <w:bookmarkEnd w:id="1"/>
      <w:bookmarkEnd w:id="6"/>
    </w:p>
    <w:p w14:paraId="2A375616" w14:textId="77777777" w:rsidR="0011735A" w:rsidRPr="00911DBA" w:rsidRDefault="0011735A" w:rsidP="0011735A">
      <w:r w:rsidRPr="00911DBA">
        <w:t>First and foremost, I would like to thank the HOLY TRINITY FATHER, SON, and HOLY SPRITE the Almighty GOD who created everything seen and unseen. Also, I love to Praise the Virgin Mary the Holy Mother of LORD JESUS CHRIST by the song of St. Yared the Ethiopian.</w:t>
      </w:r>
    </w:p>
    <w:p w14:paraId="27EE4902" w14:textId="77777777" w:rsidR="0011735A" w:rsidRPr="00911DBA" w:rsidRDefault="0011735A" w:rsidP="0011735A">
      <w:r w:rsidRPr="00911DBA">
        <w:t xml:space="preserve">This thesis research is the outcome of a one-year study and hard work, but it's very hard to remember when so many people have helped me in far too many different ways. However, some should be honored for the essential assistance they have offered in the course of study. </w:t>
      </w:r>
    </w:p>
    <w:p w14:paraId="7DC402BC" w14:textId="77777777" w:rsidR="00EE3F33" w:rsidRDefault="0011735A" w:rsidP="0011735A">
      <w:r w:rsidRPr="00911DBA">
        <w:t>I would like to thank Prof. Yun Koo Chung (Ph.D.) head of the Computer Vision and Robotics SIG for his patient guidance on any issue and his recommendation he has made since the beginning of this research. Dr. Mesfin Abebe (Ph.D.) has been supporting me throughout the research and made significant recommendations to the research. Another person worth mentioning is Anteneh Tilaye</w:t>
      </w:r>
      <w:r w:rsidR="007B24E6">
        <w:t xml:space="preserve"> (M.Sc.)</w:t>
      </w:r>
      <w:r w:rsidRPr="00911DBA">
        <w:t xml:space="preserve"> for his support in evaluating the outputs produced. I am also grateful for all the support and advice I have received from computer vision postgraduate students, and friends. </w:t>
      </w:r>
    </w:p>
    <w:p w14:paraId="2287AE53" w14:textId="6033A4A9" w:rsidR="00CD6810" w:rsidRDefault="00CD6810" w:rsidP="00CD6810">
      <w:pPr>
        <w:sectPr w:rsidR="00CD6810" w:rsidSect="005559DC">
          <w:pgSz w:w="11906" w:h="16838" w:code="9"/>
          <w:pgMar w:top="1440" w:right="1440" w:bottom="1440" w:left="1701" w:header="720" w:footer="720" w:gutter="0"/>
          <w:pgNumType w:fmt="lowerRoman" w:start="1"/>
          <w:cols w:space="720"/>
          <w:docGrid w:linePitch="360"/>
        </w:sectPr>
      </w:pPr>
      <w:r>
        <w:rPr>
          <w:shd w:val="clear" w:color="auto" w:fill="FFFFFF"/>
        </w:rPr>
        <w:t>I would also like to acknowledge Capital Ethiopia and Aware Production which have permitted me to use respective videos as a dataset.</w:t>
      </w:r>
    </w:p>
    <w:p w14:paraId="43673B9C" w14:textId="3451DE94" w:rsidR="00F22048" w:rsidRPr="00F22048" w:rsidRDefault="00F22048" w:rsidP="00F22048">
      <w:pPr>
        <w:rPr>
          <w:sz w:val="28"/>
          <w:szCs w:val="28"/>
        </w:rPr>
        <w:sectPr w:rsidR="00F22048" w:rsidRPr="00F22048" w:rsidSect="00F4292B">
          <w:footerReference w:type="default" r:id="rId14"/>
          <w:pgSz w:w="11906" w:h="16838" w:code="9"/>
          <w:pgMar w:top="1440" w:right="1440" w:bottom="1440" w:left="1701" w:header="720" w:footer="720" w:gutter="0"/>
          <w:pgNumType w:fmt="lowerRoman"/>
          <w:cols w:space="720"/>
          <w:docGrid w:linePitch="360"/>
        </w:sectPr>
      </w:pPr>
    </w:p>
    <w:sdt>
      <w:sdtPr>
        <w:rPr>
          <w:rFonts w:eastAsiaTheme="minorHAnsi" w:cs="Times New Roman"/>
          <w:sz w:val="24"/>
          <w:szCs w:val="24"/>
        </w:rPr>
        <w:id w:val="384537096"/>
        <w:docPartObj>
          <w:docPartGallery w:val="Table of Contents"/>
          <w:docPartUnique/>
        </w:docPartObj>
      </w:sdtPr>
      <w:sdtEndPr>
        <w:rPr>
          <w:b w:val="0"/>
          <w:bCs w:val="0"/>
          <w:caps w:val="0"/>
          <w:noProof/>
        </w:rPr>
      </w:sdtEndPr>
      <w:sdtContent>
        <w:p w14:paraId="17BB42A2" w14:textId="1A74BCA7" w:rsidR="006E55D8" w:rsidRDefault="006E55D8" w:rsidP="00A6662D">
          <w:pPr>
            <w:pStyle w:val="TOCHeading"/>
          </w:pPr>
          <w:r>
            <w:t>Table of Contents</w:t>
          </w:r>
        </w:p>
        <w:p w14:paraId="28D0EEA7" w14:textId="6B38A721" w:rsidR="00432389" w:rsidRDefault="00663785">
          <w:pPr>
            <w:pStyle w:val="TOC1"/>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4363737" w:history="1">
            <w:r w:rsidR="00432389" w:rsidRPr="00B73A46">
              <w:rPr>
                <w:rStyle w:val="Hyperlink"/>
                <w:noProof/>
              </w:rPr>
              <w:t>ACKNOWLEDGMENT</w:t>
            </w:r>
            <w:r w:rsidR="00432389">
              <w:rPr>
                <w:noProof/>
                <w:webHidden/>
              </w:rPr>
              <w:tab/>
            </w:r>
            <w:r w:rsidR="00432389">
              <w:rPr>
                <w:noProof/>
                <w:webHidden/>
              </w:rPr>
              <w:fldChar w:fldCharType="begin"/>
            </w:r>
            <w:r w:rsidR="00432389">
              <w:rPr>
                <w:noProof/>
                <w:webHidden/>
              </w:rPr>
              <w:instrText xml:space="preserve"> PAGEREF _Toc54363737 \h </w:instrText>
            </w:r>
            <w:r w:rsidR="00432389">
              <w:rPr>
                <w:noProof/>
                <w:webHidden/>
              </w:rPr>
            </w:r>
            <w:r w:rsidR="00432389">
              <w:rPr>
                <w:noProof/>
                <w:webHidden/>
              </w:rPr>
              <w:fldChar w:fldCharType="separate"/>
            </w:r>
            <w:r w:rsidR="00432389">
              <w:rPr>
                <w:noProof/>
                <w:webHidden/>
              </w:rPr>
              <w:t>i</w:t>
            </w:r>
            <w:r w:rsidR="00432389">
              <w:rPr>
                <w:noProof/>
                <w:webHidden/>
              </w:rPr>
              <w:fldChar w:fldCharType="end"/>
            </w:r>
          </w:hyperlink>
        </w:p>
        <w:p w14:paraId="72605408" w14:textId="4C8896EA" w:rsidR="00432389" w:rsidRDefault="00432389">
          <w:pPr>
            <w:pStyle w:val="TOC1"/>
            <w:rPr>
              <w:rFonts w:asciiTheme="minorHAnsi" w:eastAsiaTheme="minorEastAsia" w:hAnsiTheme="minorHAnsi" w:cstheme="minorBidi"/>
              <w:noProof/>
              <w:sz w:val="22"/>
              <w:szCs w:val="22"/>
            </w:rPr>
          </w:pPr>
          <w:hyperlink w:anchor="_Toc54363738" w:history="1">
            <w:r w:rsidRPr="00B73A46">
              <w:rPr>
                <w:rStyle w:val="Hyperlink"/>
                <w:noProof/>
              </w:rPr>
              <w:t>LIST OF TABLES</w:t>
            </w:r>
            <w:r>
              <w:rPr>
                <w:noProof/>
                <w:webHidden/>
              </w:rPr>
              <w:tab/>
            </w:r>
            <w:r>
              <w:rPr>
                <w:noProof/>
                <w:webHidden/>
              </w:rPr>
              <w:fldChar w:fldCharType="begin"/>
            </w:r>
            <w:r>
              <w:rPr>
                <w:noProof/>
                <w:webHidden/>
              </w:rPr>
              <w:instrText xml:space="preserve"> PAGEREF _Toc54363738 \h </w:instrText>
            </w:r>
            <w:r>
              <w:rPr>
                <w:noProof/>
                <w:webHidden/>
              </w:rPr>
            </w:r>
            <w:r>
              <w:rPr>
                <w:noProof/>
                <w:webHidden/>
              </w:rPr>
              <w:fldChar w:fldCharType="separate"/>
            </w:r>
            <w:r>
              <w:rPr>
                <w:noProof/>
                <w:webHidden/>
              </w:rPr>
              <w:t>v</w:t>
            </w:r>
            <w:r>
              <w:rPr>
                <w:noProof/>
                <w:webHidden/>
              </w:rPr>
              <w:fldChar w:fldCharType="end"/>
            </w:r>
          </w:hyperlink>
        </w:p>
        <w:p w14:paraId="7484AF2A" w14:textId="649B52C8" w:rsidR="00432389" w:rsidRDefault="00432389">
          <w:pPr>
            <w:pStyle w:val="TOC1"/>
            <w:rPr>
              <w:rFonts w:asciiTheme="minorHAnsi" w:eastAsiaTheme="minorEastAsia" w:hAnsiTheme="minorHAnsi" w:cstheme="minorBidi"/>
              <w:noProof/>
              <w:sz w:val="22"/>
              <w:szCs w:val="22"/>
            </w:rPr>
          </w:pPr>
          <w:hyperlink w:anchor="_Toc54363739" w:history="1">
            <w:r w:rsidRPr="00B73A46">
              <w:rPr>
                <w:rStyle w:val="Hyperlink"/>
                <w:noProof/>
              </w:rPr>
              <w:t>LIST OF FIGURES</w:t>
            </w:r>
            <w:r>
              <w:rPr>
                <w:noProof/>
                <w:webHidden/>
              </w:rPr>
              <w:tab/>
            </w:r>
            <w:r>
              <w:rPr>
                <w:noProof/>
                <w:webHidden/>
              </w:rPr>
              <w:fldChar w:fldCharType="begin"/>
            </w:r>
            <w:r>
              <w:rPr>
                <w:noProof/>
                <w:webHidden/>
              </w:rPr>
              <w:instrText xml:space="preserve"> PAGEREF _Toc54363739 \h </w:instrText>
            </w:r>
            <w:r>
              <w:rPr>
                <w:noProof/>
                <w:webHidden/>
              </w:rPr>
            </w:r>
            <w:r>
              <w:rPr>
                <w:noProof/>
                <w:webHidden/>
              </w:rPr>
              <w:fldChar w:fldCharType="separate"/>
            </w:r>
            <w:r>
              <w:rPr>
                <w:noProof/>
                <w:webHidden/>
              </w:rPr>
              <w:t>vi</w:t>
            </w:r>
            <w:r>
              <w:rPr>
                <w:noProof/>
                <w:webHidden/>
              </w:rPr>
              <w:fldChar w:fldCharType="end"/>
            </w:r>
          </w:hyperlink>
        </w:p>
        <w:p w14:paraId="2140CCA1" w14:textId="6C3E2367" w:rsidR="00432389" w:rsidRDefault="00432389">
          <w:pPr>
            <w:pStyle w:val="TOC1"/>
            <w:rPr>
              <w:rFonts w:asciiTheme="minorHAnsi" w:eastAsiaTheme="minorEastAsia" w:hAnsiTheme="minorHAnsi" w:cstheme="minorBidi"/>
              <w:noProof/>
              <w:sz w:val="22"/>
              <w:szCs w:val="22"/>
            </w:rPr>
          </w:pPr>
          <w:hyperlink w:anchor="_Toc54363740" w:history="1">
            <w:r w:rsidRPr="00B73A46">
              <w:rPr>
                <w:rStyle w:val="Hyperlink"/>
                <w:noProof/>
              </w:rPr>
              <w:t>LIST OF ABBREVIATIONS AND ACRONYMS</w:t>
            </w:r>
            <w:r>
              <w:rPr>
                <w:noProof/>
                <w:webHidden/>
              </w:rPr>
              <w:tab/>
            </w:r>
            <w:r>
              <w:rPr>
                <w:noProof/>
                <w:webHidden/>
              </w:rPr>
              <w:fldChar w:fldCharType="begin"/>
            </w:r>
            <w:r>
              <w:rPr>
                <w:noProof/>
                <w:webHidden/>
              </w:rPr>
              <w:instrText xml:space="preserve"> PAGEREF _Toc54363740 \h </w:instrText>
            </w:r>
            <w:r>
              <w:rPr>
                <w:noProof/>
                <w:webHidden/>
              </w:rPr>
            </w:r>
            <w:r>
              <w:rPr>
                <w:noProof/>
                <w:webHidden/>
              </w:rPr>
              <w:fldChar w:fldCharType="separate"/>
            </w:r>
            <w:r>
              <w:rPr>
                <w:noProof/>
                <w:webHidden/>
              </w:rPr>
              <w:t>vii</w:t>
            </w:r>
            <w:r>
              <w:rPr>
                <w:noProof/>
                <w:webHidden/>
              </w:rPr>
              <w:fldChar w:fldCharType="end"/>
            </w:r>
          </w:hyperlink>
        </w:p>
        <w:p w14:paraId="4DF70565" w14:textId="45E280C1" w:rsidR="00432389" w:rsidRDefault="00432389">
          <w:pPr>
            <w:pStyle w:val="TOC1"/>
            <w:rPr>
              <w:rFonts w:asciiTheme="minorHAnsi" w:eastAsiaTheme="minorEastAsia" w:hAnsiTheme="minorHAnsi" w:cstheme="minorBidi"/>
              <w:noProof/>
              <w:sz w:val="22"/>
              <w:szCs w:val="22"/>
            </w:rPr>
          </w:pPr>
          <w:hyperlink w:anchor="_Toc54363741" w:history="1">
            <w:r w:rsidRPr="00B73A46">
              <w:rPr>
                <w:rStyle w:val="Hyperlink"/>
                <w:noProof/>
              </w:rPr>
              <w:t>LIST OF NOTATIONS AND SYMBOLS</w:t>
            </w:r>
            <w:r>
              <w:rPr>
                <w:noProof/>
                <w:webHidden/>
              </w:rPr>
              <w:tab/>
            </w:r>
            <w:r>
              <w:rPr>
                <w:noProof/>
                <w:webHidden/>
              </w:rPr>
              <w:fldChar w:fldCharType="begin"/>
            </w:r>
            <w:r>
              <w:rPr>
                <w:noProof/>
                <w:webHidden/>
              </w:rPr>
              <w:instrText xml:space="preserve"> PAGEREF _Toc54363741 \h </w:instrText>
            </w:r>
            <w:r>
              <w:rPr>
                <w:noProof/>
                <w:webHidden/>
              </w:rPr>
            </w:r>
            <w:r>
              <w:rPr>
                <w:noProof/>
                <w:webHidden/>
              </w:rPr>
              <w:fldChar w:fldCharType="separate"/>
            </w:r>
            <w:r>
              <w:rPr>
                <w:noProof/>
                <w:webHidden/>
              </w:rPr>
              <w:t>ix</w:t>
            </w:r>
            <w:r>
              <w:rPr>
                <w:noProof/>
                <w:webHidden/>
              </w:rPr>
              <w:fldChar w:fldCharType="end"/>
            </w:r>
          </w:hyperlink>
        </w:p>
        <w:p w14:paraId="1896C36B" w14:textId="0BED1887" w:rsidR="00432389" w:rsidRDefault="00432389">
          <w:pPr>
            <w:pStyle w:val="TOC1"/>
            <w:rPr>
              <w:rFonts w:asciiTheme="minorHAnsi" w:eastAsiaTheme="minorEastAsia" w:hAnsiTheme="minorHAnsi" w:cstheme="minorBidi"/>
              <w:noProof/>
              <w:sz w:val="22"/>
              <w:szCs w:val="22"/>
            </w:rPr>
          </w:pPr>
          <w:hyperlink w:anchor="_Toc54363742" w:history="1">
            <w:r w:rsidRPr="00B73A46">
              <w:rPr>
                <w:rStyle w:val="Hyperlink"/>
                <w:noProof/>
              </w:rPr>
              <w:t>ABSTRACT</w:t>
            </w:r>
            <w:r>
              <w:rPr>
                <w:noProof/>
                <w:webHidden/>
              </w:rPr>
              <w:tab/>
            </w:r>
            <w:r>
              <w:rPr>
                <w:noProof/>
                <w:webHidden/>
              </w:rPr>
              <w:fldChar w:fldCharType="begin"/>
            </w:r>
            <w:r>
              <w:rPr>
                <w:noProof/>
                <w:webHidden/>
              </w:rPr>
              <w:instrText xml:space="preserve"> PAGEREF _Toc54363742 \h </w:instrText>
            </w:r>
            <w:r>
              <w:rPr>
                <w:noProof/>
                <w:webHidden/>
              </w:rPr>
            </w:r>
            <w:r>
              <w:rPr>
                <w:noProof/>
                <w:webHidden/>
              </w:rPr>
              <w:fldChar w:fldCharType="separate"/>
            </w:r>
            <w:r>
              <w:rPr>
                <w:noProof/>
                <w:webHidden/>
              </w:rPr>
              <w:t>x</w:t>
            </w:r>
            <w:r>
              <w:rPr>
                <w:noProof/>
                <w:webHidden/>
              </w:rPr>
              <w:fldChar w:fldCharType="end"/>
            </w:r>
          </w:hyperlink>
        </w:p>
        <w:p w14:paraId="6AD39D89" w14:textId="2A4522BF" w:rsidR="00432389" w:rsidRDefault="00432389">
          <w:pPr>
            <w:pStyle w:val="TOC1"/>
            <w:tabs>
              <w:tab w:val="left" w:pos="442"/>
            </w:tabs>
            <w:rPr>
              <w:rFonts w:asciiTheme="minorHAnsi" w:eastAsiaTheme="minorEastAsia" w:hAnsiTheme="minorHAnsi" w:cstheme="minorBidi"/>
              <w:noProof/>
              <w:sz w:val="22"/>
              <w:szCs w:val="22"/>
            </w:rPr>
          </w:pPr>
          <w:hyperlink w:anchor="_Toc54363743" w:history="1">
            <w:r w:rsidRPr="00B73A46">
              <w:rPr>
                <w:rStyle w:val="Hyperlink"/>
                <w:noProof/>
              </w:rPr>
              <w:t>1.</w:t>
            </w:r>
            <w:r>
              <w:rPr>
                <w:rFonts w:asciiTheme="minorHAnsi" w:eastAsiaTheme="minorEastAsia" w:hAnsiTheme="minorHAnsi" w:cstheme="minorBidi"/>
                <w:noProof/>
                <w:sz w:val="22"/>
                <w:szCs w:val="22"/>
              </w:rPr>
              <w:tab/>
            </w:r>
            <w:r w:rsidRPr="00B73A46">
              <w:rPr>
                <w:rStyle w:val="Hyperlink"/>
                <w:noProof/>
              </w:rPr>
              <w:t>INTRODUCTION</w:t>
            </w:r>
            <w:r>
              <w:rPr>
                <w:noProof/>
                <w:webHidden/>
              </w:rPr>
              <w:tab/>
            </w:r>
            <w:r>
              <w:rPr>
                <w:noProof/>
                <w:webHidden/>
              </w:rPr>
              <w:fldChar w:fldCharType="begin"/>
            </w:r>
            <w:r>
              <w:rPr>
                <w:noProof/>
                <w:webHidden/>
              </w:rPr>
              <w:instrText xml:space="preserve"> PAGEREF _Toc54363743 \h </w:instrText>
            </w:r>
            <w:r>
              <w:rPr>
                <w:noProof/>
                <w:webHidden/>
              </w:rPr>
            </w:r>
            <w:r>
              <w:rPr>
                <w:noProof/>
                <w:webHidden/>
              </w:rPr>
              <w:fldChar w:fldCharType="separate"/>
            </w:r>
            <w:r>
              <w:rPr>
                <w:noProof/>
                <w:webHidden/>
              </w:rPr>
              <w:t>1</w:t>
            </w:r>
            <w:r>
              <w:rPr>
                <w:noProof/>
                <w:webHidden/>
              </w:rPr>
              <w:fldChar w:fldCharType="end"/>
            </w:r>
          </w:hyperlink>
        </w:p>
        <w:p w14:paraId="534F7D6A" w14:textId="491C1552"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44" w:history="1">
            <w:r w:rsidRPr="00B73A46">
              <w:rPr>
                <w:rStyle w:val="Hyperlink"/>
                <w:noProof/>
              </w:rPr>
              <w:t>1.1.</w:t>
            </w:r>
            <w:r>
              <w:rPr>
                <w:rFonts w:asciiTheme="minorHAnsi" w:eastAsiaTheme="minorEastAsia" w:hAnsiTheme="minorHAnsi" w:cstheme="minorBidi"/>
                <w:noProof/>
                <w:sz w:val="22"/>
                <w:szCs w:val="22"/>
              </w:rPr>
              <w:tab/>
            </w:r>
            <w:r w:rsidRPr="00B73A46">
              <w:rPr>
                <w:rStyle w:val="Hyperlink"/>
                <w:noProof/>
              </w:rPr>
              <w:t>Background of the Study</w:t>
            </w:r>
            <w:r>
              <w:rPr>
                <w:noProof/>
                <w:webHidden/>
              </w:rPr>
              <w:tab/>
            </w:r>
            <w:r>
              <w:rPr>
                <w:noProof/>
                <w:webHidden/>
              </w:rPr>
              <w:fldChar w:fldCharType="begin"/>
            </w:r>
            <w:r>
              <w:rPr>
                <w:noProof/>
                <w:webHidden/>
              </w:rPr>
              <w:instrText xml:space="preserve"> PAGEREF _Toc54363744 \h </w:instrText>
            </w:r>
            <w:r>
              <w:rPr>
                <w:noProof/>
                <w:webHidden/>
              </w:rPr>
            </w:r>
            <w:r>
              <w:rPr>
                <w:noProof/>
                <w:webHidden/>
              </w:rPr>
              <w:fldChar w:fldCharType="separate"/>
            </w:r>
            <w:r>
              <w:rPr>
                <w:noProof/>
                <w:webHidden/>
              </w:rPr>
              <w:t>1</w:t>
            </w:r>
            <w:r>
              <w:rPr>
                <w:noProof/>
                <w:webHidden/>
              </w:rPr>
              <w:fldChar w:fldCharType="end"/>
            </w:r>
          </w:hyperlink>
        </w:p>
        <w:p w14:paraId="2B8B3409" w14:textId="7C578A35" w:rsidR="00432389" w:rsidRDefault="00432389">
          <w:pPr>
            <w:pStyle w:val="TOC3"/>
            <w:tabs>
              <w:tab w:val="left" w:pos="1320"/>
              <w:tab w:val="right" w:leader="dot" w:pos="8755"/>
            </w:tabs>
            <w:rPr>
              <w:rFonts w:asciiTheme="minorHAnsi" w:hAnsiTheme="minorHAnsi" w:cstheme="minorBidi"/>
              <w:noProof/>
              <w:sz w:val="22"/>
            </w:rPr>
          </w:pPr>
          <w:hyperlink w:anchor="_Toc54363745" w:history="1">
            <w:r w:rsidRPr="00B73A46">
              <w:rPr>
                <w:rStyle w:val="Hyperlink"/>
                <w:noProof/>
              </w:rPr>
              <w:t>1.1.1.</w:t>
            </w:r>
            <w:r>
              <w:rPr>
                <w:rFonts w:asciiTheme="minorHAnsi" w:hAnsiTheme="minorHAnsi" w:cstheme="minorBidi"/>
                <w:noProof/>
                <w:sz w:val="22"/>
              </w:rPr>
              <w:tab/>
            </w:r>
            <w:r w:rsidRPr="00B73A46">
              <w:rPr>
                <w:rStyle w:val="Hyperlink"/>
                <w:noProof/>
              </w:rPr>
              <w:t>Generative Adversarial Networks</w:t>
            </w:r>
            <w:r>
              <w:rPr>
                <w:noProof/>
                <w:webHidden/>
              </w:rPr>
              <w:tab/>
            </w:r>
            <w:r>
              <w:rPr>
                <w:noProof/>
                <w:webHidden/>
              </w:rPr>
              <w:fldChar w:fldCharType="begin"/>
            </w:r>
            <w:r>
              <w:rPr>
                <w:noProof/>
                <w:webHidden/>
              </w:rPr>
              <w:instrText xml:space="preserve"> PAGEREF _Toc54363745 \h </w:instrText>
            </w:r>
            <w:r>
              <w:rPr>
                <w:noProof/>
                <w:webHidden/>
              </w:rPr>
            </w:r>
            <w:r>
              <w:rPr>
                <w:noProof/>
                <w:webHidden/>
              </w:rPr>
              <w:fldChar w:fldCharType="separate"/>
            </w:r>
            <w:r>
              <w:rPr>
                <w:noProof/>
                <w:webHidden/>
              </w:rPr>
              <w:t>3</w:t>
            </w:r>
            <w:r>
              <w:rPr>
                <w:noProof/>
                <w:webHidden/>
              </w:rPr>
              <w:fldChar w:fldCharType="end"/>
            </w:r>
          </w:hyperlink>
        </w:p>
        <w:p w14:paraId="1657FFA9" w14:textId="2E90124E"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46" w:history="1">
            <w:r w:rsidRPr="00B73A46">
              <w:rPr>
                <w:rStyle w:val="Hyperlink"/>
                <w:noProof/>
              </w:rPr>
              <w:t>1.2.</w:t>
            </w:r>
            <w:r>
              <w:rPr>
                <w:rFonts w:asciiTheme="minorHAnsi" w:eastAsiaTheme="minorEastAsia" w:hAnsiTheme="minorHAnsi" w:cstheme="minorBidi"/>
                <w:noProof/>
                <w:sz w:val="22"/>
                <w:szCs w:val="22"/>
              </w:rPr>
              <w:tab/>
            </w:r>
            <w:r w:rsidRPr="00B73A46">
              <w:rPr>
                <w:rStyle w:val="Hyperlink"/>
                <w:noProof/>
              </w:rPr>
              <w:t>Motivation of the Study</w:t>
            </w:r>
            <w:r>
              <w:rPr>
                <w:noProof/>
                <w:webHidden/>
              </w:rPr>
              <w:tab/>
            </w:r>
            <w:r>
              <w:rPr>
                <w:noProof/>
                <w:webHidden/>
              </w:rPr>
              <w:fldChar w:fldCharType="begin"/>
            </w:r>
            <w:r>
              <w:rPr>
                <w:noProof/>
                <w:webHidden/>
              </w:rPr>
              <w:instrText xml:space="preserve"> PAGEREF _Toc54363746 \h </w:instrText>
            </w:r>
            <w:r>
              <w:rPr>
                <w:noProof/>
                <w:webHidden/>
              </w:rPr>
            </w:r>
            <w:r>
              <w:rPr>
                <w:noProof/>
                <w:webHidden/>
              </w:rPr>
              <w:fldChar w:fldCharType="separate"/>
            </w:r>
            <w:r>
              <w:rPr>
                <w:noProof/>
                <w:webHidden/>
              </w:rPr>
              <w:t>5</w:t>
            </w:r>
            <w:r>
              <w:rPr>
                <w:noProof/>
                <w:webHidden/>
              </w:rPr>
              <w:fldChar w:fldCharType="end"/>
            </w:r>
          </w:hyperlink>
        </w:p>
        <w:p w14:paraId="48F7A753" w14:textId="66DE8003"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47" w:history="1">
            <w:r w:rsidRPr="00B73A46">
              <w:rPr>
                <w:rStyle w:val="Hyperlink"/>
                <w:noProof/>
              </w:rPr>
              <w:t>1.3.</w:t>
            </w:r>
            <w:r>
              <w:rPr>
                <w:rFonts w:asciiTheme="minorHAnsi" w:eastAsiaTheme="minorEastAsia" w:hAnsiTheme="minorHAnsi" w:cstheme="minorBidi"/>
                <w:noProof/>
                <w:sz w:val="22"/>
                <w:szCs w:val="22"/>
              </w:rPr>
              <w:tab/>
            </w:r>
            <w:r w:rsidRPr="00B73A46">
              <w:rPr>
                <w:rStyle w:val="Hyperlink"/>
                <w:noProof/>
              </w:rPr>
              <w:t>Statement of the Problem</w:t>
            </w:r>
            <w:r>
              <w:rPr>
                <w:noProof/>
                <w:webHidden/>
              </w:rPr>
              <w:tab/>
            </w:r>
            <w:r>
              <w:rPr>
                <w:noProof/>
                <w:webHidden/>
              </w:rPr>
              <w:fldChar w:fldCharType="begin"/>
            </w:r>
            <w:r>
              <w:rPr>
                <w:noProof/>
                <w:webHidden/>
              </w:rPr>
              <w:instrText xml:space="preserve"> PAGEREF _Toc54363747 \h </w:instrText>
            </w:r>
            <w:r>
              <w:rPr>
                <w:noProof/>
                <w:webHidden/>
              </w:rPr>
            </w:r>
            <w:r>
              <w:rPr>
                <w:noProof/>
                <w:webHidden/>
              </w:rPr>
              <w:fldChar w:fldCharType="separate"/>
            </w:r>
            <w:r>
              <w:rPr>
                <w:noProof/>
                <w:webHidden/>
              </w:rPr>
              <w:t>5</w:t>
            </w:r>
            <w:r>
              <w:rPr>
                <w:noProof/>
                <w:webHidden/>
              </w:rPr>
              <w:fldChar w:fldCharType="end"/>
            </w:r>
          </w:hyperlink>
        </w:p>
        <w:p w14:paraId="5FDAE614" w14:textId="6EECCFD9"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48" w:history="1">
            <w:r w:rsidRPr="00B73A46">
              <w:rPr>
                <w:rStyle w:val="Hyperlink"/>
                <w:noProof/>
              </w:rPr>
              <w:t>1.4.</w:t>
            </w:r>
            <w:r>
              <w:rPr>
                <w:rFonts w:asciiTheme="minorHAnsi" w:eastAsiaTheme="minorEastAsia" w:hAnsiTheme="minorHAnsi" w:cstheme="minorBidi"/>
                <w:noProof/>
                <w:sz w:val="22"/>
                <w:szCs w:val="22"/>
              </w:rPr>
              <w:tab/>
            </w:r>
            <w:r w:rsidRPr="00B73A46">
              <w:rPr>
                <w:rStyle w:val="Hyperlink"/>
                <w:noProof/>
              </w:rPr>
              <w:t>Research Questions</w:t>
            </w:r>
            <w:r>
              <w:rPr>
                <w:noProof/>
                <w:webHidden/>
              </w:rPr>
              <w:tab/>
            </w:r>
            <w:r>
              <w:rPr>
                <w:noProof/>
                <w:webHidden/>
              </w:rPr>
              <w:fldChar w:fldCharType="begin"/>
            </w:r>
            <w:r>
              <w:rPr>
                <w:noProof/>
                <w:webHidden/>
              </w:rPr>
              <w:instrText xml:space="preserve"> PAGEREF _Toc54363748 \h </w:instrText>
            </w:r>
            <w:r>
              <w:rPr>
                <w:noProof/>
                <w:webHidden/>
              </w:rPr>
            </w:r>
            <w:r>
              <w:rPr>
                <w:noProof/>
                <w:webHidden/>
              </w:rPr>
              <w:fldChar w:fldCharType="separate"/>
            </w:r>
            <w:r>
              <w:rPr>
                <w:noProof/>
                <w:webHidden/>
              </w:rPr>
              <w:t>6</w:t>
            </w:r>
            <w:r>
              <w:rPr>
                <w:noProof/>
                <w:webHidden/>
              </w:rPr>
              <w:fldChar w:fldCharType="end"/>
            </w:r>
          </w:hyperlink>
        </w:p>
        <w:p w14:paraId="6BB97FAE" w14:textId="1F21A864"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49" w:history="1">
            <w:r w:rsidRPr="00B73A46">
              <w:rPr>
                <w:rStyle w:val="Hyperlink"/>
                <w:noProof/>
              </w:rPr>
              <w:t>1.5.</w:t>
            </w:r>
            <w:r>
              <w:rPr>
                <w:rFonts w:asciiTheme="minorHAnsi" w:eastAsiaTheme="minorEastAsia" w:hAnsiTheme="minorHAnsi" w:cstheme="minorBidi"/>
                <w:noProof/>
                <w:sz w:val="22"/>
                <w:szCs w:val="22"/>
              </w:rPr>
              <w:tab/>
            </w:r>
            <w:r w:rsidRPr="00B73A46">
              <w:rPr>
                <w:rStyle w:val="Hyperlink"/>
                <w:noProof/>
              </w:rPr>
              <w:t>Objectives of the Study</w:t>
            </w:r>
            <w:r>
              <w:rPr>
                <w:noProof/>
                <w:webHidden/>
              </w:rPr>
              <w:tab/>
            </w:r>
            <w:r>
              <w:rPr>
                <w:noProof/>
                <w:webHidden/>
              </w:rPr>
              <w:fldChar w:fldCharType="begin"/>
            </w:r>
            <w:r>
              <w:rPr>
                <w:noProof/>
                <w:webHidden/>
              </w:rPr>
              <w:instrText xml:space="preserve"> PAGEREF _Toc54363749 \h </w:instrText>
            </w:r>
            <w:r>
              <w:rPr>
                <w:noProof/>
                <w:webHidden/>
              </w:rPr>
            </w:r>
            <w:r>
              <w:rPr>
                <w:noProof/>
                <w:webHidden/>
              </w:rPr>
              <w:fldChar w:fldCharType="separate"/>
            </w:r>
            <w:r>
              <w:rPr>
                <w:noProof/>
                <w:webHidden/>
              </w:rPr>
              <w:t>6</w:t>
            </w:r>
            <w:r>
              <w:rPr>
                <w:noProof/>
                <w:webHidden/>
              </w:rPr>
              <w:fldChar w:fldCharType="end"/>
            </w:r>
          </w:hyperlink>
        </w:p>
        <w:p w14:paraId="46641E10" w14:textId="01BB89A9" w:rsidR="00432389" w:rsidRDefault="00432389">
          <w:pPr>
            <w:pStyle w:val="TOC3"/>
            <w:tabs>
              <w:tab w:val="left" w:pos="1320"/>
              <w:tab w:val="right" w:leader="dot" w:pos="8755"/>
            </w:tabs>
            <w:rPr>
              <w:rFonts w:asciiTheme="minorHAnsi" w:hAnsiTheme="minorHAnsi" w:cstheme="minorBidi"/>
              <w:noProof/>
              <w:sz w:val="22"/>
            </w:rPr>
          </w:pPr>
          <w:hyperlink w:anchor="_Toc54363750" w:history="1">
            <w:r w:rsidRPr="00B73A46">
              <w:rPr>
                <w:rStyle w:val="Hyperlink"/>
                <w:noProof/>
              </w:rPr>
              <w:t>1.5.1.</w:t>
            </w:r>
            <w:r>
              <w:rPr>
                <w:rFonts w:asciiTheme="minorHAnsi" w:hAnsiTheme="minorHAnsi" w:cstheme="minorBidi"/>
                <w:noProof/>
                <w:sz w:val="22"/>
              </w:rPr>
              <w:tab/>
            </w:r>
            <w:r w:rsidRPr="00B73A46">
              <w:rPr>
                <w:rStyle w:val="Hyperlink"/>
                <w:noProof/>
              </w:rPr>
              <w:t>General Objective</w:t>
            </w:r>
            <w:r>
              <w:rPr>
                <w:noProof/>
                <w:webHidden/>
              </w:rPr>
              <w:tab/>
            </w:r>
            <w:r>
              <w:rPr>
                <w:noProof/>
                <w:webHidden/>
              </w:rPr>
              <w:fldChar w:fldCharType="begin"/>
            </w:r>
            <w:r>
              <w:rPr>
                <w:noProof/>
                <w:webHidden/>
              </w:rPr>
              <w:instrText xml:space="preserve"> PAGEREF _Toc54363750 \h </w:instrText>
            </w:r>
            <w:r>
              <w:rPr>
                <w:noProof/>
                <w:webHidden/>
              </w:rPr>
            </w:r>
            <w:r>
              <w:rPr>
                <w:noProof/>
                <w:webHidden/>
              </w:rPr>
              <w:fldChar w:fldCharType="separate"/>
            </w:r>
            <w:r>
              <w:rPr>
                <w:noProof/>
                <w:webHidden/>
              </w:rPr>
              <w:t>6</w:t>
            </w:r>
            <w:r>
              <w:rPr>
                <w:noProof/>
                <w:webHidden/>
              </w:rPr>
              <w:fldChar w:fldCharType="end"/>
            </w:r>
          </w:hyperlink>
        </w:p>
        <w:p w14:paraId="09E21C5D" w14:textId="082DC5B7" w:rsidR="00432389" w:rsidRDefault="00432389">
          <w:pPr>
            <w:pStyle w:val="TOC3"/>
            <w:tabs>
              <w:tab w:val="left" w:pos="1320"/>
              <w:tab w:val="right" w:leader="dot" w:pos="8755"/>
            </w:tabs>
            <w:rPr>
              <w:rFonts w:asciiTheme="minorHAnsi" w:hAnsiTheme="minorHAnsi" w:cstheme="minorBidi"/>
              <w:noProof/>
              <w:sz w:val="22"/>
            </w:rPr>
          </w:pPr>
          <w:hyperlink w:anchor="_Toc54363751" w:history="1">
            <w:r w:rsidRPr="00B73A46">
              <w:rPr>
                <w:rStyle w:val="Hyperlink"/>
                <w:noProof/>
              </w:rPr>
              <w:t>1.5.2.</w:t>
            </w:r>
            <w:r>
              <w:rPr>
                <w:rFonts w:asciiTheme="minorHAnsi" w:hAnsiTheme="minorHAnsi" w:cstheme="minorBidi"/>
                <w:noProof/>
                <w:sz w:val="22"/>
              </w:rPr>
              <w:tab/>
            </w:r>
            <w:r w:rsidRPr="00B73A46">
              <w:rPr>
                <w:rStyle w:val="Hyperlink"/>
                <w:noProof/>
              </w:rPr>
              <w:t>Specific Objectives</w:t>
            </w:r>
            <w:r>
              <w:rPr>
                <w:noProof/>
                <w:webHidden/>
              </w:rPr>
              <w:tab/>
            </w:r>
            <w:r>
              <w:rPr>
                <w:noProof/>
                <w:webHidden/>
              </w:rPr>
              <w:fldChar w:fldCharType="begin"/>
            </w:r>
            <w:r>
              <w:rPr>
                <w:noProof/>
                <w:webHidden/>
              </w:rPr>
              <w:instrText xml:space="preserve"> PAGEREF _Toc54363751 \h </w:instrText>
            </w:r>
            <w:r>
              <w:rPr>
                <w:noProof/>
                <w:webHidden/>
              </w:rPr>
            </w:r>
            <w:r>
              <w:rPr>
                <w:noProof/>
                <w:webHidden/>
              </w:rPr>
              <w:fldChar w:fldCharType="separate"/>
            </w:r>
            <w:r>
              <w:rPr>
                <w:noProof/>
                <w:webHidden/>
              </w:rPr>
              <w:t>6</w:t>
            </w:r>
            <w:r>
              <w:rPr>
                <w:noProof/>
                <w:webHidden/>
              </w:rPr>
              <w:fldChar w:fldCharType="end"/>
            </w:r>
          </w:hyperlink>
        </w:p>
        <w:p w14:paraId="4266D960" w14:textId="715E1926"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52" w:history="1">
            <w:r w:rsidRPr="00B73A46">
              <w:rPr>
                <w:rStyle w:val="Hyperlink"/>
                <w:noProof/>
              </w:rPr>
              <w:t>1.6.</w:t>
            </w:r>
            <w:r>
              <w:rPr>
                <w:rFonts w:asciiTheme="minorHAnsi" w:eastAsiaTheme="minorEastAsia" w:hAnsiTheme="minorHAnsi" w:cstheme="minorBidi"/>
                <w:noProof/>
                <w:sz w:val="22"/>
                <w:szCs w:val="22"/>
              </w:rPr>
              <w:tab/>
            </w:r>
            <w:r w:rsidRPr="00B73A46">
              <w:rPr>
                <w:rStyle w:val="Hyperlink"/>
                <w:noProof/>
              </w:rPr>
              <w:t>Scope of the Study</w:t>
            </w:r>
            <w:r>
              <w:rPr>
                <w:noProof/>
                <w:webHidden/>
              </w:rPr>
              <w:tab/>
            </w:r>
            <w:r>
              <w:rPr>
                <w:noProof/>
                <w:webHidden/>
              </w:rPr>
              <w:fldChar w:fldCharType="begin"/>
            </w:r>
            <w:r>
              <w:rPr>
                <w:noProof/>
                <w:webHidden/>
              </w:rPr>
              <w:instrText xml:space="preserve"> PAGEREF _Toc54363752 \h </w:instrText>
            </w:r>
            <w:r>
              <w:rPr>
                <w:noProof/>
                <w:webHidden/>
              </w:rPr>
            </w:r>
            <w:r>
              <w:rPr>
                <w:noProof/>
                <w:webHidden/>
              </w:rPr>
              <w:fldChar w:fldCharType="separate"/>
            </w:r>
            <w:r>
              <w:rPr>
                <w:noProof/>
                <w:webHidden/>
              </w:rPr>
              <w:t>7</w:t>
            </w:r>
            <w:r>
              <w:rPr>
                <w:noProof/>
                <w:webHidden/>
              </w:rPr>
              <w:fldChar w:fldCharType="end"/>
            </w:r>
          </w:hyperlink>
        </w:p>
        <w:p w14:paraId="7EAE1D8D" w14:textId="0BC45F2F"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53" w:history="1">
            <w:r w:rsidRPr="00B73A46">
              <w:rPr>
                <w:rStyle w:val="Hyperlink"/>
                <w:noProof/>
              </w:rPr>
              <w:t>1.7.</w:t>
            </w:r>
            <w:r>
              <w:rPr>
                <w:rFonts w:asciiTheme="minorHAnsi" w:eastAsiaTheme="minorEastAsia" w:hAnsiTheme="minorHAnsi" w:cstheme="minorBidi"/>
                <w:noProof/>
                <w:sz w:val="22"/>
                <w:szCs w:val="22"/>
              </w:rPr>
              <w:tab/>
            </w:r>
            <w:r w:rsidRPr="00B73A46">
              <w:rPr>
                <w:rStyle w:val="Hyperlink"/>
                <w:noProof/>
              </w:rPr>
              <w:t>Limitation of the Study</w:t>
            </w:r>
            <w:r>
              <w:rPr>
                <w:noProof/>
                <w:webHidden/>
              </w:rPr>
              <w:tab/>
            </w:r>
            <w:r>
              <w:rPr>
                <w:noProof/>
                <w:webHidden/>
              </w:rPr>
              <w:fldChar w:fldCharType="begin"/>
            </w:r>
            <w:r>
              <w:rPr>
                <w:noProof/>
                <w:webHidden/>
              </w:rPr>
              <w:instrText xml:space="preserve"> PAGEREF _Toc54363753 \h </w:instrText>
            </w:r>
            <w:r>
              <w:rPr>
                <w:noProof/>
                <w:webHidden/>
              </w:rPr>
            </w:r>
            <w:r>
              <w:rPr>
                <w:noProof/>
                <w:webHidden/>
              </w:rPr>
              <w:fldChar w:fldCharType="separate"/>
            </w:r>
            <w:r>
              <w:rPr>
                <w:noProof/>
                <w:webHidden/>
              </w:rPr>
              <w:t>7</w:t>
            </w:r>
            <w:r>
              <w:rPr>
                <w:noProof/>
                <w:webHidden/>
              </w:rPr>
              <w:fldChar w:fldCharType="end"/>
            </w:r>
          </w:hyperlink>
        </w:p>
        <w:p w14:paraId="78B096B7" w14:textId="1C8EBEF2"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54" w:history="1">
            <w:r w:rsidRPr="00B73A46">
              <w:rPr>
                <w:rStyle w:val="Hyperlink"/>
                <w:noProof/>
              </w:rPr>
              <w:t>1.8.</w:t>
            </w:r>
            <w:r>
              <w:rPr>
                <w:rFonts w:asciiTheme="minorHAnsi" w:eastAsiaTheme="minorEastAsia" w:hAnsiTheme="minorHAnsi" w:cstheme="minorBidi"/>
                <w:noProof/>
                <w:sz w:val="22"/>
                <w:szCs w:val="22"/>
              </w:rPr>
              <w:tab/>
            </w:r>
            <w:r w:rsidRPr="00B73A46">
              <w:rPr>
                <w:rStyle w:val="Hyperlink"/>
                <w:noProof/>
              </w:rPr>
              <w:t>Organization of the Thesis</w:t>
            </w:r>
            <w:r>
              <w:rPr>
                <w:noProof/>
                <w:webHidden/>
              </w:rPr>
              <w:tab/>
            </w:r>
            <w:r>
              <w:rPr>
                <w:noProof/>
                <w:webHidden/>
              </w:rPr>
              <w:fldChar w:fldCharType="begin"/>
            </w:r>
            <w:r>
              <w:rPr>
                <w:noProof/>
                <w:webHidden/>
              </w:rPr>
              <w:instrText xml:space="preserve"> PAGEREF _Toc54363754 \h </w:instrText>
            </w:r>
            <w:r>
              <w:rPr>
                <w:noProof/>
                <w:webHidden/>
              </w:rPr>
            </w:r>
            <w:r>
              <w:rPr>
                <w:noProof/>
                <w:webHidden/>
              </w:rPr>
              <w:fldChar w:fldCharType="separate"/>
            </w:r>
            <w:r>
              <w:rPr>
                <w:noProof/>
                <w:webHidden/>
              </w:rPr>
              <w:t>7</w:t>
            </w:r>
            <w:r>
              <w:rPr>
                <w:noProof/>
                <w:webHidden/>
              </w:rPr>
              <w:fldChar w:fldCharType="end"/>
            </w:r>
          </w:hyperlink>
        </w:p>
        <w:p w14:paraId="2992EB49" w14:textId="010BE478" w:rsidR="00432389" w:rsidRDefault="00432389">
          <w:pPr>
            <w:pStyle w:val="TOC1"/>
            <w:tabs>
              <w:tab w:val="left" w:pos="442"/>
            </w:tabs>
            <w:rPr>
              <w:rFonts w:asciiTheme="minorHAnsi" w:eastAsiaTheme="minorEastAsia" w:hAnsiTheme="minorHAnsi" w:cstheme="minorBidi"/>
              <w:noProof/>
              <w:sz w:val="22"/>
              <w:szCs w:val="22"/>
            </w:rPr>
          </w:pPr>
          <w:hyperlink w:anchor="_Toc54363755" w:history="1">
            <w:r w:rsidRPr="00B73A46">
              <w:rPr>
                <w:rStyle w:val="Hyperlink"/>
                <w:noProof/>
              </w:rPr>
              <w:t>2.</w:t>
            </w:r>
            <w:r>
              <w:rPr>
                <w:rFonts w:asciiTheme="minorHAnsi" w:eastAsiaTheme="minorEastAsia" w:hAnsiTheme="minorHAnsi" w:cstheme="minorBidi"/>
                <w:noProof/>
                <w:sz w:val="22"/>
                <w:szCs w:val="22"/>
              </w:rPr>
              <w:tab/>
            </w:r>
            <w:r w:rsidRPr="00B73A46">
              <w:rPr>
                <w:rStyle w:val="Hyperlink"/>
                <w:noProof/>
              </w:rPr>
              <w:t>LITERATURE REVIEW AND RELATED WORKS</w:t>
            </w:r>
            <w:r>
              <w:rPr>
                <w:noProof/>
                <w:webHidden/>
              </w:rPr>
              <w:tab/>
            </w:r>
            <w:r>
              <w:rPr>
                <w:noProof/>
                <w:webHidden/>
              </w:rPr>
              <w:fldChar w:fldCharType="begin"/>
            </w:r>
            <w:r>
              <w:rPr>
                <w:noProof/>
                <w:webHidden/>
              </w:rPr>
              <w:instrText xml:space="preserve"> PAGEREF _Toc54363755 \h </w:instrText>
            </w:r>
            <w:r>
              <w:rPr>
                <w:noProof/>
                <w:webHidden/>
              </w:rPr>
            </w:r>
            <w:r>
              <w:rPr>
                <w:noProof/>
                <w:webHidden/>
              </w:rPr>
              <w:fldChar w:fldCharType="separate"/>
            </w:r>
            <w:r>
              <w:rPr>
                <w:noProof/>
                <w:webHidden/>
              </w:rPr>
              <w:t>9</w:t>
            </w:r>
            <w:r>
              <w:rPr>
                <w:noProof/>
                <w:webHidden/>
              </w:rPr>
              <w:fldChar w:fldCharType="end"/>
            </w:r>
          </w:hyperlink>
        </w:p>
        <w:p w14:paraId="04590C4A" w14:textId="1912EC1B"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56" w:history="1">
            <w:r w:rsidRPr="00B73A46">
              <w:rPr>
                <w:rStyle w:val="Hyperlink"/>
                <w:noProof/>
              </w:rPr>
              <w:t>2.1.</w:t>
            </w:r>
            <w:r>
              <w:rPr>
                <w:rFonts w:asciiTheme="minorHAnsi" w:eastAsiaTheme="minorEastAsia" w:hAnsiTheme="minorHAnsi" w:cstheme="minorBidi"/>
                <w:noProof/>
                <w:sz w:val="22"/>
                <w:szCs w:val="22"/>
              </w:rPr>
              <w:tab/>
            </w:r>
            <w:r w:rsidRPr="00B73A46">
              <w:rPr>
                <w:rStyle w:val="Hyperlink"/>
                <w:noProof/>
              </w:rPr>
              <w:t>Introduction</w:t>
            </w:r>
            <w:r>
              <w:rPr>
                <w:noProof/>
                <w:webHidden/>
              </w:rPr>
              <w:tab/>
            </w:r>
            <w:r>
              <w:rPr>
                <w:noProof/>
                <w:webHidden/>
              </w:rPr>
              <w:fldChar w:fldCharType="begin"/>
            </w:r>
            <w:r>
              <w:rPr>
                <w:noProof/>
                <w:webHidden/>
              </w:rPr>
              <w:instrText xml:space="preserve"> PAGEREF _Toc54363756 \h </w:instrText>
            </w:r>
            <w:r>
              <w:rPr>
                <w:noProof/>
                <w:webHidden/>
              </w:rPr>
            </w:r>
            <w:r>
              <w:rPr>
                <w:noProof/>
                <w:webHidden/>
              </w:rPr>
              <w:fldChar w:fldCharType="separate"/>
            </w:r>
            <w:r>
              <w:rPr>
                <w:noProof/>
                <w:webHidden/>
              </w:rPr>
              <w:t>9</w:t>
            </w:r>
            <w:r>
              <w:rPr>
                <w:noProof/>
                <w:webHidden/>
              </w:rPr>
              <w:fldChar w:fldCharType="end"/>
            </w:r>
          </w:hyperlink>
        </w:p>
        <w:p w14:paraId="67393245" w14:textId="449B2070"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57" w:history="1">
            <w:r w:rsidRPr="00B73A46">
              <w:rPr>
                <w:rStyle w:val="Hyperlink"/>
                <w:noProof/>
              </w:rPr>
              <w:t>2.2.</w:t>
            </w:r>
            <w:r>
              <w:rPr>
                <w:rFonts w:asciiTheme="minorHAnsi" w:eastAsiaTheme="minorEastAsia" w:hAnsiTheme="minorHAnsi" w:cstheme="minorBidi"/>
                <w:noProof/>
                <w:sz w:val="22"/>
                <w:szCs w:val="22"/>
              </w:rPr>
              <w:tab/>
            </w:r>
            <w:r w:rsidRPr="00B73A46">
              <w:rPr>
                <w:rStyle w:val="Hyperlink"/>
                <w:noProof/>
              </w:rPr>
              <w:t>Inside GAN</w:t>
            </w:r>
            <w:r>
              <w:rPr>
                <w:noProof/>
                <w:webHidden/>
              </w:rPr>
              <w:tab/>
            </w:r>
            <w:r>
              <w:rPr>
                <w:noProof/>
                <w:webHidden/>
              </w:rPr>
              <w:fldChar w:fldCharType="begin"/>
            </w:r>
            <w:r>
              <w:rPr>
                <w:noProof/>
                <w:webHidden/>
              </w:rPr>
              <w:instrText xml:space="preserve"> PAGEREF _Toc54363757 \h </w:instrText>
            </w:r>
            <w:r>
              <w:rPr>
                <w:noProof/>
                <w:webHidden/>
              </w:rPr>
            </w:r>
            <w:r>
              <w:rPr>
                <w:noProof/>
                <w:webHidden/>
              </w:rPr>
              <w:fldChar w:fldCharType="separate"/>
            </w:r>
            <w:r>
              <w:rPr>
                <w:noProof/>
                <w:webHidden/>
              </w:rPr>
              <w:t>11</w:t>
            </w:r>
            <w:r>
              <w:rPr>
                <w:noProof/>
                <w:webHidden/>
              </w:rPr>
              <w:fldChar w:fldCharType="end"/>
            </w:r>
          </w:hyperlink>
        </w:p>
        <w:p w14:paraId="184A7489" w14:textId="3E9B28BF" w:rsidR="00432389" w:rsidRDefault="00432389">
          <w:pPr>
            <w:pStyle w:val="TOC3"/>
            <w:tabs>
              <w:tab w:val="left" w:pos="1320"/>
              <w:tab w:val="right" w:leader="dot" w:pos="8755"/>
            </w:tabs>
            <w:rPr>
              <w:rFonts w:asciiTheme="minorHAnsi" w:hAnsiTheme="minorHAnsi" w:cstheme="minorBidi"/>
              <w:noProof/>
              <w:sz w:val="22"/>
            </w:rPr>
          </w:pPr>
          <w:hyperlink w:anchor="_Toc54363758" w:history="1">
            <w:r w:rsidRPr="00B73A46">
              <w:rPr>
                <w:rStyle w:val="Hyperlink"/>
                <w:noProof/>
              </w:rPr>
              <w:t>2.2.1.</w:t>
            </w:r>
            <w:r>
              <w:rPr>
                <w:rFonts w:asciiTheme="minorHAnsi" w:hAnsiTheme="minorHAnsi" w:cstheme="minorBidi"/>
                <w:noProof/>
                <w:sz w:val="22"/>
              </w:rPr>
              <w:tab/>
            </w:r>
            <w:r w:rsidRPr="00B73A46">
              <w:rPr>
                <w:rStyle w:val="Hyperlink"/>
                <w:noProof/>
              </w:rPr>
              <w:t>GAN Training</w:t>
            </w:r>
            <w:r>
              <w:rPr>
                <w:noProof/>
                <w:webHidden/>
              </w:rPr>
              <w:tab/>
            </w:r>
            <w:r>
              <w:rPr>
                <w:noProof/>
                <w:webHidden/>
              </w:rPr>
              <w:fldChar w:fldCharType="begin"/>
            </w:r>
            <w:r>
              <w:rPr>
                <w:noProof/>
                <w:webHidden/>
              </w:rPr>
              <w:instrText xml:space="preserve"> PAGEREF _Toc54363758 \h </w:instrText>
            </w:r>
            <w:r>
              <w:rPr>
                <w:noProof/>
                <w:webHidden/>
              </w:rPr>
            </w:r>
            <w:r>
              <w:rPr>
                <w:noProof/>
                <w:webHidden/>
              </w:rPr>
              <w:fldChar w:fldCharType="separate"/>
            </w:r>
            <w:r>
              <w:rPr>
                <w:noProof/>
                <w:webHidden/>
              </w:rPr>
              <w:t>12</w:t>
            </w:r>
            <w:r>
              <w:rPr>
                <w:noProof/>
                <w:webHidden/>
              </w:rPr>
              <w:fldChar w:fldCharType="end"/>
            </w:r>
          </w:hyperlink>
        </w:p>
        <w:p w14:paraId="7B655BB8" w14:textId="611EC9F0" w:rsidR="00432389" w:rsidRDefault="00432389">
          <w:pPr>
            <w:pStyle w:val="TOC3"/>
            <w:tabs>
              <w:tab w:val="left" w:pos="1320"/>
              <w:tab w:val="right" w:leader="dot" w:pos="8755"/>
            </w:tabs>
            <w:rPr>
              <w:rFonts w:asciiTheme="minorHAnsi" w:hAnsiTheme="minorHAnsi" w:cstheme="minorBidi"/>
              <w:noProof/>
              <w:sz w:val="22"/>
            </w:rPr>
          </w:pPr>
          <w:hyperlink w:anchor="_Toc54363759" w:history="1">
            <w:r w:rsidRPr="00B73A46">
              <w:rPr>
                <w:rStyle w:val="Hyperlink"/>
                <w:noProof/>
              </w:rPr>
              <w:t>2.2.2.</w:t>
            </w:r>
            <w:r>
              <w:rPr>
                <w:rFonts w:asciiTheme="minorHAnsi" w:hAnsiTheme="minorHAnsi" w:cstheme="minorBidi"/>
                <w:noProof/>
                <w:sz w:val="22"/>
              </w:rPr>
              <w:tab/>
            </w:r>
            <w:r w:rsidRPr="00B73A46">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4363759 \h </w:instrText>
            </w:r>
            <w:r>
              <w:rPr>
                <w:noProof/>
                <w:webHidden/>
              </w:rPr>
            </w:r>
            <w:r>
              <w:rPr>
                <w:noProof/>
                <w:webHidden/>
              </w:rPr>
              <w:fldChar w:fldCharType="separate"/>
            </w:r>
            <w:r>
              <w:rPr>
                <w:noProof/>
                <w:webHidden/>
              </w:rPr>
              <w:t>13</w:t>
            </w:r>
            <w:r>
              <w:rPr>
                <w:noProof/>
                <w:webHidden/>
              </w:rPr>
              <w:fldChar w:fldCharType="end"/>
            </w:r>
          </w:hyperlink>
        </w:p>
        <w:p w14:paraId="7A7CABA2" w14:textId="060AE44A"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60" w:history="1">
            <w:r w:rsidRPr="00B73A46">
              <w:rPr>
                <w:rStyle w:val="Hyperlink"/>
                <w:noProof/>
              </w:rPr>
              <w:t>2.3.</w:t>
            </w:r>
            <w:r>
              <w:rPr>
                <w:rFonts w:asciiTheme="minorHAnsi" w:eastAsiaTheme="minorEastAsia" w:hAnsiTheme="minorHAnsi" w:cstheme="minorBidi"/>
                <w:noProof/>
                <w:sz w:val="22"/>
                <w:szCs w:val="22"/>
              </w:rPr>
              <w:tab/>
            </w:r>
            <w:r w:rsidRPr="00B73A46">
              <w:rPr>
                <w:rStyle w:val="Hyperlink"/>
                <w:noProof/>
              </w:rPr>
              <w:t>Image-to-Image Translation</w:t>
            </w:r>
            <w:r>
              <w:rPr>
                <w:noProof/>
                <w:webHidden/>
              </w:rPr>
              <w:tab/>
            </w:r>
            <w:r>
              <w:rPr>
                <w:noProof/>
                <w:webHidden/>
              </w:rPr>
              <w:fldChar w:fldCharType="begin"/>
            </w:r>
            <w:r>
              <w:rPr>
                <w:noProof/>
                <w:webHidden/>
              </w:rPr>
              <w:instrText xml:space="preserve"> PAGEREF _Toc54363760 \h </w:instrText>
            </w:r>
            <w:r>
              <w:rPr>
                <w:noProof/>
                <w:webHidden/>
              </w:rPr>
            </w:r>
            <w:r>
              <w:rPr>
                <w:noProof/>
                <w:webHidden/>
              </w:rPr>
              <w:fldChar w:fldCharType="separate"/>
            </w:r>
            <w:r>
              <w:rPr>
                <w:noProof/>
                <w:webHidden/>
              </w:rPr>
              <w:t>14</w:t>
            </w:r>
            <w:r>
              <w:rPr>
                <w:noProof/>
                <w:webHidden/>
              </w:rPr>
              <w:fldChar w:fldCharType="end"/>
            </w:r>
          </w:hyperlink>
        </w:p>
        <w:p w14:paraId="1BD1678E" w14:textId="31D11229"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61" w:history="1">
            <w:r w:rsidRPr="00B73A46">
              <w:rPr>
                <w:rStyle w:val="Hyperlink"/>
                <w:noProof/>
              </w:rPr>
              <w:t>2.4.</w:t>
            </w:r>
            <w:r>
              <w:rPr>
                <w:rFonts w:asciiTheme="minorHAnsi" w:eastAsiaTheme="minorEastAsia" w:hAnsiTheme="minorHAnsi" w:cstheme="minorBidi"/>
                <w:noProof/>
                <w:sz w:val="22"/>
                <w:szCs w:val="22"/>
              </w:rPr>
              <w:tab/>
            </w:r>
            <w:r w:rsidRPr="00B73A46">
              <w:rPr>
                <w:rStyle w:val="Hyperlink"/>
                <w:noProof/>
              </w:rPr>
              <w:t>Video-to-Video Translation</w:t>
            </w:r>
            <w:r>
              <w:rPr>
                <w:noProof/>
                <w:webHidden/>
              </w:rPr>
              <w:tab/>
            </w:r>
            <w:r>
              <w:rPr>
                <w:noProof/>
                <w:webHidden/>
              </w:rPr>
              <w:fldChar w:fldCharType="begin"/>
            </w:r>
            <w:r>
              <w:rPr>
                <w:noProof/>
                <w:webHidden/>
              </w:rPr>
              <w:instrText xml:space="preserve"> PAGEREF _Toc54363761 \h </w:instrText>
            </w:r>
            <w:r>
              <w:rPr>
                <w:noProof/>
                <w:webHidden/>
              </w:rPr>
            </w:r>
            <w:r>
              <w:rPr>
                <w:noProof/>
                <w:webHidden/>
              </w:rPr>
              <w:fldChar w:fldCharType="separate"/>
            </w:r>
            <w:r>
              <w:rPr>
                <w:noProof/>
                <w:webHidden/>
              </w:rPr>
              <w:t>16</w:t>
            </w:r>
            <w:r>
              <w:rPr>
                <w:noProof/>
                <w:webHidden/>
              </w:rPr>
              <w:fldChar w:fldCharType="end"/>
            </w:r>
          </w:hyperlink>
        </w:p>
        <w:p w14:paraId="4B7E763F" w14:textId="22081154"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62" w:history="1">
            <w:r w:rsidRPr="00B73A46">
              <w:rPr>
                <w:rStyle w:val="Hyperlink"/>
                <w:noProof/>
              </w:rPr>
              <w:t>2.5.</w:t>
            </w:r>
            <w:r>
              <w:rPr>
                <w:rFonts w:asciiTheme="minorHAnsi" w:eastAsiaTheme="minorEastAsia" w:hAnsiTheme="minorHAnsi" w:cstheme="minorBidi"/>
                <w:noProof/>
                <w:sz w:val="22"/>
                <w:szCs w:val="22"/>
              </w:rPr>
              <w:tab/>
            </w:r>
            <w:r w:rsidRPr="00B73A46">
              <w:rPr>
                <w:rStyle w:val="Hyperlink"/>
                <w:noProof/>
              </w:rPr>
              <w:t>Problems in Translation Networks</w:t>
            </w:r>
            <w:r>
              <w:rPr>
                <w:noProof/>
                <w:webHidden/>
              </w:rPr>
              <w:tab/>
            </w:r>
            <w:r>
              <w:rPr>
                <w:noProof/>
                <w:webHidden/>
              </w:rPr>
              <w:fldChar w:fldCharType="begin"/>
            </w:r>
            <w:r>
              <w:rPr>
                <w:noProof/>
                <w:webHidden/>
              </w:rPr>
              <w:instrText xml:space="preserve"> PAGEREF _Toc54363762 \h </w:instrText>
            </w:r>
            <w:r>
              <w:rPr>
                <w:noProof/>
                <w:webHidden/>
              </w:rPr>
            </w:r>
            <w:r>
              <w:rPr>
                <w:noProof/>
                <w:webHidden/>
              </w:rPr>
              <w:fldChar w:fldCharType="separate"/>
            </w:r>
            <w:r>
              <w:rPr>
                <w:noProof/>
                <w:webHidden/>
              </w:rPr>
              <w:t>17</w:t>
            </w:r>
            <w:r>
              <w:rPr>
                <w:noProof/>
                <w:webHidden/>
              </w:rPr>
              <w:fldChar w:fldCharType="end"/>
            </w:r>
          </w:hyperlink>
        </w:p>
        <w:p w14:paraId="4D8B298D" w14:textId="0D65302A"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63" w:history="1">
            <w:r w:rsidRPr="00B73A46">
              <w:rPr>
                <w:rStyle w:val="Hyperlink"/>
                <w:noProof/>
              </w:rPr>
              <w:t>2.6.</w:t>
            </w:r>
            <w:r>
              <w:rPr>
                <w:rFonts w:asciiTheme="minorHAnsi" w:eastAsiaTheme="minorEastAsia" w:hAnsiTheme="minorHAnsi" w:cstheme="minorBidi"/>
                <w:noProof/>
                <w:sz w:val="22"/>
                <w:szCs w:val="22"/>
              </w:rPr>
              <w:tab/>
            </w:r>
            <w:r w:rsidRPr="00B73A46">
              <w:rPr>
                <w:rStyle w:val="Hyperlink"/>
                <w:noProof/>
              </w:rPr>
              <w:t>Temporal Information</w:t>
            </w:r>
            <w:r>
              <w:rPr>
                <w:noProof/>
                <w:webHidden/>
              </w:rPr>
              <w:tab/>
            </w:r>
            <w:r>
              <w:rPr>
                <w:noProof/>
                <w:webHidden/>
              </w:rPr>
              <w:fldChar w:fldCharType="begin"/>
            </w:r>
            <w:r>
              <w:rPr>
                <w:noProof/>
                <w:webHidden/>
              </w:rPr>
              <w:instrText xml:space="preserve"> PAGEREF _Toc54363763 \h </w:instrText>
            </w:r>
            <w:r>
              <w:rPr>
                <w:noProof/>
                <w:webHidden/>
              </w:rPr>
            </w:r>
            <w:r>
              <w:rPr>
                <w:noProof/>
                <w:webHidden/>
              </w:rPr>
              <w:fldChar w:fldCharType="separate"/>
            </w:r>
            <w:r>
              <w:rPr>
                <w:noProof/>
                <w:webHidden/>
              </w:rPr>
              <w:t>18</w:t>
            </w:r>
            <w:r>
              <w:rPr>
                <w:noProof/>
                <w:webHidden/>
              </w:rPr>
              <w:fldChar w:fldCharType="end"/>
            </w:r>
          </w:hyperlink>
        </w:p>
        <w:p w14:paraId="6EC5D7D1" w14:textId="02B3223F" w:rsidR="00432389" w:rsidRDefault="00432389">
          <w:pPr>
            <w:pStyle w:val="TOC3"/>
            <w:tabs>
              <w:tab w:val="left" w:pos="1320"/>
              <w:tab w:val="right" w:leader="dot" w:pos="8755"/>
            </w:tabs>
            <w:rPr>
              <w:rFonts w:asciiTheme="minorHAnsi" w:hAnsiTheme="minorHAnsi" w:cstheme="minorBidi"/>
              <w:noProof/>
              <w:sz w:val="22"/>
            </w:rPr>
          </w:pPr>
          <w:hyperlink w:anchor="_Toc54363764" w:history="1">
            <w:r w:rsidRPr="00B73A46">
              <w:rPr>
                <w:rStyle w:val="Hyperlink"/>
                <w:noProof/>
              </w:rPr>
              <w:t>2.6.1.</w:t>
            </w:r>
            <w:r>
              <w:rPr>
                <w:rFonts w:asciiTheme="minorHAnsi" w:hAnsiTheme="minorHAnsi" w:cstheme="minorBidi"/>
                <w:noProof/>
                <w:sz w:val="22"/>
              </w:rPr>
              <w:tab/>
            </w:r>
            <w:r w:rsidRPr="00B73A46">
              <w:rPr>
                <w:rStyle w:val="Hyperlink"/>
                <w:noProof/>
                <w:shd w:val="clear" w:color="auto" w:fill="FFFFFF"/>
              </w:rPr>
              <w:t>Optical Flow</w:t>
            </w:r>
            <w:r>
              <w:rPr>
                <w:noProof/>
                <w:webHidden/>
              </w:rPr>
              <w:tab/>
            </w:r>
            <w:r>
              <w:rPr>
                <w:noProof/>
                <w:webHidden/>
              </w:rPr>
              <w:fldChar w:fldCharType="begin"/>
            </w:r>
            <w:r>
              <w:rPr>
                <w:noProof/>
                <w:webHidden/>
              </w:rPr>
              <w:instrText xml:space="preserve"> PAGEREF _Toc54363764 \h </w:instrText>
            </w:r>
            <w:r>
              <w:rPr>
                <w:noProof/>
                <w:webHidden/>
              </w:rPr>
            </w:r>
            <w:r>
              <w:rPr>
                <w:noProof/>
                <w:webHidden/>
              </w:rPr>
              <w:fldChar w:fldCharType="separate"/>
            </w:r>
            <w:r>
              <w:rPr>
                <w:noProof/>
                <w:webHidden/>
              </w:rPr>
              <w:t>19</w:t>
            </w:r>
            <w:r>
              <w:rPr>
                <w:noProof/>
                <w:webHidden/>
              </w:rPr>
              <w:fldChar w:fldCharType="end"/>
            </w:r>
          </w:hyperlink>
        </w:p>
        <w:p w14:paraId="36F565B6" w14:textId="376415AC" w:rsidR="00432389" w:rsidRDefault="00432389">
          <w:pPr>
            <w:pStyle w:val="TOC3"/>
            <w:tabs>
              <w:tab w:val="left" w:pos="1320"/>
              <w:tab w:val="right" w:leader="dot" w:pos="8755"/>
            </w:tabs>
            <w:rPr>
              <w:rFonts w:asciiTheme="minorHAnsi" w:hAnsiTheme="minorHAnsi" w:cstheme="minorBidi"/>
              <w:noProof/>
              <w:sz w:val="22"/>
            </w:rPr>
          </w:pPr>
          <w:hyperlink w:anchor="_Toc54363765" w:history="1">
            <w:r w:rsidRPr="00B73A46">
              <w:rPr>
                <w:rStyle w:val="Hyperlink"/>
                <w:noProof/>
              </w:rPr>
              <w:t>2.6.2.</w:t>
            </w:r>
            <w:r>
              <w:rPr>
                <w:rFonts w:asciiTheme="minorHAnsi" w:hAnsiTheme="minorHAnsi" w:cstheme="minorBidi"/>
                <w:noProof/>
                <w:sz w:val="22"/>
              </w:rPr>
              <w:tab/>
            </w:r>
            <w:r w:rsidRPr="00B73A46">
              <w:rPr>
                <w:rStyle w:val="Hyperlink"/>
                <w:noProof/>
              </w:rPr>
              <w:t>Pose Estimation</w:t>
            </w:r>
            <w:r>
              <w:rPr>
                <w:noProof/>
                <w:webHidden/>
              </w:rPr>
              <w:tab/>
            </w:r>
            <w:r>
              <w:rPr>
                <w:noProof/>
                <w:webHidden/>
              </w:rPr>
              <w:fldChar w:fldCharType="begin"/>
            </w:r>
            <w:r>
              <w:rPr>
                <w:noProof/>
                <w:webHidden/>
              </w:rPr>
              <w:instrText xml:space="preserve"> PAGEREF _Toc54363765 \h </w:instrText>
            </w:r>
            <w:r>
              <w:rPr>
                <w:noProof/>
                <w:webHidden/>
              </w:rPr>
            </w:r>
            <w:r>
              <w:rPr>
                <w:noProof/>
                <w:webHidden/>
              </w:rPr>
              <w:fldChar w:fldCharType="separate"/>
            </w:r>
            <w:r>
              <w:rPr>
                <w:noProof/>
                <w:webHidden/>
              </w:rPr>
              <w:t>20</w:t>
            </w:r>
            <w:r>
              <w:rPr>
                <w:noProof/>
                <w:webHidden/>
              </w:rPr>
              <w:fldChar w:fldCharType="end"/>
            </w:r>
          </w:hyperlink>
        </w:p>
        <w:p w14:paraId="7F4BC976" w14:textId="210B3D8E" w:rsidR="00432389" w:rsidRDefault="00432389">
          <w:pPr>
            <w:pStyle w:val="TOC3"/>
            <w:tabs>
              <w:tab w:val="left" w:pos="1320"/>
              <w:tab w:val="right" w:leader="dot" w:pos="8755"/>
            </w:tabs>
            <w:rPr>
              <w:rFonts w:asciiTheme="minorHAnsi" w:hAnsiTheme="minorHAnsi" w:cstheme="minorBidi"/>
              <w:noProof/>
              <w:sz w:val="22"/>
            </w:rPr>
          </w:pPr>
          <w:hyperlink w:anchor="_Toc54363766" w:history="1">
            <w:r w:rsidRPr="00B73A46">
              <w:rPr>
                <w:rStyle w:val="Hyperlink"/>
                <w:noProof/>
              </w:rPr>
              <w:t>2.6.3.</w:t>
            </w:r>
            <w:r>
              <w:rPr>
                <w:rFonts w:asciiTheme="minorHAnsi" w:hAnsiTheme="minorHAnsi" w:cstheme="minorBidi"/>
                <w:noProof/>
                <w:sz w:val="22"/>
              </w:rPr>
              <w:tab/>
            </w:r>
            <w:r w:rsidRPr="00B73A46">
              <w:rPr>
                <w:rStyle w:val="Hyperlink"/>
                <w:noProof/>
              </w:rPr>
              <w:t>3D Convolutional Tensor</w:t>
            </w:r>
            <w:r>
              <w:rPr>
                <w:noProof/>
                <w:webHidden/>
              </w:rPr>
              <w:tab/>
            </w:r>
            <w:r>
              <w:rPr>
                <w:noProof/>
                <w:webHidden/>
              </w:rPr>
              <w:fldChar w:fldCharType="begin"/>
            </w:r>
            <w:r>
              <w:rPr>
                <w:noProof/>
                <w:webHidden/>
              </w:rPr>
              <w:instrText xml:space="preserve"> PAGEREF _Toc54363766 \h </w:instrText>
            </w:r>
            <w:r>
              <w:rPr>
                <w:noProof/>
                <w:webHidden/>
              </w:rPr>
            </w:r>
            <w:r>
              <w:rPr>
                <w:noProof/>
                <w:webHidden/>
              </w:rPr>
              <w:fldChar w:fldCharType="separate"/>
            </w:r>
            <w:r>
              <w:rPr>
                <w:noProof/>
                <w:webHidden/>
              </w:rPr>
              <w:t>21</w:t>
            </w:r>
            <w:r>
              <w:rPr>
                <w:noProof/>
                <w:webHidden/>
              </w:rPr>
              <w:fldChar w:fldCharType="end"/>
            </w:r>
          </w:hyperlink>
        </w:p>
        <w:p w14:paraId="197CA59C" w14:textId="325AD29B" w:rsidR="00432389" w:rsidRDefault="00432389">
          <w:pPr>
            <w:pStyle w:val="TOC3"/>
            <w:tabs>
              <w:tab w:val="left" w:pos="1320"/>
              <w:tab w:val="right" w:leader="dot" w:pos="8755"/>
            </w:tabs>
            <w:rPr>
              <w:rFonts w:asciiTheme="minorHAnsi" w:hAnsiTheme="minorHAnsi" w:cstheme="minorBidi"/>
              <w:noProof/>
              <w:sz w:val="22"/>
            </w:rPr>
          </w:pPr>
          <w:hyperlink w:anchor="_Toc54363767" w:history="1">
            <w:r w:rsidRPr="00B73A46">
              <w:rPr>
                <w:rStyle w:val="Hyperlink"/>
                <w:noProof/>
              </w:rPr>
              <w:t>2.6.4.</w:t>
            </w:r>
            <w:r>
              <w:rPr>
                <w:rFonts w:asciiTheme="minorHAnsi" w:hAnsiTheme="minorHAnsi" w:cstheme="minorBidi"/>
                <w:noProof/>
                <w:sz w:val="22"/>
              </w:rPr>
              <w:tab/>
            </w:r>
            <w:r w:rsidRPr="00B73A46">
              <w:rPr>
                <w:rStyle w:val="Hyperlink"/>
                <w:noProof/>
              </w:rPr>
              <w:t>Recurrent Temporal</w:t>
            </w:r>
            <w:r>
              <w:rPr>
                <w:noProof/>
                <w:webHidden/>
              </w:rPr>
              <w:tab/>
            </w:r>
            <w:r>
              <w:rPr>
                <w:noProof/>
                <w:webHidden/>
              </w:rPr>
              <w:fldChar w:fldCharType="begin"/>
            </w:r>
            <w:r>
              <w:rPr>
                <w:noProof/>
                <w:webHidden/>
              </w:rPr>
              <w:instrText xml:space="preserve"> PAGEREF _Toc54363767 \h </w:instrText>
            </w:r>
            <w:r>
              <w:rPr>
                <w:noProof/>
                <w:webHidden/>
              </w:rPr>
            </w:r>
            <w:r>
              <w:rPr>
                <w:noProof/>
                <w:webHidden/>
              </w:rPr>
              <w:fldChar w:fldCharType="separate"/>
            </w:r>
            <w:r>
              <w:rPr>
                <w:noProof/>
                <w:webHidden/>
              </w:rPr>
              <w:t>21</w:t>
            </w:r>
            <w:r>
              <w:rPr>
                <w:noProof/>
                <w:webHidden/>
              </w:rPr>
              <w:fldChar w:fldCharType="end"/>
            </w:r>
          </w:hyperlink>
        </w:p>
        <w:p w14:paraId="5DEA2152" w14:textId="43A9AAD0"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68" w:history="1">
            <w:r w:rsidRPr="00B73A46">
              <w:rPr>
                <w:rStyle w:val="Hyperlink"/>
                <w:noProof/>
              </w:rPr>
              <w:t>2.7.</w:t>
            </w:r>
            <w:r>
              <w:rPr>
                <w:rFonts w:asciiTheme="minorHAnsi" w:eastAsiaTheme="minorEastAsia" w:hAnsiTheme="minorHAnsi" w:cstheme="minorBidi"/>
                <w:noProof/>
                <w:sz w:val="22"/>
                <w:szCs w:val="22"/>
              </w:rPr>
              <w:tab/>
            </w:r>
            <w:r w:rsidRPr="00B73A46">
              <w:rPr>
                <w:rStyle w:val="Hyperlink"/>
                <w:noProof/>
              </w:rPr>
              <w:t>Related Works</w:t>
            </w:r>
            <w:r>
              <w:rPr>
                <w:noProof/>
                <w:webHidden/>
              </w:rPr>
              <w:tab/>
            </w:r>
            <w:r>
              <w:rPr>
                <w:noProof/>
                <w:webHidden/>
              </w:rPr>
              <w:fldChar w:fldCharType="begin"/>
            </w:r>
            <w:r>
              <w:rPr>
                <w:noProof/>
                <w:webHidden/>
              </w:rPr>
              <w:instrText xml:space="preserve"> PAGEREF _Toc54363768 \h </w:instrText>
            </w:r>
            <w:r>
              <w:rPr>
                <w:noProof/>
                <w:webHidden/>
              </w:rPr>
            </w:r>
            <w:r>
              <w:rPr>
                <w:noProof/>
                <w:webHidden/>
              </w:rPr>
              <w:fldChar w:fldCharType="separate"/>
            </w:r>
            <w:r>
              <w:rPr>
                <w:noProof/>
                <w:webHidden/>
              </w:rPr>
              <w:t>21</w:t>
            </w:r>
            <w:r>
              <w:rPr>
                <w:noProof/>
                <w:webHidden/>
              </w:rPr>
              <w:fldChar w:fldCharType="end"/>
            </w:r>
          </w:hyperlink>
        </w:p>
        <w:p w14:paraId="7A0D23D9" w14:textId="5DCD2D8F"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69" w:history="1">
            <w:r w:rsidRPr="00B73A46">
              <w:rPr>
                <w:rStyle w:val="Hyperlink"/>
                <w:noProof/>
              </w:rPr>
              <w:t>2.8.</w:t>
            </w:r>
            <w:r>
              <w:rPr>
                <w:rFonts w:asciiTheme="minorHAnsi" w:eastAsiaTheme="minorEastAsia" w:hAnsiTheme="minorHAnsi" w:cstheme="minorBidi"/>
                <w:noProof/>
                <w:sz w:val="22"/>
                <w:szCs w:val="22"/>
              </w:rPr>
              <w:tab/>
            </w:r>
            <w:r w:rsidRPr="00B73A46">
              <w:rPr>
                <w:rStyle w:val="Hyperlink"/>
                <w:noProof/>
              </w:rPr>
              <w:t>Summary of Related Work</w:t>
            </w:r>
            <w:r>
              <w:rPr>
                <w:noProof/>
                <w:webHidden/>
              </w:rPr>
              <w:tab/>
            </w:r>
            <w:r>
              <w:rPr>
                <w:noProof/>
                <w:webHidden/>
              </w:rPr>
              <w:fldChar w:fldCharType="begin"/>
            </w:r>
            <w:r>
              <w:rPr>
                <w:noProof/>
                <w:webHidden/>
              </w:rPr>
              <w:instrText xml:space="preserve"> PAGEREF _Toc54363769 \h </w:instrText>
            </w:r>
            <w:r>
              <w:rPr>
                <w:noProof/>
                <w:webHidden/>
              </w:rPr>
            </w:r>
            <w:r>
              <w:rPr>
                <w:noProof/>
                <w:webHidden/>
              </w:rPr>
              <w:fldChar w:fldCharType="separate"/>
            </w:r>
            <w:r>
              <w:rPr>
                <w:noProof/>
                <w:webHidden/>
              </w:rPr>
              <w:t>23</w:t>
            </w:r>
            <w:r>
              <w:rPr>
                <w:noProof/>
                <w:webHidden/>
              </w:rPr>
              <w:fldChar w:fldCharType="end"/>
            </w:r>
          </w:hyperlink>
        </w:p>
        <w:p w14:paraId="65252C99" w14:textId="4E1BFA2B" w:rsidR="00432389" w:rsidRDefault="00432389">
          <w:pPr>
            <w:pStyle w:val="TOC1"/>
            <w:tabs>
              <w:tab w:val="left" w:pos="442"/>
            </w:tabs>
            <w:rPr>
              <w:rFonts w:asciiTheme="minorHAnsi" w:eastAsiaTheme="minorEastAsia" w:hAnsiTheme="minorHAnsi" w:cstheme="minorBidi"/>
              <w:noProof/>
              <w:sz w:val="22"/>
              <w:szCs w:val="22"/>
            </w:rPr>
          </w:pPr>
          <w:hyperlink w:anchor="_Toc54363770" w:history="1">
            <w:r w:rsidRPr="00B73A46">
              <w:rPr>
                <w:rStyle w:val="Hyperlink"/>
                <w:noProof/>
              </w:rPr>
              <w:t>3.</w:t>
            </w:r>
            <w:r>
              <w:rPr>
                <w:rFonts w:asciiTheme="minorHAnsi" w:eastAsiaTheme="minorEastAsia" w:hAnsiTheme="minorHAnsi" w:cstheme="minorBidi"/>
                <w:noProof/>
                <w:sz w:val="22"/>
                <w:szCs w:val="22"/>
              </w:rPr>
              <w:tab/>
            </w:r>
            <w:r w:rsidRPr="00B73A46">
              <w:rPr>
                <w:rStyle w:val="Hyperlink"/>
                <w:noProof/>
              </w:rPr>
              <w:t>RESEARCH METHODOLOGY</w:t>
            </w:r>
            <w:r>
              <w:rPr>
                <w:noProof/>
                <w:webHidden/>
              </w:rPr>
              <w:tab/>
            </w:r>
            <w:r>
              <w:rPr>
                <w:noProof/>
                <w:webHidden/>
              </w:rPr>
              <w:fldChar w:fldCharType="begin"/>
            </w:r>
            <w:r>
              <w:rPr>
                <w:noProof/>
                <w:webHidden/>
              </w:rPr>
              <w:instrText xml:space="preserve"> PAGEREF _Toc54363770 \h </w:instrText>
            </w:r>
            <w:r>
              <w:rPr>
                <w:noProof/>
                <w:webHidden/>
              </w:rPr>
            </w:r>
            <w:r>
              <w:rPr>
                <w:noProof/>
                <w:webHidden/>
              </w:rPr>
              <w:fldChar w:fldCharType="separate"/>
            </w:r>
            <w:r>
              <w:rPr>
                <w:noProof/>
                <w:webHidden/>
              </w:rPr>
              <w:t>26</w:t>
            </w:r>
            <w:r>
              <w:rPr>
                <w:noProof/>
                <w:webHidden/>
              </w:rPr>
              <w:fldChar w:fldCharType="end"/>
            </w:r>
          </w:hyperlink>
        </w:p>
        <w:p w14:paraId="5E2CD1A8" w14:textId="0F0188C4"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71" w:history="1">
            <w:r w:rsidRPr="00B73A46">
              <w:rPr>
                <w:rStyle w:val="Hyperlink"/>
                <w:noProof/>
              </w:rPr>
              <w:t>3.1.</w:t>
            </w:r>
            <w:r>
              <w:rPr>
                <w:rFonts w:asciiTheme="minorHAnsi" w:eastAsiaTheme="minorEastAsia" w:hAnsiTheme="minorHAnsi" w:cstheme="minorBidi"/>
                <w:noProof/>
                <w:sz w:val="22"/>
                <w:szCs w:val="22"/>
              </w:rPr>
              <w:tab/>
            </w:r>
            <w:r w:rsidRPr="00B73A46">
              <w:rPr>
                <w:rStyle w:val="Hyperlink"/>
                <w:noProof/>
              </w:rPr>
              <w:t>Chapter Overview</w:t>
            </w:r>
            <w:r>
              <w:rPr>
                <w:noProof/>
                <w:webHidden/>
              </w:rPr>
              <w:tab/>
            </w:r>
            <w:r>
              <w:rPr>
                <w:noProof/>
                <w:webHidden/>
              </w:rPr>
              <w:fldChar w:fldCharType="begin"/>
            </w:r>
            <w:r>
              <w:rPr>
                <w:noProof/>
                <w:webHidden/>
              </w:rPr>
              <w:instrText xml:space="preserve"> PAGEREF _Toc54363771 \h </w:instrText>
            </w:r>
            <w:r>
              <w:rPr>
                <w:noProof/>
                <w:webHidden/>
              </w:rPr>
            </w:r>
            <w:r>
              <w:rPr>
                <w:noProof/>
                <w:webHidden/>
              </w:rPr>
              <w:fldChar w:fldCharType="separate"/>
            </w:r>
            <w:r>
              <w:rPr>
                <w:noProof/>
                <w:webHidden/>
              </w:rPr>
              <w:t>26</w:t>
            </w:r>
            <w:r>
              <w:rPr>
                <w:noProof/>
                <w:webHidden/>
              </w:rPr>
              <w:fldChar w:fldCharType="end"/>
            </w:r>
          </w:hyperlink>
        </w:p>
        <w:p w14:paraId="7873FF55" w14:textId="1E193337"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72" w:history="1">
            <w:r w:rsidRPr="00B73A46">
              <w:rPr>
                <w:rStyle w:val="Hyperlink"/>
                <w:noProof/>
              </w:rPr>
              <w:t>3.2.</w:t>
            </w:r>
            <w:r>
              <w:rPr>
                <w:rFonts w:asciiTheme="minorHAnsi" w:eastAsiaTheme="minorEastAsia" w:hAnsiTheme="minorHAnsi" w:cstheme="minorBidi"/>
                <w:noProof/>
                <w:sz w:val="22"/>
                <w:szCs w:val="22"/>
              </w:rPr>
              <w:tab/>
            </w:r>
            <w:r w:rsidRPr="00B73A46">
              <w:rPr>
                <w:rStyle w:val="Hyperlink"/>
                <w:noProof/>
              </w:rPr>
              <w:t>Dataset</w:t>
            </w:r>
            <w:r>
              <w:rPr>
                <w:noProof/>
                <w:webHidden/>
              </w:rPr>
              <w:tab/>
            </w:r>
            <w:r>
              <w:rPr>
                <w:noProof/>
                <w:webHidden/>
              </w:rPr>
              <w:fldChar w:fldCharType="begin"/>
            </w:r>
            <w:r>
              <w:rPr>
                <w:noProof/>
                <w:webHidden/>
              </w:rPr>
              <w:instrText xml:space="preserve"> PAGEREF _Toc54363772 \h </w:instrText>
            </w:r>
            <w:r>
              <w:rPr>
                <w:noProof/>
                <w:webHidden/>
              </w:rPr>
            </w:r>
            <w:r>
              <w:rPr>
                <w:noProof/>
                <w:webHidden/>
              </w:rPr>
              <w:fldChar w:fldCharType="separate"/>
            </w:r>
            <w:r>
              <w:rPr>
                <w:noProof/>
                <w:webHidden/>
              </w:rPr>
              <w:t>26</w:t>
            </w:r>
            <w:r>
              <w:rPr>
                <w:noProof/>
                <w:webHidden/>
              </w:rPr>
              <w:fldChar w:fldCharType="end"/>
            </w:r>
          </w:hyperlink>
        </w:p>
        <w:p w14:paraId="15174FE6" w14:textId="4F234B8A"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73" w:history="1">
            <w:r w:rsidRPr="00B73A46">
              <w:rPr>
                <w:rStyle w:val="Hyperlink"/>
                <w:noProof/>
              </w:rPr>
              <w:t>3.3.</w:t>
            </w:r>
            <w:r>
              <w:rPr>
                <w:rFonts w:asciiTheme="minorHAnsi" w:eastAsiaTheme="minorEastAsia" w:hAnsiTheme="minorHAnsi" w:cstheme="minorBidi"/>
                <w:noProof/>
                <w:sz w:val="22"/>
                <w:szCs w:val="22"/>
              </w:rPr>
              <w:tab/>
            </w:r>
            <w:r w:rsidRPr="00B73A46">
              <w:rPr>
                <w:rStyle w:val="Hyperlink"/>
                <w:noProof/>
              </w:rPr>
              <w:t>Development Tools</w:t>
            </w:r>
            <w:r>
              <w:rPr>
                <w:noProof/>
                <w:webHidden/>
              </w:rPr>
              <w:tab/>
            </w:r>
            <w:r>
              <w:rPr>
                <w:noProof/>
                <w:webHidden/>
              </w:rPr>
              <w:fldChar w:fldCharType="begin"/>
            </w:r>
            <w:r>
              <w:rPr>
                <w:noProof/>
                <w:webHidden/>
              </w:rPr>
              <w:instrText xml:space="preserve"> PAGEREF _Toc54363773 \h </w:instrText>
            </w:r>
            <w:r>
              <w:rPr>
                <w:noProof/>
                <w:webHidden/>
              </w:rPr>
            </w:r>
            <w:r>
              <w:rPr>
                <w:noProof/>
                <w:webHidden/>
              </w:rPr>
              <w:fldChar w:fldCharType="separate"/>
            </w:r>
            <w:r>
              <w:rPr>
                <w:noProof/>
                <w:webHidden/>
              </w:rPr>
              <w:t>28</w:t>
            </w:r>
            <w:r>
              <w:rPr>
                <w:noProof/>
                <w:webHidden/>
              </w:rPr>
              <w:fldChar w:fldCharType="end"/>
            </w:r>
          </w:hyperlink>
        </w:p>
        <w:p w14:paraId="3A60F350" w14:textId="29F5CE16" w:rsidR="00432389" w:rsidRDefault="00432389">
          <w:pPr>
            <w:pStyle w:val="TOC3"/>
            <w:tabs>
              <w:tab w:val="left" w:pos="1320"/>
              <w:tab w:val="right" w:leader="dot" w:pos="8755"/>
            </w:tabs>
            <w:rPr>
              <w:rFonts w:asciiTheme="minorHAnsi" w:hAnsiTheme="minorHAnsi" w:cstheme="minorBidi"/>
              <w:noProof/>
              <w:sz w:val="22"/>
            </w:rPr>
          </w:pPr>
          <w:hyperlink w:anchor="_Toc54363774" w:history="1">
            <w:r w:rsidRPr="00B73A46">
              <w:rPr>
                <w:rStyle w:val="Hyperlink"/>
                <w:noProof/>
              </w:rPr>
              <w:t>3.3.1.</w:t>
            </w:r>
            <w:r>
              <w:rPr>
                <w:rFonts w:asciiTheme="minorHAnsi" w:hAnsiTheme="minorHAnsi" w:cstheme="minorBidi"/>
                <w:noProof/>
                <w:sz w:val="22"/>
              </w:rPr>
              <w:tab/>
            </w:r>
            <w:r w:rsidRPr="00B73A46">
              <w:rPr>
                <w:rStyle w:val="Hyperlink"/>
                <w:noProof/>
              </w:rPr>
              <w:t>Design Tools</w:t>
            </w:r>
            <w:r>
              <w:rPr>
                <w:noProof/>
                <w:webHidden/>
              </w:rPr>
              <w:tab/>
            </w:r>
            <w:r>
              <w:rPr>
                <w:noProof/>
                <w:webHidden/>
              </w:rPr>
              <w:fldChar w:fldCharType="begin"/>
            </w:r>
            <w:r>
              <w:rPr>
                <w:noProof/>
                <w:webHidden/>
              </w:rPr>
              <w:instrText xml:space="preserve"> PAGEREF _Toc54363774 \h </w:instrText>
            </w:r>
            <w:r>
              <w:rPr>
                <w:noProof/>
                <w:webHidden/>
              </w:rPr>
            </w:r>
            <w:r>
              <w:rPr>
                <w:noProof/>
                <w:webHidden/>
              </w:rPr>
              <w:fldChar w:fldCharType="separate"/>
            </w:r>
            <w:r>
              <w:rPr>
                <w:noProof/>
                <w:webHidden/>
              </w:rPr>
              <w:t>28</w:t>
            </w:r>
            <w:r>
              <w:rPr>
                <w:noProof/>
                <w:webHidden/>
              </w:rPr>
              <w:fldChar w:fldCharType="end"/>
            </w:r>
          </w:hyperlink>
        </w:p>
        <w:p w14:paraId="346305DA" w14:textId="157B74B8" w:rsidR="00432389" w:rsidRDefault="00432389">
          <w:pPr>
            <w:pStyle w:val="TOC3"/>
            <w:tabs>
              <w:tab w:val="left" w:pos="1320"/>
              <w:tab w:val="right" w:leader="dot" w:pos="8755"/>
            </w:tabs>
            <w:rPr>
              <w:rFonts w:asciiTheme="minorHAnsi" w:hAnsiTheme="minorHAnsi" w:cstheme="minorBidi"/>
              <w:noProof/>
              <w:sz w:val="22"/>
            </w:rPr>
          </w:pPr>
          <w:hyperlink w:anchor="_Toc54363775" w:history="1">
            <w:r w:rsidRPr="00B73A46">
              <w:rPr>
                <w:rStyle w:val="Hyperlink"/>
                <w:noProof/>
              </w:rPr>
              <w:t>3.3.2.</w:t>
            </w:r>
            <w:r>
              <w:rPr>
                <w:rFonts w:asciiTheme="minorHAnsi" w:hAnsiTheme="minorHAnsi" w:cstheme="minorBidi"/>
                <w:noProof/>
                <w:sz w:val="22"/>
              </w:rPr>
              <w:tab/>
            </w:r>
            <w:r w:rsidRPr="00B73A46">
              <w:rPr>
                <w:rStyle w:val="Hyperlink"/>
                <w:noProof/>
              </w:rPr>
              <w:t>Prototype Development Framework</w:t>
            </w:r>
            <w:r>
              <w:rPr>
                <w:noProof/>
                <w:webHidden/>
              </w:rPr>
              <w:tab/>
            </w:r>
            <w:r>
              <w:rPr>
                <w:noProof/>
                <w:webHidden/>
              </w:rPr>
              <w:fldChar w:fldCharType="begin"/>
            </w:r>
            <w:r>
              <w:rPr>
                <w:noProof/>
                <w:webHidden/>
              </w:rPr>
              <w:instrText xml:space="preserve"> PAGEREF _Toc54363775 \h </w:instrText>
            </w:r>
            <w:r>
              <w:rPr>
                <w:noProof/>
                <w:webHidden/>
              </w:rPr>
            </w:r>
            <w:r>
              <w:rPr>
                <w:noProof/>
                <w:webHidden/>
              </w:rPr>
              <w:fldChar w:fldCharType="separate"/>
            </w:r>
            <w:r>
              <w:rPr>
                <w:noProof/>
                <w:webHidden/>
              </w:rPr>
              <w:t>28</w:t>
            </w:r>
            <w:r>
              <w:rPr>
                <w:noProof/>
                <w:webHidden/>
              </w:rPr>
              <w:fldChar w:fldCharType="end"/>
            </w:r>
          </w:hyperlink>
        </w:p>
        <w:p w14:paraId="55E4421A" w14:textId="1BD0C95F"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76" w:history="1">
            <w:r w:rsidRPr="00B73A46">
              <w:rPr>
                <w:rStyle w:val="Hyperlink"/>
                <w:noProof/>
              </w:rPr>
              <w:t>3.4.</w:t>
            </w:r>
            <w:r>
              <w:rPr>
                <w:rFonts w:asciiTheme="minorHAnsi" w:eastAsiaTheme="minorEastAsia" w:hAnsiTheme="minorHAnsi" w:cstheme="minorBidi"/>
                <w:noProof/>
                <w:sz w:val="22"/>
                <w:szCs w:val="22"/>
              </w:rPr>
              <w:tab/>
            </w:r>
            <w:r w:rsidRPr="00B73A46">
              <w:rPr>
                <w:rStyle w:val="Hyperlink"/>
                <w:noProof/>
              </w:rPr>
              <w:t>Baseline Works</w:t>
            </w:r>
            <w:r>
              <w:rPr>
                <w:noProof/>
                <w:webHidden/>
              </w:rPr>
              <w:tab/>
            </w:r>
            <w:r>
              <w:rPr>
                <w:noProof/>
                <w:webHidden/>
              </w:rPr>
              <w:fldChar w:fldCharType="begin"/>
            </w:r>
            <w:r>
              <w:rPr>
                <w:noProof/>
                <w:webHidden/>
              </w:rPr>
              <w:instrText xml:space="preserve"> PAGEREF _Toc54363776 \h </w:instrText>
            </w:r>
            <w:r>
              <w:rPr>
                <w:noProof/>
                <w:webHidden/>
              </w:rPr>
            </w:r>
            <w:r>
              <w:rPr>
                <w:noProof/>
                <w:webHidden/>
              </w:rPr>
              <w:fldChar w:fldCharType="separate"/>
            </w:r>
            <w:r>
              <w:rPr>
                <w:noProof/>
                <w:webHidden/>
              </w:rPr>
              <w:t>30</w:t>
            </w:r>
            <w:r>
              <w:rPr>
                <w:noProof/>
                <w:webHidden/>
              </w:rPr>
              <w:fldChar w:fldCharType="end"/>
            </w:r>
          </w:hyperlink>
        </w:p>
        <w:p w14:paraId="30C8CB58" w14:textId="5262CF78"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77" w:history="1">
            <w:r w:rsidRPr="00B73A46">
              <w:rPr>
                <w:rStyle w:val="Hyperlink"/>
                <w:noProof/>
              </w:rPr>
              <w:t>3.5.</w:t>
            </w:r>
            <w:r>
              <w:rPr>
                <w:rFonts w:asciiTheme="minorHAnsi" w:eastAsiaTheme="minorEastAsia" w:hAnsiTheme="minorHAnsi" w:cstheme="minorBidi"/>
                <w:noProof/>
                <w:sz w:val="22"/>
                <w:szCs w:val="22"/>
              </w:rPr>
              <w:tab/>
            </w:r>
            <w:r w:rsidRPr="00B73A46">
              <w:rPr>
                <w:rStyle w:val="Hyperlink"/>
                <w:noProof/>
              </w:rPr>
              <w:t>Feature Extraction Network</w:t>
            </w:r>
            <w:r>
              <w:rPr>
                <w:noProof/>
                <w:webHidden/>
              </w:rPr>
              <w:tab/>
            </w:r>
            <w:r>
              <w:rPr>
                <w:noProof/>
                <w:webHidden/>
              </w:rPr>
              <w:fldChar w:fldCharType="begin"/>
            </w:r>
            <w:r>
              <w:rPr>
                <w:noProof/>
                <w:webHidden/>
              </w:rPr>
              <w:instrText xml:space="preserve"> PAGEREF _Toc54363777 \h </w:instrText>
            </w:r>
            <w:r>
              <w:rPr>
                <w:noProof/>
                <w:webHidden/>
              </w:rPr>
            </w:r>
            <w:r>
              <w:rPr>
                <w:noProof/>
                <w:webHidden/>
              </w:rPr>
              <w:fldChar w:fldCharType="separate"/>
            </w:r>
            <w:r>
              <w:rPr>
                <w:noProof/>
                <w:webHidden/>
              </w:rPr>
              <w:t>30</w:t>
            </w:r>
            <w:r>
              <w:rPr>
                <w:noProof/>
                <w:webHidden/>
              </w:rPr>
              <w:fldChar w:fldCharType="end"/>
            </w:r>
          </w:hyperlink>
        </w:p>
        <w:p w14:paraId="222DB807" w14:textId="3F663C08"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78" w:history="1">
            <w:r w:rsidRPr="00B73A46">
              <w:rPr>
                <w:rStyle w:val="Hyperlink"/>
                <w:noProof/>
              </w:rPr>
              <w:t>3.6.</w:t>
            </w:r>
            <w:r>
              <w:rPr>
                <w:rFonts w:asciiTheme="minorHAnsi" w:eastAsiaTheme="minorEastAsia" w:hAnsiTheme="minorHAnsi" w:cstheme="minorBidi"/>
                <w:noProof/>
                <w:sz w:val="22"/>
                <w:szCs w:val="22"/>
              </w:rPr>
              <w:tab/>
            </w:r>
            <w:r w:rsidRPr="00B73A46">
              <w:rPr>
                <w:rStyle w:val="Hyperlink"/>
                <w:noProof/>
              </w:rPr>
              <w:t>Temporal Discriminator Network</w:t>
            </w:r>
            <w:r>
              <w:rPr>
                <w:noProof/>
                <w:webHidden/>
              </w:rPr>
              <w:tab/>
            </w:r>
            <w:r>
              <w:rPr>
                <w:noProof/>
                <w:webHidden/>
              </w:rPr>
              <w:fldChar w:fldCharType="begin"/>
            </w:r>
            <w:r>
              <w:rPr>
                <w:noProof/>
                <w:webHidden/>
              </w:rPr>
              <w:instrText xml:space="preserve"> PAGEREF _Toc54363778 \h </w:instrText>
            </w:r>
            <w:r>
              <w:rPr>
                <w:noProof/>
                <w:webHidden/>
              </w:rPr>
            </w:r>
            <w:r>
              <w:rPr>
                <w:noProof/>
                <w:webHidden/>
              </w:rPr>
              <w:fldChar w:fldCharType="separate"/>
            </w:r>
            <w:r>
              <w:rPr>
                <w:noProof/>
                <w:webHidden/>
              </w:rPr>
              <w:t>31</w:t>
            </w:r>
            <w:r>
              <w:rPr>
                <w:noProof/>
                <w:webHidden/>
              </w:rPr>
              <w:fldChar w:fldCharType="end"/>
            </w:r>
          </w:hyperlink>
        </w:p>
        <w:p w14:paraId="4EF99BD7" w14:textId="6725B1B1"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79" w:history="1">
            <w:r w:rsidRPr="00B73A46">
              <w:rPr>
                <w:rStyle w:val="Hyperlink"/>
                <w:noProof/>
              </w:rPr>
              <w:t>3.7.</w:t>
            </w:r>
            <w:r>
              <w:rPr>
                <w:rFonts w:asciiTheme="minorHAnsi" w:eastAsiaTheme="minorEastAsia" w:hAnsiTheme="minorHAnsi" w:cstheme="minorBidi"/>
                <w:noProof/>
                <w:sz w:val="22"/>
                <w:szCs w:val="22"/>
              </w:rPr>
              <w:tab/>
            </w:r>
            <w:r w:rsidRPr="00B73A46">
              <w:rPr>
                <w:rStyle w:val="Hyperlink"/>
                <w:noProof/>
              </w:rPr>
              <w:t>Evaluation Methods</w:t>
            </w:r>
            <w:r>
              <w:rPr>
                <w:noProof/>
                <w:webHidden/>
              </w:rPr>
              <w:tab/>
            </w:r>
            <w:r>
              <w:rPr>
                <w:noProof/>
                <w:webHidden/>
              </w:rPr>
              <w:fldChar w:fldCharType="begin"/>
            </w:r>
            <w:r>
              <w:rPr>
                <w:noProof/>
                <w:webHidden/>
              </w:rPr>
              <w:instrText xml:space="preserve"> PAGEREF _Toc54363779 \h </w:instrText>
            </w:r>
            <w:r>
              <w:rPr>
                <w:noProof/>
                <w:webHidden/>
              </w:rPr>
            </w:r>
            <w:r>
              <w:rPr>
                <w:noProof/>
                <w:webHidden/>
              </w:rPr>
              <w:fldChar w:fldCharType="separate"/>
            </w:r>
            <w:r>
              <w:rPr>
                <w:noProof/>
                <w:webHidden/>
              </w:rPr>
              <w:t>32</w:t>
            </w:r>
            <w:r>
              <w:rPr>
                <w:noProof/>
                <w:webHidden/>
              </w:rPr>
              <w:fldChar w:fldCharType="end"/>
            </w:r>
          </w:hyperlink>
        </w:p>
        <w:p w14:paraId="58DC62E4" w14:textId="50364362" w:rsidR="00432389" w:rsidRDefault="00432389">
          <w:pPr>
            <w:pStyle w:val="TOC3"/>
            <w:tabs>
              <w:tab w:val="left" w:pos="1320"/>
              <w:tab w:val="right" w:leader="dot" w:pos="8755"/>
            </w:tabs>
            <w:rPr>
              <w:rFonts w:asciiTheme="minorHAnsi" w:hAnsiTheme="minorHAnsi" w:cstheme="minorBidi"/>
              <w:noProof/>
              <w:sz w:val="22"/>
            </w:rPr>
          </w:pPr>
          <w:hyperlink w:anchor="_Toc54363780" w:history="1">
            <w:r w:rsidRPr="00B73A46">
              <w:rPr>
                <w:rStyle w:val="Hyperlink"/>
                <w:noProof/>
              </w:rPr>
              <w:t>3.7.1.</w:t>
            </w:r>
            <w:r>
              <w:rPr>
                <w:rFonts w:asciiTheme="minorHAnsi" w:hAnsiTheme="minorHAnsi" w:cstheme="minorBidi"/>
                <w:noProof/>
                <w:sz w:val="22"/>
              </w:rPr>
              <w:tab/>
            </w:r>
            <w:r w:rsidRPr="00B73A46">
              <w:rPr>
                <w:rStyle w:val="Hyperlink"/>
                <w:noProof/>
              </w:rPr>
              <w:t>Human Evaluation Study</w:t>
            </w:r>
            <w:r>
              <w:rPr>
                <w:noProof/>
                <w:webHidden/>
              </w:rPr>
              <w:tab/>
            </w:r>
            <w:r>
              <w:rPr>
                <w:noProof/>
                <w:webHidden/>
              </w:rPr>
              <w:fldChar w:fldCharType="begin"/>
            </w:r>
            <w:r>
              <w:rPr>
                <w:noProof/>
                <w:webHidden/>
              </w:rPr>
              <w:instrText xml:space="preserve"> PAGEREF _Toc54363780 \h </w:instrText>
            </w:r>
            <w:r>
              <w:rPr>
                <w:noProof/>
                <w:webHidden/>
              </w:rPr>
            </w:r>
            <w:r>
              <w:rPr>
                <w:noProof/>
                <w:webHidden/>
              </w:rPr>
              <w:fldChar w:fldCharType="separate"/>
            </w:r>
            <w:r>
              <w:rPr>
                <w:noProof/>
                <w:webHidden/>
              </w:rPr>
              <w:t>32</w:t>
            </w:r>
            <w:r>
              <w:rPr>
                <w:noProof/>
                <w:webHidden/>
              </w:rPr>
              <w:fldChar w:fldCharType="end"/>
            </w:r>
          </w:hyperlink>
        </w:p>
        <w:p w14:paraId="19CAB23A" w14:textId="1ADF6B66" w:rsidR="00432389" w:rsidRDefault="00432389">
          <w:pPr>
            <w:pStyle w:val="TOC3"/>
            <w:tabs>
              <w:tab w:val="left" w:pos="1320"/>
              <w:tab w:val="right" w:leader="dot" w:pos="8755"/>
            </w:tabs>
            <w:rPr>
              <w:rFonts w:asciiTheme="minorHAnsi" w:hAnsiTheme="minorHAnsi" w:cstheme="minorBidi"/>
              <w:noProof/>
              <w:sz w:val="22"/>
            </w:rPr>
          </w:pPr>
          <w:hyperlink w:anchor="_Toc54363781" w:history="1">
            <w:r w:rsidRPr="00B73A46">
              <w:rPr>
                <w:rStyle w:val="Hyperlink"/>
                <w:noProof/>
              </w:rPr>
              <w:t>3.7.2.</w:t>
            </w:r>
            <w:r>
              <w:rPr>
                <w:rFonts w:asciiTheme="minorHAnsi" w:hAnsiTheme="minorHAnsi" w:cstheme="minorBidi"/>
                <w:noProof/>
                <w:sz w:val="22"/>
              </w:rPr>
              <w:tab/>
            </w:r>
            <w:r w:rsidRPr="00B73A46">
              <w:rPr>
                <w:rStyle w:val="Hyperlink"/>
                <w:noProof/>
              </w:rPr>
              <w:t>Inception Score</w:t>
            </w:r>
            <w:r>
              <w:rPr>
                <w:noProof/>
                <w:webHidden/>
              </w:rPr>
              <w:tab/>
            </w:r>
            <w:r>
              <w:rPr>
                <w:noProof/>
                <w:webHidden/>
              </w:rPr>
              <w:fldChar w:fldCharType="begin"/>
            </w:r>
            <w:r>
              <w:rPr>
                <w:noProof/>
                <w:webHidden/>
              </w:rPr>
              <w:instrText xml:space="preserve"> PAGEREF _Toc54363781 \h </w:instrText>
            </w:r>
            <w:r>
              <w:rPr>
                <w:noProof/>
                <w:webHidden/>
              </w:rPr>
            </w:r>
            <w:r>
              <w:rPr>
                <w:noProof/>
                <w:webHidden/>
              </w:rPr>
              <w:fldChar w:fldCharType="separate"/>
            </w:r>
            <w:r>
              <w:rPr>
                <w:noProof/>
                <w:webHidden/>
              </w:rPr>
              <w:t>32</w:t>
            </w:r>
            <w:r>
              <w:rPr>
                <w:noProof/>
                <w:webHidden/>
              </w:rPr>
              <w:fldChar w:fldCharType="end"/>
            </w:r>
          </w:hyperlink>
        </w:p>
        <w:p w14:paraId="1024160B" w14:textId="3A643D44" w:rsidR="00432389" w:rsidRDefault="00432389">
          <w:pPr>
            <w:pStyle w:val="TOC1"/>
            <w:tabs>
              <w:tab w:val="left" w:pos="442"/>
            </w:tabs>
            <w:rPr>
              <w:rFonts w:asciiTheme="minorHAnsi" w:eastAsiaTheme="minorEastAsia" w:hAnsiTheme="minorHAnsi" w:cstheme="minorBidi"/>
              <w:noProof/>
              <w:sz w:val="22"/>
              <w:szCs w:val="22"/>
            </w:rPr>
          </w:pPr>
          <w:hyperlink w:anchor="_Toc54363782" w:history="1">
            <w:r w:rsidRPr="00B73A46">
              <w:rPr>
                <w:rStyle w:val="Hyperlink"/>
                <w:noProof/>
              </w:rPr>
              <w:t>4.</w:t>
            </w:r>
            <w:r>
              <w:rPr>
                <w:rFonts w:asciiTheme="minorHAnsi" w:eastAsiaTheme="minorEastAsia" w:hAnsiTheme="minorHAnsi" w:cstheme="minorBidi"/>
                <w:noProof/>
                <w:sz w:val="22"/>
                <w:szCs w:val="22"/>
              </w:rPr>
              <w:tab/>
            </w:r>
            <w:r w:rsidRPr="00B73A46">
              <w:rPr>
                <w:rStyle w:val="Hyperlink"/>
                <w:noProof/>
              </w:rPr>
              <w:t>PROPOSED LEARNING FUNCTION</w:t>
            </w:r>
            <w:r>
              <w:rPr>
                <w:noProof/>
                <w:webHidden/>
              </w:rPr>
              <w:tab/>
            </w:r>
            <w:r>
              <w:rPr>
                <w:noProof/>
                <w:webHidden/>
              </w:rPr>
              <w:fldChar w:fldCharType="begin"/>
            </w:r>
            <w:r>
              <w:rPr>
                <w:noProof/>
                <w:webHidden/>
              </w:rPr>
              <w:instrText xml:space="preserve"> PAGEREF _Toc54363782 \h </w:instrText>
            </w:r>
            <w:r>
              <w:rPr>
                <w:noProof/>
                <w:webHidden/>
              </w:rPr>
            </w:r>
            <w:r>
              <w:rPr>
                <w:noProof/>
                <w:webHidden/>
              </w:rPr>
              <w:fldChar w:fldCharType="separate"/>
            </w:r>
            <w:r>
              <w:rPr>
                <w:noProof/>
                <w:webHidden/>
              </w:rPr>
              <w:t>33</w:t>
            </w:r>
            <w:r>
              <w:rPr>
                <w:noProof/>
                <w:webHidden/>
              </w:rPr>
              <w:fldChar w:fldCharType="end"/>
            </w:r>
          </w:hyperlink>
        </w:p>
        <w:p w14:paraId="536E5599" w14:textId="03EEC0DD"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83" w:history="1">
            <w:r w:rsidRPr="00B73A46">
              <w:rPr>
                <w:rStyle w:val="Hyperlink"/>
                <w:noProof/>
              </w:rPr>
              <w:t>4.1.</w:t>
            </w:r>
            <w:r>
              <w:rPr>
                <w:rFonts w:asciiTheme="minorHAnsi" w:eastAsiaTheme="minorEastAsia" w:hAnsiTheme="minorHAnsi" w:cstheme="minorBidi"/>
                <w:noProof/>
                <w:sz w:val="22"/>
                <w:szCs w:val="22"/>
              </w:rPr>
              <w:tab/>
            </w:r>
            <w:r w:rsidRPr="00B73A46">
              <w:rPr>
                <w:rStyle w:val="Hyperlink"/>
                <w:noProof/>
              </w:rPr>
              <w:t>Chapter Overview</w:t>
            </w:r>
            <w:r>
              <w:rPr>
                <w:noProof/>
                <w:webHidden/>
              </w:rPr>
              <w:tab/>
            </w:r>
            <w:r>
              <w:rPr>
                <w:noProof/>
                <w:webHidden/>
              </w:rPr>
              <w:fldChar w:fldCharType="begin"/>
            </w:r>
            <w:r>
              <w:rPr>
                <w:noProof/>
                <w:webHidden/>
              </w:rPr>
              <w:instrText xml:space="preserve"> PAGEREF _Toc54363783 \h </w:instrText>
            </w:r>
            <w:r>
              <w:rPr>
                <w:noProof/>
                <w:webHidden/>
              </w:rPr>
            </w:r>
            <w:r>
              <w:rPr>
                <w:noProof/>
                <w:webHidden/>
              </w:rPr>
              <w:fldChar w:fldCharType="separate"/>
            </w:r>
            <w:r>
              <w:rPr>
                <w:noProof/>
                <w:webHidden/>
              </w:rPr>
              <w:t>33</w:t>
            </w:r>
            <w:r>
              <w:rPr>
                <w:noProof/>
                <w:webHidden/>
              </w:rPr>
              <w:fldChar w:fldCharType="end"/>
            </w:r>
          </w:hyperlink>
        </w:p>
        <w:p w14:paraId="4AD6B1DD" w14:textId="6CBCCC52"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84" w:history="1">
            <w:r w:rsidRPr="00B73A46">
              <w:rPr>
                <w:rStyle w:val="Hyperlink"/>
                <w:noProof/>
              </w:rPr>
              <w:t>4.2.</w:t>
            </w:r>
            <w:r>
              <w:rPr>
                <w:rFonts w:asciiTheme="minorHAnsi" w:eastAsiaTheme="minorEastAsia" w:hAnsiTheme="minorHAnsi" w:cstheme="minorBidi"/>
                <w:noProof/>
                <w:sz w:val="22"/>
                <w:szCs w:val="22"/>
              </w:rPr>
              <w:tab/>
            </w:r>
            <w:r w:rsidRPr="00B73A46">
              <w:rPr>
                <w:rStyle w:val="Hyperlink"/>
                <w:noProof/>
              </w:rPr>
              <w:t>Model Architecture</w:t>
            </w:r>
            <w:r>
              <w:rPr>
                <w:noProof/>
                <w:webHidden/>
              </w:rPr>
              <w:tab/>
            </w:r>
            <w:r>
              <w:rPr>
                <w:noProof/>
                <w:webHidden/>
              </w:rPr>
              <w:fldChar w:fldCharType="begin"/>
            </w:r>
            <w:r>
              <w:rPr>
                <w:noProof/>
                <w:webHidden/>
              </w:rPr>
              <w:instrText xml:space="preserve"> PAGEREF _Toc54363784 \h </w:instrText>
            </w:r>
            <w:r>
              <w:rPr>
                <w:noProof/>
                <w:webHidden/>
              </w:rPr>
            </w:r>
            <w:r>
              <w:rPr>
                <w:noProof/>
                <w:webHidden/>
              </w:rPr>
              <w:fldChar w:fldCharType="separate"/>
            </w:r>
            <w:r>
              <w:rPr>
                <w:noProof/>
                <w:webHidden/>
              </w:rPr>
              <w:t>33</w:t>
            </w:r>
            <w:r>
              <w:rPr>
                <w:noProof/>
                <w:webHidden/>
              </w:rPr>
              <w:fldChar w:fldCharType="end"/>
            </w:r>
          </w:hyperlink>
        </w:p>
        <w:p w14:paraId="2972389D" w14:textId="1160915B"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85" w:history="1">
            <w:r w:rsidRPr="00B73A46">
              <w:rPr>
                <w:rStyle w:val="Hyperlink"/>
                <w:noProof/>
              </w:rPr>
              <w:t>4.3.</w:t>
            </w:r>
            <w:r>
              <w:rPr>
                <w:rFonts w:asciiTheme="minorHAnsi" w:eastAsiaTheme="minorEastAsia" w:hAnsiTheme="minorHAnsi" w:cstheme="minorBidi"/>
                <w:noProof/>
                <w:sz w:val="22"/>
                <w:szCs w:val="22"/>
              </w:rPr>
              <w:tab/>
            </w:r>
            <w:r w:rsidRPr="00B73A46">
              <w:rPr>
                <w:rStyle w:val="Hyperlink"/>
                <w:noProof/>
              </w:rPr>
              <w:t>Model Learning Functions</w:t>
            </w:r>
            <w:r>
              <w:rPr>
                <w:noProof/>
                <w:webHidden/>
              </w:rPr>
              <w:tab/>
            </w:r>
            <w:r>
              <w:rPr>
                <w:noProof/>
                <w:webHidden/>
              </w:rPr>
              <w:fldChar w:fldCharType="begin"/>
            </w:r>
            <w:r>
              <w:rPr>
                <w:noProof/>
                <w:webHidden/>
              </w:rPr>
              <w:instrText xml:space="preserve"> PAGEREF _Toc54363785 \h </w:instrText>
            </w:r>
            <w:r>
              <w:rPr>
                <w:noProof/>
                <w:webHidden/>
              </w:rPr>
            </w:r>
            <w:r>
              <w:rPr>
                <w:noProof/>
                <w:webHidden/>
              </w:rPr>
              <w:fldChar w:fldCharType="separate"/>
            </w:r>
            <w:r>
              <w:rPr>
                <w:noProof/>
                <w:webHidden/>
              </w:rPr>
              <w:t>34</w:t>
            </w:r>
            <w:r>
              <w:rPr>
                <w:noProof/>
                <w:webHidden/>
              </w:rPr>
              <w:fldChar w:fldCharType="end"/>
            </w:r>
          </w:hyperlink>
        </w:p>
        <w:p w14:paraId="1DF2A3E6" w14:textId="012EADCF"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86" w:history="1">
            <w:r w:rsidRPr="00B73A46">
              <w:rPr>
                <w:rStyle w:val="Hyperlink"/>
                <w:noProof/>
              </w:rPr>
              <w:t>4.4.</w:t>
            </w:r>
            <w:r>
              <w:rPr>
                <w:rFonts w:asciiTheme="minorHAnsi" w:eastAsiaTheme="minorEastAsia" w:hAnsiTheme="minorHAnsi" w:cstheme="minorBidi"/>
                <w:noProof/>
                <w:sz w:val="22"/>
                <w:szCs w:val="22"/>
              </w:rPr>
              <w:tab/>
            </w:r>
            <w:r w:rsidRPr="00B73A46">
              <w:rPr>
                <w:rStyle w:val="Hyperlink"/>
                <w:noProof/>
              </w:rPr>
              <w:t>Temporal Discriminator</w:t>
            </w:r>
            <w:r>
              <w:rPr>
                <w:noProof/>
                <w:webHidden/>
              </w:rPr>
              <w:tab/>
            </w:r>
            <w:r>
              <w:rPr>
                <w:noProof/>
                <w:webHidden/>
              </w:rPr>
              <w:fldChar w:fldCharType="begin"/>
            </w:r>
            <w:r>
              <w:rPr>
                <w:noProof/>
                <w:webHidden/>
              </w:rPr>
              <w:instrText xml:space="preserve"> PAGEREF _Toc54363786 \h </w:instrText>
            </w:r>
            <w:r>
              <w:rPr>
                <w:noProof/>
                <w:webHidden/>
              </w:rPr>
            </w:r>
            <w:r>
              <w:rPr>
                <w:noProof/>
                <w:webHidden/>
              </w:rPr>
              <w:fldChar w:fldCharType="separate"/>
            </w:r>
            <w:r>
              <w:rPr>
                <w:noProof/>
                <w:webHidden/>
              </w:rPr>
              <w:t>37</w:t>
            </w:r>
            <w:r>
              <w:rPr>
                <w:noProof/>
                <w:webHidden/>
              </w:rPr>
              <w:fldChar w:fldCharType="end"/>
            </w:r>
          </w:hyperlink>
        </w:p>
        <w:p w14:paraId="00865F43" w14:textId="259E8366"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87" w:history="1">
            <w:r w:rsidRPr="00B73A46">
              <w:rPr>
                <w:rStyle w:val="Hyperlink"/>
                <w:noProof/>
              </w:rPr>
              <w:t>4.5.</w:t>
            </w:r>
            <w:r>
              <w:rPr>
                <w:rFonts w:asciiTheme="minorHAnsi" w:eastAsiaTheme="minorEastAsia" w:hAnsiTheme="minorHAnsi" w:cstheme="minorBidi"/>
                <w:noProof/>
                <w:sz w:val="22"/>
                <w:szCs w:val="22"/>
              </w:rPr>
              <w:tab/>
            </w:r>
            <w:r w:rsidRPr="00B73A46">
              <w:rPr>
                <w:rStyle w:val="Hyperlink"/>
                <w:noProof/>
              </w:rPr>
              <w:t>Training Pseudocode</w:t>
            </w:r>
            <w:r>
              <w:rPr>
                <w:noProof/>
                <w:webHidden/>
              </w:rPr>
              <w:tab/>
            </w:r>
            <w:r>
              <w:rPr>
                <w:noProof/>
                <w:webHidden/>
              </w:rPr>
              <w:fldChar w:fldCharType="begin"/>
            </w:r>
            <w:r>
              <w:rPr>
                <w:noProof/>
                <w:webHidden/>
              </w:rPr>
              <w:instrText xml:space="preserve"> PAGEREF _Toc54363787 \h </w:instrText>
            </w:r>
            <w:r>
              <w:rPr>
                <w:noProof/>
                <w:webHidden/>
              </w:rPr>
            </w:r>
            <w:r>
              <w:rPr>
                <w:noProof/>
                <w:webHidden/>
              </w:rPr>
              <w:fldChar w:fldCharType="separate"/>
            </w:r>
            <w:r>
              <w:rPr>
                <w:noProof/>
                <w:webHidden/>
              </w:rPr>
              <w:t>38</w:t>
            </w:r>
            <w:r>
              <w:rPr>
                <w:noProof/>
                <w:webHidden/>
              </w:rPr>
              <w:fldChar w:fldCharType="end"/>
            </w:r>
          </w:hyperlink>
        </w:p>
        <w:p w14:paraId="3E01435D" w14:textId="317C6A1D" w:rsidR="00432389" w:rsidRDefault="00432389">
          <w:pPr>
            <w:pStyle w:val="TOC1"/>
            <w:tabs>
              <w:tab w:val="left" w:pos="442"/>
            </w:tabs>
            <w:rPr>
              <w:rFonts w:asciiTheme="minorHAnsi" w:eastAsiaTheme="minorEastAsia" w:hAnsiTheme="minorHAnsi" w:cstheme="minorBidi"/>
              <w:noProof/>
              <w:sz w:val="22"/>
              <w:szCs w:val="22"/>
            </w:rPr>
          </w:pPr>
          <w:hyperlink w:anchor="_Toc54363788" w:history="1">
            <w:r w:rsidRPr="00B73A46">
              <w:rPr>
                <w:rStyle w:val="Hyperlink"/>
                <w:noProof/>
              </w:rPr>
              <w:t>5.</w:t>
            </w:r>
            <w:r>
              <w:rPr>
                <w:rFonts w:asciiTheme="minorHAnsi" w:eastAsiaTheme="minorEastAsia" w:hAnsiTheme="minorHAnsi" w:cstheme="minorBidi"/>
                <w:noProof/>
                <w:sz w:val="22"/>
                <w:szCs w:val="22"/>
              </w:rPr>
              <w:tab/>
            </w:r>
            <w:r w:rsidRPr="00B73A46">
              <w:rPr>
                <w:rStyle w:val="Hyperlink"/>
                <w:noProof/>
              </w:rPr>
              <w:t>IMPLEMENTATION OF THE PROPOSED SOLUTION</w:t>
            </w:r>
            <w:r>
              <w:rPr>
                <w:noProof/>
                <w:webHidden/>
              </w:rPr>
              <w:tab/>
            </w:r>
            <w:r>
              <w:rPr>
                <w:noProof/>
                <w:webHidden/>
              </w:rPr>
              <w:fldChar w:fldCharType="begin"/>
            </w:r>
            <w:r>
              <w:rPr>
                <w:noProof/>
                <w:webHidden/>
              </w:rPr>
              <w:instrText xml:space="preserve"> PAGEREF _Toc54363788 \h </w:instrText>
            </w:r>
            <w:r>
              <w:rPr>
                <w:noProof/>
                <w:webHidden/>
              </w:rPr>
            </w:r>
            <w:r>
              <w:rPr>
                <w:noProof/>
                <w:webHidden/>
              </w:rPr>
              <w:fldChar w:fldCharType="separate"/>
            </w:r>
            <w:r>
              <w:rPr>
                <w:noProof/>
                <w:webHidden/>
              </w:rPr>
              <w:t>40</w:t>
            </w:r>
            <w:r>
              <w:rPr>
                <w:noProof/>
                <w:webHidden/>
              </w:rPr>
              <w:fldChar w:fldCharType="end"/>
            </w:r>
          </w:hyperlink>
        </w:p>
        <w:p w14:paraId="51821F33" w14:textId="46F07FA6"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89" w:history="1">
            <w:r w:rsidRPr="00B73A46">
              <w:rPr>
                <w:rStyle w:val="Hyperlink"/>
                <w:noProof/>
              </w:rPr>
              <w:t>5.1.</w:t>
            </w:r>
            <w:r>
              <w:rPr>
                <w:rFonts w:asciiTheme="minorHAnsi" w:eastAsiaTheme="minorEastAsia" w:hAnsiTheme="minorHAnsi" w:cstheme="minorBidi"/>
                <w:noProof/>
                <w:sz w:val="22"/>
                <w:szCs w:val="22"/>
              </w:rPr>
              <w:tab/>
            </w:r>
            <w:r w:rsidRPr="00B73A46">
              <w:rPr>
                <w:rStyle w:val="Hyperlink"/>
                <w:noProof/>
              </w:rPr>
              <w:t>Chapter Overview</w:t>
            </w:r>
            <w:r>
              <w:rPr>
                <w:noProof/>
                <w:webHidden/>
              </w:rPr>
              <w:tab/>
            </w:r>
            <w:r>
              <w:rPr>
                <w:noProof/>
                <w:webHidden/>
              </w:rPr>
              <w:fldChar w:fldCharType="begin"/>
            </w:r>
            <w:r>
              <w:rPr>
                <w:noProof/>
                <w:webHidden/>
              </w:rPr>
              <w:instrText xml:space="preserve"> PAGEREF _Toc54363789 \h </w:instrText>
            </w:r>
            <w:r>
              <w:rPr>
                <w:noProof/>
                <w:webHidden/>
              </w:rPr>
            </w:r>
            <w:r>
              <w:rPr>
                <w:noProof/>
                <w:webHidden/>
              </w:rPr>
              <w:fldChar w:fldCharType="separate"/>
            </w:r>
            <w:r>
              <w:rPr>
                <w:noProof/>
                <w:webHidden/>
              </w:rPr>
              <w:t>40</w:t>
            </w:r>
            <w:r>
              <w:rPr>
                <w:noProof/>
                <w:webHidden/>
              </w:rPr>
              <w:fldChar w:fldCharType="end"/>
            </w:r>
          </w:hyperlink>
        </w:p>
        <w:p w14:paraId="07F3D9B9" w14:textId="24E75B32"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90" w:history="1">
            <w:r w:rsidRPr="00B73A46">
              <w:rPr>
                <w:rStyle w:val="Hyperlink"/>
                <w:noProof/>
              </w:rPr>
              <w:t>5.2.</w:t>
            </w:r>
            <w:r>
              <w:rPr>
                <w:rFonts w:asciiTheme="minorHAnsi" w:eastAsiaTheme="minorEastAsia" w:hAnsiTheme="minorHAnsi" w:cstheme="minorBidi"/>
                <w:noProof/>
                <w:sz w:val="22"/>
                <w:szCs w:val="22"/>
              </w:rPr>
              <w:tab/>
            </w:r>
            <w:r w:rsidRPr="00B73A46">
              <w:rPr>
                <w:rStyle w:val="Hyperlink"/>
                <w:noProof/>
              </w:rPr>
              <w:t>Working Environment.</w:t>
            </w:r>
            <w:r>
              <w:rPr>
                <w:noProof/>
                <w:webHidden/>
              </w:rPr>
              <w:tab/>
            </w:r>
            <w:r>
              <w:rPr>
                <w:noProof/>
                <w:webHidden/>
              </w:rPr>
              <w:fldChar w:fldCharType="begin"/>
            </w:r>
            <w:r>
              <w:rPr>
                <w:noProof/>
                <w:webHidden/>
              </w:rPr>
              <w:instrText xml:space="preserve"> PAGEREF _Toc54363790 \h </w:instrText>
            </w:r>
            <w:r>
              <w:rPr>
                <w:noProof/>
                <w:webHidden/>
              </w:rPr>
            </w:r>
            <w:r>
              <w:rPr>
                <w:noProof/>
                <w:webHidden/>
              </w:rPr>
              <w:fldChar w:fldCharType="separate"/>
            </w:r>
            <w:r>
              <w:rPr>
                <w:noProof/>
                <w:webHidden/>
              </w:rPr>
              <w:t>40</w:t>
            </w:r>
            <w:r>
              <w:rPr>
                <w:noProof/>
                <w:webHidden/>
              </w:rPr>
              <w:fldChar w:fldCharType="end"/>
            </w:r>
          </w:hyperlink>
        </w:p>
        <w:p w14:paraId="30F43ACA" w14:textId="4502C84B"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91" w:history="1">
            <w:r w:rsidRPr="00B73A46">
              <w:rPr>
                <w:rStyle w:val="Hyperlink"/>
                <w:noProof/>
              </w:rPr>
              <w:t>5.3.</w:t>
            </w:r>
            <w:r>
              <w:rPr>
                <w:rFonts w:asciiTheme="minorHAnsi" w:eastAsiaTheme="minorEastAsia" w:hAnsiTheme="minorHAnsi" w:cstheme="minorBidi"/>
                <w:noProof/>
                <w:sz w:val="22"/>
                <w:szCs w:val="22"/>
              </w:rPr>
              <w:tab/>
            </w:r>
            <w:r w:rsidRPr="00B73A46">
              <w:rPr>
                <w:rStyle w:val="Hyperlink"/>
                <w:noProof/>
              </w:rPr>
              <w:t>Environmental Setup</w:t>
            </w:r>
            <w:r>
              <w:rPr>
                <w:noProof/>
                <w:webHidden/>
              </w:rPr>
              <w:tab/>
            </w:r>
            <w:r>
              <w:rPr>
                <w:noProof/>
                <w:webHidden/>
              </w:rPr>
              <w:fldChar w:fldCharType="begin"/>
            </w:r>
            <w:r>
              <w:rPr>
                <w:noProof/>
                <w:webHidden/>
              </w:rPr>
              <w:instrText xml:space="preserve"> PAGEREF _Toc54363791 \h </w:instrText>
            </w:r>
            <w:r>
              <w:rPr>
                <w:noProof/>
                <w:webHidden/>
              </w:rPr>
            </w:r>
            <w:r>
              <w:rPr>
                <w:noProof/>
                <w:webHidden/>
              </w:rPr>
              <w:fldChar w:fldCharType="separate"/>
            </w:r>
            <w:r>
              <w:rPr>
                <w:noProof/>
                <w:webHidden/>
              </w:rPr>
              <w:t>40</w:t>
            </w:r>
            <w:r>
              <w:rPr>
                <w:noProof/>
                <w:webHidden/>
              </w:rPr>
              <w:fldChar w:fldCharType="end"/>
            </w:r>
          </w:hyperlink>
        </w:p>
        <w:p w14:paraId="24803425" w14:textId="4D39CB71"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92" w:history="1">
            <w:r w:rsidRPr="00B73A46">
              <w:rPr>
                <w:rStyle w:val="Hyperlink"/>
                <w:noProof/>
              </w:rPr>
              <w:t>5.4.</w:t>
            </w:r>
            <w:r>
              <w:rPr>
                <w:rFonts w:asciiTheme="minorHAnsi" w:eastAsiaTheme="minorEastAsia" w:hAnsiTheme="minorHAnsi" w:cstheme="minorBidi"/>
                <w:noProof/>
                <w:sz w:val="22"/>
                <w:szCs w:val="22"/>
              </w:rPr>
              <w:tab/>
            </w:r>
            <w:r w:rsidRPr="00B73A46">
              <w:rPr>
                <w:rStyle w:val="Hyperlink"/>
                <w:noProof/>
              </w:rPr>
              <w:t>Cycle-GAN Implementation</w:t>
            </w:r>
            <w:r>
              <w:rPr>
                <w:noProof/>
                <w:webHidden/>
              </w:rPr>
              <w:tab/>
            </w:r>
            <w:r>
              <w:rPr>
                <w:noProof/>
                <w:webHidden/>
              </w:rPr>
              <w:fldChar w:fldCharType="begin"/>
            </w:r>
            <w:r>
              <w:rPr>
                <w:noProof/>
                <w:webHidden/>
              </w:rPr>
              <w:instrText xml:space="preserve"> PAGEREF _Toc54363792 \h </w:instrText>
            </w:r>
            <w:r>
              <w:rPr>
                <w:noProof/>
                <w:webHidden/>
              </w:rPr>
            </w:r>
            <w:r>
              <w:rPr>
                <w:noProof/>
                <w:webHidden/>
              </w:rPr>
              <w:fldChar w:fldCharType="separate"/>
            </w:r>
            <w:r>
              <w:rPr>
                <w:noProof/>
                <w:webHidden/>
              </w:rPr>
              <w:t>41</w:t>
            </w:r>
            <w:r>
              <w:rPr>
                <w:noProof/>
                <w:webHidden/>
              </w:rPr>
              <w:fldChar w:fldCharType="end"/>
            </w:r>
          </w:hyperlink>
        </w:p>
        <w:p w14:paraId="655D4455" w14:textId="144F8AAB"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93" w:history="1">
            <w:r w:rsidRPr="00B73A46">
              <w:rPr>
                <w:rStyle w:val="Hyperlink"/>
                <w:noProof/>
              </w:rPr>
              <w:t>5.5.</w:t>
            </w:r>
            <w:r>
              <w:rPr>
                <w:rFonts w:asciiTheme="minorHAnsi" w:eastAsiaTheme="minorEastAsia" w:hAnsiTheme="minorHAnsi" w:cstheme="minorBidi"/>
                <w:noProof/>
                <w:sz w:val="22"/>
                <w:szCs w:val="22"/>
              </w:rPr>
              <w:tab/>
            </w:r>
            <w:r w:rsidRPr="00B73A46">
              <w:rPr>
                <w:rStyle w:val="Hyperlink"/>
                <w:noProof/>
              </w:rPr>
              <w:t>Temporal Predictor Network Implementation</w:t>
            </w:r>
            <w:r>
              <w:rPr>
                <w:noProof/>
                <w:webHidden/>
              </w:rPr>
              <w:tab/>
            </w:r>
            <w:r>
              <w:rPr>
                <w:noProof/>
                <w:webHidden/>
              </w:rPr>
              <w:fldChar w:fldCharType="begin"/>
            </w:r>
            <w:r>
              <w:rPr>
                <w:noProof/>
                <w:webHidden/>
              </w:rPr>
              <w:instrText xml:space="preserve"> PAGEREF _Toc54363793 \h </w:instrText>
            </w:r>
            <w:r>
              <w:rPr>
                <w:noProof/>
                <w:webHidden/>
              </w:rPr>
            </w:r>
            <w:r>
              <w:rPr>
                <w:noProof/>
                <w:webHidden/>
              </w:rPr>
              <w:fldChar w:fldCharType="separate"/>
            </w:r>
            <w:r>
              <w:rPr>
                <w:noProof/>
                <w:webHidden/>
              </w:rPr>
              <w:t>43</w:t>
            </w:r>
            <w:r>
              <w:rPr>
                <w:noProof/>
                <w:webHidden/>
              </w:rPr>
              <w:fldChar w:fldCharType="end"/>
            </w:r>
          </w:hyperlink>
        </w:p>
        <w:p w14:paraId="4613695D" w14:textId="4E5B1037"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94" w:history="1">
            <w:r w:rsidRPr="00B73A46">
              <w:rPr>
                <w:rStyle w:val="Hyperlink"/>
                <w:noProof/>
              </w:rPr>
              <w:t>5.6.</w:t>
            </w:r>
            <w:r>
              <w:rPr>
                <w:rFonts w:asciiTheme="minorHAnsi" w:eastAsiaTheme="minorEastAsia" w:hAnsiTheme="minorHAnsi" w:cstheme="minorBidi"/>
                <w:noProof/>
                <w:sz w:val="22"/>
                <w:szCs w:val="22"/>
              </w:rPr>
              <w:tab/>
            </w:r>
            <w:r w:rsidRPr="00B73A46">
              <w:rPr>
                <w:rStyle w:val="Hyperlink"/>
                <w:noProof/>
              </w:rPr>
              <w:t>Feature Preserving Loss Implementation</w:t>
            </w:r>
            <w:r>
              <w:rPr>
                <w:noProof/>
                <w:webHidden/>
              </w:rPr>
              <w:tab/>
            </w:r>
            <w:r>
              <w:rPr>
                <w:noProof/>
                <w:webHidden/>
              </w:rPr>
              <w:fldChar w:fldCharType="begin"/>
            </w:r>
            <w:r>
              <w:rPr>
                <w:noProof/>
                <w:webHidden/>
              </w:rPr>
              <w:instrText xml:space="preserve"> PAGEREF _Toc54363794 \h </w:instrText>
            </w:r>
            <w:r>
              <w:rPr>
                <w:noProof/>
                <w:webHidden/>
              </w:rPr>
            </w:r>
            <w:r>
              <w:rPr>
                <w:noProof/>
                <w:webHidden/>
              </w:rPr>
              <w:fldChar w:fldCharType="separate"/>
            </w:r>
            <w:r>
              <w:rPr>
                <w:noProof/>
                <w:webHidden/>
              </w:rPr>
              <w:t>44</w:t>
            </w:r>
            <w:r>
              <w:rPr>
                <w:noProof/>
                <w:webHidden/>
              </w:rPr>
              <w:fldChar w:fldCharType="end"/>
            </w:r>
          </w:hyperlink>
        </w:p>
        <w:p w14:paraId="71BDF19E" w14:textId="5AEC71D7"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95" w:history="1">
            <w:r w:rsidRPr="00B73A46">
              <w:rPr>
                <w:rStyle w:val="Hyperlink"/>
                <w:noProof/>
              </w:rPr>
              <w:t>5.7.</w:t>
            </w:r>
            <w:r>
              <w:rPr>
                <w:rFonts w:asciiTheme="minorHAnsi" w:eastAsiaTheme="minorEastAsia" w:hAnsiTheme="minorHAnsi" w:cstheme="minorBidi"/>
                <w:noProof/>
                <w:sz w:val="22"/>
                <w:szCs w:val="22"/>
              </w:rPr>
              <w:tab/>
            </w:r>
            <w:r w:rsidRPr="00B73A46">
              <w:rPr>
                <w:rStyle w:val="Hyperlink"/>
                <w:noProof/>
              </w:rPr>
              <w:t>Temporal Discriminator Network Implementation</w:t>
            </w:r>
            <w:r>
              <w:rPr>
                <w:noProof/>
                <w:webHidden/>
              </w:rPr>
              <w:tab/>
            </w:r>
            <w:r>
              <w:rPr>
                <w:noProof/>
                <w:webHidden/>
              </w:rPr>
              <w:fldChar w:fldCharType="begin"/>
            </w:r>
            <w:r>
              <w:rPr>
                <w:noProof/>
                <w:webHidden/>
              </w:rPr>
              <w:instrText xml:space="preserve"> PAGEREF _Toc54363795 \h </w:instrText>
            </w:r>
            <w:r>
              <w:rPr>
                <w:noProof/>
                <w:webHidden/>
              </w:rPr>
            </w:r>
            <w:r>
              <w:rPr>
                <w:noProof/>
                <w:webHidden/>
              </w:rPr>
              <w:fldChar w:fldCharType="separate"/>
            </w:r>
            <w:r>
              <w:rPr>
                <w:noProof/>
                <w:webHidden/>
              </w:rPr>
              <w:t>45</w:t>
            </w:r>
            <w:r>
              <w:rPr>
                <w:noProof/>
                <w:webHidden/>
              </w:rPr>
              <w:fldChar w:fldCharType="end"/>
            </w:r>
          </w:hyperlink>
        </w:p>
        <w:p w14:paraId="1EEB3CA0" w14:textId="2C32D4D7"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96" w:history="1">
            <w:r w:rsidRPr="00B73A46">
              <w:rPr>
                <w:rStyle w:val="Hyperlink"/>
                <w:noProof/>
              </w:rPr>
              <w:t>5.8.</w:t>
            </w:r>
            <w:r>
              <w:rPr>
                <w:rFonts w:asciiTheme="minorHAnsi" w:eastAsiaTheme="minorEastAsia" w:hAnsiTheme="minorHAnsi" w:cstheme="minorBidi"/>
                <w:noProof/>
                <w:sz w:val="22"/>
                <w:szCs w:val="22"/>
              </w:rPr>
              <w:tab/>
            </w:r>
            <w:r w:rsidRPr="00B73A46">
              <w:rPr>
                <w:rStyle w:val="Hyperlink"/>
                <w:noProof/>
              </w:rPr>
              <w:t>Experiment Class</w:t>
            </w:r>
            <w:r>
              <w:rPr>
                <w:noProof/>
                <w:webHidden/>
              </w:rPr>
              <w:tab/>
            </w:r>
            <w:r>
              <w:rPr>
                <w:noProof/>
                <w:webHidden/>
              </w:rPr>
              <w:fldChar w:fldCharType="begin"/>
            </w:r>
            <w:r>
              <w:rPr>
                <w:noProof/>
                <w:webHidden/>
              </w:rPr>
              <w:instrText xml:space="preserve"> PAGEREF _Toc54363796 \h </w:instrText>
            </w:r>
            <w:r>
              <w:rPr>
                <w:noProof/>
                <w:webHidden/>
              </w:rPr>
            </w:r>
            <w:r>
              <w:rPr>
                <w:noProof/>
                <w:webHidden/>
              </w:rPr>
              <w:fldChar w:fldCharType="separate"/>
            </w:r>
            <w:r>
              <w:rPr>
                <w:noProof/>
                <w:webHidden/>
              </w:rPr>
              <w:t>46</w:t>
            </w:r>
            <w:r>
              <w:rPr>
                <w:noProof/>
                <w:webHidden/>
              </w:rPr>
              <w:fldChar w:fldCharType="end"/>
            </w:r>
          </w:hyperlink>
        </w:p>
        <w:p w14:paraId="41819447" w14:textId="6C4AFFF8" w:rsidR="00432389" w:rsidRDefault="00432389">
          <w:pPr>
            <w:pStyle w:val="TOC1"/>
            <w:tabs>
              <w:tab w:val="left" w:pos="442"/>
            </w:tabs>
            <w:rPr>
              <w:rFonts w:asciiTheme="minorHAnsi" w:eastAsiaTheme="minorEastAsia" w:hAnsiTheme="minorHAnsi" w:cstheme="minorBidi"/>
              <w:noProof/>
              <w:sz w:val="22"/>
              <w:szCs w:val="22"/>
            </w:rPr>
          </w:pPr>
          <w:hyperlink w:anchor="_Toc54363797" w:history="1">
            <w:r w:rsidRPr="00B73A46">
              <w:rPr>
                <w:rStyle w:val="Hyperlink"/>
                <w:noProof/>
              </w:rPr>
              <w:t>6.</w:t>
            </w:r>
            <w:r>
              <w:rPr>
                <w:rFonts w:asciiTheme="minorHAnsi" w:eastAsiaTheme="minorEastAsia" w:hAnsiTheme="minorHAnsi" w:cstheme="minorBidi"/>
                <w:noProof/>
                <w:sz w:val="22"/>
                <w:szCs w:val="22"/>
              </w:rPr>
              <w:tab/>
            </w:r>
            <w:r w:rsidRPr="00B73A46">
              <w:rPr>
                <w:rStyle w:val="Hyperlink"/>
                <w:noProof/>
              </w:rPr>
              <w:t>RESULTS AND DISCUSSIONS</w:t>
            </w:r>
            <w:r>
              <w:rPr>
                <w:noProof/>
                <w:webHidden/>
              </w:rPr>
              <w:tab/>
            </w:r>
            <w:r>
              <w:rPr>
                <w:noProof/>
                <w:webHidden/>
              </w:rPr>
              <w:fldChar w:fldCharType="begin"/>
            </w:r>
            <w:r>
              <w:rPr>
                <w:noProof/>
                <w:webHidden/>
              </w:rPr>
              <w:instrText xml:space="preserve"> PAGEREF _Toc54363797 \h </w:instrText>
            </w:r>
            <w:r>
              <w:rPr>
                <w:noProof/>
                <w:webHidden/>
              </w:rPr>
            </w:r>
            <w:r>
              <w:rPr>
                <w:noProof/>
                <w:webHidden/>
              </w:rPr>
              <w:fldChar w:fldCharType="separate"/>
            </w:r>
            <w:r>
              <w:rPr>
                <w:noProof/>
                <w:webHidden/>
              </w:rPr>
              <w:t>48</w:t>
            </w:r>
            <w:r>
              <w:rPr>
                <w:noProof/>
                <w:webHidden/>
              </w:rPr>
              <w:fldChar w:fldCharType="end"/>
            </w:r>
          </w:hyperlink>
        </w:p>
        <w:p w14:paraId="23222C94" w14:textId="2CFB70CB"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98" w:history="1">
            <w:r w:rsidRPr="00B73A46">
              <w:rPr>
                <w:rStyle w:val="Hyperlink"/>
                <w:noProof/>
              </w:rPr>
              <w:t>6.1.</w:t>
            </w:r>
            <w:r>
              <w:rPr>
                <w:rFonts w:asciiTheme="minorHAnsi" w:eastAsiaTheme="minorEastAsia" w:hAnsiTheme="minorHAnsi" w:cstheme="minorBidi"/>
                <w:noProof/>
                <w:sz w:val="22"/>
                <w:szCs w:val="22"/>
              </w:rPr>
              <w:tab/>
            </w:r>
            <w:r w:rsidRPr="00B73A46">
              <w:rPr>
                <w:rStyle w:val="Hyperlink"/>
                <w:noProof/>
              </w:rPr>
              <w:t>Chapter Overview</w:t>
            </w:r>
            <w:r>
              <w:rPr>
                <w:noProof/>
                <w:webHidden/>
              </w:rPr>
              <w:tab/>
            </w:r>
            <w:r>
              <w:rPr>
                <w:noProof/>
                <w:webHidden/>
              </w:rPr>
              <w:fldChar w:fldCharType="begin"/>
            </w:r>
            <w:r>
              <w:rPr>
                <w:noProof/>
                <w:webHidden/>
              </w:rPr>
              <w:instrText xml:space="preserve"> PAGEREF _Toc54363798 \h </w:instrText>
            </w:r>
            <w:r>
              <w:rPr>
                <w:noProof/>
                <w:webHidden/>
              </w:rPr>
            </w:r>
            <w:r>
              <w:rPr>
                <w:noProof/>
                <w:webHidden/>
              </w:rPr>
              <w:fldChar w:fldCharType="separate"/>
            </w:r>
            <w:r>
              <w:rPr>
                <w:noProof/>
                <w:webHidden/>
              </w:rPr>
              <w:t>48</w:t>
            </w:r>
            <w:r>
              <w:rPr>
                <w:noProof/>
                <w:webHidden/>
              </w:rPr>
              <w:fldChar w:fldCharType="end"/>
            </w:r>
          </w:hyperlink>
        </w:p>
        <w:p w14:paraId="7114F9DC" w14:textId="6760F214"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799" w:history="1">
            <w:r w:rsidRPr="00B73A46">
              <w:rPr>
                <w:rStyle w:val="Hyperlink"/>
                <w:noProof/>
              </w:rPr>
              <w:t>6.2.</w:t>
            </w:r>
            <w:r>
              <w:rPr>
                <w:rFonts w:asciiTheme="minorHAnsi" w:eastAsiaTheme="minorEastAsia" w:hAnsiTheme="minorHAnsi" w:cstheme="minorBidi"/>
                <w:noProof/>
                <w:sz w:val="22"/>
                <w:szCs w:val="22"/>
              </w:rPr>
              <w:tab/>
            </w:r>
            <w:r w:rsidRPr="00B73A46">
              <w:rPr>
                <w:rStyle w:val="Hyperlink"/>
                <w:noProof/>
              </w:rPr>
              <w:t>Video-to-Video Translation</w:t>
            </w:r>
            <w:r>
              <w:rPr>
                <w:noProof/>
                <w:webHidden/>
              </w:rPr>
              <w:tab/>
            </w:r>
            <w:r>
              <w:rPr>
                <w:noProof/>
                <w:webHidden/>
              </w:rPr>
              <w:fldChar w:fldCharType="begin"/>
            </w:r>
            <w:r>
              <w:rPr>
                <w:noProof/>
                <w:webHidden/>
              </w:rPr>
              <w:instrText xml:space="preserve"> PAGEREF _Toc54363799 \h </w:instrText>
            </w:r>
            <w:r>
              <w:rPr>
                <w:noProof/>
                <w:webHidden/>
              </w:rPr>
            </w:r>
            <w:r>
              <w:rPr>
                <w:noProof/>
                <w:webHidden/>
              </w:rPr>
              <w:fldChar w:fldCharType="separate"/>
            </w:r>
            <w:r>
              <w:rPr>
                <w:noProof/>
                <w:webHidden/>
              </w:rPr>
              <w:t>48</w:t>
            </w:r>
            <w:r>
              <w:rPr>
                <w:noProof/>
                <w:webHidden/>
              </w:rPr>
              <w:fldChar w:fldCharType="end"/>
            </w:r>
          </w:hyperlink>
        </w:p>
        <w:p w14:paraId="4CC273CB" w14:textId="0333B6CA" w:rsidR="00432389" w:rsidRDefault="00432389">
          <w:pPr>
            <w:pStyle w:val="TOC3"/>
            <w:tabs>
              <w:tab w:val="left" w:pos="1320"/>
              <w:tab w:val="right" w:leader="dot" w:pos="8755"/>
            </w:tabs>
            <w:rPr>
              <w:rFonts w:asciiTheme="minorHAnsi" w:hAnsiTheme="minorHAnsi" w:cstheme="minorBidi"/>
              <w:noProof/>
              <w:sz w:val="22"/>
            </w:rPr>
          </w:pPr>
          <w:hyperlink w:anchor="_Toc54363800" w:history="1">
            <w:r w:rsidRPr="00B73A46">
              <w:rPr>
                <w:rStyle w:val="Hyperlink"/>
                <w:noProof/>
              </w:rPr>
              <w:t>6.2.1.</w:t>
            </w:r>
            <w:r>
              <w:rPr>
                <w:rFonts w:asciiTheme="minorHAnsi" w:hAnsiTheme="minorHAnsi" w:cstheme="minorBidi"/>
                <w:noProof/>
                <w:sz w:val="22"/>
              </w:rPr>
              <w:tab/>
            </w:r>
            <w:r w:rsidRPr="00B73A46">
              <w:rPr>
                <w:rStyle w:val="Hyperlink"/>
                <w:noProof/>
              </w:rPr>
              <w:t>Flower-to-Flower</w:t>
            </w:r>
            <w:r>
              <w:rPr>
                <w:noProof/>
                <w:webHidden/>
              </w:rPr>
              <w:tab/>
            </w:r>
            <w:r>
              <w:rPr>
                <w:noProof/>
                <w:webHidden/>
              </w:rPr>
              <w:fldChar w:fldCharType="begin"/>
            </w:r>
            <w:r>
              <w:rPr>
                <w:noProof/>
                <w:webHidden/>
              </w:rPr>
              <w:instrText xml:space="preserve"> PAGEREF _Toc54363800 \h </w:instrText>
            </w:r>
            <w:r>
              <w:rPr>
                <w:noProof/>
                <w:webHidden/>
              </w:rPr>
            </w:r>
            <w:r>
              <w:rPr>
                <w:noProof/>
                <w:webHidden/>
              </w:rPr>
              <w:fldChar w:fldCharType="separate"/>
            </w:r>
            <w:r>
              <w:rPr>
                <w:noProof/>
                <w:webHidden/>
              </w:rPr>
              <w:t>49</w:t>
            </w:r>
            <w:r>
              <w:rPr>
                <w:noProof/>
                <w:webHidden/>
              </w:rPr>
              <w:fldChar w:fldCharType="end"/>
            </w:r>
          </w:hyperlink>
        </w:p>
        <w:p w14:paraId="5AE10AC9" w14:textId="266DC6F5" w:rsidR="00432389" w:rsidRDefault="00432389">
          <w:pPr>
            <w:pStyle w:val="TOC3"/>
            <w:tabs>
              <w:tab w:val="left" w:pos="1320"/>
              <w:tab w:val="right" w:leader="dot" w:pos="8755"/>
            </w:tabs>
            <w:rPr>
              <w:rFonts w:asciiTheme="minorHAnsi" w:hAnsiTheme="minorHAnsi" w:cstheme="minorBidi"/>
              <w:noProof/>
              <w:sz w:val="22"/>
            </w:rPr>
          </w:pPr>
          <w:hyperlink w:anchor="_Toc54363801" w:history="1">
            <w:r w:rsidRPr="00B73A46">
              <w:rPr>
                <w:rStyle w:val="Hyperlink"/>
                <w:noProof/>
              </w:rPr>
              <w:t>6.2.1.</w:t>
            </w:r>
            <w:r>
              <w:rPr>
                <w:rFonts w:asciiTheme="minorHAnsi" w:hAnsiTheme="minorHAnsi" w:cstheme="minorBidi"/>
                <w:noProof/>
                <w:sz w:val="22"/>
              </w:rPr>
              <w:tab/>
            </w:r>
            <w:r w:rsidRPr="00B73A46">
              <w:rPr>
                <w:rStyle w:val="Hyperlink"/>
                <w:noProof/>
              </w:rPr>
              <w:t>Sunset-to-Day</w:t>
            </w:r>
            <w:r>
              <w:rPr>
                <w:noProof/>
                <w:webHidden/>
              </w:rPr>
              <w:tab/>
            </w:r>
            <w:r>
              <w:rPr>
                <w:noProof/>
                <w:webHidden/>
              </w:rPr>
              <w:fldChar w:fldCharType="begin"/>
            </w:r>
            <w:r>
              <w:rPr>
                <w:noProof/>
                <w:webHidden/>
              </w:rPr>
              <w:instrText xml:space="preserve"> PAGEREF _Toc54363801 \h </w:instrText>
            </w:r>
            <w:r>
              <w:rPr>
                <w:noProof/>
                <w:webHidden/>
              </w:rPr>
            </w:r>
            <w:r>
              <w:rPr>
                <w:noProof/>
                <w:webHidden/>
              </w:rPr>
              <w:fldChar w:fldCharType="separate"/>
            </w:r>
            <w:r>
              <w:rPr>
                <w:noProof/>
                <w:webHidden/>
              </w:rPr>
              <w:t>53</w:t>
            </w:r>
            <w:r>
              <w:rPr>
                <w:noProof/>
                <w:webHidden/>
              </w:rPr>
              <w:fldChar w:fldCharType="end"/>
            </w:r>
          </w:hyperlink>
        </w:p>
        <w:p w14:paraId="0667AB46" w14:textId="016CB7AC" w:rsidR="00432389" w:rsidRDefault="00432389">
          <w:pPr>
            <w:pStyle w:val="TOC3"/>
            <w:tabs>
              <w:tab w:val="left" w:pos="1320"/>
              <w:tab w:val="right" w:leader="dot" w:pos="8755"/>
            </w:tabs>
            <w:rPr>
              <w:rFonts w:asciiTheme="minorHAnsi" w:hAnsiTheme="minorHAnsi" w:cstheme="minorBidi"/>
              <w:noProof/>
              <w:sz w:val="22"/>
            </w:rPr>
          </w:pPr>
          <w:hyperlink w:anchor="_Toc54363802" w:history="1">
            <w:r w:rsidRPr="00B73A46">
              <w:rPr>
                <w:rStyle w:val="Hyperlink"/>
                <w:noProof/>
              </w:rPr>
              <w:t>6.2.1.</w:t>
            </w:r>
            <w:r>
              <w:rPr>
                <w:rFonts w:asciiTheme="minorHAnsi" w:hAnsiTheme="minorHAnsi" w:cstheme="minorBidi"/>
                <w:noProof/>
                <w:sz w:val="22"/>
              </w:rPr>
              <w:tab/>
            </w:r>
            <w:r w:rsidRPr="00B73A46">
              <w:rPr>
                <w:rStyle w:val="Hyperlink"/>
                <w:noProof/>
              </w:rPr>
              <w:t>Obama-to-Trump</w:t>
            </w:r>
            <w:r>
              <w:rPr>
                <w:noProof/>
                <w:webHidden/>
              </w:rPr>
              <w:tab/>
            </w:r>
            <w:r>
              <w:rPr>
                <w:noProof/>
                <w:webHidden/>
              </w:rPr>
              <w:fldChar w:fldCharType="begin"/>
            </w:r>
            <w:r>
              <w:rPr>
                <w:noProof/>
                <w:webHidden/>
              </w:rPr>
              <w:instrText xml:space="preserve"> PAGEREF _Toc54363802 \h </w:instrText>
            </w:r>
            <w:r>
              <w:rPr>
                <w:noProof/>
                <w:webHidden/>
              </w:rPr>
            </w:r>
            <w:r>
              <w:rPr>
                <w:noProof/>
                <w:webHidden/>
              </w:rPr>
              <w:fldChar w:fldCharType="separate"/>
            </w:r>
            <w:r>
              <w:rPr>
                <w:noProof/>
                <w:webHidden/>
              </w:rPr>
              <w:t>57</w:t>
            </w:r>
            <w:r>
              <w:rPr>
                <w:noProof/>
                <w:webHidden/>
              </w:rPr>
              <w:fldChar w:fldCharType="end"/>
            </w:r>
          </w:hyperlink>
        </w:p>
        <w:p w14:paraId="52223F45" w14:textId="1672ABB8" w:rsidR="00432389" w:rsidRDefault="00432389">
          <w:pPr>
            <w:pStyle w:val="TOC3"/>
            <w:tabs>
              <w:tab w:val="left" w:pos="1320"/>
              <w:tab w:val="right" w:leader="dot" w:pos="8755"/>
            </w:tabs>
            <w:rPr>
              <w:rFonts w:asciiTheme="minorHAnsi" w:hAnsiTheme="minorHAnsi" w:cstheme="minorBidi"/>
              <w:noProof/>
              <w:sz w:val="22"/>
            </w:rPr>
          </w:pPr>
          <w:hyperlink w:anchor="_Toc54363803" w:history="1">
            <w:r w:rsidRPr="00B73A46">
              <w:rPr>
                <w:rStyle w:val="Hyperlink"/>
                <w:noProof/>
              </w:rPr>
              <w:t>6.2.1.</w:t>
            </w:r>
            <w:r>
              <w:rPr>
                <w:rFonts w:asciiTheme="minorHAnsi" w:hAnsiTheme="minorHAnsi" w:cstheme="minorBidi"/>
                <w:noProof/>
                <w:sz w:val="22"/>
              </w:rPr>
              <w:tab/>
            </w:r>
            <w:r w:rsidRPr="00B73A46">
              <w:rPr>
                <w:rStyle w:val="Hyperlink"/>
                <w:noProof/>
              </w:rPr>
              <w:t>Abiy-to-Debretsion</w:t>
            </w:r>
            <w:r>
              <w:rPr>
                <w:noProof/>
                <w:webHidden/>
              </w:rPr>
              <w:tab/>
            </w:r>
            <w:r>
              <w:rPr>
                <w:noProof/>
                <w:webHidden/>
              </w:rPr>
              <w:fldChar w:fldCharType="begin"/>
            </w:r>
            <w:r>
              <w:rPr>
                <w:noProof/>
                <w:webHidden/>
              </w:rPr>
              <w:instrText xml:space="preserve"> PAGEREF _Toc54363803 \h </w:instrText>
            </w:r>
            <w:r>
              <w:rPr>
                <w:noProof/>
                <w:webHidden/>
              </w:rPr>
            </w:r>
            <w:r>
              <w:rPr>
                <w:noProof/>
                <w:webHidden/>
              </w:rPr>
              <w:fldChar w:fldCharType="separate"/>
            </w:r>
            <w:r>
              <w:rPr>
                <w:noProof/>
                <w:webHidden/>
              </w:rPr>
              <w:t>60</w:t>
            </w:r>
            <w:r>
              <w:rPr>
                <w:noProof/>
                <w:webHidden/>
              </w:rPr>
              <w:fldChar w:fldCharType="end"/>
            </w:r>
          </w:hyperlink>
        </w:p>
        <w:p w14:paraId="06E225AB" w14:textId="3B3A669A"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804" w:history="1">
            <w:r w:rsidRPr="00B73A46">
              <w:rPr>
                <w:rStyle w:val="Hyperlink"/>
                <w:noProof/>
              </w:rPr>
              <w:t>6.3.</w:t>
            </w:r>
            <w:r>
              <w:rPr>
                <w:rFonts w:asciiTheme="minorHAnsi" w:eastAsiaTheme="minorEastAsia" w:hAnsiTheme="minorHAnsi" w:cstheme="minorBidi"/>
                <w:noProof/>
                <w:sz w:val="22"/>
                <w:szCs w:val="22"/>
              </w:rPr>
              <w:tab/>
            </w:r>
            <w:r w:rsidRPr="00B73A46">
              <w:rPr>
                <w:rStyle w:val="Hyperlink"/>
                <w:noProof/>
              </w:rPr>
              <w:t>Results Discussion</w:t>
            </w:r>
            <w:r>
              <w:rPr>
                <w:noProof/>
                <w:webHidden/>
              </w:rPr>
              <w:tab/>
            </w:r>
            <w:r>
              <w:rPr>
                <w:noProof/>
                <w:webHidden/>
              </w:rPr>
              <w:fldChar w:fldCharType="begin"/>
            </w:r>
            <w:r>
              <w:rPr>
                <w:noProof/>
                <w:webHidden/>
              </w:rPr>
              <w:instrText xml:space="preserve"> PAGEREF _Toc54363804 \h </w:instrText>
            </w:r>
            <w:r>
              <w:rPr>
                <w:noProof/>
                <w:webHidden/>
              </w:rPr>
            </w:r>
            <w:r>
              <w:rPr>
                <w:noProof/>
                <w:webHidden/>
              </w:rPr>
              <w:fldChar w:fldCharType="separate"/>
            </w:r>
            <w:r>
              <w:rPr>
                <w:noProof/>
                <w:webHidden/>
              </w:rPr>
              <w:t>62</w:t>
            </w:r>
            <w:r>
              <w:rPr>
                <w:noProof/>
                <w:webHidden/>
              </w:rPr>
              <w:fldChar w:fldCharType="end"/>
            </w:r>
          </w:hyperlink>
        </w:p>
        <w:p w14:paraId="2CCBBE4E" w14:textId="0136267D" w:rsidR="00432389" w:rsidRDefault="00432389">
          <w:pPr>
            <w:pStyle w:val="TOC3"/>
            <w:tabs>
              <w:tab w:val="left" w:pos="1320"/>
              <w:tab w:val="right" w:leader="dot" w:pos="8755"/>
            </w:tabs>
            <w:rPr>
              <w:rFonts w:asciiTheme="minorHAnsi" w:hAnsiTheme="minorHAnsi" w:cstheme="minorBidi"/>
              <w:noProof/>
              <w:sz w:val="22"/>
            </w:rPr>
          </w:pPr>
          <w:hyperlink w:anchor="_Toc54363805" w:history="1">
            <w:r w:rsidRPr="00B73A46">
              <w:rPr>
                <w:rStyle w:val="Hyperlink"/>
                <w:noProof/>
              </w:rPr>
              <w:t>6.3.1.</w:t>
            </w:r>
            <w:r>
              <w:rPr>
                <w:rFonts w:asciiTheme="minorHAnsi" w:hAnsiTheme="minorHAnsi" w:cstheme="minorBidi"/>
                <w:noProof/>
                <w:sz w:val="22"/>
              </w:rPr>
              <w:tab/>
            </w:r>
            <w:r w:rsidRPr="00B73A46">
              <w:rPr>
                <w:rStyle w:val="Hyperlink"/>
                <w:noProof/>
              </w:rPr>
              <w:t>Video-Translation Summary</w:t>
            </w:r>
            <w:r>
              <w:rPr>
                <w:noProof/>
                <w:webHidden/>
              </w:rPr>
              <w:tab/>
            </w:r>
            <w:r>
              <w:rPr>
                <w:noProof/>
                <w:webHidden/>
              </w:rPr>
              <w:fldChar w:fldCharType="begin"/>
            </w:r>
            <w:r>
              <w:rPr>
                <w:noProof/>
                <w:webHidden/>
              </w:rPr>
              <w:instrText xml:space="preserve"> PAGEREF _Toc54363805 \h </w:instrText>
            </w:r>
            <w:r>
              <w:rPr>
                <w:noProof/>
                <w:webHidden/>
              </w:rPr>
            </w:r>
            <w:r>
              <w:rPr>
                <w:noProof/>
                <w:webHidden/>
              </w:rPr>
              <w:fldChar w:fldCharType="separate"/>
            </w:r>
            <w:r>
              <w:rPr>
                <w:noProof/>
                <w:webHidden/>
              </w:rPr>
              <w:t>62</w:t>
            </w:r>
            <w:r>
              <w:rPr>
                <w:noProof/>
                <w:webHidden/>
              </w:rPr>
              <w:fldChar w:fldCharType="end"/>
            </w:r>
          </w:hyperlink>
        </w:p>
        <w:p w14:paraId="1F507E1F" w14:textId="62CEA8DB" w:rsidR="00432389" w:rsidRDefault="00432389">
          <w:pPr>
            <w:pStyle w:val="TOC3"/>
            <w:tabs>
              <w:tab w:val="left" w:pos="1320"/>
              <w:tab w:val="right" w:leader="dot" w:pos="8755"/>
            </w:tabs>
            <w:rPr>
              <w:rFonts w:asciiTheme="minorHAnsi" w:hAnsiTheme="minorHAnsi" w:cstheme="minorBidi"/>
              <w:noProof/>
              <w:sz w:val="22"/>
            </w:rPr>
          </w:pPr>
          <w:hyperlink w:anchor="_Toc54363806" w:history="1">
            <w:r w:rsidRPr="00B73A46">
              <w:rPr>
                <w:rStyle w:val="Hyperlink"/>
                <w:noProof/>
              </w:rPr>
              <w:t>6.3.2.</w:t>
            </w:r>
            <w:r>
              <w:rPr>
                <w:rFonts w:asciiTheme="minorHAnsi" w:hAnsiTheme="minorHAnsi" w:cstheme="minorBidi"/>
                <w:noProof/>
                <w:sz w:val="22"/>
              </w:rPr>
              <w:tab/>
            </w:r>
            <w:r w:rsidRPr="00B73A46">
              <w:rPr>
                <w:rStyle w:val="Hyperlink"/>
                <w:noProof/>
              </w:rPr>
              <w:t>Video-Retargeting Summary</w:t>
            </w:r>
            <w:r>
              <w:rPr>
                <w:noProof/>
                <w:webHidden/>
              </w:rPr>
              <w:tab/>
            </w:r>
            <w:r>
              <w:rPr>
                <w:noProof/>
                <w:webHidden/>
              </w:rPr>
              <w:fldChar w:fldCharType="begin"/>
            </w:r>
            <w:r>
              <w:rPr>
                <w:noProof/>
                <w:webHidden/>
              </w:rPr>
              <w:instrText xml:space="preserve"> PAGEREF _Toc54363806 \h </w:instrText>
            </w:r>
            <w:r>
              <w:rPr>
                <w:noProof/>
                <w:webHidden/>
              </w:rPr>
            </w:r>
            <w:r>
              <w:rPr>
                <w:noProof/>
                <w:webHidden/>
              </w:rPr>
              <w:fldChar w:fldCharType="separate"/>
            </w:r>
            <w:r>
              <w:rPr>
                <w:noProof/>
                <w:webHidden/>
              </w:rPr>
              <w:t>63</w:t>
            </w:r>
            <w:r>
              <w:rPr>
                <w:noProof/>
                <w:webHidden/>
              </w:rPr>
              <w:fldChar w:fldCharType="end"/>
            </w:r>
          </w:hyperlink>
        </w:p>
        <w:p w14:paraId="6E031F2F" w14:textId="39931444" w:rsidR="00432389" w:rsidRDefault="00432389">
          <w:pPr>
            <w:pStyle w:val="TOC1"/>
            <w:tabs>
              <w:tab w:val="left" w:pos="442"/>
            </w:tabs>
            <w:rPr>
              <w:rFonts w:asciiTheme="minorHAnsi" w:eastAsiaTheme="minorEastAsia" w:hAnsiTheme="minorHAnsi" w:cstheme="minorBidi"/>
              <w:noProof/>
              <w:sz w:val="22"/>
              <w:szCs w:val="22"/>
            </w:rPr>
          </w:pPr>
          <w:hyperlink w:anchor="_Toc54363807" w:history="1">
            <w:r w:rsidRPr="00B73A46">
              <w:rPr>
                <w:rStyle w:val="Hyperlink"/>
                <w:noProof/>
              </w:rPr>
              <w:t>7.</w:t>
            </w:r>
            <w:r>
              <w:rPr>
                <w:rFonts w:asciiTheme="minorHAnsi" w:eastAsiaTheme="minorEastAsia" w:hAnsiTheme="minorHAnsi" w:cstheme="minorBidi"/>
                <w:noProof/>
                <w:sz w:val="22"/>
                <w:szCs w:val="22"/>
              </w:rPr>
              <w:tab/>
            </w:r>
            <w:r w:rsidRPr="00B73A46">
              <w:rPr>
                <w:rStyle w:val="Hyperlink"/>
                <w:noProof/>
              </w:rPr>
              <w:t>CONCLUSION AND FUTURE WORK</w:t>
            </w:r>
            <w:r>
              <w:rPr>
                <w:noProof/>
                <w:webHidden/>
              </w:rPr>
              <w:tab/>
            </w:r>
            <w:r>
              <w:rPr>
                <w:noProof/>
                <w:webHidden/>
              </w:rPr>
              <w:fldChar w:fldCharType="begin"/>
            </w:r>
            <w:r>
              <w:rPr>
                <w:noProof/>
                <w:webHidden/>
              </w:rPr>
              <w:instrText xml:space="preserve"> PAGEREF _Toc54363807 \h </w:instrText>
            </w:r>
            <w:r>
              <w:rPr>
                <w:noProof/>
                <w:webHidden/>
              </w:rPr>
            </w:r>
            <w:r>
              <w:rPr>
                <w:noProof/>
                <w:webHidden/>
              </w:rPr>
              <w:fldChar w:fldCharType="separate"/>
            </w:r>
            <w:r>
              <w:rPr>
                <w:noProof/>
                <w:webHidden/>
              </w:rPr>
              <w:t>64</w:t>
            </w:r>
            <w:r>
              <w:rPr>
                <w:noProof/>
                <w:webHidden/>
              </w:rPr>
              <w:fldChar w:fldCharType="end"/>
            </w:r>
          </w:hyperlink>
        </w:p>
        <w:p w14:paraId="08D0498F" w14:textId="55856BA1"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808" w:history="1">
            <w:r w:rsidRPr="00B73A46">
              <w:rPr>
                <w:rStyle w:val="Hyperlink"/>
                <w:noProof/>
              </w:rPr>
              <w:t>7.1.</w:t>
            </w:r>
            <w:r>
              <w:rPr>
                <w:rFonts w:asciiTheme="minorHAnsi" w:eastAsiaTheme="minorEastAsia" w:hAnsiTheme="minorHAnsi" w:cstheme="minorBidi"/>
                <w:noProof/>
                <w:sz w:val="22"/>
                <w:szCs w:val="22"/>
              </w:rPr>
              <w:tab/>
            </w:r>
            <w:r w:rsidRPr="00B73A46">
              <w:rPr>
                <w:rStyle w:val="Hyperlink"/>
                <w:noProof/>
              </w:rPr>
              <w:t>Conclusion</w:t>
            </w:r>
            <w:r>
              <w:rPr>
                <w:noProof/>
                <w:webHidden/>
              </w:rPr>
              <w:tab/>
            </w:r>
            <w:r>
              <w:rPr>
                <w:noProof/>
                <w:webHidden/>
              </w:rPr>
              <w:fldChar w:fldCharType="begin"/>
            </w:r>
            <w:r>
              <w:rPr>
                <w:noProof/>
                <w:webHidden/>
              </w:rPr>
              <w:instrText xml:space="preserve"> PAGEREF _Toc54363808 \h </w:instrText>
            </w:r>
            <w:r>
              <w:rPr>
                <w:noProof/>
                <w:webHidden/>
              </w:rPr>
            </w:r>
            <w:r>
              <w:rPr>
                <w:noProof/>
                <w:webHidden/>
              </w:rPr>
              <w:fldChar w:fldCharType="separate"/>
            </w:r>
            <w:r>
              <w:rPr>
                <w:noProof/>
                <w:webHidden/>
              </w:rPr>
              <w:t>64</w:t>
            </w:r>
            <w:r>
              <w:rPr>
                <w:noProof/>
                <w:webHidden/>
              </w:rPr>
              <w:fldChar w:fldCharType="end"/>
            </w:r>
          </w:hyperlink>
        </w:p>
        <w:p w14:paraId="39A2B39D" w14:textId="6E607014" w:rsidR="00432389" w:rsidRDefault="00432389">
          <w:pPr>
            <w:pStyle w:val="TOC2"/>
            <w:tabs>
              <w:tab w:val="left" w:pos="880"/>
              <w:tab w:val="right" w:leader="dot" w:pos="8755"/>
            </w:tabs>
            <w:rPr>
              <w:rFonts w:asciiTheme="minorHAnsi" w:eastAsiaTheme="minorEastAsia" w:hAnsiTheme="minorHAnsi" w:cstheme="minorBidi"/>
              <w:noProof/>
              <w:sz w:val="22"/>
              <w:szCs w:val="22"/>
            </w:rPr>
          </w:pPr>
          <w:hyperlink w:anchor="_Toc54363809" w:history="1">
            <w:r w:rsidRPr="00B73A46">
              <w:rPr>
                <w:rStyle w:val="Hyperlink"/>
                <w:noProof/>
              </w:rPr>
              <w:t>7.2.</w:t>
            </w:r>
            <w:r>
              <w:rPr>
                <w:rFonts w:asciiTheme="minorHAnsi" w:eastAsiaTheme="minorEastAsia" w:hAnsiTheme="minorHAnsi" w:cstheme="minorBidi"/>
                <w:noProof/>
                <w:sz w:val="22"/>
                <w:szCs w:val="22"/>
              </w:rPr>
              <w:tab/>
            </w:r>
            <w:r w:rsidRPr="00B73A46">
              <w:rPr>
                <w:rStyle w:val="Hyperlink"/>
                <w:noProof/>
              </w:rPr>
              <w:t>Future Work</w:t>
            </w:r>
            <w:r>
              <w:rPr>
                <w:noProof/>
                <w:webHidden/>
              </w:rPr>
              <w:tab/>
            </w:r>
            <w:r>
              <w:rPr>
                <w:noProof/>
                <w:webHidden/>
              </w:rPr>
              <w:fldChar w:fldCharType="begin"/>
            </w:r>
            <w:r>
              <w:rPr>
                <w:noProof/>
                <w:webHidden/>
              </w:rPr>
              <w:instrText xml:space="preserve"> PAGEREF _Toc54363809 \h </w:instrText>
            </w:r>
            <w:r>
              <w:rPr>
                <w:noProof/>
                <w:webHidden/>
              </w:rPr>
            </w:r>
            <w:r>
              <w:rPr>
                <w:noProof/>
                <w:webHidden/>
              </w:rPr>
              <w:fldChar w:fldCharType="separate"/>
            </w:r>
            <w:r>
              <w:rPr>
                <w:noProof/>
                <w:webHidden/>
              </w:rPr>
              <w:t>65</w:t>
            </w:r>
            <w:r>
              <w:rPr>
                <w:noProof/>
                <w:webHidden/>
              </w:rPr>
              <w:fldChar w:fldCharType="end"/>
            </w:r>
          </w:hyperlink>
        </w:p>
        <w:p w14:paraId="31D15E82" w14:textId="231915F1" w:rsidR="00432389" w:rsidRDefault="00432389">
          <w:pPr>
            <w:pStyle w:val="TOC1"/>
            <w:rPr>
              <w:rFonts w:asciiTheme="minorHAnsi" w:eastAsiaTheme="minorEastAsia" w:hAnsiTheme="minorHAnsi" w:cstheme="minorBidi"/>
              <w:noProof/>
              <w:sz w:val="22"/>
              <w:szCs w:val="22"/>
            </w:rPr>
          </w:pPr>
          <w:hyperlink w:anchor="_Toc54363810" w:history="1">
            <w:r w:rsidRPr="00B73A46">
              <w:rPr>
                <w:rStyle w:val="Hyperlink"/>
                <w:noProof/>
              </w:rPr>
              <w:t>References</w:t>
            </w:r>
            <w:r>
              <w:rPr>
                <w:noProof/>
                <w:webHidden/>
              </w:rPr>
              <w:tab/>
            </w:r>
            <w:r>
              <w:rPr>
                <w:noProof/>
                <w:webHidden/>
              </w:rPr>
              <w:fldChar w:fldCharType="begin"/>
            </w:r>
            <w:r>
              <w:rPr>
                <w:noProof/>
                <w:webHidden/>
              </w:rPr>
              <w:instrText xml:space="preserve"> PAGEREF _Toc54363810 \h </w:instrText>
            </w:r>
            <w:r>
              <w:rPr>
                <w:noProof/>
                <w:webHidden/>
              </w:rPr>
            </w:r>
            <w:r>
              <w:rPr>
                <w:noProof/>
                <w:webHidden/>
              </w:rPr>
              <w:fldChar w:fldCharType="separate"/>
            </w:r>
            <w:r>
              <w:rPr>
                <w:noProof/>
                <w:webHidden/>
              </w:rPr>
              <w:t>67</w:t>
            </w:r>
            <w:r>
              <w:rPr>
                <w:noProof/>
                <w:webHidden/>
              </w:rPr>
              <w:fldChar w:fldCharType="end"/>
            </w:r>
          </w:hyperlink>
        </w:p>
        <w:p w14:paraId="48237E36" w14:textId="25892C77" w:rsidR="00432389" w:rsidRDefault="00432389">
          <w:pPr>
            <w:pStyle w:val="TOC1"/>
            <w:rPr>
              <w:rFonts w:asciiTheme="minorHAnsi" w:eastAsiaTheme="minorEastAsia" w:hAnsiTheme="minorHAnsi" w:cstheme="minorBidi"/>
              <w:noProof/>
              <w:sz w:val="22"/>
              <w:szCs w:val="22"/>
            </w:rPr>
          </w:pPr>
          <w:hyperlink w:anchor="_Toc54363811" w:history="1">
            <w:r w:rsidRPr="00B73A46">
              <w:rPr>
                <w:rStyle w:val="Hyperlink"/>
                <w:noProof/>
              </w:rPr>
              <w:t>Appendixes</w:t>
            </w:r>
            <w:r>
              <w:rPr>
                <w:noProof/>
                <w:webHidden/>
              </w:rPr>
              <w:tab/>
            </w:r>
            <w:r>
              <w:rPr>
                <w:noProof/>
                <w:webHidden/>
              </w:rPr>
              <w:fldChar w:fldCharType="begin"/>
            </w:r>
            <w:r>
              <w:rPr>
                <w:noProof/>
                <w:webHidden/>
              </w:rPr>
              <w:instrText xml:space="preserve"> PAGEREF _Toc54363811 \h </w:instrText>
            </w:r>
            <w:r>
              <w:rPr>
                <w:noProof/>
                <w:webHidden/>
              </w:rPr>
            </w:r>
            <w:r>
              <w:rPr>
                <w:noProof/>
                <w:webHidden/>
              </w:rPr>
              <w:fldChar w:fldCharType="separate"/>
            </w:r>
            <w:r>
              <w:rPr>
                <w:noProof/>
                <w:webHidden/>
              </w:rPr>
              <w:t>73</w:t>
            </w:r>
            <w:r>
              <w:rPr>
                <w:noProof/>
                <w:webHidden/>
              </w:rPr>
              <w:fldChar w:fldCharType="end"/>
            </w:r>
          </w:hyperlink>
        </w:p>
        <w:p w14:paraId="14ADC76B" w14:textId="38CEA2D7" w:rsidR="00432389" w:rsidRDefault="00432389">
          <w:pPr>
            <w:pStyle w:val="TOC2"/>
            <w:tabs>
              <w:tab w:val="right" w:leader="dot" w:pos="8755"/>
            </w:tabs>
            <w:rPr>
              <w:rFonts w:asciiTheme="minorHAnsi" w:eastAsiaTheme="minorEastAsia" w:hAnsiTheme="minorHAnsi" w:cstheme="minorBidi"/>
              <w:noProof/>
              <w:sz w:val="22"/>
              <w:szCs w:val="22"/>
            </w:rPr>
          </w:pPr>
          <w:hyperlink w:anchor="_Toc54363812" w:history="1">
            <w:r w:rsidRPr="00B73A46">
              <w:rPr>
                <w:rStyle w:val="Hyperlink"/>
                <w:noProof/>
              </w:rPr>
              <w:t>Appendix A: Ablation study</w:t>
            </w:r>
            <w:r>
              <w:rPr>
                <w:noProof/>
                <w:webHidden/>
              </w:rPr>
              <w:tab/>
            </w:r>
            <w:r>
              <w:rPr>
                <w:noProof/>
                <w:webHidden/>
              </w:rPr>
              <w:fldChar w:fldCharType="begin"/>
            </w:r>
            <w:r>
              <w:rPr>
                <w:noProof/>
                <w:webHidden/>
              </w:rPr>
              <w:instrText xml:space="preserve"> PAGEREF _Toc54363812 \h </w:instrText>
            </w:r>
            <w:r>
              <w:rPr>
                <w:noProof/>
                <w:webHidden/>
              </w:rPr>
            </w:r>
            <w:r>
              <w:rPr>
                <w:noProof/>
                <w:webHidden/>
              </w:rPr>
              <w:fldChar w:fldCharType="separate"/>
            </w:r>
            <w:r>
              <w:rPr>
                <w:noProof/>
                <w:webHidden/>
              </w:rPr>
              <w:t>73</w:t>
            </w:r>
            <w:r>
              <w:rPr>
                <w:noProof/>
                <w:webHidden/>
              </w:rPr>
              <w:fldChar w:fldCharType="end"/>
            </w:r>
          </w:hyperlink>
        </w:p>
        <w:p w14:paraId="69C819A1" w14:textId="512AC26E" w:rsidR="00432389" w:rsidRDefault="00432389">
          <w:pPr>
            <w:pStyle w:val="TOC2"/>
            <w:tabs>
              <w:tab w:val="right" w:leader="dot" w:pos="8755"/>
            </w:tabs>
            <w:rPr>
              <w:rFonts w:asciiTheme="minorHAnsi" w:eastAsiaTheme="minorEastAsia" w:hAnsiTheme="minorHAnsi" w:cstheme="minorBidi"/>
              <w:noProof/>
              <w:sz w:val="22"/>
              <w:szCs w:val="22"/>
            </w:rPr>
          </w:pPr>
          <w:hyperlink w:anchor="_Toc54363813" w:history="1">
            <w:r w:rsidRPr="00B73A46">
              <w:rPr>
                <w:rStyle w:val="Hyperlink"/>
                <w:noProof/>
              </w:rPr>
              <w:t>Appendix B: Result on Different epochs</w:t>
            </w:r>
            <w:r>
              <w:rPr>
                <w:noProof/>
                <w:webHidden/>
              </w:rPr>
              <w:tab/>
            </w:r>
            <w:r>
              <w:rPr>
                <w:noProof/>
                <w:webHidden/>
              </w:rPr>
              <w:fldChar w:fldCharType="begin"/>
            </w:r>
            <w:r>
              <w:rPr>
                <w:noProof/>
                <w:webHidden/>
              </w:rPr>
              <w:instrText xml:space="preserve"> PAGEREF _Toc54363813 \h </w:instrText>
            </w:r>
            <w:r>
              <w:rPr>
                <w:noProof/>
                <w:webHidden/>
              </w:rPr>
            </w:r>
            <w:r>
              <w:rPr>
                <w:noProof/>
                <w:webHidden/>
              </w:rPr>
              <w:fldChar w:fldCharType="separate"/>
            </w:r>
            <w:r>
              <w:rPr>
                <w:noProof/>
                <w:webHidden/>
              </w:rPr>
              <w:t>75</w:t>
            </w:r>
            <w:r>
              <w:rPr>
                <w:noProof/>
                <w:webHidden/>
              </w:rPr>
              <w:fldChar w:fldCharType="end"/>
            </w:r>
          </w:hyperlink>
        </w:p>
        <w:p w14:paraId="3C8C1373" w14:textId="37AB0B98" w:rsidR="00432389" w:rsidRDefault="00432389">
          <w:pPr>
            <w:pStyle w:val="TOC2"/>
            <w:tabs>
              <w:tab w:val="right" w:leader="dot" w:pos="8755"/>
            </w:tabs>
            <w:rPr>
              <w:rFonts w:asciiTheme="minorHAnsi" w:eastAsiaTheme="minorEastAsia" w:hAnsiTheme="minorHAnsi" w:cstheme="minorBidi"/>
              <w:noProof/>
              <w:sz w:val="22"/>
              <w:szCs w:val="22"/>
            </w:rPr>
          </w:pPr>
          <w:hyperlink w:anchor="_Toc54363814" w:history="1">
            <w:r w:rsidRPr="00B73A46">
              <w:rPr>
                <w:rStyle w:val="Hyperlink"/>
                <w:noProof/>
              </w:rPr>
              <w:t>Appendix C: Sample Code</w:t>
            </w:r>
            <w:r>
              <w:rPr>
                <w:noProof/>
                <w:webHidden/>
              </w:rPr>
              <w:tab/>
            </w:r>
            <w:r>
              <w:rPr>
                <w:noProof/>
                <w:webHidden/>
              </w:rPr>
              <w:fldChar w:fldCharType="begin"/>
            </w:r>
            <w:r>
              <w:rPr>
                <w:noProof/>
                <w:webHidden/>
              </w:rPr>
              <w:instrText xml:space="preserve"> PAGEREF _Toc54363814 \h </w:instrText>
            </w:r>
            <w:r>
              <w:rPr>
                <w:noProof/>
                <w:webHidden/>
              </w:rPr>
            </w:r>
            <w:r>
              <w:rPr>
                <w:noProof/>
                <w:webHidden/>
              </w:rPr>
              <w:fldChar w:fldCharType="separate"/>
            </w:r>
            <w:r>
              <w:rPr>
                <w:noProof/>
                <w:webHidden/>
              </w:rPr>
              <w:t>79</w:t>
            </w:r>
            <w:r>
              <w:rPr>
                <w:noProof/>
                <w:webHidden/>
              </w:rPr>
              <w:fldChar w:fldCharType="end"/>
            </w:r>
          </w:hyperlink>
        </w:p>
        <w:p w14:paraId="64D2F413" w14:textId="2535B37C" w:rsidR="00432389" w:rsidRDefault="00432389">
          <w:pPr>
            <w:pStyle w:val="TOC2"/>
            <w:tabs>
              <w:tab w:val="right" w:leader="dot" w:pos="8755"/>
            </w:tabs>
            <w:rPr>
              <w:rFonts w:asciiTheme="minorHAnsi" w:eastAsiaTheme="minorEastAsia" w:hAnsiTheme="minorHAnsi" w:cstheme="minorBidi"/>
              <w:noProof/>
              <w:sz w:val="22"/>
              <w:szCs w:val="22"/>
            </w:rPr>
          </w:pPr>
          <w:hyperlink w:anchor="_Toc54363815" w:history="1">
            <w:r w:rsidRPr="00B73A46">
              <w:rPr>
                <w:rStyle w:val="Hyperlink"/>
                <w:noProof/>
              </w:rPr>
              <w:t>Appendix D: Human Evaluation Study Google Form Snapshot Sample</w:t>
            </w:r>
            <w:r>
              <w:rPr>
                <w:noProof/>
                <w:webHidden/>
              </w:rPr>
              <w:tab/>
            </w:r>
            <w:r>
              <w:rPr>
                <w:noProof/>
                <w:webHidden/>
              </w:rPr>
              <w:fldChar w:fldCharType="begin"/>
            </w:r>
            <w:r>
              <w:rPr>
                <w:noProof/>
                <w:webHidden/>
              </w:rPr>
              <w:instrText xml:space="preserve"> PAGEREF _Toc54363815 \h </w:instrText>
            </w:r>
            <w:r>
              <w:rPr>
                <w:noProof/>
                <w:webHidden/>
              </w:rPr>
            </w:r>
            <w:r>
              <w:rPr>
                <w:noProof/>
                <w:webHidden/>
              </w:rPr>
              <w:fldChar w:fldCharType="separate"/>
            </w:r>
            <w:r>
              <w:rPr>
                <w:noProof/>
                <w:webHidden/>
              </w:rPr>
              <w:t>83</w:t>
            </w:r>
            <w:r>
              <w:rPr>
                <w:noProof/>
                <w:webHidden/>
              </w:rPr>
              <w:fldChar w:fldCharType="end"/>
            </w:r>
          </w:hyperlink>
        </w:p>
        <w:p w14:paraId="0BEA59D1" w14:textId="3236F53A" w:rsidR="00432389" w:rsidRDefault="00432389">
          <w:pPr>
            <w:pStyle w:val="TOC2"/>
            <w:tabs>
              <w:tab w:val="right" w:leader="dot" w:pos="8755"/>
            </w:tabs>
            <w:rPr>
              <w:rFonts w:asciiTheme="minorHAnsi" w:eastAsiaTheme="minorEastAsia" w:hAnsiTheme="minorHAnsi" w:cstheme="minorBidi"/>
              <w:noProof/>
              <w:sz w:val="22"/>
              <w:szCs w:val="22"/>
            </w:rPr>
          </w:pPr>
          <w:hyperlink w:anchor="_Toc54363816" w:history="1">
            <w:r w:rsidRPr="00B73A46">
              <w:rPr>
                <w:rStyle w:val="Hyperlink"/>
                <w:noProof/>
              </w:rPr>
              <w:t>Appendix E: Human Evaluation Study Result</w:t>
            </w:r>
            <w:r>
              <w:rPr>
                <w:noProof/>
                <w:webHidden/>
              </w:rPr>
              <w:tab/>
            </w:r>
            <w:r>
              <w:rPr>
                <w:noProof/>
                <w:webHidden/>
              </w:rPr>
              <w:fldChar w:fldCharType="begin"/>
            </w:r>
            <w:r>
              <w:rPr>
                <w:noProof/>
                <w:webHidden/>
              </w:rPr>
              <w:instrText xml:space="preserve"> PAGEREF _Toc54363816 \h </w:instrText>
            </w:r>
            <w:r>
              <w:rPr>
                <w:noProof/>
                <w:webHidden/>
              </w:rPr>
            </w:r>
            <w:r>
              <w:rPr>
                <w:noProof/>
                <w:webHidden/>
              </w:rPr>
              <w:fldChar w:fldCharType="separate"/>
            </w:r>
            <w:r>
              <w:rPr>
                <w:noProof/>
                <w:webHidden/>
              </w:rPr>
              <w:t>88</w:t>
            </w:r>
            <w:r>
              <w:rPr>
                <w:noProof/>
                <w:webHidden/>
              </w:rPr>
              <w:fldChar w:fldCharType="end"/>
            </w:r>
          </w:hyperlink>
        </w:p>
        <w:p w14:paraId="05F80185" w14:textId="38846365" w:rsidR="006E55D8" w:rsidRDefault="00663785">
          <w:r>
            <w:fldChar w:fldCharType="end"/>
          </w:r>
        </w:p>
      </w:sdtContent>
    </w:sdt>
    <w:p w14:paraId="1DD0AB19" w14:textId="77777777" w:rsidR="008B4DEE" w:rsidRDefault="008B4DEE" w:rsidP="00A6662D">
      <w:pPr>
        <w:pStyle w:val="Heading1"/>
        <w:sectPr w:rsidR="008B4DEE" w:rsidSect="00EE3F33">
          <w:type w:val="continuous"/>
          <w:pgSz w:w="11906" w:h="16838" w:code="9"/>
          <w:pgMar w:top="1440" w:right="1440" w:bottom="1440" w:left="1701" w:header="720" w:footer="720" w:gutter="0"/>
          <w:pgNumType w:fmt="lowerRoman"/>
          <w:cols w:space="720"/>
          <w:docGrid w:linePitch="360"/>
        </w:sectPr>
      </w:pPr>
    </w:p>
    <w:p w14:paraId="0A11DD67" w14:textId="1FFBE6C4" w:rsidR="005D3CF0" w:rsidRPr="00911DBA" w:rsidRDefault="005D3CF0" w:rsidP="00A6662D">
      <w:pPr>
        <w:pStyle w:val="Heading1"/>
      </w:pPr>
      <w:bookmarkStart w:id="7" w:name="_Toc54363738"/>
      <w:r w:rsidRPr="00911DBA">
        <w:lastRenderedPageBreak/>
        <w:t>LIST OF TABLES</w:t>
      </w:r>
      <w:bookmarkEnd w:id="7"/>
    </w:p>
    <w:p w14:paraId="69CED8F2" w14:textId="6473A608" w:rsidR="008819A6" w:rsidRDefault="005D3CF0" w:rsidP="00BE64AF">
      <w:pPr>
        <w:pStyle w:val="TableofFigures"/>
        <w:tabs>
          <w:tab w:val="right" w:leader="dot" w:pos="8755"/>
        </w:tabs>
        <w:spacing w:before="0"/>
        <w:rPr>
          <w:rFonts w:asciiTheme="minorHAnsi" w:eastAsiaTheme="minorEastAsia" w:hAnsiTheme="minorHAnsi" w:cstheme="minorBidi"/>
          <w:noProof/>
          <w:sz w:val="22"/>
          <w:szCs w:val="22"/>
        </w:rPr>
      </w:pPr>
      <w:r w:rsidRPr="00911DBA">
        <w:rPr>
          <w:sz w:val="28"/>
          <w:szCs w:val="28"/>
        </w:rPr>
        <w:fldChar w:fldCharType="begin"/>
      </w:r>
      <w:r w:rsidRPr="00911DBA">
        <w:rPr>
          <w:sz w:val="28"/>
          <w:szCs w:val="28"/>
        </w:rPr>
        <w:instrText xml:space="preserve"> TOC \h \z \c "Table" </w:instrText>
      </w:r>
      <w:r w:rsidRPr="00911DBA">
        <w:rPr>
          <w:sz w:val="28"/>
          <w:szCs w:val="28"/>
        </w:rPr>
        <w:fldChar w:fldCharType="separate"/>
      </w:r>
      <w:hyperlink w:anchor="_Toc54355992" w:history="1">
        <w:r w:rsidR="008819A6" w:rsidRPr="0006690A">
          <w:rPr>
            <w:rStyle w:val="Hyperlink"/>
            <w:noProof/>
          </w:rPr>
          <w:t>Table 2</w:t>
        </w:r>
        <w:r w:rsidR="008819A6" w:rsidRPr="0006690A">
          <w:rPr>
            <w:rStyle w:val="Hyperlink"/>
            <w:noProof/>
          </w:rPr>
          <w:noBreakHyphen/>
          <w:t>1 Generator goal vs discriminator goal</w:t>
        </w:r>
        <w:r w:rsidR="008819A6">
          <w:rPr>
            <w:noProof/>
            <w:webHidden/>
          </w:rPr>
          <w:tab/>
        </w:r>
        <w:r w:rsidR="008819A6">
          <w:rPr>
            <w:noProof/>
            <w:webHidden/>
          </w:rPr>
          <w:fldChar w:fldCharType="begin"/>
        </w:r>
        <w:r w:rsidR="008819A6">
          <w:rPr>
            <w:noProof/>
            <w:webHidden/>
          </w:rPr>
          <w:instrText xml:space="preserve"> PAGEREF _Toc54355992 \h </w:instrText>
        </w:r>
        <w:r w:rsidR="008819A6">
          <w:rPr>
            <w:noProof/>
            <w:webHidden/>
          </w:rPr>
        </w:r>
        <w:r w:rsidR="008819A6">
          <w:rPr>
            <w:noProof/>
            <w:webHidden/>
          </w:rPr>
          <w:fldChar w:fldCharType="separate"/>
        </w:r>
        <w:r w:rsidR="00E97BB6">
          <w:rPr>
            <w:noProof/>
            <w:webHidden/>
          </w:rPr>
          <w:t>12</w:t>
        </w:r>
        <w:r w:rsidR="008819A6">
          <w:rPr>
            <w:noProof/>
            <w:webHidden/>
          </w:rPr>
          <w:fldChar w:fldCharType="end"/>
        </w:r>
      </w:hyperlink>
    </w:p>
    <w:p w14:paraId="3F65B599" w14:textId="205E57F0" w:rsidR="008819A6" w:rsidRDefault="00977D91"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3" w:history="1">
        <w:r w:rsidR="008819A6" w:rsidRPr="0006690A">
          <w:rPr>
            <w:rStyle w:val="Hyperlink"/>
            <w:noProof/>
          </w:rPr>
          <w:t>Table 2</w:t>
        </w:r>
        <w:r w:rsidR="008819A6" w:rsidRPr="0006690A">
          <w:rPr>
            <w:rStyle w:val="Hyperlink"/>
            <w:noProof/>
          </w:rPr>
          <w:noBreakHyphen/>
          <w:t>2 Cycle GAN generator and discriminator operation.</w:t>
        </w:r>
        <w:r w:rsidR="008819A6">
          <w:rPr>
            <w:noProof/>
            <w:webHidden/>
          </w:rPr>
          <w:tab/>
        </w:r>
        <w:r w:rsidR="008819A6">
          <w:rPr>
            <w:noProof/>
            <w:webHidden/>
          </w:rPr>
          <w:fldChar w:fldCharType="begin"/>
        </w:r>
        <w:r w:rsidR="008819A6">
          <w:rPr>
            <w:noProof/>
            <w:webHidden/>
          </w:rPr>
          <w:instrText xml:space="preserve"> PAGEREF _Toc54355993 \h </w:instrText>
        </w:r>
        <w:r w:rsidR="008819A6">
          <w:rPr>
            <w:noProof/>
            <w:webHidden/>
          </w:rPr>
        </w:r>
        <w:r w:rsidR="008819A6">
          <w:rPr>
            <w:noProof/>
            <w:webHidden/>
          </w:rPr>
          <w:fldChar w:fldCharType="separate"/>
        </w:r>
        <w:r w:rsidR="00E97BB6">
          <w:rPr>
            <w:noProof/>
            <w:webHidden/>
          </w:rPr>
          <w:t>16</w:t>
        </w:r>
        <w:r w:rsidR="008819A6">
          <w:rPr>
            <w:noProof/>
            <w:webHidden/>
          </w:rPr>
          <w:fldChar w:fldCharType="end"/>
        </w:r>
      </w:hyperlink>
    </w:p>
    <w:p w14:paraId="3BF487D2" w14:textId="32AD2AC5" w:rsidR="008819A6" w:rsidRDefault="00977D91"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4" w:history="1">
        <w:r w:rsidR="008819A6" w:rsidRPr="0006690A">
          <w:rPr>
            <w:rStyle w:val="Hyperlink"/>
            <w:noProof/>
          </w:rPr>
          <w:t>Table 2</w:t>
        </w:r>
        <w:r w:rsidR="008819A6" w:rsidRPr="0006690A">
          <w:rPr>
            <w:rStyle w:val="Hyperlink"/>
            <w:noProof/>
          </w:rPr>
          <w:noBreakHyphen/>
          <w:t>3 Previous works summary on the video-to-video translation.</w:t>
        </w:r>
        <w:r w:rsidR="008819A6">
          <w:rPr>
            <w:noProof/>
            <w:webHidden/>
          </w:rPr>
          <w:tab/>
        </w:r>
        <w:r w:rsidR="008819A6">
          <w:rPr>
            <w:noProof/>
            <w:webHidden/>
          </w:rPr>
          <w:fldChar w:fldCharType="begin"/>
        </w:r>
        <w:r w:rsidR="008819A6">
          <w:rPr>
            <w:noProof/>
            <w:webHidden/>
          </w:rPr>
          <w:instrText xml:space="preserve"> PAGEREF _Toc54355994 \h </w:instrText>
        </w:r>
        <w:r w:rsidR="008819A6">
          <w:rPr>
            <w:noProof/>
            <w:webHidden/>
          </w:rPr>
        </w:r>
        <w:r w:rsidR="008819A6">
          <w:rPr>
            <w:noProof/>
            <w:webHidden/>
          </w:rPr>
          <w:fldChar w:fldCharType="separate"/>
        </w:r>
        <w:r w:rsidR="00E97BB6">
          <w:rPr>
            <w:noProof/>
            <w:webHidden/>
          </w:rPr>
          <w:t>23</w:t>
        </w:r>
        <w:r w:rsidR="008819A6">
          <w:rPr>
            <w:noProof/>
            <w:webHidden/>
          </w:rPr>
          <w:fldChar w:fldCharType="end"/>
        </w:r>
      </w:hyperlink>
    </w:p>
    <w:p w14:paraId="2F0B69F1" w14:textId="3A11B5C9" w:rsidR="008819A6" w:rsidRDefault="00977D91"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5" w:history="1">
        <w:r w:rsidR="008819A6" w:rsidRPr="0006690A">
          <w:rPr>
            <w:rStyle w:val="Hyperlink"/>
            <w:noProof/>
          </w:rPr>
          <w:t>Table 3</w:t>
        </w:r>
        <w:r w:rsidR="008819A6" w:rsidRPr="0006690A">
          <w:rPr>
            <w:rStyle w:val="Hyperlink"/>
            <w:noProof/>
          </w:rPr>
          <w:noBreakHyphen/>
          <w:t>1 Training dataset Sample (from Flower, Obama – Trump, and Adiss datasets)</w:t>
        </w:r>
        <w:r w:rsidR="008819A6">
          <w:rPr>
            <w:noProof/>
            <w:webHidden/>
          </w:rPr>
          <w:tab/>
        </w:r>
        <w:r w:rsidR="008819A6">
          <w:rPr>
            <w:noProof/>
            <w:webHidden/>
          </w:rPr>
          <w:fldChar w:fldCharType="begin"/>
        </w:r>
        <w:r w:rsidR="008819A6">
          <w:rPr>
            <w:noProof/>
            <w:webHidden/>
          </w:rPr>
          <w:instrText xml:space="preserve"> PAGEREF _Toc54355995 \h </w:instrText>
        </w:r>
        <w:r w:rsidR="008819A6">
          <w:rPr>
            <w:noProof/>
            <w:webHidden/>
          </w:rPr>
        </w:r>
        <w:r w:rsidR="008819A6">
          <w:rPr>
            <w:noProof/>
            <w:webHidden/>
          </w:rPr>
          <w:fldChar w:fldCharType="separate"/>
        </w:r>
        <w:r w:rsidR="00E97BB6">
          <w:rPr>
            <w:noProof/>
            <w:webHidden/>
          </w:rPr>
          <w:t>27</w:t>
        </w:r>
        <w:r w:rsidR="008819A6">
          <w:rPr>
            <w:noProof/>
            <w:webHidden/>
          </w:rPr>
          <w:fldChar w:fldCharType="end"/>
        </w:r>
      </w:hyperlink>
    </w:p>
    <w:p w14:paraId="63EC168B" w14:textId="0C95A777" w:rsidR="008819A6" w:rsidRDefault="00977D91"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6" w:history="1">
        <w:r w:rsidR="008819A6" w:rsidRPr="0006690A">
          <w:rPr>
            <w:rStyle w:val="Hyperlink"/>
            <w:noProof/>
          </w:rPr>
          <w:t>Table 3</w:t>
        </w:r>
        <w:r w:rsidR="008819A6" w:rsidRPr="0006690A">
          <w:rPr>
            <w:rStyle w:val="Hyperlink"/>
            <w:noProof/>
          </w:rPr>
          <w:noBreakHyphen/>
          <w:t>2 Viper dataset sample examples</w:t>
        </w:r>
        <w:r w:rsidR="008819A6">
          <w:rPr>
            <w:noProof/>
            <w:webHidden/>
          </w:rPr>
          <w:tab/>
        </w:r>
        <w:r w:rsidR="008819A6">
          <w:rPr>
            <w:noProof/>
            <w:webHidden/>
          </w:rPr>
          <w:fldChar w:fldCharType="begin"/>
        </w:r>
        <w:r w:rsidR="008819A6">
          <w:rPr>
            <w:noProof/>
            <w:webHidden/>
          </w:rPr>
          <w:instrText xml:space="preserve"> PAGEREF _Toc54355996 \h </w:instrText>
        </w:r>
        <w:r w:rsidR="008819A6">
          <w:rPr>
            <w:noProof/>
            <w:webHidden/>
          </w:rPr>
        </w:r>
        <w:r w:rsidR="008819A6">
          <w:rPr>
            <w:noProof/>
            <w:webHidden/>
          </w:rPr>
          <w:fldChar w:fldCharType="separate"/>
        </w:r>
        <w:r w:rsidR="00E97BB6">
          <w:rPr>
            <w:noProof/>
            <w:webHidden/>
          </w:rPr>
          <w:t>28</w:t>
        </w:r>
        <w:r w:rsidR="008819A6">
          <w:rPr>
            <w:noProof/>
            <w:webHidden/>
          </w:rPr>
          <w:fldChar w:fldCharType="end"/>
        </w:r>
      </w:hyperlink>
    </w:p>
    <w:p w14:paraId="7329C416" w14:textId="73D8BCD2" w:rsidR="008819A6" w:rsidRDefault="00977D91"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7" w:history="1">
        <w:r w:rsidR="008819A6" w:rsidRPr="0006690A">
          <w:rPr>
            <w:rStyle w:val="Hyperlink"/>
            <w:noProof/>
          </w:rPr>
          <w:t>Table 5</w:t>
        </w:r>
        <w:r w:rsidR="008819A6" w:rsidRPr="0006690A">
          <w:rPr>
            <w:rStyle w:val="Hyperlink"/>
            <w:noProof/>
          </w:rPr>
          <w:noBreakHyphen/>
          <w:t>1 Cycle GAN architecture convolutional layers</w:t>
        </w:r>
        <w:r w:rsidR="008819A6">
          <w:rPr>
            <w:noProof/>
            <w:webHidden/>
          </w:rPr>
          <w:tab/>
        </w:r>
        <w:r w:rsidR="008819A6">
          <w:rPr>
            <w:noProof/>
            <w:webHidden/>
          </w:rPr>
          <w:fldChar w:fldCharType="begin"/>
        </w:r>
        <w:r w:rsidR="008819A6">
          <w:rPr>
            <w:noProof/>
            <w:webHidden/>
          </w:rPr>
          <w:instrText xml:space="preserve"> PAGEREF _Toc54355997 \h </w:instrText>
        </w:r>
        <w:r w:rsidR="008819A6">
          <w:rPr>
            <w:noProof/>
            <w:webHidden/>
          </w:rPr>
        </w:r>
        <w:r w:rsidR="008819A6">
          <w:rPr>
            <w:noProof/>
            <w:webHidden/>
          </w:rPr>
          <w:fldChar w:fldCharType="separate"/>
        </w:r>
        <w:r w:rsidR="00E97BB6">
          <w:rPr>
            <w:noProof/>
            <w:webHidden/>
          </w:rPr>
          <w:t>42</w:t>
        </w:r>
        <w:r w:rsidR="008819A6">
          <w:rPr>
            <w:noProof/>
            <w:webHidden/>
          </w:rPr>
          <w:fldChar w:fldCharType="end"/>
        </w:r>
      </w:hyperlink>
    </w:p>
    <w:p w14:paraId="245467EB" w14:textId="4DFDFF51" w:rsidR="008819A6" w:rsidRDefault="00977D91"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8" w:history="1">
        <w:r w:rsidR="008819A6" w:rsidRPr="0006690A">
          <w:rPr>
            <w:rStyle w:val="Hyperlink"/>
            <w:noProof/>
          </w:rPr>
          <w:t>Table 5</w:t>
        </w:r>
        <w:r w:rsidR="008819A6" w:rsidRPr="0006690A">
          <w:rPr>
            <w:rStyle w:val="Hyperlink"/>
            <w:noProof/>
          </w:rPr>
          <w:noBreakHyphen/>
          <w:t>2 Lists of experimental classes.</w:t>
        </w:r>
        <w:r w:rsidR="008819A6">
          <w:rPr>
            <w:noProof/>
            <w:webHidden/>
          </w:rPr>
          <w:tab/>
        </w:r>
        <w:r w:rsidR="008819A6">
          <w:rPr>
            <w:noProof/>
            <w:webHidden/>
          </w:rPr>
          <w:fldChar w:fldCharType="begin"/>
        </w:r>
        <w:r w:rsidR="008819A6">
          <w:rPr>
            <w:noProof/>
            <w:webHidden/>
          </w:rPr>
          <w:instrText xml:space="preserve"> PAGEREF _Toc54355998 \h </w:instrText>
        </w:r>
        <w:r w:rsidR="008819A6">
          <w:rPr>
            <w:noProof/>
            <w:webHidden/>
          </w:rPr>
        </w:r>
        <w:r w:rsidR="008819A6">
          <w:rPr>
            <w:noProof/>
            <w:webHidden/>
          </w:rPr>
          <w:fldChar w:fldCharType="separate"/>
        </w:r>
        <w:r w:rsidR="00E97BB6">
          <w:rPr>
            <w:noProof/>
            <w:webHidden/>
          </w:rPr>
          <w:t>47</w:t>
        </w:r>
        <w:r w:rsidR="008819A6">
          <w:rPr>
            <w:noProof/>
            <w:webHidden/>
          </w:rPr>
          <w:fldChar w:fldCharType="end"/>
        </w:r>
      </w:hyperlink>
    </w:p>
    <w:p w14:paraId="552379D0" w14:textId="2B0A46A5" w:rsidR="008819A6" w:rsidRDefault="00977D91"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9" w:history="1">
        <w:r w:rsidR="008819A6" w:rsidRPr="0006690A">
          <w:rPr>
            <w:rStyle w:val="Hyperlink"/>
            <w:noProof/>
          </w:rPr>
          <w:t>Table 6</w:t>
        </w:r>
        <w:r w:rsidR="008819A6" w:rsidRPr="0006690A">
          <w:rPr>
            <w:rStyle w:val="Hyperlink"/>
            <w:noProof/>
          </w:rPr>
          <w:noBreakHyphen/>
          <w:t>1 IS score and Human evaluation study Result on flower Dataset</w:t>
        </w:r>
        <w:r w:rsidR="008819A6">
          <w:rPr>
            <w:noProof/>
            <w:webHidden/>
          </w:rPr>
          <w:tab/>
        </w:r>
        <w:r w:rsidR="008819A6">
          <w:rPr>
            <w:noProof/>
            <w:webHidden/>
          </w:rPr>
          <w:fldChar w:fldCharType="begin"/>
        </w:r>
        <w:r w:rsidR="008819A6">
          <w:rPr>
            <w:noProof/>
            <w:webHidden/>
          </w:rPr>
          <w:instrText xml:space="preserve"> PAGEREF _Toc54355999 \h </w:instrText>
        </w:r>
        <w:r w:rsidR="008819A6">
          <w:rPr>
            <w:noProof/>
            <w:webHidden/>
          </w:rPr>
        </w:r>
        <w:r w:rsidR="008819A6">
          <w:rPr>
            <w:noProof/>
            <w:webHidden/>
          </w:rPr>
          <w:fldChar w:fldCharType="separate"/>
        </w:r>
        <w:r w:rsidR="00E97BB6">
          <w:rPr>
            <w:noProof/>
            <w:webHidden/>
          </w:rPr>
          <w:t>49</w:t>
        </w:r>
        <w:r w:rsidR="008819A6">
          <w:rPr>
            <w:noProof/>
            <w:webHidden/>
          </w:rPr>
          <w:fldChar w:fldCharType="end"/>
        </w:r>
      </w:hyperlink>
    </w:p>
    <w:p w14:paraId="4D04F96D" w14:textId="23B3263D" w:rsidR="008819A6" w:rsidRDefault="00977D91"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6000" w:history="1">
        <w:r w:rsidR="008819A6" w:rsidRPr="0006690A">
          <w:rPr>
            <w:rStyle w:val="Hyperlink"/>
            <w:noProof/>
          </w:rPr>
          <w:t>Table 6</w:t>
        </w:r>
        <w:r w:rsidR="008819A6" w:rsidRPr="0006690A">
          <w:rPr>
            <w:rStyle w:val="Hyperlink"/>
            <w:noProof/>
          </w:rPr>
          <w:noBreakHyphen/>
          <w:t>2 IS score and Human evaluation study Result on Viper Dataset</w:t>
        </w:r>
        <w:r w:rsidR="008819A6">
          <w:rPr>
            <w:noProof/>
            <w:webHidden/>
          </w:rPr>
          <w:tab/>
        </w:r>
        <w:r w:rsidR="008819A6">
          <w:rPr>
            <w:noProof/>
            <w:webHidden/>
          </w:rPr>
          <w:fldChar w:fldCharType="begin"/>
        </w:r>
        <w:r w:rsidR="008819A6">
          <w:rPr>
            <w:noProof/>
            <w:webHidden/>
          </w:rPr>
          <w:instrText xml:space="preserve"> PAGEREF _Toc54356000 \h </w:instrText>
        </w:r>
        <w:r w:rsidR="008819A6">
          <w:rPr>
            <w:noProof/>
            <w:webHidden/>
          </w:rPr>
        </w:r>
        <w:r w:rsidR="008819A6">
          <w:rPr>
            <w:noProof/>
            <w:webHidden/>
          </w:rPr>
          <w:fldChar w:fldCharType="separate"/>
        </w:r>
        <w:r w:rsidR="00E97BB6">
          <w:rPr>
            <w:noProof/>
            <w:webHidden/>
          </w:rPr>
          <w:t>55</w:t>
        </w:r>
        <w:r w:rsidR="008819A6">
          <w:rPr>
            <w:noProof/>
            <w:webHidden/>
          </w:rPr>
          <w:fldChar w:fldCharType="end"/>
        </w:r>
      </w:hyperlink>
    </w:p>
    <w:p w14:paraId="52E1B4C5" w14:textId="5883A40B" w:rsidR="008819A6" w:rsidRDefault="00977D91"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6001" w:history="1">
        <w:r w:rsidR="008819A6" w:rsidRPr="0006690A">
          <w:rPr>
            <w:rStyle w:val="Hyperlink"/>
            <w:noProof/>
          </w:rPr>
          <w:t>Table 6</w:t>
        </w:r>
        <w:r w:rsidR="008819A6" w:rsidRPr="0006690A">
          <w:rPr>
            <w:rStyle w:val="Hyperlink"/>
            <w:noProof/>
          </w:rPr>
          <w:noBreakHyphen/>
          <w:t>3 Obama to trump inception score and human evaluation study.</w:t>
        </w:r>
        <w:r w:rsidR="008819A6">
          <w:rPr>
            <w:noProof/>
            <w:webHidden/>
          </w:rPr>
          <w:tab/>
        </w:r>
        <w:r w:rsidR="008819A6">
          <w:rPr>
            <w:noProof/>
            <w:webHidden/>
          </w:rPr>
          <w:fldChar w:fldCharType="begin"/>
        </w:r>
        <w:r w:rsidR="008819A6">
          <w:rPr>
            <w:noProof/>
            <w:webHidden/>
          </w:rPr>
          <w:instrText xml:space="preserve"> PAGEREF _Toc54356001 \h </w:instrText>
        </w:r>
        <w:r w:rsidR="008819A6">
          <w:rPr>
            <w:noProof/>
            <w:webHidden/>
          </w:rPr>
        </w:r>
        <w:r w:rsidR="008819A6">
          <w:rPr>
            <w:noProof/>
            <w:webHidden/>
          </w:rPr>
          <w:fldChar w:fldCharType="separate"/>
        </w:r>
        <w:r w:rsidR="00E97BB6">
          <w:rPr>
            <w:noProof/>
            <w:webHidden/>
          </w:rPr>
          <w:t>59</w:t>
        </w:r>
        <w:r w:rsidR="008819A6">
          <w:rPr>
            <w:noProof/>
            <w:webHidden/>
          </w:rPr>
          <w:fldChar w:fldCharType="end"/>
        </w:r>
      </w:hyperlink>
    </w:p>
    <w:p w14:paraId="37E0D22B" w14:textId="25050486" w:rsidR="008819A6" w:rsidRDefault="00977D91"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6002" w:history="1">
        <w:r w:rsidR="008819A6" w:rsidRPr="0006690A">
          <w:rPr>
            <w:rStyle w:val="Hyperlink"/>
            <w:noProof/>
          </w:rPr>
          <w:t>Table 6</w:t>
        </w:r>
        <w:r w:rsidR="008819A6" w:rsidRPr="0006690A">
          <w:rPr>
            <w:rStyle w:val="Hyperlink"/>
            <w:noProof/>
          </w:rPr>
          <w:noBreakHyphen/>
          <w:t>4 Abiy-to-Debretsion translation result</w:t>
        </w:r>
        <w:r w:rsidR="008819A6">
          <w:rPr>
            <w:noProof/>
            <w:webHidden/>
          </w:rPr>
          <w:tab/>
        </w:r>
        <w:r w:rsidR="008819A6">
          <w:rPr>
            <w:noProof/>
            <w:webHidden/>
          </w:rPr>
          <w:fldChar w:fldCharType="begin"/>
        </w:r>
        <w:r w:rsidR="008819A6">
          <w:rPr>
            <w:noProof/>
            <w:webHidden/>
          </w:rPr>
          <w:instrText xml:space="preserve"> PAGEREF _Toc54356002 \h </w:instrText>
        </w:r>
        <w:r w:rsidR="008819A6">
          <w:rPr>
            <w:noProof/>
            <w:webHidden/>
          </w:rPr>
        </w:r>
        <w:r w:rsidR="008819A6">
          <w:rPr>
            <w:noProof/>
            <w:webHidden/>
          </w:rPr>
          <w:fldChar w:fldCharType="separate"/>
        </w:r>
        <w:r w:rsidR="00E97BB6">
          <w:rPr>
            <w:noProof/>
            <w:webHidden/>
          </w:rPr>
          <w:t>60</w:t>
        </w:r>
        <w:r w:rsidR="008819A6">
          <w:rPr>
            <w:noProof/>
            <w:webHidden/>
          </w:rPr>
          <w:fldChar w:fldCharType="end"/>
        </w:r>
      </w:hyperlink>
    </w:p>
    <w:p w14:paraId="72AD12F8" w14:textId="46EB84FA" w:rsidR="005D3CF0" w:rsidRPr="00911DBA" w:rsidRDefault="005D3CF0" w:rsidP="00BE64AF">
      <w:pPr>
        <w:spacing w:before="0" w:after="0"/>
        <w:jc w:val="right"/>
        <w:rPr>
          <w:sz w:val="28"/>
          <w:szCs w:val="28"/>
        </w:rPr>
        <w:sectPr w:rsidR="005D3CF0" w:rsidRPr="00911DBA" w:rsidSect="008B4DEE">
          <w:pgSz w:w="11906" w:h="16838" w:code="9"/>
          <w:pgMar w:top="1440" w:right="1440" w:bottom="1440" w:left="1701" w:header="720" w:footer="720" w:gutter="0"/>
          <w:pgNumType w:fmt="lowerRoman"/>
          <w:cols w:space="720"/>
          <w:docGrid w:linePitch="360"/>
        </w:sectPr>
      </w:pPr>
      <w:r w:rsidRPr="00911DBA">
        <w:rPr>
          <w:sz w:val="28"/>
          <w:szCs w:val="28"/>
        </w:rPr>
        <w:fldChar w:fldCharType="end"/>
      </w:r>
    </w:p>
    <w:p w14:paraId="7ADF78BF" w14:textId="77777777" w:rsidR="00EE3F33" w:rsidRDefault="00EE3F33" w:rsidP="00A6662D">
      <w:pPr>
        <w:pStyle w:val="Heading1"/>
        <w:sectPr w:rsidR="00EE3F33" w:rsidSect="00EE3F33">
          <w:type w:val="continuous"/>
          <w:pgSz w:w="11906" w:h="16838" w:code="9"/>
          <w:pgMar w:top="1440" w:right="1440" w:bottom="1440" w:left="1701" w:header="720" w:footer="720" w:gutter="0"/>
          <w:pgNumType w:fmt="lowerRoman"/>
          <w:cols w:space="720"/>
          <w:docGrid w:linePitch="360"/>
        </w:sectPr>
      </w:pPr>
    </w:p>
    <w:p w14:paraId="1714226D" w14:textId="6BA2981F" w:rsidR="00A14690" w:rsidRPr="00A6662D" w:rsidRDefault="005D3CF0" w:rsidP="00A6662D">
      <w:pPr>
        <w:pStyle w:val="Heading1"/>
        <w:rPr>
          <w:rFonts w:cs="Times New Roman"/>
        </w:rPr>
      </w:pPr>
      <w:bookmarkStart w:id="8" w:name="_Toc54363739"/>
      <w:r w:rsidRPr="00911DBA">
        <w:rPr>
          <w:rFonts w:cs="Times New Roman"/>
        </w:rPr>
        <w:lastRenderedPageBreak/>
        <w:t>LIST OF FIGURES</w:t>
      </w:r>
      <w:bookmarkEnd w:id="8"/>
      <w:r w:rsidRPr="00911DBA">
        <w:rPr>
          <w:rFonts w:cs="Times New Roman"/>
        </w:rPr>
        <w:t xml:space="preserve"> </w:t>
      </w:r>
      <w:r w:rsidRPr="00911DBA">
        <w:fldChar w:fldCharType="begin"/>
      </w:r>
      <w:r w:rsidRPr="00BE64AF">
        <w:instrText xml:space="preserve"> TOC \h \z \c "Figure" </w:instrText>
      </w:r>
      <w:r w:rsidRPr="00911DBA">
        <w:fldChar w:fldCharType="separate"/>
      </w:r>
    </w:p>
    <w:p w14:paraId="7A79738E" w14:textId="17839A31"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80" w:history="1">
        <w:r w:rsidR="00A14690" w:rsidRPr="00BB0B30">
          <w:rPr>
            <w:rStyle w:val="Hyperlink"/>
            <w:noProof/>
          </w:rPr>
          <w:t>Figure 1</w:t>
        </w:r>
        <w:r w:rsidR="00A14690" w:rsidRPr="00BB0B30">
          <w:rPr>
            <w:rStyle w:val="Hyperlink"/>
            <w:noProof/>
          </w:rPr>
          <w:noBreakHyphen/>
          <w:t>1(a) input image. (b) style image. (c) output image.</w:t>
        </w:r>
        <w:r w:rsidR="00A14690">
          <w:rPr>
            <w:noProof/>
            <w:webHidden/>
          </w:rPr>
          <w:tab/>
        </w:r>
        <w:r w:rsidR="00A14690">
          <w:rPr>
            <w:noProof/>
            <w:webHidden/>
          </w:rPr>
          <w:fldChar w:fldCharType="begin"/>
        </w:r>
        <w:r w:rsidR="00A14690">
          <w:rPr>
            <w:noProof/>
            <w:webHidden/>
          </w:rPr>
          <w:instrText xml:space="preserve"> PAGEREF _Toc54357380 \h </w:instrText>
        </w:r>
        <w:r w:rsidR="00A14690">
          <w:rPr>
            <w:noProof/>
            <w:webHidden/>
          </w:rPr>
        </w:r>
        <w:r w:rsidR="00A14690">
          <w:rPr>
            <w:noProof/>
            <w:webHidden/>
          </w:rPr>
          <w:fldChar w:fldCharType="separate"/>
        </w:r>
        <w:r w:rsidR="00E97BB6">
          <w:rPr>
            <w:noProof/>
            <w:webHidden/>
          </w:rPr>
          <w:t>2</w:t>
        </w:r>
        <w:r w:rsidR="00A14690">
          <w:rPr>
            <w:noProof/>
            <w:webHidden/>
          </w:rPr>
          <w:fldChar w:fldCharType="end"/>
        </w:r>
      </w:hyperlink>
    </w:p>
    <w:p w14:paraId="20530520" w14:textId="74430DB5"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r:id="rId15" w:anchor="_Toc54357381" w:history="1">
        <w:r w:rsidR="00A14690" w:rsidRPr="00BB0B30">
          <w:rPr>
            <w:rStyle w:val="Hyperlink"/>
            <w:noProof/>
          </w:rPr>
          <w:t>Figure 1</w:t>
        </w:r>
        <w:r w:rsidR="00A14690" w:rsidRPr="00BB0B30">
          <w:rPr>
            <w:rStyle w:val="Hyperlink"/>
            <w:noProof/>
          </w:rPr>
          <w:noBreakHyphen/>
          <w:t>2 Cycle Gan vs Recycle GAN</w:t>
        </w:r>
        <w:r w:rsidR="00A14690">
          <w:rPr>
            <w:noProof/>
            <w:webHidden/>
          </w:rPr>
          <w:tab/>
        </w:r>
        <w:r w:rsidR="00A14690">
          <w:rPr>
            <w:noProof/>
            <w:webHidden/>
          </w:rPr>
          <w:fldChar w:fldCharType="begin"/>
        </w:r>
        <w:r w:rsidR="00A14690">
          <w:rPr>
            <w:noProof/>
            <w:webHidden/>
          </w:rPr>
          <w:instrText xml:space="preserve"> PAGEREF _Toc54357381 \h </w:instrText>
        </w:r>
        <w:r w:rsidR="00A14690">
          <w:rPr>
            <w:noProof/>
            <w:webHidden/>
          </w:rPr>
        </w:r>
        <w:r w:rsidR="00A14690">
          <w:rPr>
            <w:noProof/>
            <w:webHidden/>
          </w:rPr>
          <w:fldChar w:fldCharType="separate"/>
        </w:r>
        <w:r w:rsidR="00E97BB6">
          <w:rPr>
            <w:noProof/>
            <w:webHidden/>
          </w:rPr>
          <w:t>3</w:t>
        </w:r>
        <w:r w:rsidR="00A14690">
          <w:rPr>
            <w:noProof/>
            <w:webHidden/>
          </w:rPr>
          <w:fldChar w:fldCharType="end"/>
        </w:r>
      </w:hyperlink>
    </w:p>
    <w:p w14:paraId="2BF85DE4" w14:textId="66AEC294"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r:id="rId16" w:anchor="_Toc54357382" w:history="1">
        <w:r w:rsidR="00A14690" w:rsidRPr="00BB0B30">
          <w:rPr>
            <w:rStyle w:val="Hyperlink"/>
            <w:noProof/>
          </w:rPr>
          <w:t>Figure 2</w:t>
        </w:r>
        <w:r w:rsidR="00A14690" w:rsidRPr="00BB0B30">
          <w:rPr>
            <w:rStyle w:val="Hyperlink"/>
            <w:noProof/>
          </w:rPr>
          <w:noBreakHyphen/>
          <w:t xml:space="preserve">1 GAN framework structure GAN: Discriminator </w:t>
        </w:r>
        <w:r w:rsidR="00A14690" w:rsidRPr="00BB0B30">
          <w:rPr>
            <w:rStyle w:val="Hyperlink"/>
            <w:rFonts w:ascii="Cambria Math" w:hAnsi="Cambria Math" w:cs="Cambria Math"/>
            <w:noProof/>
          </w:rPr>
          <w:t>𝐷(x)</w:t>
        </w:r>
        <w:r w:rsidR="00A14690" w:rsidRPr="00BB0B30">
          <w:rPr>
            <w:rStyle w:val="Hyperlink"/>
            <w:noProof/>
          </w:rPr>
          <w:t xml:space="preserve"> and Generator </w:t>
        </w:r>
        <w:r w:rsidR="00A14690" w:rsidRPr="00BB0B30">
          <w:rPr>
            <w:rStyle w:val="Hyperlink"/>
            <w:rFonts w:ascii="Cambria Math" w:hAnsi="Cambria Math" w:cs="Cambria Math"/>
            <w:noProof/>
          </w:rPr>
          <w:t>𝐺(z)</w:t>
        </w:r>
        <w:r w:rsidR="00A14690">
          <w:rPr>
            <w:noProof/>
            <w:webHidden/>
          </w:rPr>
          <w:tab/>
        </w:r>
        <w:r w:rsidR="00A14690">
          <w:rPr>
            <w:noProof/>
            <w:webHidden/>
          </w:rPr>
          <w:fldChar w:fldCharType="begin"/>
        </w:r>
        <w:r w:rsidR="00A14690">
          <w:rPr>
            <w:noProof/>
            <w:webHidden/>
          </w:rPr>
          <w:instrText xml:space="preserve"> PAGEREF _Toc54357382 \h </w:instrText>
        </w:r>
        <w:r w:rsidR="00A14690">
          <w:rPr>
            <w:noProof/>
            <w:webHidden/>
          </w:rPr>
        </w:r>
        <w:r w:rsidR="00A14690">
          <w:rPr>
            <w:noProof/>
            <w:webHidden/>
          </w:rPr>
          <w:fldChar w:fldCharType="separate"/>
        </w:r>
        <w:r w:rsidR="00E97BB6">
          <w:rPr>
            <w:noProof/>
            <w:webHidden/>
          </w:rPr>
          <w:t>10</w:t>
        </w:r>
        <w:r w:rsidR="00A14690">
          <w:rPr>
            <w:noProof/>
            <w:webHidden/>
          </w:rPr>
          <w:fldChar w:fldCharType="end"/>
        </w:r>
      </w:hyperlink>
    </w:p>
    <w:p w14:paraId="7236AF52" w14:textId="0E93EF3F"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r:id="rId17" w:anchor="_Toc54357383" w:history="1">
        <w:r w:rsidR="00A14690" w:rsidRPr="00BB0B30">
          <w:rPr>
            <w:rStyle w:val="Hyperlink"/>
            <w:noProof/>
          </w:rPr>
          <w:t>Figure 2</w:t>
        </w:r>
        <w:r w:rsidR="00A14690" w:rsidRPr="00BB0B30">
          <w:rPr>
            <w:rStyle w:val="Hyperlink"/>
            <w:noProof/>
          </w:rPr>
          <w:noBreakHyphen/>
          <w:t>2 Conditional GAN Architecture</w:t>
        </w:r>
        <w:r w:rsidR="00A14690">
          <w:rPr>
            <w:noProof/>
            <w:webHidden/>
          </w:rPr>
          <w:tab/>
        </w:r>
        <w:r w:rsidR="00A14690">
          <w:rPr>
            <w:noProof/>
            <w:webHidden/>
          </w:rPr>
          <w:fldChar w:fldCharType="begin"/>
        </w:r>
        <w:r w:rsidR="00A14690">
          <w:rPr>
            <w:noProof/>
            <w:webHidden/>
          </w:rPr>
          <w:instrText xml:space="preserve"> PAGEREF _Toc54357383 \h </w:instrText>
        </w:r>
        <w:r w:rsidR="00A14690">
          <w:rPr>
            <w:noProof/>
            <w:webHidden/>
          </w:rPr>
        </w:r>
        <w:r w:rsidR="00A14690">
          <w:rPr>
            <w:noProof/>
            <w:webHidden/>
          </w:rPr>
          <w:fldChar w:fldCharType="separate"/>
        </w:r>
        <w:r w:rsidR="00E97BB6">
          <w:rPr>
            <w:noProof/>
            <w:webHidden/>
          </w:rPr>
          <w:t>13</w:t>
        </w:r>
        <w:r w:rsidR="00A14690">
          <w:rPr>
            <w:noProof/>
            <w:webHidden/>
          </w:rPr>
          <w:fldChar w:fldCharType="end"/>
        </w:r>
      </w:hyperlink>
    </w:p>
    <w:p w14:paraId="36F0BF2C" w14:textId="399B33FB"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84" w:history="1">
        <w:r w:rsidR="00A14690" w:rsidRPr="00BB0B30">
          <w:rPr>
            <w:rStyle w:val="Hyperlink"/>
            <w:noProof/>
          </w:rPr>
          <w:t>Figure 2</w:t>
        </w:r>
        <w:r w:rsidR="00A14690" w:rsidRPr="00BB0B30">
          <w:rPr>
            <w:rStyle w:val="Hyperlink"/>
            <w:noProof/>
          </w:rPr>
          <w:noBreakHyphen/>
          <w:t>3 Amharic to English language translation using google translator (Example).</w:t>
        </w:r>
        <w:r w:rsidR="00A14690">
          <w:rPr>
            <w:noProof/>
            <w:webHidden/>
          </w:rPr>
          <w:tab/>
        </w:r>
        <w:r w:rsidR="00A14690">
          <w:rPr>
            <w:noProof/>
            <w:webHidden/>
          </w:rPr>
          <w:fldChar w:fldCharType="begin"/>
        </w:r>
        <w:r w:rsidR="00A14690">
          <w:rPr>
            <w:noProof/>
            <w:webHidden/>
          </w:rPr>
          <w:instrText xml:space="preserve"> PAGEREF _Toc54357384 \h </w:instrText>
        </w:r>
        <w:r w:rsidR="00A14690">
          <w:rPr>
            <w:noProof/>
            <w:webHidden/>
          </w:rPr>
        </w:r>
        <w:r w:rsidR="00A14690">
          <w:rPr>
            <w:noProof/>
            <w:webHidden/>
          </w:rPr>
          <w:fldChar w:fldCharType="separate"/>
        </w:r>
        <w:r w:rsidR="00E97BB6">
          <w:rPr>
            <w:noProof/>
            <w:webHidden/>
          </w:rPr>
          <w:t>15</w:t>
        </w:r>
        <w:r w:rsidR="00A14690">
          <w:rPr>
            <w:noProof/>
            <w:webHidden/>
          </w:rPr>
          <w:fldChar w:fldCharType="end"/>
        </w:r>
      </w:hyperlink>
    </w:p>
    <w:p w14:paraId="4CE2C17E" w14:textId="52E8C7E2"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r:id="rId18" w:anchor="_Toc54357385" w:history="1">
        <w:r w:rsidR="00A14690" w:rsidRPr="00BB0B30">
          <w:rPr>
            <w:rStyle w:val="Hyperlink"/>
            <w:noProof/>
          </w:rPr>
          <w:t>Figure 2</w:t>
        </w:r>
        <w:r w:rsidR="00A14690" w:rsidRPr="00BB0B30">
          <w:rPr>
            <w:rStyle w:val="Hyperlink"/>
            <w:noProof/>
          </w:rPr>
          <w:noBreakHyphen/>
          <w:t>4 (A) pair shoe dataset sample from Pix2pix, (B) Sunny to Rainy translation</w:t>
        </w:r>
        <w:r w:rsidR="00A14690">
          <w:rPr>
            <w:noProof/>
            <w:webHidden/>
          </w:rPr>
          <w:tab/>
        </w:r>
        <w:r w:rsidR="00A14690">
          <w:rPr>
            <w:noProof/>
            <w:webHidden/>
          </w:rPr>
          <w:fldChar w:fldCharType="begin"/>
        </w:r>
        <w:r w:rsidR="00A14690">
          <w:rPr>
            <w:noProof/>
            <w:webHidden/>
          </w:rPr>
          <w:instrText xml:space="preserve"> PAGEREF _Toc54357385 \h </w:instrText>
        </w:r>
        <w:r w:rsidR="00A14690">
          <w:rPr>
            <w:noProof/>
            <w:webHidden/>
          </w:rPr>
        </w:r>
        <w:r w:rsidR="00A14690">
          <w:rPr>
            <w:noProof/>
            <w:webHidden/>
          </w:rPr>
          <w:fldChar w:fldCharType="separate"/>
        </w:r>
        <w:r w:rsidR="00E97BB6">
          <w:rPr>
            <w:noProof/>
            <w:webHidden/>
          </w:rPr>
          <w:t>16</w:t>
        </w:r>
        <w:r w:rsidR="00A14690">
          <w:rPr>
            <w:noProof/>
            <w:webHidden/>
          </w:rPr>
          <w:fldChar w:fldCharType="end"/>
        </w:r>
      </w:hyperlink>
    </w:p>
    <w:p w14:paraId="3225D5B1" w14:textId="56700FD1"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r:id="rId19" w:anchor="_Toc54357386" w:history="1">
        <w:r w:rsidR="00A14690" w:rsidRPr="00BB0B30">
          <w:rPr>
            <w:rStyle w:val="Hyperlink"/>
            <w:noProof/>
          </w:rPr>
          <w:t>Figure 2</w:t>
        </w:r>
        <w:r w:rsidR="00A14690" w:rsidRPr="00BB0B30">
          <w:rPr>
            <w:rStyle w:val="Hyperlink"/>
            <w:noProof/>
          </w:rPr>
          <w:noBreakHyphen/>
          <w:t>5 Detection of the optical flow in three consecutive images.</w:t>
        </w:r>
        <w:r w:rsidR="00A14690">
          <w:rPr>
            <w:noProof/>
            <w:webHidden/>
          </w:rPr>
          <w:tab/>
        </w:r>
        <w:r w:rsidR="00A14690">
          <w:rPr>
            <w:noProof/>
            <w:webHidden/>
          </w:rPr>
          <w:fldChar w:fldCharType="begin"/>
        </w:r>
        <w:r w:rsidR="00A14690">
          <w:rPr>
            <w:noProof/>
            <w:webHidden/>
          </w:rPr>
          <w:instrText xml:space="preserve"> PAGEREF _Toc54357386 \h </w:instrText>
        </w:r>
        <w:r w:rsidR="00A14690">
          <w:rPr>
            <w:noProof/>
            <w:webHidden/>
          </w:rPr>
        </w:r>
        <w:r w:rsidR="00A14690">
          <w:rPr>
            <w:noProof/>
            <w:webHidden/>
          </w:rPr>
          <w:fldChar w:fldCharType="separate"/>
        </w:r>
        <w:r w:rsidR="00E97BB6">
          <w:rPr>
            <w:noProof/>
            <w:webHidden/>
          </w:rPr>
          <w:t>18</w:t>
        </w:r>
        <w:r w:rsidR="00A14690">
          <w:rPr>
            <w:noProof/>
            <w:webHidden/>
          </w:rPr>
          <w:fldChar w:fldCharType="end"/>
        </w:r>
      </w:hyperlink>
    </w:p>
    <w:p w14:paraId="7083B5C0" w14:textId="555597F7"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r:id="rId20" w:anchor="_Toc54357387" w:history="1">
        <w:r w:rsidR="00A14690" w:rsidRPr="00BB0B30">
          <w:rPr>
            <w:rStyle w:val="Hyperlink"/>
            <w:noProof/>
          </w:rPr>
          <w:t>Figure 2</w:t>
        </w:r>
        <w:r w:rsidR="00A14690" w:rsidRPr="00BB0B30">
          <w:rPr>
            <w:rStyle w:val="Hyperlink"/>
            <w:noProof/>
          </w:rPr>
          <w:noBreakHyphen/>
          <w:t>6 Pose extraction to transfer pose.</w:t>
        </w:r>
        <w:r w:rsidR="00A14690">
          <w:rPr>
            <w:noProof/>
            <w:webHidden/>
          </w:rPr>
          <w:tab/>
        </w:r>
        <w:r w:rsidR="00A14690">
          <w:rPr>
            <w:noProof/>
            <w:webHidden/>
          </w:rPr>
          <w:fldChar w:fldCharType="begin"/>
        </w:r>
        <w:r w:rsidR="00A14690">
          <w:rPr>
            <w:noProof/>
            <w:webHidden/>
          </w:rPr>
          <w:instrText xml:space="preserve"> PAGEREF _Toc54357387 \h </w:instrText>
        </w:r>
        <w:r w:rsidR="00A14690">
          <w:rPr>
            <w:noProof/>
            <w:webHidden/>
          </w:rPr>
        </w:r>
        <w:r w:rsidR="00A14690">
          <w:rPr>
            <w:noProof/>
            <w:webHidden/>
          </w:rPr>
          <w:fldChar w:fldCharType="separate"/>
        </w:r>
        <w:r w:rsidR="00E97BB6">
          <w:rPr>
            <w:noProof/>
            <w:webHidden/>
          </w:rPr>
          <w:t>20</w:t>
        </w:r>
        <w:r w:rsidR="00A14690">
          <w:rPr>
            <w:noProof/>
            <w:webHidden/>
          </w:rPr>
          <w:fldChar w:fldCharType="end"/>
        </w:r>
      </w:hyperlink>
    </w:p>
    <w:p w14:paraId="07E06769" w14:textId="3E8B55E4"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88" w:history="1">
        <w:r w:rsidR="00A14690" w:rsidRPr="00BB0B30">
          <w:rPr>
            <w:rStyle w:val="Hyperlink"/>
            <w:noProof/>
          </w:rPr>
          <w:t>Figure 3</w:t>
        </w:r>
        <w:r w:rsidR="00A14690" w:rsidRPr="00BB0B30">
          <w:rPr>
            <w:rStyle w:val="Hyperlink"/>
            <w:noProof/>
          </w:rPr>
          <w:noBreakHyphen/>
          <w:t>1  Deep Learning Framework comparison.</w:t>
        </w:r>
        <w:r w:rsidR="00A14690">
          <w:rPr>
            <w:noProof/>
            <w:webHidden/>
          </w:rPr>
          <w:tab/>
        </w:r>
        <w:r w:rsidR="00A14690">
          <w:rPr>
            <w:noProof/>
            <w:webHidden/>
          </w:rPr>
          <w:fldChar w:fldCharType="begin"/>
        </w:r>
        <w:r w:rsidR="00A14690">
          <w:rPr>
            <w:noProof/>
            <w:webHidden/>
          </w:rPr>
          <w:instrText xml:space="preserve"> PAGEREF _Toc54357388 \h </w:instrText>
        </w:r>
        <w:r w:rsidR="00A14690">
          <w:rPr>
            <w:noProof/>
            <w:webHidden/>
          </w:rPr>
        </w:r>
        <w:r w:rsidR="00A14690">
          <w:rPr>
            <w:noProof/>
            <w:webHidden/>
          </w:rPr>
          <w:fldChar w:fldCharType="separate"/>
        </w:r>
        <w:r w:rsidR="00E97BB6">
          <w:rPr>
            <w:noProof/>
            <w:webHidden/>
          </w:rPr>
          <w:t>29</w:t>
        </w:r>
        <w:r w:rsidR="00A14690">
          <w:rPr>
            <w:noProof/>
            <w:webHidden/>
          </w:rPr>
          <w:fldChar w:fldCharType="end"/>
        </w:r>
      </w:hyperlink>
    </w:p>
    <w:p w14:paraId="46EBE6E9" w14:textId="58365719"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89" w:history="1">
        <w:r w:rsidR="00A14690" w:rsidRPr="00BB0B30">
          <w:rPr>
            <w:rStyle w:val="Hyperlink"/>
            <w:noProof/>
          </w:rPr>
          <w:t>Figure 3</w:t>
        </w:r>
        <w:r w:rsidR="00A14690" w:rsidRPr="00BB0B30">
          <w:rPr>
            <w:rStyle w:val="Hyperlink"/>
            <w:noProof/>
          </w:rPr>
          <w:noBreakHyphen/>
          <w:t>2 Benchmark Analysis on EfficientNet-B7</w:t>
        </w:r>
        <w:r w:rsidR="00A14690">
          <w:rPr>
            <w:noProof/>
            <w:webHidden/>
          </w:rPr>
          <w:tab/>
        </w:r>
        <w:r w:rsidR="00A14690">
          <w:rPr>
            <w:noProof/>
            <w:webHidden/>
          </w:rPr>
          <w:fldChar w:fldCharType="begin"/>
        </w:r>
        <w:r w:rsidR="00A14690">
          <w:rPr>
            <w:noProof/>
            <w:webHidden/>
          </w:rPr>
          <w:instrText xml:space="preserve"> PAGEREF _Toc54357389 \h </w:instrText>
        </w:r>
        <w:r w:rsidR="00A14690">
          <w:rPr>
            <w:noProof/>
            <w:webHidden/>
          </w:rPr>
        </w:r>
        <w:r w:rsidR="00A14690">
          <w:rPr>
            <w:noProof/>
            <w:webHidden/>
          </w:rPr>
          <w:fldChar w:fldCharType="separate"/>
        </w:r>
        <w:r w:rsidR="00E97BB6">
          <w:rPr>
            <w:noProof/>
            <w:webHidden/>
          </w:rPr>
          <w:t>31</w:t>
        </w:r>
        <w:r w:rsidR="00A14690">
          <w:rPr>
            <w:noProof/>
            <w:webHidden/>
          </w:rPr>
          <w:fldChar w:fldCharType="end"/>
        </w:r>
      </w:hyperlink>
    </w:p>
    <w:p w14:paraId="63064239" w14:textId="2FD5371C"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0" w:history="1">
        <w:r w:rsidR="00A14690" w:rsidRPr="00BB0B30">
          <w:rPr>
            <w:rStyle w:val="Hyperlink"/>
            <w:noProof/>
          </w:rPr>
          <w:t>Figure 4</w:t>
        </w:r>
        <w:r w:rsidR="00A14690" w:rsidRPr="00BB0B30">
          <w:rPr>
            <w:rStyle w:val="Hyperlink"/>
            <w:noProof/>
          </w:rPr>
          <w:noBreakHyphen/>
          <w:t>1 Model Architecture.</w:t>
        </w:r>
        <w:r w:rsidR="00A14690">
          <w:rPr>
            <w:noProof/>
            <w:webHidden/>
          </w:rPr>
          <w:tab/>
        </w:r>
        <w:r w:rsidR="00A14690">
          <w:rPr>
            <w:noProof/>
            <w:webHidden/>
          </w:rPr>
          <w:fldChar w:fldCharType="begin"/>
        </w:r>
        <w:r w:rsidR="00A14690">
          <w:rPr>
            <w:noProof/>
            <w:webHidden/>
          </w:rPr>
          <w:instrText xml:space="preserve"> PAGEREF _Toc54357390 \h </w:instrText>
        </w:r>
        <w:r w:rsidR="00A14690">
          <w:rPr>
            <w:noProof/>
            <w:webHidden/>
          </w:rPr>
        </w:r>
        <w:r w:rsidR="00A14690">
          <w:rPr>
            <w:noProof/>
            <w:webHidden/>
          </w:rPr>
          <w:fldChar w:fldCharType="separate"/>
        </w:r>
        <w:r w:rsidR="00E97BB6">
          <w:rPr>
            <w:noProof/>
            <w:webHidden/>
          </w:rPr>
          <w:t>33</w:t>
        </w:r>
        <w:r w:rsidR="00A14690">
          <w:rPr>
            <w:noProof/>
            <w:webHidden/>
          </w:rPr>
          <w:fldChar w:fldCharType="end"/>
        </w:r>
      </w:hyperlink>
    </w:p>
    <w:p w14:paraId="02276CC9" w14:textId="77F01C6F"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1" w:history="1">
        <w:r w:rsidR="00A14690" w:rsidRPr="00BB0B30">
          <w:rPr>
            <w:rStyle w:val="Hyperlink"/>
            <w:noProof/>
          </w:rPr>
          <w:t>Figure 4</w:t>
        </w:r>
        <w:r w:rsidR="00A14690" w:rsidRPr="00BB0B30">
          <w:rPr>
            <w:rStyle w:val="Hyperlink"/>
            <w:noProof/>
          </w:rPr>
          <w:noBreakHyphen/>
          <w:t>2 Temporal Discriminator Network</w:t>
        </w:r>
        <w:r w:rsidR="00A14690">
          <w:rPr>
            <w:noProof/>
            <w:webHidden/>
          </w:rPr>
          <w:tab/>
        </w:r>
        <w:r w:rsidR="00A14690">
          <w:rPr>
            <w:noProof/>
            <w:webHidden/>
          </w:rPr>
          <w:fldChar w:fldCharType="begin"/>
        </w:r>
        <w:r w:rsidR="00A14690">
          <w:rPr>
            <w:noProof/>
            <w:webHidden/>
          </w:rPr>
          <w:instrText xml:space="preserve"> PAGEREF _Toc54357391 \h </w:instrText>
        </w:r>
        <w:r w:rsidR="00A14690">
          <w:rPr>
            <w:noProof/>
            <w:webHidden/>
          </w:rPr>
        </w:r>
        <w:r w:rsidR="00A14690">
          <w:rPr>
            <w:noProof/>
            <w:webHidden/>
          </w:rPr>
          <w:fldChar w:fldCharType="separate"/>
        </w:r>
        <w:r w:rsidR="00E97BB6">
          <w:rPr>
            <w:noProof/>
            <w:webHidden/>
          </w:rPr>
          <w:t>38</w:t>
        </w:r>
        <w:r w:rsidR="00A14690">
          <w:rPr>
            <w:noProof/>
            <w:webHidden/>
          </w:rPr>
          <w:fldChar w:fldCharType="end"/>
        </w:r>
      </w:hyperlink>
    </w:p>
    <w:p w14:paraId="3D8519F6" w14:textId="2C5A02DD"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2" w:history="1">
        <w:r w:rsidR="00A14690" w:rsidRPr="00BB0B30">
          <w:rPr>
            <w:rStyle w:val="Hyperlink"/>
            <w:noProof/>
          </w:rPr>
          <w:t>Figure 6</w:t>
        </w:r>
        <w:r w:rsidR="00A14690" w:rsidRPr="00BB0B30">
          <w:rPr>
            <w:rStyle w:val="Hyperlink"/>
            <w:noProof/>
          </w:rPr>
          <w:noBreakHyphen/>
          <w:t>1 Human evaluation study on flower dataset</w:t>
        </w:r>
        <w:r w:rsidR="00A14690">
          <w:rPr>
            <w:noProof/>
            <w:webHidden/>
          </w:rPr>
          <w:tab/>
        </w:r>
        <w:r w:rsidR="00A14690">
          <w:rPr>
            <w:noProof/>
            <w:webHidden/>
          </w:rPr>
          <w:fldChar w:fldCharType="begin"/>
        </w:r>
        <w:r w:rsidR="00A14690">
          <w:rPr>
            <w:noProof/>
            <w:webHidden/>
          </w:rPr>
          <w:instrText xml:space="preserve"> PAGEREF _Toc54357392 \h </w:instrText>
        </w:r>
        <w:r w:rsidR="00A14690">
          <w:rPr>
            <w:noProof/>
            <w:webHidden/>
          </w:rPr>
        </w:r>
        <w:r w:rsidR="00A14690">
          <w:rPr>
            <w:noProof/>
            <w:webHidden/>
          </w:rPr>
          <w:fldChar w:fldCharType="separate"/>
        </w:r>
        <w:r w:rsidR="00E97BB6">
          <w:rPr>
            <w:noProof/>
            <w:webHidden/>
          </w:rPr>
          <w:t>50</w:t>
        </w:r>
        <w:r w:rsidR="00A14690">
          <w:rPr>
            <w:noProof/>
            <w:webHidden/>
          </w:rPr>
          <w:fldChar w:fldCharType="end"/>
        </w:r>
      </w:hyperlink>
    </w:p>
    <w:p w14:paraId="3641BC06" w14:textId="10A373D8"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3" w:history="1">
        <w:r w:rsidR="00A14690" w:rsidRPr="00BB0B30">
          <w:rPr>
            <w:rStyle w:val="Hyperlink"/>
            <w:noProof/>
          </w:rPr>
          <w:t>Figure 6</w:t>
        </w:r>
        <w:r w:rsidR="00A14690" w:rsidRPr="00BB0B30">
          <w:rPr>
            <w:rStyle w:val="Hyperlink"/>
            <w:noProof/>
          </w:rPr>
          <w:noBreakHyphen/>
          <w:t>2 Training loss, vanishing problem on CC+CP+TD</w:t>
        </w:r>
        <w:r w:rsidR="00A14690">
          <w:rPr>
            <w:noProof/>
            <w:webHidden/>
          </w:rPr>
          <w:tab/>
        </w:r>
        <w:r w:rsidR="00A14690">
          <w:rPr>
            <w:noProof/>
            <w:webHidden/>
          </w:rPr>
          <w:fldChar w:fldCharType="begin"/>
        </w:r>
        <w:r w:rsidR="00A14690">
          <w:rPr>
            <w:noProof/>
            <w:webHidden/>
          </w:rPr>
          <w:instrText xml:space="preserve"> PAGEREF _Toc54357393 \h </w:instrText>
        </w:r>
        <w:r w:rsidR="00A14690">
          <w:rPr>
            <w:noProof/>
            <w:webHidden/>
          </w:rPr>
        </w:r>
        <w:r w:rsidR="00A14690">
          <w:rPr>
            <w:noProof/>
            <w:webHidden/>
          </w:rPr>
          <w:fldChar w:fldCharType="separate"/>
        </w:r>
        <w:r w:rsidR="00E97BB6">
          <w:rPr>
            <w:noProof/>
            <w:webHidden/>
          </w:rPr>
          <w:t>51</w:t>
        </w:r>
        <w:r w:rsidR="00A14690">
          <w:rPr>
            <w:noProof/>
            <w:webHidden/>
          </w:rPr>
          <w:fldChar w:fldCharType="end"/>
        </w:r>
      </w:hyperlink>
    </w:p>
    <w:p w14:paraId="12D711DE" w14:textId="36AB528F"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4" w:history="1">
        <w:r w:rsidR="00A14690" w:rsidRPr="00BB0B30">
          <w:rPr>
            <w:rStyle w:val="Hyperlink"/>
            <w:noProof/>
          </w:rPr>
          <w:t>Figure 6</w:t>
        </w:r>
        <w:r w:rsidR="00A14690" w:rsidRPr="00BB0B30">
          <w:rPr>
            <w:rStyle w:val="Hyperlink"/>
            <w:noProof/>
          </w:rPr>
          <w:noBreakHyphen/>
          <w:t>3 Flower to flower translation result</w:t>
        </w:r>
        <w:r w:rsidR="00A14690">
          <w:rPr>
            <w:noProof/>
            <w:webHidden/>
          </w:rPr>
          <w:tab/>
        </w:r>
        <w:r w:rsidR="00A14690">
          <w:rPr>
            <w:noProof/>
            <w:webHidden/>
          </w:rPr>
          <w:fldChar w:fldCharType="begin"/>
        </w:r>
        <w:r w:rsidR="00A14690">
          <w:rPr>
            <w:noProof/>
            <w:webHidden/>
          </w:rPr>
          <w:instrText xml:space="preserve"> PAGEREF _Toc54357394 \h </w:instrText>
        </w:r>
        <w:r w:rsidR="00A14690">
          <w:rPr>
            <w:noProof/>
            <w:webHidden/>
          </w:rPr>
        </w:r>
        <w:r w:rsidR="00A14690">
          <w:rPr>
            <w:noProof/>
            <w:webHidden/>
          </w:rPr>
          <w:fldChar w:fldCharType="separate"/>
        </w:r>
        <w:r w:rsidR="00E97BB6">
          <w:rPr>
            <w:noProof/>
            <w:webHidden/>
          </w:rPr>
          <w:t>52</w:t>
        </w:r>
        <w:r w:rsidR="00A14690">
          <w:rPr>
            <w:noProof/>
            <w:webHidden/>
          </w:rPr>
          <w:fldChar w:fldCharType="end"/>
        </w:r>
      </w:hyperlink>
    </w:p>
    <w:p w14:paraId="5FD52366" w14:textId="208D02B5"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5" w:history="1">
        <w:r w:rsidR="00A14690" w:rsidRPr="00BB0B30">
          <w:rPr>
            <w:rStyle w:val="Hyperlink"/>
            <w:noProof/>
          </w:rPr>
          <w:t>Figure 6</w:t>
        </w:r>
        <w:r w:rsidR="00A14690" w:rsidRPr="00BB0B30">
          <w:rPr>
            <w:rStyle w:val="Hyperlink"/>
            <w:noProof/>
          </w:rPr>
          <w:noBreakHyphen/>
          <w:t>4 CC+CP+TD with gradient penalty</w:t>
        </w:r>
        <w:r w:rsidR="00A14690">
          <w:rPr>
            <w:noProof/>
            <w:webHidden/>
          </w:rPr>
          <w:tab/>
        </w:r>
        <w:r w:rsidR="00A14690">
          <w:rPr>
            <w:noProof/>
            <w:webHidden/>
          </w:rPr>
          <w:fldChar w:fldCharType="begin"/>
        </w:r>
        <w:r w:rsidR="00A14690">
          <w:rPr>
            <w:noProof/>
            <w:webHidden/>
          </w:rPr>
          <w:instrText xml:space="preserve"> PAGEREF _Toc54357395 \h </w:instrText>
        </w:r>
        <w:r w:rsidR="00A14690">
          <w:rPr>
            <w:noProof/>
            <w:webHidden/>
          </w:rPr>
        </w:r>
        <w:r w:rsidR="00A14690">
          <w:rPr>
            <w:noProof/>
            <w:webHidden/>
          </w:rPr>
          <w:fldChar w:fldCharType="separate"/>
        </w:r>
        <w:r w:rsidR="00E97BB6">
          <w:rPr>
            <w:noProof/>
            <w:webHidden/>
          </w:rPr>
          <w:t>53</w:t>
        </w:r>
        <w:r w:rsidR="00A14690">
          <w:rPr>
            <w:noProof/>
            <w:webHidden/>
          </w:rPr>
          <w:fldChar w:fldCharType="end"/>
        </w:r>
      </w:hyperlink>
    </w:p>
    <w:p w14:paraId="0EBBF146" w14:textId="0BA2247E"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6" w:history="1">
        <w:r w:rsidR="00A14690" w:rsidRPr="00BB0B30">
          <w:rPr>
            <w:rStyle w:val="Hyperlink"/>
            <w:noProof/>
          </w:rPr>
          <w:t>Figure 6</w:t>
        </w:r>
        <w:r w:rsidR="00A14690" w:rsidRPr="00BB0B30">
          <w:rPr>
            <w:rStyle w:val="Hyperlink"/>
            <w:noProof/>
          </w:rPr>
          <w:noBreakHyphen/>
          <w:t>5 Sunset-to-day translation output result</w:t>
        </w:r>
        <w:r w:rsidR="00A14690">
          <w:rPr>
            <w:noProof/>
            <w:webHidden/>
          </w:rPr>
          <w:tab/>
        </w:r>
        <w:r w:rsidR="00A14690">
          <w:rPr>
            <w:noProof/>
            <w:webHidden/>
          </w:rPr>
          <w:fldChar w:fldCharType="begin"/>
        </w:r>
        <w:r w:rsidR="00A14690">
          <w:rPr>
            <w:noProof/>
            <w:webHidden/>
          </w:rPr>
          <w:instrText xml:space="preserve"> PAGEREF _Toc54357396 \h </w:instrText>
        </w:r>
        <w:r w:rsidR="00A14690">
          <w:rPr>
            <w:noProof/>
            <w:webHidden/>
          </w:rPr>
        </w:r>
        <w:r w:rsidR="00A14690">
          <w:rPr>
            <w:noProof/>
            <w:webHidden/>
          </w:rPr>
          <w:fldChar w:fldCharType="separate"/>
        </w:r>
        <w:r w:rsidR="00E97BB6">
          <w:rPr>
            <w:noProof/>
            <w:webHidden/>
          </w:rPr>
          <w:t>54</w:t>
        </w:r>
        <w:r w:rsidR="00A14690">
          <w:rPr>
            <w:noProof/>
            <w:webHidden/>
          </w:rPr>
          <w:fldChar w:fldCharType="end"/>
        </w:r>
      </w:hyperlink>
    </w:p>
    <w:p w14:paraId="5B23CF83" w14:textId="5ACBD42F"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7" w:history="1">
        <w:r w:rsidR="00A14690" w:rsidRPr="00BB0B30">
          <w:rPr>
            <w:rStyle w:val="Hyperlink"/>
            <w:noProof/>
          </w:rPr>
          <w:t>Figure 6</w:t>
        </w:r>
        <w:r w:rsidR="00A14690" w:rsidRPr="00BB0B30">
          <w:rPr>
            <w:rStyle w:val="Hyperlink"/>
            <w:noProof/>
          </w:rPr>
          <w:noBreakHyphen/>
          <w:t>6 Human Evaluation Study on Viper dataset</w:t>
        </w:r>
        <w:r w:rsidR="00A14690">
          <w:rPr>
            <w:noProof/>
            <w:webHidden/>
          </w:rPr>
          <w:tab/>
        </w:r>
        <w:r w:rsidR="00A14690">
          <w:rPr>
            <w:noProof/>
            <w:webHidden/>
          </w:rPr>
          <w:fldChar w:fldCharType="begin"/>
        </w:r>
        <w:r w:rsidR="00A14690">
          <w:rPr>
            <w:noProof/>
            <w:webHidden/>
          </w:rPr>
          <w:instrText xml:space="preserve"> PAGEREF _Toc54357397 \h </w:instrText>
        </w:r>
        <w:r w:rsidR="00A14690">
          <w:rPr>
            <w:noProof/>
            <w:webHidden/>
          </w:rPr>
        </w:r>
        <w:r w:rsidR="00A14690">
          <w:rPr>
            <w:noProof/>
            <w:webHidden/>
          </w:rPr>
          <w:fldChar w:fldCharType="separate"/>
        </w:r>
        <w:r w:rsidR="00E97BB6">
          <w:rPr>
            <w:noProof/>
            <w:webHidden/>
          </w:rPr>
          <w:t>55</w:t>
        </w:r>
        <w:r w:rsidR="00A14690">
          <w:rPr>
            <w:noProof/>
            <w:webHidden/>
          </w:rPr>
          <w:fldChar w:fldCharType="end"/>
        </w:r>
      </w:hyperlink>
    </w:p>
    <w:p w14:paraId="07DCC091" w14:textId="5A52E233"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8" w:history="1">
        <w:r w:rsidR="00A14690" w:rsidRPr="00BB0B30">
          <w:rPr>
            <w:rStyle w:val="Hyperlink"/>
            <w:noProof/>
          </w:rPr>
          <w:t>Figure 6</w:t>
        </w:r>
        <w:r w:rsidR="00A14690" w:rsidRPr="00BB0B30">
          <w:rPr>
            <w:rStyle w:val="Hyperlink"/>
            <w:noProof/>
          </w:rPr>
          <w:noBreakHyphen/>
          <w:t>7 Comparison between Cycle-GAN with this thesis work on Sunset to Day</w:t>
        </w:r>
        <w:r w:rsidR="00A14690">
          <w:rPr>
            <w:noProof/>
            <w:webHidden/>
          </w:rPr>
          <w:tab/>
        </w:r>
        <w:r w:rsidR="00A14690">
          <w:rPr>
            <w:noProof/>
            <w:webHidden/>
          </w:rPr>
          <w:fldChar w:fldCharType="begin"/>
        </w:r>
        <w:r w:rsidR="00A14690">
          <w:rPr>
            <w:noProof/>
            <w:webHidden/>
          </w:rPr>
          <w:instrText xml:space="preserve"> PAGEREF _Toc54357398 \h </w:instrText>
        </w:r>
        <w:r w:rsidR="00A14690">
          <w:rPr>
            <w:noProof/>
            <w:webHidden/>
          </w:rPr>
        </w:r>
        <w:r w:rsidR="00A14690">
          <w:rPr>
            <w:noProof/>
            <w:webHidden/>
          </w:rPr>
          <w:fldChar w:fldCharType="separate"/>
        </w:r>
        <w:r w:rsidR="00E97BB6">
          <w:rPr>
            <w:noProof/>
            <w:webHidden/>
          </w:rPr>
          <w:t>56</w:t>
        </w:r>
        <w:r w:rsidR="00A14690">
          <w:rPr>
            <w:noProof/>
            <w:webHidden/>
          </w:rPr>
          <w:fldChar w:fldCharType="end"/>
        </w:r>
      </w:hyperlink>
    </w:p>
    <w:p w14:paraId="3AD42456" w14:textId="3847A7A3"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9" w:history="1">
        <w:r w:rsidR="00A14690" w:rsidRPr="00BB0B30">
          <w:rPr>
            <w:rStyle w:val="Hyperlink"/>
            <w:noProof/>
          </w:rPr>
          <w:t>Figure 6</w:t>
        </w:r>
        <w:r w:rsidR="00A14690" w:rsidRPr="00BB0B30">
          <w:rPr>
            <w:rStyle w:val="Hyperlink"/>
            <w:noProof/>
          </w:rPr>
          <w:noBreakHyphen/>
          <w:t>8 Obama to trump translation result</w:t>
        </w:r>
        <w:r w:rsidR="00A14690">
          <w:rPr>
            <w:noProof/>
            <w:webHidden/>
          </w:rPr>
          <w:tab/>
        </w:r>
        <w:r w:rsidR="00A14690">
          <w:rPr>
            <w:noProof/>
            <w:webHidden/>
          </w:rPr>
          <w:fldChar w:fldCharType="begin"/>
        </w:r>
        <w:r w:rsidR="00A14690">
          <w:rPr>
            <w:noProof/>
            <w:webHidden/>
          </w:rPr>
          <w:instrText xml:space="preserve"> PAGEREF _Toc54357399 \h </w:instrText>
        </w:r>
        <w:r w:rsidR="00A14690">
          <w:rPr>
            <w:noProof/>
            <w:webHidden/>
          </w:rPr>
        </w:r>
        <w:r w:rsidR="00A14690">
          <w:rPr>
            <w:noProof/>
            <w:webHidden/>
          </w:rPr>
          <w:fldChar w:fldCharType="separate"/>
        </w:r>
        <w:r w:rsidR="00E97BB6">
          <w:rPr>
            <w:noProof/>
            <w:webHidden/>
          </w:rPr>
          <w:t>58</w:t>
        </w:r>
        <w:r w:rsidR="00A14690">
          <w:rPr>
            <w:noProof/>
            <w:webHidden/>
          </w:rPr>
          <w:fldChar w:fldCharType="end"/>
        </w:r>
      </w:hyperlink>
    </w:p>
    <w:p w14:paraId="7782D0C7" w14:textId="2F1E3B5B"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400" w:history="1">
        <w:r w:rsidR="00A14690" w:rsidRPr="00BB0B30">
          <w:rPr>
            <w:rStyle w:val="Hyperlink"/>
            <w:noProof/>
          </w:rPr>
          <w:t>Figure 6</w:t>
        </w:r>
        <w:r w:rsidR="00A14690" w:rsidRPr="00BB0B30">
          <w:rPr>
            <w:rStyle w:val="Hyperlink"/>
            <w:noProof/>
          </w:rPr>
          <w:noBreakHyphen/>
          <w:t>9 Human evaluation study on Obama-Trump dataset</w:t>
        </w:r>
        <w:r w:rsidR="00A14690">
          <w:rPr>
            <w:noProof/>
            <w:webHidden/>
          </w:rPr>
          <w:tab/>
        </w:r>
        <w:r w:rsidR="00A14690">
          <w:rPr>
            <w:noProof/>
            <w:webHidden/>
          </w:rPr>
          <w:fldChar w:fldCharType="begin"/>
        </w:r>
        <w:r w:rsidR="00A14690">
          <w:rPr>
            <w:noProof/>
            <w:webHidden/>
          </w:rPr>
          <w:instrText xml:space="preserve"> PAGEREF _Toc54357400 \h </w:instrText>
        </w:r>
        <w:r w:rsidR="00A14690">
          <w:rPr>
            <w:noProof/>
            <w:webHidden/>
          </w:rPr>
        </w:r>
        <w:r w:rsidR="00A14690">
          <w:rPr>
            <w:noProof/>
            <w:webHidden/>
          </w:rPr>
          <w:fldChar w:fldCharType="separate"/>
        </w:r>
        <w:r w:rsidR="00E97BB6">
          <w:rPr>
            <w:noProof/>
            <w:webHidden/>
          </w:rPr>
          <w:t>59</w:t>
        </w:r>
        <w:r w:rsidR="00A14690">
          <w:rPr>
            <w:noProof/>
            <w:webHidden/>
          </w:rPr>
          <w:fldChar w:fldCharType="end"/>
        </w:r>
      </w:hyperlink>
    </w:p>
    <w:p w14:paraId="709064D1" w14:textId="3470EB89"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401" w:history="1">
        <w:r w:rsidR="00A14690" w:rsidRPr="00BB0B30">
          <w:rPr>
            <w:rStyle w:val="Hyperlink"/>
            <w:noProof/>
          </w:rPr>
          <w:t>Figure 6</w:t>
        </w:r>
        <w:r w:rsidR="00A14690" w:rsidRPr="00BB0B30">
          <w:rPr>
            <w:rStyle w:val="Hyperlink"/>
            <w:noProof/>
          </w:rPr>
          <w:noBreakHyphen/>
          <w:t>10 RC Trump Generated image sequences</w:t>
        </w:r>
        <w:r w:rsidR="00A14690">
          <w:rPr>
            <w:noProof/>
            <w:webHidden/>
          </w:rPr>
          <w:tab/>
        </w:r>
        <w:r w:rsidR="00A14690">
          <w:rPr>
            <w:noProof/>
            <w:webHidden/>
          </w:rPr>
          <w:fldChar w:fldCharType="begin"/>
        </w:r>
        <w:r w:rsidR="00A14690">
          <w:rPr>
            <w:noProof/>
            <w:webHidden/>
          </w:rPr>
          <w:instrText xml:space="preserve"> PAGEREF _Toc54357401 \h </w:instrText>
        </w:r>
        <w:r w:rsidR="00A14690">
          <w:rPr>
            <w:noProof/>
            <w:webHidden/>
          </w:rPr>
        </w:r>
        <w:r w:rsidR="00A14690">
          <w:rPr>
            <w:noProof/>
            <w:webHidden/>
          </w:rPr>
          <w:fldChar w:fldCharType="separate"/>
        </w:r>
        <w:r w:rsidR="00E97BB6">
          <w:rPr>
            <w:noProof/>
            <w:webHidden/>
          </w:rPr>
          <w:t>59</w:t>
        </w:r>
        <w:r w:rsidR="00A14690">
          <w:rPr>
            <w:noProof/>
            <w:webHidden/>
          </w:rPr>
          <w:fldChar w:fldCharType="end"/>
        </w:r>
      </w:hyperlink>
    </w:p>
    <w:p w14:paraId="6E788FF2" w14:textId="45E0FFBD"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402" w:history="1">
        <w:r w:rsidR="00A14690" w:rsidRPr="00BB0B30">
          <w:rPr>
            <w:rStyle w:val="Hyperlink"/>
            <w:noProof/>
          </w:rPr>
          <w:t>Figure 6</w:t>
        </w:r>
        <w:r w:rsidR="00A14690" w:rsidRPr="00BB0B30">
          <w:rPr>
            <w:rStyle w:val="Hyperlink"/>
            <w:noProof/>
          </w:rPr>
          <w:noBreakHyphen/>
          <w:t>11 Abiy to Debretsion translation result.</w:t>
        </w:r>
        <w:r w:rsidR="00A14690">
          <w:rPr>
            <w:noProof/>
            <w:webHidden/>
          </w:rPr>
          <w:tab/>
        </w:r>
        <w:r w:rsidR="00A14690">
          <w:rPr>
            <w:noProof/>
            <w:webHidden/>
          </w:rPr>
          <w:fldChar w:fldCharType="begin"/>
        </w:r>
        <w:r w:rsidR="00A14690">
          <w:rPr>
            <w:noProof/>
            <w:webHidden/>
          </w:rPr>
          <w:instrText xml:space="preserve"> PAGEREF _Toc54357402 \h </w:instrText>
        </w:r>
        <w:r w:rsidR="00A14690">
          <w:rPr>
            <w:noProof/>
            <w:webHidden/>
          </w:rPr>
        </w:r>
        <w:r w:rsidR="00A14690">
          <w:rPr>
            <w:noProof/>
            <w:webHidden/>
          </w:rPr>
          <w:fldChar w:fldCharType="separate"/>
        </w:r>
        <w:r w:rsidR="00E97BB6">
          <w:rPr>
            <w:noProof/>
            <w:webHidden/>
          </w:rPr>
          <w:t>61</w:t>
        </w:r>
        <w:r w:rsidR="00A14690">
          <w:rPr>
            <w:noProof/>
            <w:webHidden/>
          </w:rPr>
          <w:fldChar w:fldCharType="end"/>
        </w:r>
      </w:hyperlink>
    </w:p>
    <w:p w14:paraId="22373805" w14:textId="4EC7C759" w:rsidR="00A14690" w:rsidRDefault="00977D91" w:rsidP="00A14690">
      <w:pPr>
        <w:pStyle w:val="TableofFigures"/>
        <w:tabs>
          <w:tab w:val="right" w:leader="dot" w:pos="8755"/>
        </w:tabs>
        <w:spacing w:before="0"/>
        <w:rPr>
          <w:rFonts w:asciiTheme="minorHAnsi" w:eastAsiaTheme="minorEastAsia" w:hAnsiTheme="minorHAnsi" w:cstheme="minorBidi"/>
          <w:noProof/>
          <w:sz w:val="22"/>
          <w:szCs w:val="22"/>
        </w:rPr>
      </w:pPr>
      <w:hyperlink r:id="rId21" w:anchor="_Toc54357403" w:history="1">
        <w:r w:rsidR="00A14690" w:rsidRPr="00BB0B30">
          <w:rPr>
            <w:rStyle w:val="Hyperlink"/>
            <w:noProof/>
          </w:rPr>
          <w:t>Figure 6</w:t>
        </w:r>
        <w:r w:rsidR="00A14690" w:rsidRPr="00BB0B30">
          <w:rPr>
            <w:rStyle w:val="Hyperlink"/>
            <w:noProof/>
          </w:rPr>
          <w:noBreakHyphen/>
          <w:t>12 Human evaluation study on adiss dataset</w:t>
        </w:r>
        <w:r w:rsidR="00A14690">
          <w:rPr>
            <w:noProof/>
            <w:webHidden/>
          </w:rPr>
          <w:tab/>
        </w:r>
        <w:r w:rsidR="00A14690">
          <w:rPr>
            <w:noProof/>
            <w:webHidden/>
          </w:rPr>
          <w:fldChar w:fldCharType="begin"/>
        </w:r>
        <w:r w:rsidR="00A14690">
          <w:rPr>
            <w:noProof/>
            <w:webHidden/>
          </w:rPr>
          <w:instrText xml:space="preserve"> PAGEREF _Toc54357403 \h </w:instrText>
        </w:r>
        <w:r w:rsidR="00A14690">
          <w:rPr>
            <w:noProof/>
            <w:webHidden/>
          </w:rPr>
        </w:r>
        <w:r w:rsidR="00A14690">
          <w:rPr>
            <w:noProof/>
            <w:webHidden/>
          </w:rPr>
          <w:fldChar w:fldCharType="separate"/>
        </w:r>
        <w:r w:rsidR="00E97BB6">
          <w:rPr>
            <w:noProof/>
            <w:webHidden/>
          </w:rPr>
          <w:t>62</w:t>
        </w:r>
        <w:r w:rsidR="00A14690">
          <w:rPr>
            <w:noProof/>
            <w:webHidden/>
          </w:rPr>
          <w:fldChar w:fldCharType="end"/>
        </w:r>
      </w:hyperlink>
    </w:p>
    <w:p w14:paraId="02C3E3DE" w14:textId="31706E72" w:rsidR="00727A31" w:rsidRPr="00911DBA" w:rsidRDefault="005D3CF0" w:rsidP="00BE64AF">
      <w:pPr>
        <w:spacing w:before="0" w:after="0" w:line="240" w:lineRule="auto"/>
        <w:jc w:val="right"/>
        <w:rPr>
          <w:sz w:val="28"/>
          <w:szCs w:val="28"/>
        </w:rPr>
        <w:sectPr w:rsidR="00727A31" w:rsidRPr="00911DBA" w:rsidSect="00EE3F33">
          <w:pgSz w:w="11906" w:h="16838" w:code="9"/>
          <w:pgMar w:top="1440" w:right="1440" w:bottom="1440" w:left="1701" w:header="720" w:footer="720" w:gutter="0"/>
          <w:pgNumType w:fmt="lowerRoman"/>
          <w:cols w:space="720"/>
          <w:docGrid w:linePitch="360"/>
        </w:sectPr>
      </w:pPr>
      <w:r w:rsidRPr="00911DBA">
        <w:rPr>
          <w:sz w:val="28"/>
          <w:szCs w:val="28"/>
        </w:rPr>
        <w:fldChar w:fldCharType="end"/>
      </w:r>
    </w:p>
    <w:p w14:paraId="6A9B306E" w14:textId="7BC9D55A" w:rsidR="00CD6810" w:rsidRPr="00CD6810" w:rsidRDefault="00CD6810" w:rsidP="00CD6810">
      <w:pPr>
        <w:sectPr w:rsidR="00CD6810" w:rsidRPr="00CD6810" w:rsidSect="00EE3F33">
          <w:footerReference w:type="first" r:id="rId22"/>
          <w:type w:val="continuous"/>
          <w:pgSz w:w="11906" w:h="16838" w:code="9"/>
          <w:pgMar w:top="1440" w:right="1440" w:bottom="1440" w:left="1701" w:header="720" w:footer="720" w:gutter="0"/>
          <w:pgNumType w:fmt="lowerRoman"/>
          <w:cols w:space="720"/>
          <w:docGrid w:linePitch="360"/>
        </w:sectPr>
      </w:pPr>
      <w:bookmarkStart w:id="9" w:name="_Toc52981507"/>
      <w:bookmarkEnd w:id="4"/>
    </w:p>
    <w:p w14:paraId="4C2D464B" w14:textId="0CFFE907" w:rsidR="001C1FA8" w:rsidRPr="00911DBA" w:rsidRDefault="000602B8" w:rsidP="00A6662D">
      <w:pPr>
        <w:pStyle w:val="Heading1"/>
      </w:pPr>
      <w:bookmarkStart w:id="10" w:name="_Toc54363740"/>
      <w:r w:rsidRPr="00911DBA">
        <w:lastRenderedPageBreak/>
        <w:t>LIST OF ABBREVIATIONS</w:t>
      </w:r>
      <w:r w:rsidR="009214A5" w:rsidRPr="00911DBA">
        <w:t xml:space="preserve"> AND ACRONYMS</w:t>
      </w:r>
      <w:bookmarkEnd w:id="9"/>
      <w:bookmarkEnd w:id="10"/>
    </w:p>
    <w:tbl>
      <w:tblPr>
        <w:tblW w:w="5000" w:type="pct"/>
        <w:tblLayout w:type="fixed"/>
        <w:tblLook w:val="04A0" w:firstRow="1" w:lastRow="0" w:firstColumn="1" w:lastColumn="0" w:noHBand="0" w:noVBand="1"/>
      </w:tblPr>
      <w:tblGrid>
        <w:gridCol w:w="2023"/>
        <w:gridCol w:w="6742"/>
      </w:tblGrid>
      <w:tr w:rsidR="00575967" w:rsidRPr="00911DBA" w14:paraId="3D80800F" w14:textId="77777777" w:rsidTr="00B269F2">
        <w:trPr>
          <w:trHeight w:val="432"/>
        </w:trPr>
        <w:tc>
          <w:tcPr>
            <w:tcW w:w="1154" w:type="pct"/>
            <w:shd w:val="clear" w:color="auto" w:fill="auto"/>
            <w:noWrap/>
            <w:vAlign w:val="center"/>
            <w:hideMark/>
          </w:tcPr>
          <w:p w14:paraId="673A5C8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2D</w:t>
            </w:r>
          </w:p>
        </w:tc>
        <w:tc>
          <w:tcPr>
            <w:tcW w:w="3846" w:type="pct"/>
            <w:shd w:val="clear" w:color="auto" w:fill="auto"/>
            <w:noWrap/>
            <w:vAlign w:val="center"/>
            <w:hideMark/>
          </w:tcPr>
          <w:p w14:paraId="44FD1E4E" w14:textId="62B9E304"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2-Dimensional </w:t>
            </w:r>
          </w:p>
        </w:tc>
      </w:tr>
      <w:tr w:rsidR="00575967" w:rsidRPr="00911DBA" w14:paraId="2D9BFF78" w14:textId="77777777" w:rsidTr="00B269F2">
        <w:trPr>
          <w:trHeight w:val="432"/>
        </w:trPr>
        <w:tc>
          <w:tcPr>
            <w:tcW w:w="1154" w:type="pct"/>
            <w:shd w:val="clear" w:color="auto" w:fill="auto"/>
            <w:noWrap/>
            <w:vAlign w:val="center"/>
            <w:hideMark/>
          </w:tcPr>
          <w:p w14:paraId="05BDA49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3D</w:t>
            </w:r>
          </w:p>
        </w:tc>
        <w:tc>
          <w:tcPr>
            <w:tcW w:w="3846" w:type="pct"/>
            <w:shd w:val="clear" w:color="auto" w:fill="auto"/>
            <w:noWrap/>
            <w:vAlign w:val="center"/>
            <w:hideMark/>
          </w:tcPr>
          <w:p w14:paraId="57608A06" w14:textId="47D3F5FE" w:rsidR="00575967" w:rsidRPr="00911DBA" w:rsidRDefault="00FF0DA8" w:rsidP="00B269F2">
            <w:pPr>
              <w:spacing w:before="0" w:after="0" w:line="240" w:lineRule="auto"/>
              <w:jc w:val="left"/>
              <w:rPr>
                <w:rFonts w:eastAsia="Times New Roman"/>
                <w:color w:val="000000"/>
              </w:rPr>
            </w:pPr>
            <w:r w:rsidRPr="00911DBA">
              <w:rPr>
                <w:rFonts w:eastAsia="Times New Roman"/>
                <w:color w:val="000000"/>
              </w:rPr>
              <w:t>3</w:t>
            </w:r>
            <w:r w:rsidR="00CF25FA" w:rsidRPr="00911DBA">
              <w:rPr>
                <w:rFonts w:eastAsia="Times New Roman"/>
                <w:color w:val="000000"/>
              </w:rPr>
              <w:t xml:space="preserve">-Dimensional </w:t>
            </w:r>
          </w:p>
        </w:tc>
      </w:tr>
      <w:tr w:rsidR="00575967" w:rsidRPr="00911DBA" w14:paraId="23242783" w14:textId="77777777" w:rsidTr="00B269F2">
        <w:trPr>
          <w:trHeight w:val="432"/>
        </w:trPr>
        <w:tc>
          <w:tcPr>
            <w:tcW w:w="1154" w:type="pct"/>
            <w:shd w:val="clear" w:color="auto" w:fill="auto"/>
            <w:noWrap/>
            <w:vAlign w:val="center"/>
            <w:hideMark/>
          </w:tcPr>
          <w:p w14:paraId="7C9277C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ED</w:t>
            </w:r>
          </w:p>
        </w:tc>
        <w:tc>
          <w:tcPr>
            <w:tcW w:w="3846" w:type="pct"/>
            <w:shd w:val="clear" w:color="auto" w:fill="auto"/>
            <w:noWrap/>
            <w:vAlign w:val="center"/>
            <w:hideMark/>
          </w:tcPr>
          <w:p w14:paraId="1A0A95DE" w14:textId="0E3B5007"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Annotation Edit Distance</w:t>
            </w:r>
          </w:p>
        </w:tc>
      </w:tr>
      <w:tr w:rsidR="001E17ED" w:rsidRPr="00911DBA" w14:paraId="5B4F01DE" w14:textId="77777777" w:rsidTr="00B269F2">
        <w:trPr>
          <w:trHeight w:val="432"/>
        </w:trPr>
        <w:tc>
          <w:tcPr>
            <w:tcW w:w="1154" w:type="pct"/>
            <w:shd w:val="clear" w:color="auto" w:fill="auto"/>
            <w:noWrap/>
            <w:vAlign w:val="center"/>
          </w:tcPr>
          <w:p w14:paraId="70A28995" w14:textId="4C323288" w:rsidR="001E17ED" w:rsidRPr="00911DBA" w:rsidRDefault="001E17ED" w:rsidP="00B269F2">
            <w:pPr>
              <w:spacing w:before="0" w:after="0" w:line="240" w:lineRule="auto"/>
              <w:jc w:val="left"/>
              <w:rPr>
                <w:rFonts w:eastAsia="Times New Roman"/>
                <w:color w:val="000000"/>
              </w:rPr>
            </w:pPr>
            <w:r w:rsidRPr="00911DBA">
              <w:t>AEE</w:t>
            </w:r>
          </w:p>
        </w:tc>
        <w:tc>
          <w:tcPr>
            <w:tcW w:w="3846" w:type="pct"/>
            <w:shd w:val="clear" w:color="auto" w:fill="auto"/>
            <w:noWrap/>
            <w:vAlign w:val="center"/>
          </w:tcPr>
          <w:p w14:paraId="26851A4F" w14:textId="3A578FBE" w:rsidR="001E17ED" w:rsidRPr="00911DBA" w:rsidRDefault="001E17ED" w:rsidP="00B269F2">
            <w:pPr>
              <w:spacing w:before="0" w:after="0" w:line="240" w:lineRule="auto"/>
              <w:jc w:val="left"/>
              <w:rPr>
                <w:rFonts w:eastAsia="Times New Roman"/>
                <w:color w:val="000000"/>
              </w:rPr>
            </w:pPr>
            <w:r w:rsidRPr="00911DBA">
              <w:t>Average endpoint error</w:t>
            </w:r>
          </w:p>
        </w:tc>
      </w:tr>
      <w:tr w:rsidR="00575967" w:rsidRPr="00911DBA" w14:paraId="681EE027" w14:textId="77777777" w:rsidTr="00B269F2">
        <w:trPr>
          <w:trHeight w:val="432"/>
        </w:trPr>
        <w:tc>
          <w:tcPr>
            <w:tcW w:w="1154" w:type="pct"/>
            <w:shd w:val="clear" w:color="auto" w:fill="auto"/>
            <w:noWrap/>
            <w:vAlign w:val="center"/>
            <w:hideMark/>
          </w:tcPr>
          <w:p w14:paraId="3D0C9977"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I</w:t>
            </w:r>
          </w:p>
        </w:tc>
        <w:tc>
          <w:tcPr>
            <w:tcW w:w="3846" w:type="pct"/>
            <w:shd w:val="clear" w:color="auto" w:fill="auto"/>
            <w:noWrap/>
            <w:vAlign w:val="center"/>
            <w:hideMark/>
          </w:tcPr>
          <w:p w14:paraId="27685202" w14:textId="1E9E9378"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Artificial </w:t>
            </w:r>
            <w:r w:rsidR="00CF25FA" w:rsidRPr="00911DBA">
              <w:rPr>
                <w:rFonts w:eastAsia="Times New Roman"/>
                <w:color w:val="000000"/>
              </w:rPr>
              <w:t>Intelligence</w:t>
            </w:r>
          </w:p>
        </w:tc>
      </w:tr>
      <w:tr w:rsidR="00575967" w:rsidRPr="00911DBA" w14:paraId="36E2F495" w14:textId="77777777" w:rsidTr="00B269F2">
        <w:trPr>
          <w:trHeight w:val="432"/>
        </w:trPr>
        <w:tc>
          <w:tcPr>
            <w:tcW w:w="1154" w:type="pct"/>
            <w:shd w:val="clear" w:color="auto" w:fill="auto"/>
            <w:noWrap/>
            <w:vAlign w:val="center"/>
            <w:hideMark/>
          </w:tcPr>
          <w:p w14:paraId="5B68CE44"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NN</w:t>
            </w:r>
          </w:p>
        </w:tc>
        <w:tc>
          <w:tcPr>
            <w:tcW w:w="3846" w:type="pct"/>
            <w:shd w:val="clear" w:color="auto" w:fill="auto"/>
            <w:noWrap/>
            <w:vAlign w:val="center"/>
            <w:hideMark/>
          </w:tcPr>
          <w:p w14:paraId="5EBDEABB" w14:textId="1FC4E1A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Artificial </w:t>
            </w:r>
            <w:r w:rsidR="00CF25FA" w:rsidRPr="00911DBA">
              <w:rPr>
                <w:rFonts w:eastAsia="Times New Roman"/>
                <w:color w:val="000000"/>
              </w:rPr>
              <w:t>Neural Network</w:t>
            </w:r>
          </w:p>
        </w:tc>
      </w:tr>
      <w:tr w:rsidR="00575967" w:rsidRPr="00911DBA" w14:paraId="4302F75D" w14:textId="77777777" w:rsidTr="00B269F2">
        <w:trPr>
          <w:trHeight w:val="432"/>
        </w:trPr>
        <w:tc>
          <w:tcPr>
            <w:tcW w:w="1154" w:type="pct"/>
            <w:shd w:val="clear" w:color="auto" w:fill="auto"/>
            <w:noWrap/>
            <w:vAlign w:val="center"/>
            <w:hideMark/>
          </w:tcPr>
          <w:p w14:paraId="3BCDBA24"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PI</w:t>
            </w:r>
          </w:p>
        </w:tc>
        <w:tc>
          <w:tcPr>
            <w:tcW w:w="3846" w:type="pct"/>
            <w:shd w:val="clear" w:color="auto" w:fill="auto"/>
            <w:noWrap/>
            <w:vAlign w:val="center"/>
            <w:hideMark/>
          </w:tcPr>
          <w:p w14:paraId="5E6AD1E4" w14:textId="19BAD90A" w:rsidR="00575967" w:rsidRPr="00911DBA" w:rsidRDefault="00BC7933" w:rsidP="00B269F2">
            <w:pPr>
              <w:spacing w:before="0" w:after="0" w:line="240" w:lineRule="auto"/>
              <w:jc w:val="left"/>
              <w:rPr>
                <w:rFonts w:eastAsia="Times New Roman"/>
                <w:color w:val="000000"/>
              </w:rPr>
            </w:pPr>
            <w:r w:rsidRPr="00911DBA">
              <w:rPr>
                <w:rFonts w:eastAsia="Times New Roman"/>
                <w:color w:val="000000"/>
              </w:rPr>
              <w:t>A</w:t>
            </w:r>
            <w:r w:rsidR="00575967" w:rsidRPr="00911DBA">
              <w:rPr>
                <w:rFonts w:eastAsia="Times New Roman"/>
                <w:color w:val="000000"/>
              </w:rPr>
              <w:t xml:space="preserve">pplication </w:t>
            </w:r>
            <w:r w:rsidR="00CF25FA" w:rsidRPr="00911DBA">
              <w:rPr>
                <w:rFonts w:eastAsia="Times New Roman"/>
                <w:color w:val="000000"/>
              </w:rPr>
              <w:t>Programming Interface</w:t>
            </w:r>
          </w:p>
        </w:tc>
      </w:tr>
      <w:tr w:rsidR="00575967" w:rsidRPr="00911DBA" w14:paraId="20A25B5A" w14:textId="77777777" w:rsidTr="00B269F2">
        <w:trPr>
          <w:trHeight w:val="432"/>
        </w:trPr>
        <w:tc>
          <w:tcPr>
            <w:tcW w:w="1154" w:type="pct"/>
            <w:shd w:val="clear" w:color="auto" w:fill="auto"/>
            <w:noWrap/>
            <w:vAlign w:val="center"/>
            <w:hideMark/>
          </w:tcPr>
          <w:p w14:paraId="63D874F6"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w:t>
            </w:r>
          </w:p>
        </w:tc>
        <w:tc>
          <w:tcPr>
            <w:tcW w:w="3846" w:type="pct"/>
            <w:shd w:val="clear" w:color="auto" w:fill="auto"/>
            <w:noWrap/>
            <w:vAlign w:val="center"/>
            <w:hideMark/>
          </w:tcPr>
          <w:p w14:paraId="020BFAD4" w14:textId="17B20BFA"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Cycle Constraint </w:t>
            </w:r>
          </w:p>
        </w:tc>
      </w:tr>
      <w:tr w:rsidR="00575967" w:rsidRPr="00911DBA" w14:paraId="7AEA15FA" w14:textId="77777777" w:rsidTr="00B269F2">
        <w:trPr>
          <w:trHeight w:val="432"/>
        </w:trPr>
        <w:tc>
          <w:tcPr>
            <w:tcW w:w="1154" w:type="pct"/>
            <w:shd w:val="clear" w:color="auto" w:fill="auto"/>
            <w:noWrap/>
            <w:vAlign w:val="center"/>
            <w:hideMark/>
          </w:tcPr>
          <w:p w14:paraId="0F97585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CP</w:t>
            </w:r>
          </w:p>
        </w:tc>
        <w:tc>
          <w:tcPr>
            <w:tcW w:w="3846" w:type="pct"/>
            <w:shd w:val="clear" w:color="auto" w:fill="auto"/>
            <w:noWrap/>
            <w:vAlign w:val="center"/>
            <w:hideMark/>
          </w:tcPr>
          <w:p w14:paraId="3C253835" w14:textId="21DEE1C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ycle </w:t>
            </w:r>
            <w:r w:rsidR="0023013F" w:rsidRPr="00911DBA">
              <w:rPr>
                <w:rFonts w:eastAsia="Times New Roman"/>
                <w:color w:val="000000"/>
              </w:rPr>
              <w:t>Constraint Plus</w:t>
            </w:r>
            <w:r w:rsidR="00CF25FA" w:rsidRPr="00911DBA">
              <w:rPr>
                <w:rFonts w:eastAsia="Times New Roman"/>
                <w:color w:val="000000"/>
              </w:rPr>
              <w:t xml:space="preserve"> Feature Preserving </w:t>
            </w:r>
          </w:p>
        </w:tc>
      </w:tr>
      <w:tr w:rsidR="00575967" w:rsidRPr="00911DBA" w14:paraId="73CAB774" w14:textId="77777777" w:rsidTr="00B269F2">
        <w:trPr>
          <w:trHeight w:val="432"/>
        </w:trPr>
        <w:tc>
          <w:tcPr>
            <w:tcW w:w="1154" w:type="pct"/>
            <w:shd w:val="clear" w:color="auto" w:fill="auto"/>
            <w:noWrap/>
            <w:vAlign w:val="center"/>
            <w:hideMark/>
          </w:tcPr>
          <w:p w14:paraId="015A1807"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CP+TD</w:t>
            </w:r>
          </w:p>
        </w:tc>
        <w:tc>
          <w:tcPr>
            <w:tcW w:w="3846" w:type="pct"/>
            <w:shd w:val="clear" w:color="auto" w:fill="auto"/>
            <w:noWrap/>
            <w:vAlign w:val="center"/>
            <w:hideMark/>
          </w:tcPr>
          <w:p w14:paraId="78586FEC" w14:textId="2F63088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ycle </w:t>
            </w:r>
            <w:r w:rsidR="0023013F" w:rsidRPr="00911DBA">
              <w:rPr>
                <w:rFonts w:eastAsia="Times New Roman"/>
                <w:color w:val="000000"/>
              </w:rPr>
              <w:t>Constraint Plus</w:t>
            </w:r>
            <w:r w:rsidR="00CF25FA" w:rsidRPr="00911DBA">
              <w:rPr>
                <w:rFonts w:eastAsia="Times New Roman"/>
                <w:color w:val="000000"/>
              </w:rPr>
              <w:t xml:space="preserve"> Feature Preserving Plus </w:t>
            </w:r>
            <w:r w:rsidRPr="00911DBA">
              <w:rPr>
                <w:rFonts w:eastAsia="Times New Roman"/>
                <w:color w:val="000000"/>
              </w:rPr>
              <w:t>Temporal Aware Discriminator</w:t>
            </w:r>
          </w:p>
        </w:tc>
      </w:tr>
      <w:tr w:rsidR="00575967" w:rsidRPr="00911DBA" w14:paraId="7E7C04F5" w14:textId="77777777" w:rsidTr="00B269F2">
        <w:trPr>
          <w:trHeight w:val="432"/>
        </w:trPr>
        <w:tc>
          <w:tcPr>
            <w:tcW w:w="1154" w:type="pct"/>
            <w:shd w:val="clear" w:color="auto" w:fill="auto"/>
            <w:noWrap/>
            <w:vAlign w:val="center"/>
            <w:hideMark/>
          </w:tcPr>
          <w:p w14:paraId="42ECD926"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GAN</w:t>
            </w:r>
          </w:p>
        </w:tc>
        <w:tc>
          <w:tcPr>
            <w:tcW w:w="3846" w:type="pct"/>
            <w:shd w:val="clear" w:color="auto" w:fill="auto"/>
            <w:noWrap/>
            <w:vAlign w:val="center"/>
            <w:hideMark/>
          </w:tcPr>
          <w:p w14:paraId="135351F6" w14:textId="6423C17B" w:rsidR="00575967" w:rsidRPr="00911DBA" w:rsidRDefault="00503EC3" w:rsidP="00B269F2">
            <w:pPr>
              <w:spacing w:before="0" w:after="0" w:line="240" w:lineRule="auto"/>
              <w:jc w:val="left"/>
              <w:rPr>
                <w:rFonts w:eastAsia="Times New Roman"/>
                <w:color w:val="000000"/>
              </w:rPr>
            </w:pPr>
            <w:r w:rsidRPr="00911DBA">
              <w:rPr>
                <w:rFonts w:eastAsia="Times New Roman"/>
                <w:color w:val="000000"/>
              </w:rPr>
              <w:t>C</w:t>
            </w:r>
            <w:r w:rsidR="00575967" w:rsidRPr="00911DBA">
              <w:rPr>
                <w:rFonts w:eastAsia="Times New Roman"/>
                <w:color w:val="000000"/>
              </w:rPr>
              <w:t xml:space="preserve">onditional </w:t>
            </w:r>
            <w:r w:rsidR="00CF25FA" w:rsidRPr="00911DBA">
              <w:rPr>
                <w:rFonts w:eastAsia="Times New Roman"/>
                <w:color w:val="000000"/>
              </w:rPr>
              <w:t>Generative Adversarial Network</w:t>
            </w:r>
          </w:p>
        </w:tc>
      </w:tr>
      <w:tr w:rsidR="00575967" w:rsidRPr="00911DBA" w14:paraId="3F469407" w14:textId="77777777" w:rsidTr="00B269F2">
        <w:trPr>
          <w:trHeight w:val="432"/>
        </w:trPr>
        <w:tc>
          <w:tcPr>
            <w:tcW w:w="1154" w:type="pct"/>
            <w:shd w:val="clear" w:color="auto" w:fill="auto"/>
            <w:noWrap/>
            <w:vAlign w:val="center"/>
            <w:hideMark/>
          </w:tcPr>
          <w:p w14:paraId="76D72CD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GI </w:t>
            </w:r>
          </w:p>
        </w:tc>
        <w:tc>
          <w:tcPr>
            <w:tcW w:w="3846" w:type="pct"/>
            <w:shd w:val="clear" w:color="auto" w:fill="auto"/>
            <w:noWrap/>
            <w:vAlign w:val="center"/>
            <w:hideMark/>
          </w:tcPr>
          <w:p w14:paraId="37E09F28" w14:textId="28ECA583"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omputer</w:t>
            </w:r>
            <w:r w:rsidR="00CF25FA" w:rsidRPr="00911DBA">
              <w:rPr>
                <w:rFonts w:eastAsia="Times New Roman"/>
                <w:color w:val="000000"/>
              </w:rPr>
              <w:t>-Generated Imagery</w:t>
            </w:r>
          </w:p>
        </w:tc>
      </w:tr>
      <w:tr w:rsidR="00575967" w:rsidRPr="00911DBA" w14:paraId="7C06C895" w14:textId="77777777" w:rsidTr="00B269F2">
        <w:trPr>
          <w:trHeight w:val="432"/>
        </w:trPr>
        <w:tc>
          <w:tcPr>
            <w:tcW w:w="1154" w:type="pct"/>
            <w:shd w:val="clear" w:color="auto" w:fill="auto"/>
            <w:noWrap/>
            <w:vAlign w:val="center"/>
            <w:hideMark/>
          </w:tcPr>
          <w:p w14:paraId="11A9A9DC"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NN</w:t>
            </w:r>
          </w:p>
        </w:tc>
        <w:tc>
          <w:tcPr>
            <w:tcW w:w="3846" w:type="pct"/>
            <w:shd w:val="clear" w:color="auto" w:fill="auto"/>
            <w:noWrap/>
            <w:vAlign w:val="center"/>
            <w:hideMark/>
          </w:tcPr>
          <w:p w14:paraId="34E6242E" w14:textId="40AD6062"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onvolutional </w:t>
            </w:r>
            <w:r w:rsidR="00CF25FA" w:rsidRPr="00911DBA">
              <w:rPr>
                <w:rFonts w:eastAsia="Times New Roman"/>
                <w:color w:val="000000"/>
              </w:rPr>
              <w:t>Neural Network</w:t>
            </w:r>
          </w:p>
        </w:tc>
      </w:tr>
      <w:tr w:rsidR="00575967" w:rsidRPr="00911DBA" w14:paraId="0661B543" w14:textId="77777777" w:rsidTr="00B269F2">
        <w:trPr>
          <w:trHeight w:val="432"/>
        </w:trPr>
        <w:tc>
          <w:tcPr>
            <w:tcW w:w="1154" w:type="pct"/>
            <w:shd w:val="clear" w:color="auto" w:fill="auto"/>
            <w:noWrap/>
            <w:vAlign w:val="center"/>
            <w:hideMark/>
          </w:tcPr>
          <w:p w14:paraId="2B49EE19"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onv-nets</w:t>
            </w:r>
          </w:p>
        </w:tc>
        <w:tc>
          <w:tcPr>
            <w:tcW w:w="3846" w:type="pct"/>
            <w:shd w:val="clear" w:color="auto" w:fill="auto"/>
            <w:noWrap/>
            <w:vAlign w:val="center"/>
            <w:hideMark/>
          </w:tcPr>
          <w:p w14:paraId="4E3FF332" w14:textId="633F3830"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onvolutional </w:t>
            </w:r>
            <w:r w:rsidR="00CF25FA" w:rsidRPr="00911DBA">
              <w:rPr>
                <w:rFonts w:eastAsia="Times New Roman"/>
                <w:color w:val="000000"/>
              </w:rPr>
              <w:t>Neural</w:t>
            </w:r>
          </w:p>
        </w:tc>
      </w:tr>
      <w:tr w:rsidR="00575967" w:rsidRPr="00911DBA" w14:paraId="27AA2AFE" w14:textId="77777777" w:rsidTr="00B269F2">
        <w:trPr>
          <w:trHeight w:val="432"/>
        </w:trPr>
        <w:tc>
          <w:tcPr>
            <w:tcW w:w="1154" w:type="pct"/>
            <w:shd w:val="clear" w:color="auto" w:fill="auto"/>
            <w:noWrap/>
            <w:vAlign w:val="center"/>
            <w:hideMark/>
          </w:tcPr>
          <w:p w14:paraId="6D73749F"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PU</w:t>
            </w:r>
          </w:p>
        </w:tc>
        <w:tc>
          <w:tcPr>
            <w:tcW w:w="3846" w:type="pct"/>
            <w:shd w:val="clear" w:color="auto" w:fill="auto"/>
            <w:noWrap/>
            <w:vAlign w:val="center"/>
            <w:hideMark/>
          </w:tcPr>
          <w:p w14:paraId="014DFB31" w14:textId="340AD3E5" w:rsidR="00575967" w:rsidRPr="00911DBA" w:rsidRDefault="00BC7933" w:rsidP="00B269F2">
            <w:pPr>
              <w:spacing w:before="0" w:after="0" w:line="240" w:lineRule="auto"/>
              <w:jc w:val="left"/>
              <w:rPr>
                <w:rFonts w:eastAsia="Times New Roman"/>
                <w:color w:val="000000"/>
              </w:rPr>
            </w:pPr>
            <w:r w:rsidRPr="00911DBA">
              <w:rPr>
                <w:rFonts w:eastAsia="Times New Roman"/>
                <w:color w:val="000000"/>
              </w:rPr>
              <w:t>C</w:t>
            </w:r>
            <w:r w:rsidR="00575967" w:rsidRPr="00911DBA">
              <w:rPr>
                <w:rFonts w:eastAsia="Times New Roman"/>
                <w:color w:val="000000"/>
              </w:rPr>
              <w:t xml:space="preserve">entral </w:t>
            </w:r>
            <w:r w:rsidR="00CF25FA" w:rsidRPr="00911DBA">
              <w:rPr>
                <w:rFonts w:eastAsia="Times New Roman"/>
                <w:color w:val="000000"/>
              </w:rPr>
              <w:t>Processing Unit</w:t>
            </w:r>
          </w:p>
        </w:tc>
      </w:tr>
      <w:tr w:rsidR="00575967" w:rsidRPr="00911DBA" w14:paraId="577629CF" w14:textId="77777777" w:rsidTr="00B269F2">
        <w:trPr>
          <w:trHeight w:val="432"/>
        </w:trPr>
        <w:tc>
          <w:tcPr>
            <w:tcW w:w="1154" w:type="pct"/>
            <w:shd w:val="clear" w:color="auto" w:fill="auto"/>
            <w:noWrap/>
            <w:vAlign w:val="center"/>
            <w:hideMark/>
          </w:tcPr>
          <w:p w14:paraId="464021D9" w14:textId="5511A011"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w:t>
            </w:r>
            <w:r w:rsidR="002C7757" w:rsidRPr="00911DBA">
              <w:rPr>
                <w:rFonts w:eastAsia="Times New Roman"/>
                <w:color w:val="000000"/>
              </w:rPr>
              <w:t xml:space="preserve">ycle </w:t>
            </w:r>
            <w:r w:rsidRPr="00911DBA">
              <w:rPr>
                <w:rFonts w:eastAsia="Times New Roman"/>
                <w:color w:val="000000"/>
              </w:rPr>
              <w:t>GAN</w:t>
            </w:r>
          </w:p>
        </w:tc>
        <w:tc>
          <w:tcPr>
            <w:tcW w:w="3846" w:type="pct"/>
            <w:shd w:val="clear" w:color="auto" w:fill="auto"/>
            <w:noWrap/>
            <w:vAlign w:val="center"/>
            <w:hideMark/>
          </w:tcPr>
          <w:p w14:paraId="255F636E" w14:textId="2C367EE1"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Unpaired Image</w:t>
            </w:r>
            <w:r w:rsidR="00CF25FA" w:rsidRPr="00911DBA">
              <w:rPr>
                <w:rFonts w:eastAsia="Times New Roman"/>
                <w:color w:val="000000"/>
              </w:rPr>
              <w:t>-To-</w:t>
            </w:r>
            <w:r w:rsidRPr="00911DBA">
              <w:rPr>
                <w:rFonts w:eastAsia="Times New Roman"/>
                <w:color w:val="000000"/>
              </w:rPr>
              <w:t xml:space="preserve">Image Translation </w:t>
            </w:r>
            <w:r w:rsidR="00CF25FA" w:rsidRPr="00911DBA">
              <w:rPr>
                <w:rFonts w:eastAsia="Times New Roman"/>
                <w:color w:val="000000"/>
              </w:rPr>
              <w:t xml:space="preserve">Using </w:t>
            </w:r>
            <w:r w:rsidRPr="00911DBA">
              <w:rPr>
                <w:rFonts w:eastAsia="Times New Roman"/>
                <w:color w:val="000000"/>
              </w:rPr>
              <w:t>Cycle</w:t>
            </w:r>
            <w:r w:rsidR="00CF25FA" w:rsidRPr="00911DBA">
              <w:rPr>
                <w:rFonts w:eastAsia="Times New Roman"/>
                <w:color w:val="000000"/>
              </w:rPr>
              <w:t>-</w:t>
            </w:r>
            <w:r w:rsidRPr="00911DBA">
              <w:rPr>
                <w:rFonts w:eastAsia="Times New Roman"/>
                <w:color w:val="000000"/>
              </w:rPr>
              <w:t xml:space="preserve">Consistent </w:t>
            </w:r>
          </w:p>
        </w:tc>
      </w:tr>
      <w:tr w:rsidR="00575967" w:rsidRPr="00911DBA" w14:paraId="5C3D9510" w14:textId="77777777" w:rsidTr="00B269F2">
        <w:trPr>
          <w:trHeight w:val="432"/>
        </w:trPr>
        <w:tc>
          <w:tcPr>
            <w:tcW w:w="1154" w:type="pct"/>
            <w:shd w:val="clear" w:color="auto" w:fill="auto"/>
            <w:noWrap/>
            <w:vAlign w:val="center"/>
            <w:hideMark/>
          </w:tcPr>
          <w:p w14:paraId="6B2EC28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DL</w:t>
            </w:r>
          </w:p>
        </w:tc>
        <w:tc>
          <w:tcPr>
            <w:tcW w:w="3846" w:type="pct"/>
            <w:shd w:val="clear" w:color="auto" w:fill="auto"/>
            <w:noWrap/>
            <w:vAlign w:val="center"/>
            <w:hideMark/>
          </w:tcPr>
          <w:p w14:paraId="7BEA07E3" w14:textId="55DEB768"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Deep Learning</w:t>
            </w:r>
          </w:p>
        </w:tc>
      </w:tr>
      <w:tr w:rsidR="00B269F2" w:rsidRPr="00911DBA" w14:paraId="4FCF4A72" w14:textId="77777777" w:rsidTr="00B269F2">
        <w:trPr>
          <w:trHeight w:val="432"/>
        </w:trPr>
        <w:tc>
          <w:tcPr>
            <w:tcW w:w="1154" w:type="pct"/>
            <w:shd w:val="clear" w:color="auto" w:fill="auto"/>
            <w:noWrap/>
            <w:vAlign w:val="center"/>
            <w:hideMark/>
          </w:tcPr>
          <w:p w14:paraId="3A501E34" w14:textId="40754E7F"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FCN</w:t>
            </w:r>
          </w:p>
        </w:tc>
        <w:tc>
          <w:tcPr>
            <w:tcW w:w="3846" w:type="pct"/>
            <w:shd w:val="clear" w:color="auto" w:fill="auto"/>
            <w:noWrap/>
            <w:vAlign w:val="center"/>
            <w:hideMark/>
          </w:tcPr>
          <w:p w14:paraId="2EA37514" w14:textId="0F366413"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Fully Convolutional Networks</w:t>
            </w:r>
          </w:p>
        </w:tc>
      </w:tr>
      <w:tr w:rsidR="00B269F2" w:rsidRPr="00911DBA" w14:paraId="3A929BC0" w14:textId="77777777" w:rsidTr="00B269F2">
        <w:trPr>
          <w:trHeight w:val="432"/>
        </w:trPr>
        <w:tc>
          <w:tcPr>
            <w:tcW w:w="1154" w:type="pct"/>
            <w:shd w:val="clear" w:color="auto" w:fill="auto"/>
            <w:noWrap/>
            <w:vAlign w:val="center"/>
            <w:hideMark/>
          </w:tcPr>
          <w:p w14:paraId="5E67CA82" w14:textId="0C21B670"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FID</w:t>
            </w:r>
          </w:p>
        </w:tc>
        <w:tc>
          <w:tcPr>
            <w:tcW w:w="3846" w:type="pct"/>
            <w:shd w:val="clear" w:color="auto" w:fill="auto"/>
            <w:noWrap/>
            <w:vAlign w:val="center"/>
            <w:hideMark/>
          </w:tcPr>
          <w:p w14:paraId="4ED0C7ED" w14:textId="75312DF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Fréchet Inception </w:t>
            </w:r>
            <w:r w:rsidR="00CF25FA" w:rsidRPr="00911DBA">
              <w:rPr>
                <w:rFonts w:eastAsia="Times New Roman"/>
                <w:color w:val="000000"/>
              </w:rPr>
              <w:t>Distance</w:t>
            </w:r>
          </w:p>
        </w:tc>
      </w:tr>
      <w:tr w:rsidR="00B269F2" w:rsidRPr="00911DBA" w14:paraId="73D46CA5" w14:textId="77777777" w:rsidTr="00B269F2">
        <w:trPr>
          <w:trHeight w:val="432"/>
        </w:trPr>
        <w:tc>
          <w:tcPr>
            <w:tcW w:w="1154" w:type="pct"/>
            <w:shd w:val="clear" w:color="auto" w:fill="auto"/>
            <w:noWrap/>
            <w:vAlign w:val="center"/>
            <w:hideMark/>
          </w:tcPr>
          <w:p w14:paraId="7B74B9B0" w14:textId="774AD8D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GAN</w:t>
            </w:r>
          </w:p>
        </w:tc>
        <w:tc>
          <w:tcPr>
            <w:tcW w:w="3846" w:type="pct"/>
            <w:shd w:val="clear" w:color="auto" w:fill="auto"/>
            <w:noWrap/>
            <w:vAlign w:val="center"/>
            <w:hideMark/>
          </w:tcPr>
          <w:p w14:paraId="48049BA9" w14:textId="38915736"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Generative </w:t>
            </w:r>
            <w:r w:rsidR="00CF25FA" w:rsidRPr="00911DBA">
              <w:rPr>
                <w:rFonts w:eastAsia="Times New Roman"/>
                <w:color w:val="000000"/>
              </w:rPr>
              <w:t>Adversarial Networks</w:t>
            </w:r>
          </w:p>
        </w:tc>
      </w:tr>
      <w:tr w:rsidR="00B269F2" w:rsidRPr="00911DBA" w14:paraId="64A24CA5" w14:textId="77777777" w:rsidTr="00B269F2">
        <w:trPr>
          <w:trHeight w:val="432"/>
        </w:trPr>
        <w:tc>
          <w:tcPr>
            <w:tcW w:w="1154" w:type="pct"/>
            <w:shd w:val="clear" w:color="auto" w:fill="auto"/>
            <w:noWrap/>
            <w:vAlign w:val="center"/>
            <w:hideMark/>
          </w:tcPr>
          <w:p w14:paraId="6E27B6DC" w14:textId="1934B392"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GPU</w:t>
            </w:r>
          </w:p>
        </w:tc>
        <w:tc>
          <w:tcPr>
            <w:tcW w:w="3846" w:type="pct"/>
            <w:shd w:val="clear" w:color="auto" w:fill="auto"/>
            <w:noWrap/>
            <w:vAlign w:val="center"/>
            <w:hideMark/>
          </w:tcPr>
          <w:p w14:paraId="049F0C2A" w14:textId="2DAA383F"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Graphics Processing Unit </w:t>
            </w:r>
          </w:p>
        </w:tc>
      </w:tr>
      <w:tr w:rsidR="00B269F2" w:rsidRPr="00911DBA" w14:paraId="1F3762DC" w14:textId="77777777" w:rsidTr="00B269F2">
        <w:trPr>
          <w:trHeight w:val="432"/>
        </w:trPr>
        <w:tc>
          <w:tcPr>
            <w:tcW w:w="1154" w:type="pct"/>
            <w:shd w:val="clear" w:color="auto" w:fill="auto"/>
            <w:noWrap/>
            <w:vAlign w:val="center"/>
            <w:hideMark/>
          </w:tcPr>
          <w:p w14:paraId="0FBEA55D" w14:textId="7E3A554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HFR </w:t>
            </w:r>
          </w:p>
        </w:tc>
        <w:tc>
          <w:tcPr>
            <w:tcW w:w="3846" w:type="pct"/>
            <w:shd w:val="clear" w:color="auto" w:fill="auto"/>
            <w:noWrap/>
            <w:vAlign w:val="center"/>
            <w:hideMark/>
          </w:tcPr>
          <w:p w14:paraId="1FDA929D" w14:textId="0D8C5EA5"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High Frame Rate</w:t>
            </w:r>
          </w:p>
        </w:tc>
      </w:tr>
      <w:tr w:rsidR="00B269F2" w:rsidRPr="00911DBA" w14:paraId="737BCC47" w14:textId="77777777" w:rsidTr="00B269F2">
        <w:trPr>
          <w:trHeight w:val="432"/>
        </w:trPr>
        <w:tc>
          <w:tcPr>
            <w:tcW w:w="1154" w:type="pct"/>
            <w:shd w:val="clear" w:color="auto" w:fill="auto"/>
            <w:noWrap/>
            <w:vAlign w:val="center"/>
            <w:hideMark/>
          </w:tcPr>
          <w:p w14:paraId="2AD852E3" w14:textId="3F4B055E"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DE</w:t>
            </w:r>
          </w:p>
        </w:tc>
        <w:tc>
          <w:tcPr>
            <w:tcW w:w="3846" w:type="pct"/>
            <w:shd w:val="clear" w:color="auto" w:fill="auto"/>
            <w:noWrap/>
            <w:vAlign w:val="center"/>
            <w:hideMark/>
          </w:tcPr>
          <w:p w14:paraId="47F09473" w14:textId="437FFF4F"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Integrated </w:t>
            </w:r>
            <w:r w:rsidR="00CF25FA" w:rsidRPr="00911DBA">
              <w:rPr>
                <w:rFonts w:eastAsia="Times New Roman"/>
                <w:color w:val="000000"/>
              </w:rPr>
              <w:t>Development Environment</w:t>
            </w:r>
          </w:p>
        </w:tc>
      </w:tr>
      <w:tr w:rsidR="00B269F2" w:rsidRPr="00911DBA" w14:paraId="53C627AB" w14:textId="77777777" w:rsidTr="00B269F2">
        <w:trPr>
          <w:trHeight w:val="432"/>
        </w:trPr>
        <w:tc>
          <w:tcPr>
            <w:tcW w:w="1154" w:type="pct"/>
            <w:shd w:val="clear" w:color="auto" w:fill="auto"/>
            <w:noWrap/>
            <w:vAlign w:val="center"/>
            <w:hideMark/>
          </w:tcPr>
          <w:p w14:paraId="6F58AB16" w14:textId="149348F3"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oU</w:t>
            </w:r>
          </w:p>
        </w:tc>
        <w:tc>
          <w:tcPr>
            <w:tcW w:w="3846" w:type="pct"/>
            <w:shd w:val="clear" w:color="auto" w:fill="auto"/>
            <w:noWrap/>
            <w:vAlign w:val="center"/>
            <w:hideMark/>
          </w:tcPr>
          <w:p w14:paraId="37A86F64" w14:textId="5D380416"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Intersect </w:t>
            </w:r>
            <w:r w:rsidR="00CF25FA" w:rsidRPr="00911DBA">
              <w:rPr>
                <w:rFonts w:eastAsia="Times New Roman"/>
                <w:color w:val="000000"/>
              </w:rPr>
              <w:t xml:space="preserve">Over </w:t>
            </w:r>
            <w:r w:rsidRPr="00911DBA">
              <w:rPr>
                <w:rFonts w:eastAsia="Times New Roman"/>
                <w:color w:val="000000"/>
              </w:rPr>
              <w:t>Union</w:t>
            </w:r>
          </w:p>
        </w:tc>
      </w:tr>
      <w:tr w:rsidR="00B269F2" w:rsidRPr="00911DBA" w14:paraId="79B05D75" w14:textId="77777777" w:rsidTr="00B269F2">
        <w:trPr>
          <w:trHeight w:val="432"/>
        </w:trPr>
        <w:tc>
          <w:tcPr>
            <w:tcW w:w="1154" w:type="pct"/>
            <w:shd w:val="clear" w:color="auto" w:fill="auto"/>
            <w:noWrap/>
            <w:vAlign w:val="center"/>
            <w:hideMark/>
          </w:tcPr>
          <w:p w14:paraId="73ECAAE0" w14:textId="543A6F0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S</w:t>
            </w:r>
          </w:p>
        </w:tc>
        <w:tc>
          <w:tcPr>
            <w:tcW w:w="3846" w:type="pct"/>
            <w:shd w:val="clear" w:color="auto" w:fill="auto"/>
            <w:noWrap/>
            <w:vAlign w:val="center"/>
            <w:hideMark/>
          </w:tcPr>
          <w:p w14:paraId="596458D2" w14:textId="61AD418D"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Inception Score</w:t>
            </w:r>
          </w:p>
        </w:tc>
      </w:tr>
      <w:tr w:rsidR="00B269F2" w:rsidRPr="00911DBA" w14:paraId="68A44AA2" w14:textId="77777777" w:rsidTr="00B269F2">
        <w:trPr>
          <w:trHeight w:val="432"/>
        </w:trPr>
        <w:tc>
          <w:tcPr>
            <w:tcW w:w="1154" w:type="pct"/>
            <w:shd w:val="clear" w:color="auto" w:fill="auto"/>
            <w:noWrap/>
            <w:vAlign w:val="center"/>
            <w:hideMark/>
          </w:tcPr>
          <w:p w14:paraId="7DFE444A" w14:textId="341BD1A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1</w:t>
            </w:r>
          </w:p>
        </w:tc>
        <w:tc>
          <w:tcPr>
            <w:tcW w:w="3846" w:type="pct"/>
            <w:shd w:val="clear" w:color="auto" w:fill="auto"/>
            <w:noWrap/>
            <w:vAlign w:val="center"/>
            <w:hideMark/>
          </w:tcPr>
          <w:p w14:paraId="1E8ED594" w14:textId="00E2135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anhattan Distance </w:t>
            </w:r>
            <w:r w:rsidR="00CF3B89" w:rsidRPr="00911DBA">
              <w:rPr>
                <w:rFonts w:eastAsia="Times New Roman"/>
                <w:color w:val="000000"/>
              </w:rPr>
              <w:t>or</w:t>
            </w:r>
            <w:r w:rsidR="00CF25FA" w:rsidRPr="00911DBA">
              <w:rPr>
                <w:rFonts w:eastAsia="Times New Roman"/>
                <w:color w:val="000000"/>
              </w:rPr>
              <w:t xml:space="preserve"> </w:t>
            </w:r>
            <w:r w:rsidRPr="00911DBA">
              <w:rPr>
                <w:rFonts w:eastAsia="Times New Roman"/>
                <w:color w:val="000000"/>
              </w:rPr>
              <w:t>L1 Norm</w:t>
            </w:r>
          </w:p>
        </w:tc>
      </w:tr>
      <w:tr w:rsidR="00B269F2" w:rsidRPr="00911DBA" w14:paraId="436AEE08" w14:textId="77777777" w:rsidTr="00B269F2">
        <w:trPr>
          <w:trHeight w:val="432"/>
        </w:trPr>
        <w:tc>
          <w:tcPr>
            <w:tcW w:w="1154" w:type="pct"/>
            <w:shd w:val="clear" w:color="auto" w:fill="auto"/>
            <w:noWrap/>
            <w:vAlign w:val="center"/>
            <w:hideMark/>
          </w:tcPr>
          <w:p w14:paraId="4233A5A5" w14:textId="65639195"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2</w:t>
            </w:r>
          </w:p>
        </w:tc>
        <w:tc>
          <w:tcPr>
            <w:tcW w:w="3846" w:type="pct"/>
            <w:shd w:val="clear" w:color="auto" w:fill="auto"/>
            <w:noWrap/>
            <w:vAlign w:val="center"/>
            <w:hideMark/>
          </w:tcPr>
          <w:p w14:paraId="52668E38" w14:textId="2E62CEB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Euclidean </w:t>
            </w:r>
            <w:r w:rsidR="00CF25FA" w:rsidRPr="00911DBA">
              <w:rPr>
                <w:rFonts w:eastAsia="Times New Roman"/>
                <w:color w:val="000000"/>
              </w:rPr>
              <w:t>Distance</w:t>
            </w:r>
            <w:r w:rsidR="002C7757" w:rsidRPr="00911DBA">
              <w:rPr>
                <w:rFonts w:eastAsia="Times New Roman"/>
                <w:color w:val="000000"/>
              </w:rPr>
              <w:t xml:space="preserve"> or L2 Norm</w:t>
            </w:r>
          </w:p>
        </w:tc>
      </w:tr>
      <w:tr w:rsidR="00B269F2" w:rsidRPr="00911DBA" w14:paraId="259D2EA0" w14:textId="77777777" w:rsidTr="00B269F2">
        <w:trPr>
          <w:trHeight w:val="432"/>
        </w:trPr>
        <w:tc>
          <w:tcPr>
            <w:tcW w:w="1154" w:type="pct"/>
            <w:shd w:val="clear" w:color="auto" w:fill="auto"/>
            <w:noWrap/>
            <w:vAlign w:val="center"/>
            <w:hideMark/>
          </w:tcPr>
          <w:p w14:paraId="783A9420" w14:textId="68235A0E"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STM</w:t>
            </w:r>
          </w:p>
        </w:tc>
        <w:tc>
          <w:tcPr>
            <w:tcW w:w="3846" w:type="pct"/>
            <w:shd w:val="clear" w:color="auto" w:fill="auto"/>
            <w:noWrap/>
            <w:vAlign w:val="center"/>
            <w:hideMark/>
          </w:tcPr>
          <w:p w14:paraId="7A518D0D" w14:textId="1982E959"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Long </w:t>
            </w:r>
            <w:r w:rsidR="00CF25FA" w:rsidRPr="00911DBA">
              <w:rPr>
                <w:rFonts w:eastAsia="Times New Roman"/>
                <w:color w:val="000000"/>
              </w:rPr>
              <w:t>Short-Term Memory</w:t>
            </w:r>
          </w:p>
        </w:tc>
      </w:tr>
      <w:tr w:rsidR="00B269F2" w:rsidRPr="00911DBA" w14:paraId="11E8F06C" w14:textId="77777777" w:rsidTr="00B269F2">
        <w:trPr>
          <w:trHeight w:val="432"/>
        </w:trPr>
        <w:tc>
          <w:tcPr>
            <w:tcW w:w="1154" w:type="pct"/>
            <w:shd w:val="clear" w:color="auto" w:fill="auto"/>
            <w:noWrap/>
            <w:vAlign w:val="center"/>
            <w:hideMark/>
          </w:tcPr>
          <w:p w14:paraId="1A127031" w14:textId="2961B9A3"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mIoU</w:t>
            </w:r>
          </w:p>
        </w:tc>
        <w:tc>
          <w:tcPr>
            <w:tcW w:w="3846" w:type="pct"/>
            <w:shd w:val="clear" w:color="auto" w:fill="auto"/>
            <w:noWrap/>
            <w:vAlign w:val="center"/>
            <w:hideMark/>
          </w:tcPr>
          <w:p w14:paraId="5066C6E4" w14:textId="774B61CA"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Mean </w:t>
            </w:r>
            <w:r w:rsidR="00B269F2" w:rsidRPr="00911DBA">
              <w:rPr>
                <w:rFonts w:eastAsia="Times New Roman"/>
                <w:color w:val="000000"/>
              </w:rPr>
              <w:t xml:space="preserve">Intersect </w:t>
            </w:r>
            <w:r w:rsidRPr="00911DBA">
              <w:rPr>
                <w:rFonts w:eastAsia="Times New Roman"/>
                <w:color w:val="000000"/>
              </w:rPr>
              <w:t xml:space="preserve">Over </w:t>
            </w:r>
            <w:r w:rsidR="00B269F2" w:rsidRPr="00911DBA">
              <w:rPr>
                <w:rFonts w:eastAsia="Times New Roman"/>
                <w:color w:val="000000"/>
              </w:rPr>
              <w:t>Union</w:t>
            </w:r>
          </w:p>
        </w:tc>
      </w:tr>
      <w:tr w:rsidR="00B269F2" w:rsidRPr="00911DBA" w14:paraId="514F2ADB" w14:textId="77777777" w:rsidTr="00B269F2">
        <w:trPr>
          <w:trHeight w:val="432"/>
        </w:trPr>
        <w:tc>
          <w:tcPr>
            <w:tcW w:w="1154" w:type="pct"/>
            <w:shd w:val="clear" w:color="auto" w:fill="auto"/>
            <w:noWrap/>
            <w:vAlign w:val="center"/>
            <w:hideMark/>
          </w:tcPr>
          <w:p w14:paraId="305C1FAD" w14:textId="02E041F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lastRenderedPageBreak/>
              <w:t>ML</w:t>
            </w:r>
          </w:p>
        </w:tc>
        <w:tc>
          <w:tcPr>
            <w:tcW w:w="3846" w:type="pct"/>
            <w:shd w:val="clear" w:color="auto" w:fill="auto"/>
            <w:noWrap/>
            <w:vAlign w:val="center"/>
            <w:hideMark/>
          </w:tcPr>
          <w:p w14:paraId="5937EB6A" w14:textId="133C44F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achine </w:t>
            </w:r>
            <w:r w:rsidR="00CF25FA" w:rsidRPr="00911DBA">
              <w:rPr>
                <w:rFonts w:eastAsia="Times New Roman"/>
                <w:color w:val="000000"/>
              </w:rPr>
              <w:t>Learning</w:t>
            </w:r>
          </w:p>
        </w:tc>
      </w:tr>
      <w:tr w:rsidR="00B269F2" w:rsidRPr="00911DBA" w14:paraId="09C963EA" w14:textId="77777777" w:rsidTr="00B269F2">
        <w:trPr>
          <w:trHeight w:val="432"/>
        </w:trPr>
        <w:tc>
          <w:tcPr>
            <w:tcW w:w="1154" w:type="pct"/>
            <w:shd w:val="clear" w:color="auto" w:fill="auto"/>
            <w:noWrap/>
            <w:vAlign w:val="center"/>
            <w:hideMark/>
          </w:tcPr>
          <w:p w14:paraId="219896BE" w14:textId="5EBEEAB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oCycle-GAN  </w:t>
            </w:r>
          </w:p>
        </w:tc>
        <w:tc>
          <w:tcPr>
            <w:tcW w:w="3846" w:type="pct"/>
            <w:shd w:val="clear" w:color="auto" w:fill="auto"/>
            <w:noWrap/>
            <w:vAlign w:val="center"/>
            <w:hideMark/>
          </w:tcPr>
          <w:p w14:paraId="75DBBC08" w14:textId="35094D97"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Mocycle</w:t>
            </w:r>
            <w:r w:rsidR="00CF25FA" w:rsidRPr="00911DBA">
              <w:rPr>
                <w:rFonts w:eastAsia="Times New Roman"/>
                <w:color w:val="000000"/>
              </w:rPr>
              <w:t>-</w:t>
            </w:r>
            <w:r w:rsidRPr="00911DBA">
              <w:rPr>
                <w:rFonts w:eastAsia="Times New Roman"/>
                <w:color w:val="000000"/>
              </w:rPr>
              <w:t>GAN</w:t>
            </w:r>
            <w:r w:rsidR="00CF25FA" w:rsidRPr="00911DBA">
              <w:rPr>
                <w:rFonts w:eastAsia="Times New Roman"/>
                <w:color w:val="000000"/>
              </w:rPr>
              <w:t xml:space="preserve">: </w:t>
            </w:r>
            <w:r w:rsidRPr="00911DBA">
              <w:rPr>
                <w:rFonts w:eastAsia="Times New Roman"/>
                <w:color w:val="000000"/>
              </w:rPr>
              <w:t>Unpaired Video</w:t>
            </w:r>
            <w:r w:rsidR="00CF25FA" w:rsidRPr="00911DBA">
              <w:rPr>
                <w:rFonts w:eastAsia="Times New Roman"/>
                <w:color w:val="000000"/>
              </w:rPr>
              <w:t>-To-</w:t>
            </w:r>
            <w:r w:rsidRPr="00911DBA">
              <w:rPr>
                <w:rFonts w:eastAsia="Times New Roman"/>
                <w:color w:val="000000"/>
              </w:rPr>
              <w:t>Video Translation</w:t>
            </w:r>
          </w:p>
        </w:tc>
      </w:tr>
      <w:tr w:rsidR="00B269F2" w:rsidRPr="00911DBA" w14:paraId="5948DD8B" w14:textId="77777777" w:rsidTr="00B269F2">
        <w:trPr>
          <w:trHeight w:val="432"/>
        </w:trPr>
        <w:tc>
          <w:tcPr>
            <w:tcW w:w="1154" w:type="pct"/>
            <w:shd w:val="clear" w:color="auto" w:fill="auto"/>
            <w:noWrap/>
            <w:vAlign w:val="center"/>
            <w:hideMark/>
          </w:tcPr>
          <w:p w14:paraId="0E0AB5CB" w14:textId="436F26C0"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MPI</w:t>
            </w:r>
          </w:p>
        </w:tc>
        <w:tc>
          <w:tcPr>
            <w:tcW w:w="3846" w:type="pct"/>
            <w:shd w:val="clear" w:color="auto" w:fill="auto"/>
            <w:noWrap/>
            <w:vAlign w:val="center"/>
            <w:hideMark/>
          </w:tcPr>
          <w:p w14:paraId="4BECDF8C" w14:textId="2DA403FD"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Max Planck Institute</w:t>
            </w:r>
          </w:p>
        </w:tc>
      </w:tr>
      <w:tr w:rsidR="0020588A" w:rsidRPr="00911DBA" w14:paraId="2FA01FE2" w14:textId="77777777" w:rsidTr="00B269F2">
        <w:trPr>
          <w:trHeight w:val="432"/>
        </w:trPr>
        <w:tc>
          <w:tcPr>
            <w:tcW w:w="1154" w:type="pct"/>
            <w:shd w:val="clear" w:color="auto" w:fill="auto"/>
            <w:noWrap/>
            <w:vAlign w:val="center"/>
          </w:tcPr>
          <w:p w14:paraId="6B00BF38" w14:textId="2730DE40" w:rsidR="0020588A" w:rsidRPr="00911DBA" w:rsidRDefault="0020588A" w:rsidP="00B269F2">
            <w:pPr>
              <w:spacing w:before="0" w:after="0" w:line="240" w:lineRule="auto"/>
              <w:jc w:val="left"/>
              <w:rPr>
                <w:rFonts w:eastAsia="Times New Roman"/>
                <w:color w:val="000000"/>
              </w:rPr>
            </w:pPr>
            <w:r w:rsidRPr="00911DBA">
              <w:rPr>
                <w:rFonts w:eastAsia="Times New Roman"/>
                <w:color w:val="000000"/>
              </w:rPr>
              <w:t>P1</w:t>
            </w:r>
          </w:p>
        </w:tc>
        <w:tc>
          <w:tcPr>
            <w:tcW w:w="3846" w:type="pct"/>
            <w:shd w:val="clear" w:color="auto" w:fill="auto"/>
            <w:noWrap/>
            <w:vAlign w:val="center"/>
          </w:tcPr>
          <w:p w14:paraId="16B4C2C1" w14:textId="06DC4CED" w:rsidR="0020588A" w:rsidRPr="00911DBA" w:rsidRDefault="0020588A" w:rsidP="00B269F2">
            <w:pPr>
              <w:spacing w:before="0" w:after="0" w:line="240" w:lineRule="auto"/>
              <w:jc w:val="left"/>
              <w:rPr>
                <w:rFonts w:eastAsia="Times New Roman"/>
                <w:color w:val="000000"/>
              </w:rPr>
            </w:pPr>
            <w:r w:rsidRPr="00911DBA">
              <w:rPr>
                <w:rFonts w:eastAsia="Times New Roman"/>
                <w:color w:val="000000"/>
              </w:rPr>
              <w:t xml:space="preserve">Human </w:t>
            </w:r>
            <w:r w:rsidR="00CF25FA" w:rsidRPr="00911DBA">
              <w:rPr>
                <w:rFonts w:eastAsia="Times New Roman"/>
                <w:color w:val="000000"/>
              </w:rPr>
              <w:t>Evaluation Study Protocol One</w:t>
            </w:r>
          </w:p>
        </w:tc>
      </w:tr>
      <w:tr w:rsidR="0020588A" w:rsidRPr="00911DBA" w14:paraId="168B61A5" w14:textId="77777777" w:rsidTr="00B269F2">
        <w:trPr>
          <w:trHeight w:val="432"/>
        </w:trPr>
        <w:tc>
          <w:tcPr>
            <w:tcW w:w="1154" w:type="pct"/>
            <w:shd w:val="clear" w:color="auto" w:fill="auto"/>
            <w:noWrap/>
            <w:vAlign w:val="center"/>
          </w:tcPr>
          <w:p w14:paraId="0EAFFCA9" w14:textId="75210CC3"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P2</w:t>
            </w:r>
          </w:p>
        </w:tc>
        <w:tc>
          <w:tcPr>
            <w:tcW w:w="3846" w:type="pct"/>
            <w:shd w:val="clear" w:color="auto" w:fill="auto"/>
            <w:noWrap/>
            <w:vAlign w:val="center"/>
          </w:tcPr>
          <w:p w14:paraId="107C95CC" w14:textId="78AEB6B0"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 xml:space="preserve">Human </w:t>
            </w:r>
            <w:r w:rsidR="00CF25FA" w:rsidRPr="00911DBA">
              <w:rPr>
                <w:rFonts w:eastAsia="Times New Roman"/>
                <w:color w:val="000000"/>
              </w:rPr>
              <w:t>Evaluation Study Protocol Two</w:t>
            </w:r>
          </w:p>
        </w:tc>
      </w:tr>
      <w:tr w:rsidR="0020588A" w:rsidRPr="00911DBA" w14:paraId="478314C6" w14:textId="77777777" w:rsidTr="00B269F2">
        <w:trPr>
          <w:trHeight w:val="432"/>
        </w:trPr>
        <w:tc>
          <w:tcPr>
            <w:tcW w:w="1154" w:type="pct"/>
            <w:shd w:val="clear" w:color="auto" w:fill="auto"/>
            <w:noWrap/>
            <w:vAlign w:val="center"/>
            <w:hideMark/>
          </w:tcPr>
          <w:p w14:paraId="70770B9D" w14:textId="4966625C" w:rsidR="0020588A" w:rsidRPr="00911DBA" w:rsidRDefault="00AA7FFD" w:rsidP="0020588A">
            <w:pPr>
              <w:spacing w:before="0" w:after="0" w:line="240" w:lineRule="auto"/>
              <w:jc w:val="left"/>
              <w:rPr>
                <w:rFonts w:eastAsia="Times New Roman"/>
                <w:color w:val="000000"/>
              </w:rPr>
            </w:pPr>
            <w:r w:rsidRPr="00911DBA">
              <w:rPr>
                <w:rFonts w:eastAsia="Times New Roman"/>
                <w:color w:val="000000"/>
              </w:rPr>
              <w:t>P</w:t>
            </w:r>
            <w:r w:rsidR="002C7757" w:rsidRPr="00911DBA">
              <w:rPr>
                <w:rFonts w:eastAsia="Times New Roman"/>
                <w:color w:val="000000"/>
              </w:rPr>
              <w:t>ix</w:t>
            </w:r>
            <w:r w:rsidRPr="00911DBA">
              <w:rPr>
                <w:rFonts w:eastAsia="Times New Roman"/>
                <w:color w:val="000000"/>
              </w:rPr>
              <w:t>2P</w:t>
            </w:r>
            <w:r w:rsidR="002C7757" w:rsidRPr="00911DBA">
              <w:rPr>
                <w:rFonts w:eastAsia="Times New Roman"/>
                <w:color w:val="000000"/>
              </w:rPr>
              <w:t>ix</w:t>
            </w:r>
          </w:p>
        </w:tc>
        <w:tc>
          <w:tcPr>
            <w:tcW w:w="3846" w:type="pct"/>
            <w:shd w:val="clear" w:color="auto" w:fill="auto"/>
            <w:noWrap/>
            <w:vAlign w:val="center"/>
            <w:hideMark/>
          </w:tcPr>
          <w:p w14:paraId="22057C6D" w14:textId="4591FF4F"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Image</w:t>
            </w:r>
            <w:r w:rsidR="00CF25FA" w:rsidRPr="00911DBA">
              <w:rPr>
                <w:rFonts w:eastAsia="Times New Roman"/>
                <w:color w:val="000000"/>
              </w:rPr>
              <w:t>-To-</w:t>
            </w:r>
            <w:r w:rsidRPr="00911DBA">
              <w:rPr>
                <w:rFonts w:eastAsia="Times New Roman"/>
                <w:color w:val="000000"/>
              </w:rPr>
              <w:t xml:space="preserve">Image Translation </w:t>
            </w:r>
            <w:r w:rsidR="00CF25FA" w:rsidRPr="00911DBA">
              <w:rPr>
                <w:rFonts w:eastAsia="Times New Roman"/>
                <w:color w:val="000000"/>
              </w:rPr>
              <w:t xml:space="preserve">With </w:t>
            </w:r>
            <w:r w:rsidRPr="00911DBA">
              <w:rPr>
                <w:rFonts w:eastAsia="Times New Roman"/>
                <w:color w:val="000000"/>
              </w:rPr>
              <w:t>Conditional Adversarial Nets</w:t>
            </w:r>
          </w:p>
        </w:tc>
      </w:tr>
      <w:tr w:rsidR="0020588A" w:rsidRPr="00911DBA" w14:paraId="59AB3C29" w14:textId="77777777" w:rsidTr="00B269F2">
        <w:trPr>
          <w:trHeight w:val="432"/>
        </w:trPr>
        <w:tc>
          <w:tcPr>
            <w:tcW w:w="1154" w:type="pct"/>
            <w:shd w:val="clear" w:color="auto" w:fill="auto"/>
            <w:noWrap/>
            <w:vAlign w:val="center"/>
            <w:hideMark/>
          </w:tcPr>
          <w:p w14:paraId="0AC0CC18" w14:textId="44E307B8"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C</w:t>
            </w:r>
          </w:p>
        </w:tc>
        <w:tc>
          <w:tcPr>
            <w:tcW w:w="3846" w:type="pct"/>
            <w:shd w:val="clear" w:color="auto" w:fill="auto"/>
            <w:noWrap/>
            <w:vAlign w:val="center"/>
            <w:hideMark/>
          </w:tcPr>
          <w:p w14:paraId="2162783B" w14:textId="791903CD"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0020588A" w:rsidRPr="00911DBA">
              <w:rPr>
                <w:rFonts w:eastAsia="Times New Roman"/>
                <w:color w:val="000000"/>
              </w:rPr>
              <w:t>GAN</w:t>
            </w:r>
          </w:p>
        </w:tc>
      </w:tr>
      <w:tr w:rsidR="0020588A" w:rsidRPr="00911DBA" w14:paraId="534B867B" w14:textId="77777777" w:rsidTr="00B269F2">
        <w:trPr>
          <w:trHeight w:val="432"/>
        </w:trPr>
        <w:tc>
          <w:tcPr>
            <w:tcW w:w="1154" w:type="pct"/>
            <w:shd w:val="clear" w:color="auto" w:fill="auto"/>
            <w:noWrap/>
            <w:vAlign w:val="center"/>
            <w:hideMark/>
          </w:tcPr>
          <w:p w14:paraId="192FCABC" w14:textId="45511B0D"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C+TD</w:t>
            </w:r>
          </w:p>
        </w:tc>
        <w:tc>
          <w:tcPr>
            <w:tcW w:w="3846" w:type="pct"/>
            <w:shd w:val="clear" w:color="auto" w:fill="auto"/>
            <w:noWrap/>
            <w:vAlign w:val="center"/>
            <w:hideMark/>
          </w:tcPr>
          <w:p w14:paraId="59815FF8" w14:textId="3F303D3C"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0020588A" w:rsidRPr="00911DBA">
              <w:rPr>
                <w:rFonts w:eastAsia="Times New Roman"/>
                <w:color w:val="000000"/>
              </w:rPr>
              <w:t xml:space="preserve">GAN </w:t>
            </w:r>
            <w:r w:rsidRPr="00911DBA">
              <w:rPr>
                <w:rFonts w:eastAsia="Times New Roman"/>
                <w:color w:val="000000"/>
              </w:rPr>
              <w:t xml:space="preserve">Plus </w:t>
            </w:r>
            <w:r w:rsidR="0020588A" w:rsidRPr="00911DBA">
              <w:rPr>
                <w:rFonts w:eastAsia="Times New Roman"/>
                <w:color w:val="000000"/>
              </w:rPr>
              <w:t>Temporal Discriminator</w:t>
            </w:r>
          </w:p>
        </w:tc>
      </w:tr>
      <w:tr w:rsidR="0020588A" w:rsidRPr="00911DBA" w14:paraId="4F44B50D" w14:textId="77777777" w:rsidTr="00B269F2">
        <w:trPr>
          <w:trHeight w:val="432"/>
        </w:trPr>
        <w:tc>
          <w:tcPr>
            <w:tcW w:w="1154" w:type="pct"/>
            <w:shd w:val="clear" w:color="auto" w:fill="auto"/>
            <w:noWrap/>
            <w:vAlign w:val="center"/>
            <w:hideMark/>
          </w:tcPr>
          <w:p w14:paraId="13731146" w14:textId="6BA8A11D"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eCycle</w:t>
            </w:r>
            <w:r w:rsidR="00914CD7" w:rsidRPr="00911DBA">
              <w:rPr>
                <w:rFonts w:eastAsia="Times New Roman"/>
                <w:color w:val="000000"/>
              </w:rPr>
              <w:t xml:space="preserve"> </w:t>
            </w:r>
            <w:r w:rsidRPr="00911DBA">
              <w:rPr>
                <w:rFonts w:eastAsia="Times New Roman"/>
                <w:color w:val="000000"/>
              </w:rPr>
              <w:t>GAN</w:t>
            </w:r>
          </w:p>
        </w:tc>
        <w:tc>
          <w:tcPr>
            <w:tcW w:w="3846" w:type="pct"/>
            <w:shd w:val="clear" w:color="auto" w:fill="auto"/>
            <w:noWrap/>
            <w:vAlign w:val="center"/>
            <w:hideMark/>
          </w:tcPr>
          <w:p w14:paraId="406A762F" w14:textId="19C125E6"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Pr="00911DBA">
              <w:rPr>
                <w:rFonts w:eastAsia="Times New Roman"/>
                <w:color w:val="000000"/>
              </w:rPr>
              <w:t>G</w:t>
            </w:r>
            <w:r w:rsidR="00914CD7" w:rsidRPr="00911DBA">
              <w:rPr>
                <w:rFonts w:eastAsia="Times New Roman"/>
                <w:color w:val="000000"/>
              </w:rPr>
              <w:t>AN</w:t>
            </w:r>
            <w:r w:rsidRPr="00911DBA">
              <w:rPr>
                <w:rFonts w:eastAsia="Times New Roman"/>
                <w:color w:val="000000"/>
              </w:rPr>
              <w:t>: Unsupervised Video Retargeting</w:t>
            </w:r>
          </w:p>
        </w:tc>
      </w:tr>
      <w:tr w:rsidR="0020588A" w:rsidRPr="00911DBA" w14:paraId="5783E4A8" w14:textId="77777777" w:rsidTr="00B269F2">
        <w:trPr>
          <w:trHeight w:val="432"/>
        </w:trPr>
        <w:tc>
          <w:tcPr>
            <w:tcW w:w="1154" w:type="pct"/>
            <w:shd w:val="clear" w:color="auto" w:fill="auto"/>
            <w:noWrap/>
            <w:vAlign w:val="center"/>
            <w:hideMark/>
          </w:tcPr>
          <w:p w14:paraId="19E2949C" w14:textId="2A9E5B4C"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GB</w:t>
            </w:r>
          </w:p>
        </w:tc>
        <w:tc>
          <w:tcPr>
            <w:tcW w:w="3846" w:type="pct"/>
            <w:shd w:val="clear" w:color="auto" w:fill="auto"/>
            <w:noWrap/>
            <w:vAlign w:val="center"/>
            <w:hideMark/>
          </w:tcPr>
          <w:p w14:paraId="246BD2D4" w14:textId="7EEBBE29"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d Green Blue</w:t>
            </w:r>
          </w:p>
        </w:tc>
      </w:tr>
      <w:tr w:rsidR="0020588A" w:rsidRPr="00911DBA" w14:paraId="117B549A" w14:textId="77777777" w:rsidTr="00B269F2">
        <w:trPr>
          <w:trHeight w:val="432"/>
        </w:trPr>
        <w:tc>
          <w:tcPr>
            <w:tcW w:w="1154" w:type="pct"/>
            <w:shd w:val="clear" w:color="auto" w:fill="auto"/>
            <w:noWrap/>
            <w:vAlign w:val="center"/>
            <w:hideMark/>
          </w:tcPr>
          <w:p w14:paraId="79E7F278" w14:textId="30684A79"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NN</w:t>
            </w:r>
          </w:p>
        </w:tc>
        <w:tc>
          <w:tcPr>
            <w:tcW w:w="3846" w:type="pct"/>
            <w:shd w:val="clear" w:color="auto" w:fill="auto"/>
            <w:noWrap/>
            <w:vAlign w:val="center"/>
            <w:hideMark/>
          </w:tcPr>
          <w:p w14:paraId="524DE5F2" w14:textId="3BC77C81"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current Neural Network</w:t>
            </w:r>
          </w:p>
        </w:tc>
      </w:tr>
      <w:tr w:rsidR="0020588A" w:rsidRPr="00911DBA" w14:paraId="796FFD2F" w14:textId="77777777" w:rsidTr="00B269F2">
        <w:trPr>
          <w:trHeight w:val="432"/>
        </w:trPr>
        <w:tc>
          <w:tcPr>
            <w:tcW w:w="1154" w:type="pct"/>
            <w:shd w:val="clear" w:color="auto" w:fill="auto"/>
            <w:noWrap/>
            <w:vAlign w:val="center"/>
            <w:hideMark/>
          </w:tcPr>
          <w:p w14:paraId="436949B3" w14:textId="0A352AE9"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TPU</w:t>
            </w:r>
          </w:p>
        </w:tc>
        <w:tc>
          <w:tcPr>
            <w:tcW w:w="3846" w:type="pct"/>
            <w:shd w:val="clear" w:color="auto" w:fill="auto"/>
            <w:noWrap/>
            <w:vAlign w:val="center"/>
            <w:hideMark/>
          </w:tcPr>
          <w:p w14:paraId="393D22E2" w14:textId="751B511B"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Tensor Processing Unit</w:t>
            </w:r>
          </w:p>
        </w:tc>
      </w:tr>
      <w:tr w:rsidR="0020588A" w:rsidRPr="00911DBA" w14:paraId="4774F503" w14:textId="77777777" w:rsidTr="00B269F2">
        <w:trPr>
          <w:trHeight w:val="432"/>
        </w:trPr>
        <w:tc>
          <w:tcPr>
            <w:tcW w:w="1154" w:type="pct"/>
            <w:shd w:val="clear" w:color="auto" w:fill="auto"/>
            <w:noWrap/>
            <w:vAlign w:val="center"/>
            <w:hideMark/>
          </w:tcPr>
          <w:p w14:paraId="5850E00B" w14:textId="297E694C"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VAE</w:t>
            </w:r>
          </w:p>
        </w:tc>
        <w:tc>
          <w:tcPr>
            <w:tcW w:w="3846" w:type="pct"/>
            <w:shd w:val="clear" w:color="auto" w:fill="auto"/>
            <w:noWrap/>
            <w:vAlign w:val="center"/>
            <w:hideMark/>
          </w:tcPr>
          <w:p w14:paraId="31AFFC75" w14:textId="023551A3"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Variational Autoencoder</w:t>
            </w:r>
          </w:p>
        </w:tc>
      </w:tr>
    </w:tbl>
    <w:p w14:paraId="09F409A2" w14:textId="77777777" w:rsidR="001C1FA8" w:rsidRPr="00911DBA" w:rsidRDefault="001C1FA8" w:rsidP="001C1FA8">
      <w:pPr>
        <w:tabs>
          <w:tab w:val="left" w:pos="2160"/>
        </w:tabs>
        <w:ind w:right="-214"/>
      </w:pPr>
    </w:p>
    <w:p w14:paraId="6160656C" w14:textId="77777777" w:rsidR="00CF3B89" w:rsidRPr="00911DBA" w:rsidRDefault="00CF3B89" w:rsidP="001C1FA8">
      <w:pPr>
        <w:tabs>
          <w:tab w:val="left" w:pos="2160"/>
        </w:tabs>
        <w:ind w:right="-214"/>
        <w:sectPr w:rsidR="00CF3B89" w:rsidRPr="00911DBA" w:rsidSect="00EE3F33">
          <w:pgSz w:w="11906" w:h="16838" w:code="9"/>
          <w:pgMar w:top="1440" w:right="1440" w:bottom="1440" w:left="1701" w:header="720" w:footer="720" w:gutter="0"/>
          <w:pgNumType w:fmt="lowerRoman"/>
          <w:cols w:space="720"/>
          <w:docGrid w:linePitch="360"/>
        </w:sectPr>
      </w:pPr>
    </w:p>
    <w:tbl>
      <w:tblPr>
        <w:tblStyle w:val="PlainTable5"/>
        <w:tblpPr w:leftFromText="180" w:rightFromText="180" w:vertAnchor="page" w:horzAnchor="margin" w:tblpY="2086"/>
        <w:tblW w:w="5000" w:type="pct"/>
        <w:tblLook w:val="04A0" w:firstRow="1" w:lastRow="0" w:firstColumn="1" w:lastColumn="0" w:noHBand="0" w:noVBand="1"/>
      </w:tblPr>
      <w:tblGrid>
        <w:gridCol w:w="2267"/>
        <w:gridCol w:w="6759"/>
      </w:tblGrid>
      <w:tr w:rsidR="00977842" w:rsidRPr="00911DBA" w14:paraId="2532846F" w14:textId="77777777" w:rsidTr="00BE0DA5">
        <w:trPr>
          <w:cnfStyle w:val="100000000000" w:firstRow="1" w:lastRow="0" w:firstColumn="0" w:lastColumn="0" w:oddVBand="0" w:evenVBand="0" w:oddHBand="0" w:evenHBand="0" w:firstRowFirstColumn="0" w:firstRowLastColumn="0" w:lastRowFirstColumn="0" w:lastRowLastColumn="0"/>
          <w:trHeight w:val="427"/>
        </w:trPr>
        <w:tc>
          <w:tcPr>
            <w:cnfStyle w:val="001000000100" w:firstRow="0" w:lastRow="0" w:firstColumn="1" w:lastColumn="0" w:oddVBand="0" w:evenVBand="0" w:oddHBand="0" w:evenHBand="0" w:firstRowFirstColumn="1" w:firstRowLastColumn="0" w:lastRowFirstColumn="0" w:lastRowLastColumn="0"/>
            <w:tcW w:w="1256" w:type="pct"/>
            <w:tcBorders>
              <w:bottom w:val="single" w:sz="4" w:space="0" w:color="auto"/>
            </w:tcBorders>
            <w:vAlign w:val="center"/>
          </w:tcPr>
          <w:p w14:paraId="38A873FC" w14:textId="77777777" w:rsidR="00977842" w:rsidRPr="00911DBA" w:rsidRDefault="00977842" w:rsidP="00977842">
            <w:pPr>
              <w:spacing w:before="0"/>
              <w:jc w:val="center"/>
              <w:rPr>
                <w:rFonts w:eastAsia="Calibri"/>
                <w:b/>
                <w:bCs/>
              </w:rPr>
            </w:pPr>
            <w:bookmarkStart w:id="11" w:name="_Toc52981508"/>
            <w:r w:rsidRPr="00911DBA">
              <w:rPr>
                <w:rFonts w:eastAsia="Calibri"/>
                <w:b/>
                <w:bCs/>
              </w:rPr>
              <w:lastRenderedPageBreak/>
              <w:t>Notation</w:t>
            </w:r>
          </w:p>
        </w:tc>
        <w:tc>
          <w:tcPr>
            <w:tcW w:w="3744" w:type="pct"/>
            <w:tcBorders>
              <w:bottom w:val="single" w:sz="4" w:space="0" w:color="auto"/>
            </w:tcBorders>
            <w:vAlign w:val="center"/>
          </w:tcPr>
          <w:p w14:paraId="31765F4B" w14:textId="77777777" w:rsidR="00977842" w:rsidRPr="00911DBA" w:rsidRDefault="00977842" w:rsidP="00BE0DA5">
            <w:pPr>
              <w:spacing w:before="0"/>
              <w:jc w:val="left"/>
              <w:cnfStyle w:val="100000000000" w:firstRow="1" w:lastRow="0" w:firstColumn="0" w:lastColumn="0" w:oddVBand="0" w:evenVBand="0" w:oddHBand="0" w:evenHBand="0" w:firstRowFirstColumn="0" w:firstRowLastColumn="0" w:lastRowFirstColumn="0" w:lastRowLastColumn="0"/>
              <w:rPr>
                <w:b/>
                <w:bCs/>
              </w:rPr>
            </w:pPr>
            <w:r w:rsidRPr="00911DBA">
              <w:rPr>
                <w:b/>
                <w:bCs/>
              </w:rPr>
              <w:t>Meaning</w:t>
            </w:r>
          </w:p>
        </w:tc>
      </w:tr>
      <w:tr w:rsidR="00977842" w:rsidRPr="00911DBA" w14:paraId="6786E36E"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Borders>
              <w:top w:val="single" w:sz="4" w:space="0" w:color="auto"/>
            </w:tcBorders>
          </w:tcPr>
          <w:p w14:paraId="1E0F550B" w14:textId="77777777" w:rsidR="00977842" w:rsidRPr="00911DBA" w:rsidRDefault="00977842" w:rsidP="00977842">
            <w:pPr>
              <w:spacing w:before="0"/>
              <w:jc w:val="left"/>
              <w:rPr>
                <w:rFonts w:eastAsia="Calibri"/>
              </w:rPr>
            </w:pPr>
            <m:oMathPara>
              <m:oMath>
                <m:r>
                  <w:rPr>
                    <w:rFonts w:ascii="Cambria Math" w:eastAsia="Calibri" w:hAnsi="Cambria Math"/>
                  </w:rPr>
                  <m:t>A</m:t>
                </m:r>
              </m:oMath>
            </m:oMathPara>
          </w:p>
        </w:tc>
        <w:tc>
          <w:tcPr>
            <w:tcW w:w="3744" w:type="pct"/>
            <w:tcBorders>
              <w:top w:val="single" w:sz="4" w:space="0" w:color="auto"/>
            </w:tcBorders>
            <w:shd w:val="clear" w:color="auto" w:fill="FFFFFF" w:themeFill="background1"/>
          </w:tcPr>
          <w:p w14:paraId="4D3E3BBF"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Indicate a given video is domain </w:t>
            </w:r>
            <m:oMath>
              <m:r>
                <w:rPr>
                  <w:rFonts w:ascii="Cambria Math" w:hAnsi="Cambria Math"/>
                </w:rPr>
                <m:t>A</m:t>
              </m:r>
            </m:oMath>
          </w:p>
        </w:tc>
      </w:tr>
      <w:tr w:rsidR="00977842" w:rsidRPr="00911DBA" w14:paraId="0DF707C2"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3CCFD305" w14:textId="77777777" w:rsidR="00977842" w:rsidRPr="00911DBA" w:rsidRDefault="00977842" w:rsidP="00977842">
            <w:pPr>
              <w:spacing w:before="0"/>
              <w:jc w:val="left"/>
              <w:rPr>
                <w:rFonts w:eastAsia="Calibri"/>
              </w:rPr>
            </w:pPr>
            <m:oMathPara>
              <m:oMath>
                <m:r>
                  <w:rPr>
                    <w:rFonts w:ascii="Cambria Math" w:eastAsia="Calibri" w:hAnsi="Cambria Math"/>
                  </w:rPr>
                  <m:t>B</m:t>
                </m:r>
              </m:oMath>
            </m:oMathPara>
          </w:p>
        </w:tc>
        <w:tc>
          <w:tcPr>
            <w:tcW w:w="3744" w:type="pct"/>
            <w:shd w:val="clear" w:color="auto" w:fill="FFFFFF" w:themeFill="background1"/>
          </w:tcPr>
          <w:p w14:paraId="0BDF3B6A"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Indicate a given video is domain </w:t>
            </w:r>
            <m:oMath>
              <m:r>
                <w:rPr>
                  <w:rFonts w:ascii="Cambria Math" w:hAnsi="Cambria Math"/>
                </w:rPr>
                <m:t>B</m:t>
              </m:r>
            </m:oMath>
          </w:p>
        </w:tc>
      </w:tr>
      <w:tr w:rsidR="00977842" w:rsidRPr="00911DBA" w14:paraId="7DA0CC05"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58F1646F" w14:textId="77777777" w:rsidR="00977842" w:rsidRPr="00911DBA" w:rsidRDefault="00977D91" w:rsidP="00977842">
            <w:pPr>
              <w:spacing w:before="0"/>
              <w:rPr>
                <w:rFonts w:eastAsia="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744" w:type="pct"/>
            <w:shd w:val="clear" w:color="auto" w:fill="FFFFFF" w:themeFill="background1"/>
          </w:tcPr>
          <w:p w14:paraId="3FA6D0B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Discriminator </w:t>
            </w:r>
            <m:oMath>
              <m:r>
                <w:rPr>
                  <w:rFonts w:ascii="Cambria Math" w:hAnsi="Cambria Math"/>
                </w:rPr>
                <m:t>X</m:t>
              </m:r>
            </m:oMath>
          </w:p>
        </w:tc>
      </w:tr>
      <w:tr w:rsidR="00977842" w:rsidRPr="00911DBA" w14:paraId="6DEB0A91"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1CBFE516" w14:textId="77777777" w:rsidR="00977842" w:rsidRPr="00911DBA" w:rsidRDefault="00977D91" w:rsidP="00977842">
            <w:pPr>
              <w:spacing w:before="0"/>
              <w:jc w:val="left"/>
              <w:rPr>
                <w:rFonts w:eastAsia="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744" w:type="pct"/>
            <w:shd w:val="clear" w:color="auto" w:fill="FFFFFF" w:themeFill="background1"/>
          </w:tcPr>
          <w:p w14:paraId="08C44DD8"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Discriminator </w:t>
            </w:r>
            <m:oMath>
              <m:r>
                <w:rPr>
                  <w:rFonts w:ascii="Cambria Math" w:hAnsi="Cambria Math"/>
                </w:rPr>
                <m:t>Y</m:t>
              </m:r>
            </m:oMath>
          </w:p>
        </w:tc>
      </w:tr>
      <w:tr w:rsidR="00977842" w:rsidRPr="00911DBA" w14:paraId="694CD142"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6D01583B" w14:textId="77777777" w:rsidR="00977842" w:rsidRPr="00911DBA" w:rsidRDefault="00977D91" w:rsidP="00977842">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744" w:type="pct"/>
            <w:shd w:val="clear" w:color="auto" w:fill="FFFFFF" w:themeFill="background1"/>
          </w:tcPr>
          <w:p w14:paraId="67A2BD8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Discriminator consider three frames</w:t>
            </w:r>
          </w:p>
        </w:tc>
      </w:tr>
      <w:tr w:rsidR="00977842" w:rsidRPr="00911DBA" w14:paraId="0AEB20AE"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4304B12F" w14:textId="77777777" w:rsidR="00977842" w:rsidRPr="00911DBA" w:rsidRDefault="00977D91" w:rsidP="00977842">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744" w:type="pct"/>
            <w:shd w:val="clear" w:color="auto" w:fill="FFFFFF" w:themeFill="background1"/>
          </w:tcPr>
          <w:p w14:paraId="260E3A9B"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Optical flow between two frames</w:t>
            </w:r>
          </w:p>
        </w:tc>
      </w:tr>
      <w:tr w:rsidR="00977842" w:rsidRPr="00911DBA" w14:paraId="0B21CB8B"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79517AEA" w14:textId="77777777" w:rsidR="00977842" w:rsidRPr="00911DBA" w:rsidRDefault="00977D91" w:rsidP="00977842">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744" w:type="pct"/>
            <w:shd w:val="clear" w:color="auto" w:fill="FFFFFF" w:themeFill="background1"/>
          </w:tcPr>
          <w:p w14:paraId="45E55CB1"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Indicate retranslation back to original domain</w:t>
            </w:r>
          </w:p>
        </w:tc>
      </w:tr>
      <w:tr w:rsidR="00977842" w:rsidRPr="00911DBA" w14:paraId="4C9BD6AE"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2A8A53C9" w14:textId="77777777" w:rsidR="00977842" w:rsidRPr="00911DBA" w:rsidRDefault="00977D91" w:rsidP="00977842">
            <w:pPr>
              <w:spacing w:before="0"/>
              <w:jc w:val="left"/>
              <w:rPr>
                <w:rFonts w:eastAsia="Calibri"/>
              </w:rPr>
            </w:pPr>
            <m:oMathPara>
              <m:oMath>
                <m:acc>
                  <m:accPr>
                    <m:chr m:val="̃"/>
                    <m:ctrlPr>
                      <w:rPr>
                        <w:rFonts w:ascii="Cambria Math" w:hAnsi="Cambria Math"/>
                      </w:rPr>
                    </m:ctrlPr>
                  </m:accPr>
                  <m:e>
                    <m:r>
                      <w:rPr>
                        <w:rFonts w:ascii="Cambria Math" w:hAnsi="Cambria Math"/>
                      </w:rPr>
                      <m:t xml:space="preserve">   </m:t>
                    </m:r>
                  </m:e>
                </m:acc>
              </m:oMath>
            </m:oMathPara>
          </w:p>
        </w:tc>
        <w:tc>
          <w:tcPr>
            <w:tcW w:w="3744" w:type="pct"/>
            <w:shd w:val="clear" w:color="auto" w:fill="FFFFFF" w:themeFill="background1"/>
          </w:tcPr>
          <w:p w14:paraId="17BD1A04"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Indicate translation to another domain</w:t>
            </w:r>
          </w:p>
        </w:tc>
      </w:tr>
      <w:tr w:rsidR="00977842" w:rsidRPr="00911DBA" w14:paraId="1E0B3687"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1187B924" w14:textId="77777777" w:rsidR="00977842" w:rsidRPr="00911DBA" w:rsidRDefault="00977D91" w:rsidP="00977842">
            <w:pPr>
              <w:spacing w:before="0"/>
              <w:jc w:val="left"/>
              <w:rPr>
                <w:rFonts w:eastAsia="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744" w:type="pct"/>
            <w:shd w:val="clear" w:color="auto" w:fill="FFFFFF" w:themeFill="background1"/>
          </w:tcPr>
          <w:p w14:paraId="1ED64B15"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Generator, network map form domain A to domain </w:t>
            </w:r>
            <m:oMath>
              <m:r>
                <w:rPr>
                  <w:rFonts w:ascii="Cambria Math" w:hAnsi="Cambria Math"/>
                </w:rPr>
                <m:t>B</m:t>
              </m:r>
            </m:oMath>
          </w:p>
        </w:tc>
      </w:tr>
      <w:tr w:rsidR="00977842" w:rsidRPr="00911DBA" w14:paraId="7481FE73"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2F37A0FA" w14:textId="77777777" w:rsidR="00977842" w:rsidRPr="00911DBA" w:rsidRDefault="00977D91" w:rsidP="00977842">
            <w:pPr>
              <w:spacing w:before="0"/>
              <w:jc w:val="left"/>
              <w:rPr>
                <w:rFonts w:eastAsia="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744" w:type="pct"/>
            <w:shd w:val="clear" w:color="auto" w:fill="FFFFFF" w:themeFill="background1"/>
          </w:tcPr>
          <w:p w14:paraId="042758B0"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Generator, network map form domain B to domain </w:t>
            </w:r>
            <m:oMath>
              <m:r>
                <w:rPr>
                  <w:rFonts w:ascii="Cambria Math" w:hAnsi="Cambria Math"/>
                </w:rPr>
                <m:t>A</m:t>
              </m:r>
            </m:oMath>
          </w:p>
        </w:tc>
      </w:tr>
      <w:tr w:rsidR="00977842" w:rsidRPr="00911DBA" w14:paraId="5B70F176"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3A0B698E" w14:textId="77777777" w:rsidR="00977842" w:rsidRPr="00911DBA" w:rsidRDefault="00977D91" w:rsidP="00977842">
            <w:pPr>
              <w:spacing w:before="0"/>
              <w:jc w:val="left"/>
              <w:rPr>
                <w:rFonts w:eastAsia="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744" w:type="pct"/>
            <w:shd w:val="clear" w:color="auto" w:fill="FFFFFF" w:themeFill="background1"/>
          </w:tcPr>
          <w:p w14:paraId="62DD3617"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Object </w:t>
            </w:r>
            <m:oMath>
              <m:r>
                <w:rPr>
                  <w:rFonts w:ascii="Cambria Math" w:hAnsi="Cambria Math"/>
                </w:rPr>
                <m:t>n</m:t>
              </m:r>
            </m:oMath>
            <w:r w:rsidRPr="00911DBA">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977842" w:rsidRPr="00911DBA" w14:paraId="7579423E"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16EC254B" w14:textId="77777777" w:rsidR="00977842" w:rsidRPr="00911DBA" w:rsidRDefault="00977842" w:rsidP="00977842">
            <w:pPr>
              <w:spacing w:before="0"/>
              <w:jc w:val="left"/>
            </w:pPr>
            <m:oMathPara>
              <m:oMath>
                <m:r>
                  <w:rPr>
                    <w:rFonts w:ascii="Cambria Math" w:hAnsi="Cambria Math"/>
                  </w:rPr>
                  <m:t>X</m:t>
                </m:r>
              </m:oMath>
            </m:oMathPara>
          </w:p>
        </w:tc>
        <w:tc>
          <w:tcPr>
            <w:tcW w:w="3744" w:type="pct"/>
            <w:shd w:val="clear" w:color="auto" w:fill="FFFFFF" w:themeFill="background1"/>
          </w:tcPr>
          <w:p w14:paraId="7C5F7786"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Sample video from domain </w:t>
            </w:r>
            <m:oMath>
              <m:r>
                <w:rPr>
                  <w:rFonts w:ascii="Cambria Math" w:hAnsi="Cambria Math"/>
                </w:rPr>
                <m:t>A</m:t>
              </m:r>
            </m:oMath>
          </w:p>
        </w:tc>
      </w:tr>
      <w:tr w:rsidR="00977842" w:rsidRPr="00911DBA" w14:paraId="6D429FDF"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47EF3A63" w14:textId="77777777" w:rsidR="00977842" w:rsidRPr="00911DBA" w:rsidRDefault="00977D91" w:rsidP="00977842">
            <w:pPr>
              <w:spacing w:before="0"/>
              <w:jc w:val="left"/>
            </w:pPr>
            <m:oMathPara>
              <m:oMath>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t</m:t>
                    </m:r>
                  </m:sub>
                </m:sSub>
              </m:oMath>
            </m:oMathPara>
          </w:p>
        </w:tc>
        <w:tc>
          <w:tcPr>
            <w:tcW w:w="3744" w:type="pct"/>
            <w:shd w:val="clear" w:color="auto" w:fill="FFFFFF" w:themeFill="background1"/>
          </w:tcPr>
          <w:p w14:paraId="3F9FB72A"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Sample frame from domain </w:t>
            </w:r>
            <m:oMath>
              <m:r>
                <w:rPr>
                  <w:rFonts w:ascii="Cambria Math" w:hAnsi="Cambria Math"/>
                </w:rPr>
                <m:t>X</m:t>
              </m:r>
            </m:oMath>
          </w:p>
        </w:tc>
      </w:tr>
      <w:tr w:rsidR="00977842" w:rsidRPr="00911DBA" w14:paraId="1C46D35A"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2FFC1125" w14:textId="77777777" w:rsidR="00977842" w:rsidRPr="00911DBA" w:rsidRDefault="00977842" w:rsidP="00977842">
            <w:pPr>
              <w:spacing w:before="0"/>
              <w:jc w:val="left"/>
              <w:rPr>
                <w:rFonts w:eastAsia="Calibri"/>
              </w:rPr>
            </w:pPr>
            <m:oMath>
              <m:r>
                <w:rPr>
                  <w:rFonts w:ascii="Cambria Math" w:hAnsi="Cambria Math"/>
                </w:rPr>
                <m:t xml:space="preserve">X→Y or </m:t>
              </m:r>
            </m:oMath>
            <w:r w:rsidRPr="00911DBA">
              <w:rPr>
                <w:rFonts w:eastAsia="Calibri"/>
              </w:rPr>
              <w:t>(</w:t>
            </w:r>
            <m:oMath>
              <m:r>
                <w:rPr>
                  <w:rFonts w:ascii="Cambria Math" w:hAnsi="Cambria Math"/>
                </w:rPr>
                <m:t xml:space="preserve"> Y→X</m:t>
              </m:r>
              <m:r>
                <w:rPr>
                  <w:rFonts w:ascii="Cambria Math" w:eastAsia="Calibri" w:hAnsi="Cambria Math"/>
                </w:rPr>
                <m:t>)</m:t>
              </m:r>
            </m:oMath>
          </w:p>
        </w:tc>
        <w:tc>
          <w:tcPr>
            <w:tcW w:w="3744" w:type="pct"/>
            <w:shd w:val="clear" w:color="auto" w:fill="FFFFFF" w:themeFill="background1"/>
          </w:tcPr>
          <w:p w14:paraId="742A77E7"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Translation from domain </w:t>
            </w:r>
            <m:oMath>
              <m:r>
                <w:rPr>
                  <w:rFonts w:ascii="Cambria Math" w:hAnsi="Cambria Math"/>
                </w:rPr>
                <m:t>X</m:t>
              </m:r>
            </m:oMath>
            <w:r w:rsidRPr="00911DBA">
              <w:t xml:space="preserve"> to domain </w:t>
            </w:r>
            <m:oMath>
              <m:r>
                <w:rPr>
                  <w:rFonts w:ascii="Cambria Math" w:hAnsi="Cambria Math"/>
                </w:rPr>
                <m:t>Y</m:t>
              </m:r>
            </m:oMath>
            <w:r w:rsidRPr="00911DBA">
              <w:rPr>
                <w:rFonts w:eastAsiaTheme="minorEastAsia"/>
              </w:rPr>
              <w:t xml:space="preserve"> or (</w:t>
            </w:r>
            <m:oMath>
              <m:r>
                <w:rPr>
                  <w:rFonts w:ascii="Cambria Math" w:hAnsi="Cambria Math"/>
                </w:rPr>
                <m:t>Y</m:t>
              </m:r>
            </m:oMath>
            <w:r w:rsidRPr="00911DBA">
              <w:t xml:space="preserve"> to domain </w:t>
            </w:r>
            <m:oMath>
              <m:r>
                <w:rPr>
                  <w:rFonts w:ascii="Cambria Math" w:hAnsi="Cambria Math"/>
                </w:rPr>
                <m:t>X</m:t>
              </m:r>
            </m:oMath>
            <w:r w:rsidRPr="00911DBA">
              <w:rPr>
                <w:rFonts w:eastAsiaTheme="minorEastAsia"/>
              </w:rPr>
              <w:t xml:space="preserve">) </w:t>
            </w:r>
          </w:p>
        </w:tc>
      </w:tr>
      <w:tr w:rsidR="00977842" w:rsidRPr="00911DBA" w14:paraId="04556561"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6426F60A" w14:textId="77777777" w:rsidR="00977842" w:rsidRPr="00911DBA" w:rsidRDefault="00977842" w:rsidP="00977842">
            <w:pPr>
              <w:spacing w:before="0"/>
              <w:jc w:val="left"/>
              <w:rPr>
                <w:rFonts w:eastAsia="Calibri"/>
              </w:rPr>
            </w:pPr>
            <m:oMathPara>
              <m:oMath>
                <m:r>
                  <w:rPr>
                    <w:rFonts w:ascii="Cambria Math" w:hAnsi="Cambria Math"/>
                  </w:rPr>
                  <m:t>Y</m:t>
                </m:r>
              </m:oMath>
            </m:oMathPara>
          </w:p>
        </w:tc>
        <w:tc>
          <w:tcPr>
            <w:tcW w:w="3744" w:type="pct"/>
            <w:shd w:val="clear" w:color="auto" w:fill="FFFFFF" w:themeFill="background1"/>
          </w:tcPr>
          <w:p w14:paraId="45B9CF6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Sample video from domain </w:t>
            </w:r>
            <m:oMath>
              <m:r>
                <w:rPr>
                  <w:rFonts w:ascii="Cambria Math" w:hAnsi="Cambria Math"/>
                </w:rPr>
                <m:t>B</m:t>
              </m:r>
            </m:oMath>
          </w:p>
        </w:tc>
      </w:tr>
      <w:tr w:rsidR="00977842" w:rsidRPr="00911DBA" w14:paraId="0BD12632"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5B1EE2FF" w14:textId="77777777" w:rsidR="00977842" w:rsidRPr="00911DBA" w:rsidRDefault="00977D91" w:rsidP="00977842">
            <w:pPr>
              <w:spacing w:before="0"/>
              <w:jc w:val="left"/>
              <w:rPr>
                <w:rFonts w:eastAsia="Calibri"/>
              </w:rPr>
            </w:pPr>
            <m:oMathPara>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t</m:t>
                    </m:r>
                  </m:sub>
                </m:sSub>
              </m:oMath>
            </m:oMathPara>
          </w:p>
        </w:tc>
        <w:tc>
          <w:tcPr>
            <w:tcW w:w="3744" w:type="pct"/>
            <w:shd w:val="clear" w:color="auto" w:fill="FFFFFF" w:themeFill="background1"/>
          </w:tcPr>
          <w:p w14:paraId="4AF749A5"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Sample frame from domain </w:t>
            </w:r>
            <m:oMath>
              <m:r>
                <w:rPr>
                  <w:rFonts w:ascii="Cambria Math" w:hAnsi="Cambria Math"/>
                </w:rPr>
                <m:t>Y</m:t>
              </m:r>
            </m:oMath>
          </w:p>
        </w:tc>
      </w:tr>
      <w:tr w:rsidR="00977842" w:rsidRPr="00911DBA" w14:paraId="07D30BCE"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71B30B2D" w14:textId="77777777" w:rsidR="00977842" w:rsidRPr="00911DBA" w:rsidRDefault="00977842" w:rsidP="00977842">
            <w:pPr>
              <w:spacing w:before="0"/>
              <w:jc w:val="left"/>
              <w:rPr>
                <w:rFonts w:eastAsia="Calibri"/>
              </w:rPr>
            </w:pPr>
            <m:oMathPara>
              <m:oMath>
                <m:r>
                  <w:rPr>
                    <w:rFonts w:ascii="Cambria Math" w:eastAsia="Times New Roman" w:hAnsi="Cambria Math"/>
                    <w:color w:val="000000"/>
                  </w:rPr>
                  <m:t>z</m:t>
                </m:r>
              </m:oMath>
            </m:oMathPara>
          </w:p>
        </w:tc>
        <w:tc>
          <w:tcPr>
            <w:tcW w:w="3744" w:type="pct"/>
            <w:shd w:val="clear" w:color="auto" w:fill="FFFFFF" w:themeFill="background1"/>
          </w:tcPr>
          <w:p w14:paraId="7CC0B455"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rPr>
                <w:rFonts w:eastAsia="Times New Roman"/>
                <w:color w:val="000000"/>
              </w:rPr>
              <w:t xml:space="preserve">Noise data sample </w:t>
            </w:r>
          </w:p>
        </w:tc>
      </w:tr>
    </w:tbl>
    <w:p w14:paraId="5E1489E9" w14:textId="00DEE7B4" w:rsidR="00C649AC" w:rsidRPr="00911DBA" w:rsidRDefault="00F11814" w:rsidP="00A6662D">
      <w:pPr>
        <w:pStyle w:val="Heading1"/>
      </w:pPr>
      <w:bookmarkStart w:id="12" w:name="_Toc54363741"/>
      <w:r w:rsidRPr="00911DBA">
        <w:t>LIST OF NOTATIONS</w:t>
      </w:r>
      <w:r w:rsidR="00D30391" w:rsidRPr="00911DBA">
        <w:t xml:space="preserve"> </w:t>
      </w:r>
      <w:bookmarkEnd w:id="11"/>
      <w:r w:rsidR="008819A6" w:rsidRPr="00911DBA">
        <w:t>AND SYMBOLS</w:t>
      </w:r>
      <w:bookmarkEnd w:id="12"/>
    </w:p>
    <w:p w14:paraId="213EAED1" w14:textId="54FBA0EF" w:rsidR="00977842" w:rsidRPr="00911DBA" w:rsidRDefault="00977842" w:rsidP="00977842">
      <w:pPr>
        <w:sectPr w:rsidR="00977842" w:rsidRPr="00911DBA" w:rsidSect="00EE3F33">
          <w:type w:val="continuous"/>
          <w:pgSz w:w="11906" w:h="16838" w:code="9"/>
          <w:pgMar w:top="1440" w:right="1440" w:bottom="1440" w:left="1440" w:header="720" w:footer="720" w:gutter="0"/>
          <w:pgNumType w:fmt="lowerRoman"/>
          <w:cols w:space="720"/>
          <w:docGrid w:linePitch="360"/>
        </w:sectPr>
      </w:pPr>
    </w:p>
    <w:p w14:paraId="2BAE3B7D" w14:textId="77777777" w:rsidR="00EE3F33" w:rsidRDefault="00EE3F33" w:rsidP="00A6662D">
      <w:pPr>
        <w:pStyle w:val="Heading1"/>
        <w:sectPr w:rsidR="00EE3F33" w:rsidSect="00EE3F33">
          <w:type w:val="continuous"/>
          <w:pgSz w:w="11906" w:h="16838" w:code="9"/>
          <w:pgMar w:top="1440" w:right="1440" w:bottom="1440" w:left="1701" w:header="720" w:footer="720" w:gutter="0"/>
          <w:pgNumType w:fmt="lowerRoman"/>
          <w:cols w:space="720"/>
          <w:docGrid w:linePitch="360"/>
        </w:sectPr>
      </w:pPr>
      <w:bookmarkStart w:id="13" w:name="_Toc52981509"/>
    </w:p>
    <w:p w14:paraId="0CCC5402" w14:textId="36915536" w:rsidR="00352EC6" w:rsidRPr="00911DBA" w:rsidRDefault="009426A4" w:rsidP="00A6662D">
      <w:pPr>
        <w:pStyle w:val="Heading1"/>
      </w:pPr>
      <w:bookmarkStart w:id="14" w:name="_Toc54363742"/>
      <w:r w:rsidRPr="00911DBA">
        <w:lastRenderedPageBreak/>
        <w:t>ABSTRACT</w:t>
      </w:r>
      <w:bookmarkEnd w:id="13"/>
      <w:bookmarkEnd w:id="14"/>
    </w:p>
    <w:p w14:paraId="190C311C" w14:textId="6ED9CC19" w:rsidR="00225C60" w:rsidRPr="00911DBA" w:rsidRDefault="00225C60" w:rsidP="009D2982">
      <w:pPr>
        <w:rPr>
          <w:i/>
          <w:iCs/>
        </w:rPr>
      </w:pPr>
      <w:r w:rsidRPr="00911DBA">
        <w:rPr>
          <w:i/>
          <w:iCs/>
        </w:rPr>
        <w:t>Generative Adversarial Network (GAN) is a deep learning method that is developed for synthesizing data. Area of applications for which it can be used are image-to-image translations, Video-to-video translation, and video retargeting. However, to train those model</w:t>
      </w:r>
      <w:r w:rsidR="00A252F8" w:rsidRPr="00911DBA">
        <w:rPr>
          <w:i/>
          <w:iCs/>
        </w:rPr>
        <w:t>s</w:t>
      </w:r>
      <w:r w:rsidRPr="00911DBA">
        <w:rPr>
          <w:i/>
          <w:iCs/>
        </w:rPr>
        <w:t xml:space="preserve"> there is a need for large amounts of complex paired data which is hard to find. To collect dataset</w:t>
      </w:r>
      <w:r w:rsidR="00A252F8" w:rsidRPr="00911DBA">
        <w:rPr>
          <w:i/>
          <w:iCs/>
        </w:rPr>
        <w:t>s</w:t>
      </w:r>
      <w:r w:rsidRPr="00911DBA">
        <w:rPr>
          <w:i/>
          <w:iCs/>
        </w:rPr>
        <w:t>, especially when we need a paired dataset is time-consuming and expensive. One way to overcame this problem is to collect datasets in one domain and translate it to another domain using translation techniques to make it a paired dataset. Various research has leveraged enormous in image translation by the use of GANs on an unpaired dataset. As far as video translation is concerned, current GAN-based approaches do not entirely leverage space-time knowledge in videos.</w:t>
      </w:r>
      <w:r w:rsidR="00FF0DA8" w:rsidRPr="00911DBA">
        <w:rPr>
          <w:i/>
          <w:iCs/>
        </w:rPr>
        <w:t xml:space="preserve"> </w:t>
      </w:r>
      <w:r w:rsidRPr="00911DBA">
        <w:rPr>
          <w:i/>
          <w:iCs/>
        </w:rPr>
        <w:t>This research examines the idea of using GANs for the utilization of spatial-temporal information in a video by extending the unpaired video-to-video translations model (ReCycle</w:t>
      </w:r>
      <w:r w:rsidR="001E22BE" w:rsidRPr="00911DBA">
        <w:rPr>
          <w:i/>
          <w:iCs/>
        </w:rPr>
        <w:t xml:space="preserve"> </w:t>
      </w:r>
      <w:r w:rsidRPr="00911DBA">
        <w:rPr>
          <w:i/>
          <w:iCs/>
        </w:rPr>
        <w:t>GAN) to enhance spatial-temporal video translation. In particular, previous methods suffer from Object disappearance, Object dislocation, and flickering Artifacts.  To Mitigate these issues, this work proposes to add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 has shown that this research excels at 60% compared to Cyc</w:t>
      </w:r>
      <w:r w:rsidR="009D2982" w:rsidRPr="00911DBA">
        <w:rPr>
          <w:i/>
          <w:iCs/>
        </w:rPr>
        <w:t>l</w:t>
      </w:r>
      <w:r w:rsidRPr="00911DBA">
        <w:rPr>
          <w:i/>
          <w:iCs/>
        </w:rPr>
        <w:t>e</w:t>
      </w:r>
      <w:r w:rsidR="009D2982" w:rsidRPr="00911DBA">
        <w:rPr>
          <w:i/>
          <w:iCs/>
        </w:rPr>
        <w:t xml:space="preserve"> </w:t>
      </w:r>
      <w:r w:rsidRPr="00911DBA">
        <w:rPr>
          <w:i/>
          <w:iCs/>
        </w:rPr>
        <w:t xml:space="preserve">GAN and 35% on ReCycle GAN. This paper concludes that </w:t>
      </w:r>
      <w:r w:rsidR="001E22BE" w:rsidRPr="00911DBA">
        <w:rPr>
          <w:i/>
          <w:iCs/>
        </w:rPr>
        <w:t>a</w:t>
      </w:r>
      <w:r w:rsidRPr="00911DBA">
        <w:rPr>
          <w:i/>
          <w:iCs/>
        </w:rPr>
        <w:t xml:space="preserve">dding feature preserving constraints and temporal aware discriminator does improve temporal coherency of </w:t>
      </w:r>
      <w:r w:rsidR="00A4299E" w:rsidRPr="00911DBA">
        <w:rPr>
          <w:i/>
          <w:iCs/>
        </w:rPr>
        <w:t xml:space="preserve">generated </w:t>
      </w:r>
      <w:r w:rsidRPr="00911DBA">
        <w:rPr>
          <w:i/>
          <w:iCs/>
        </w:rPr>
        <w:t>output video.</w:t>
      </w:r>
    </w:p>
    <w:p w14:paraId="5B7E052C" w14:textId="77777777" w:rsidR="00225C60" w:rsidRPr="00911DBA" w:rsidRDefault="00225C60" w:rsidP="00E71C85">
      <w:pPr>
        <w:spacing w:before="0" w:after="0"/>
        <w:rPr>
          <w:b/>
          <w:bCs/>
          <w:i/>
          <w:iCs/>
        </w:rPr>
      </w:pPr>
    </w:p>
    <w:p w14:paraId="4285528F" w14:textId="69EEB88D" w:rsidR="009E69C3" w:rsidRPr="00911DBA" w:rsidRDefault="009E69C3" w:rsidP="00E71C85">
      <w:pPr>
        <w:spacing w:before="0" w:after="0"/>
        <w:rPr>
          <w:i/>
          <w:iCs/>
        </w:rPr>
      </w:pPr>
      <w:r w:rsidRPr="00911DBA">
        <w:rPr>
          <w:b/>
          <w:bCs/>
          <w:i/>
          <w:iCs/>
        </w:rPr>
        <w:t>Key</w:t>
      </w:r>
      <w:r w:rsidR="00084964" w:rsidRPr="00911DBA">
        <w:rPr>
          <w:b/>
          <w:bCs/>
          <w:i/>
          <w:iCs/>
        </w:rPr>
        <w:t>w</w:t>
      </w:r>
      <w:r w:rsidRPr="00911DBA">
        <w:rPr>
          <w:b/>
          <w:bCs/>
          <w:i/>
          <w:iCs/>
        </w:rPr>
        <w:t>ord</w:t>
      </w:r>
      <w:r w:rsidR="0035561D" w:rsidRPr="00911DBA">
        <w:rPr>
          <w:b/>
          <w:bCs/>
          <w:i/>
          <w:iCs/>
        </w:rPr>
        <w:t>s</w:t>
      </w:r>
      <w:r w:rsidRPr="00911DBA">
        <w:rPr>
          <w:b/>
          <w:bCs/>
          <w:i/>
          <w:iCs/>
        </w:rPr>
        <w:t>:</w:t>
      </w:r>
      <w:r w:rsidRPr="00911DBA">
        <w:rPr>
          <w:b/>
          <w:bCs/>
        </w:rPr>
        <w:t xml:space="preserve"> </w:t>
      </w:r>
      <w:r w:rsidR="00487CAB" w:rsidRPr="00911DBA">
        <w:rPr>
          <w:i/>
          <w:iCs/>
        </w:rPr>
        <w:t xml:space="preserve">Cycle GAN, </w:t>
      </w:r>
      <w:r w:rsidR="00B3180D" w:rsidRPr="00911DBA">
        <w:rPr>
          <w:i/>
          <w:iCs/>
        </w:rPr>
        <w:t xml:space="preserve">ReCycle GAN, </w:t>
      </w:r>
      <w:r w:rsidR="00830411" w:rsidRPr="00911DBA">
        <w:rPr>
          <w:i/>
          <w:iCs/>
        </w:rPr>
        <w:t>Spati</w:t>
      </w:r>
      <w:r w:rsidR="009B5B1F" w:rsidRPr="00911DBA">
        <w:rPr>
          <w:i/>
          <w:iCs/>
        </w:rPr>
        <w:t>o</w:t>
      </w:r>
      <w:r w:rsidR="00830411" w:rsidRPr="00911DBA">
        <w:rPr>
          <w:i/>
          <w:iCs/>
        </w:rPr>
        <w:t>-</w:t>
      </w:r>
      <w:r w:rsidR="009B5B1F" w:rsidRPr="00911DBA">
        <w:rPr>
          <w:i/>
          <w:iCs/>
        </w:rPr>
        <w:t>T</w:t>
      </w:r>
      <w:r w:rsidR="00830411" w:rsidRPr="00911DBA">
        <w:rPr>
          <w:i/>
          <w:iCs/>
        </w:rPr>
        <w:t xml:space="preserve">emporal information, </w:t>
      </w:r>
      <w:r w:rsidR="00B3180D" w:rsidRPr="00911DBA">
        <w:rPr>
          <w:i/>
          <w:iCs/>
        </w:rPr>
        <w:t xml:space="preserve">Unsupervised </w:t>
      </w:r>
      <w:r w:rsidR="00507715" w:rsidRPr="00911DBA">
        <w:rPr>
          <w:i/>
          <w:iCs/>
        </w:rPr>
        <w:t>Video-to-</w:t>
      </w:r>
      <w:r w:rsidR="007B1007" w:rsidRPr="00911DBA">
        <w:rPr>
          <w:i/>
          <w:iCs/>
        </w:rPr>
        <w:t>V</w:t>
      </w:r>
      <w:r w:rsidR="00507715" w:rsidRPr="00911DBA">
        <w:rPr>
          <w:i/>
          <w:iCs/>
        </w:rPr>
        <w:t>ideo</w:t>
      </w:r>
      <w:r w:rsidR="00B3180D" w:rsidRPr="00911DBA">
        <w:rPr>
          <w:i/>
          <w:iCs/>
        </w:rPr>
        <w:t xml:space="preserve"> translation</w:t>
      </w:r>
    </w:p>
    <w:p w14:paraId="72AB6C18" w14:textId="49E58868" w:rsidR="009E69C3" w:rsidRPr="00911DBA" w:rsidRDefault="009E69C3" w:rsidP="00084964">
      <w:pPr>
        <w:jc w:val="left"/>
        <w:sectPr w:rsidR="009E69C3" w:rsidRPr="00911DBA" w:rsidSect="00EE3F33">
          <w:pgSz w:w="11906" w:h="16838" w:code="9"/>
          <w:pgMar w:top="1440" w:right="1440" w:bottom="1440" w:left="1701" w:header="720" w:footer="720" w:gutter="0"/>
          <w:pgNumType w:fmt="lowerRoman"/>
          <w:cols w:space="720"/>
          <w:docGrid w:linePitch="360"/>
        </w:sectPr>
      </w:pPr>
    </w:p>
    <w:bookmarkEnd w:id="5"/>
    <w:p w14:paraId="488CF399" w14:textId="77777777" w:rsidR="00EE3F33" w:rsidRDefault="00EE3F33" w:rsidP="00C27283">
      <w:pPr>
        <w:pStyle w:val="Title"/>
        <w:sectPr w:rsidR="00EE3F33" w:rsidSect="00EE3F33">
          <w:footerReference w:type="default" r:id="rId23"/>
          <w:type w:val="continuous"/>
          <w:pgSz w:w="11906" w:h="16838" w:code="9"/>
          <w:pgMar w:top="1440" w:right="1440" w:bottom="1440" w:left="1701" w:header="720" w:footer="720" w:gutter="0"/>
          <w:pgNumType w:start="1"/>
          <w:cols w:space="720"/>
          <w:docGrid w:linePitch="360"/>
        </w:sectPr>
      </w:pPr>
    </w:p>
    <w:p w14:paraId="0FA71839" w14:textId="08448AC9" w:rsidR="009C504F" w:rsidRPr="00911DBA" w:rsidRDefault="009C504F" w:rsidP="00C27283">
      <w:pPr>
        <w:pStyle w:val="Title"/>
      </w:pPr>
      <w:r w:rsidRPr="00911DBA">
        <w:lastRenderedPageBreak/>
        <w:t>CHAPTER ONE</w:t>
      </w:r>
    </w:p>
    <w:p w14:paraId="346BA068" w14:textId="48A13F93" w:rsidR="001C1FA8" w:rsidRPr="00911DBA" w:rsidRDefault="0094358C" w:rsidP="00A6662D">
      <w:pPr>
        <w:pStyle w:val="Heading1"/>
        <w:numPr>
          <w:ilvl w:val="0"/>
          <w:numId w:val="10"/>
        </w:numPr>
      </w:pPr>
      <w:bookmarkStart w:id="15" w:name="_Toc52981510"/>
      <w:bookmarkStart w:id="16" w:name="_Toc54363743"/>
      <w:r w:rsidRPr="00911DBA">
        <w:t>INTRODUCTION</w:t>
      </w:r>
      <w:bookmarkEnd w:id="15"/>
      <w:bookmarkEnd w:id="16"/>
    </w:p>
    <w:p w14:paraId="19E963CD" w14:textId="258947A4" w:rsidR="00976571" w:rsidRPr="00911DBA" w:rsidRDefault="00976571" w:rsidP="00B05706">
      <w:pPr>
        <w:pStyle w:val="Heading2"/>
      </w:pPr>
      <w:bookmarkStart w:id="17" w:name="_Toc52981511"/>
      <w:bookmarkStart w:id="18" w:name="_Toc54363744"/>
      <w:r w:rsidRPr="00911DBA">
        <w:t>Background</w:t>
      </w:r>
      <w:r w:rsidR="00287791" w:rsidRPr="00911DBA">
        <w:t xml:space="preserve"> of the Study</w:t>
      </w:r>
      <w:bookmarkEnd w:id="17"/>
      <w:bookmarkEnd w:id="18"/>
    </w:p>
    <w:p w14:paraId="463360FC" w14:textId="634857CD" w:rsidR="00E52B5C" w:rsidRPr="00911DBA" w:rsidRDefault="00E52B5C" w:rsidP="00D23019">
      <w:bookmarkStart w:id="19" w:name="_Toc477892884"/>
      <w:r w:rsidRPr="00911DBA">
        <w:t xml:space="preserve">Computer Vision is measured </w:t>
      </w:r>
      <w:r w:rsidR="00D23019" w:rsidRPr="00911DBA">
        <w:t xml:space="preserve">among the most </w:t>
      </w:r>
      <w:r w:rsidRPr="00911DBA">
        <w:t>fascinating fields in computer engineering and artificial intelligence. The chase of providing machines with a sense of sight that is even better than that of humans is keeping researchers busy and motivated.</w:t>
      </w:r>
      <w:r w:rsidR="00D23019" w:rsidRPr="00911DBA">
        <w:t xml:space="preserve"> There is an extensive range of problems with active research within the field of computer vision, such as facial recognition, object classification, scene recognition</w:t>
      </w:r>
      <w:r w:rsidR="00C41426" w:rsidRPr="00911DBA">
        <w:t>,</w:t>
      </w:r>
      <w:r w:rsidR="00D23019" w:rsidRPr="00911DBA">
        <w:t xml:space="preserve"> and </w:t>
      </w:r>
      <w:r w:rsidR="00FF0DA8" w:rsidRPr="00911DBA">
        <w:t>d</w:t>
      </w:r>
      <w:r w:rsidR="00D23019" w:rsidRPr="00911DBA">
        <w:t xml:space="preserve">omain transfer. In this thesis, the focus is on </w:t>
      </w:r>
      <w:r w:rsidR="00FF0DA8" w:rsidRPr="00911DBA">
        <w:t>d</w:t>
      </w:r>
      <w:r w:rsidR="00D23019" w:rsidRPr="00911DBA">
        <w:t xml:space="preserve">omain </w:t>
      </w:r>
      <w:r w:rsidR="00FF0DA8" w:rsidRPr="00911DBA">
        <w:t>t</w:t>
      </w:r>
      <w:r w:rsidR="00D23019" w:rsidRPr="00911DBA">
        <w:t>ransfer.</w:t>
      </w:r>
    </w:p>
    <w:p w14:paraId="3414BA09" w14:textId="3EE2651E" w:rsidR="00487781" w:rsidRPr="00911DBA" w:rsidRDefault="00487781" w:rsidP="00487781">
      <w:r w:rsidRPr="00911DBA">
        <w:t xml:space="preserve">Unsupervised </w:t>
      </w:r>
      <w:r w:rsidR="00C44553" w:rsidRPr="00911DBA">
        <w:t>v</w:t>
      </w:r>
      <w:r w:rsidRPr="00911DBA">
        <w:t xml:space="preserve">ideo retargeting is </w:t>
      </w:r>
      <w:r w:rsidR="00AC2E63" w:rsidRPr="00911DBA">
        <w:t xml:space="preserve">the transference </w:t>
      </w:r>
      <w:r w:rsidRPr="00911DBA">
        <w:t>of sequential content information form one domain to another while preserving the style of the target domain. Such domain transfer could be serv</w:t>
      </w:r>
      <w:r w:rsidR="00AC2E63" w:rsidRPr="00911DBA">
        <w:t>e</w:t>
      </w:r>
      <w:r w:rsidR="00043864" w:rsidRPr="00911DBA">
        <w:t>d</w:t>
      </w:r>
      <w:r w:rsidRPr="00911DBA">
        <w:t xml:space="preserve"> in numerous areas including motion translation from one person to another person and video colorization – monochrome video to color</w:t>
      </w:r>
      <w:r w:rsidR="00986E25" w:rsidRPr="00911DBA">
        <w:t>,</w:t>
      </w:r>
      <w:r w:rsidRPr="00911DBA">
        <w:t xml:space="preserve"> and day </w:t>
      </w:r>
      <w:r w:rsidR="005C2E59" w:rsidRPr="00911DBA">
        <w:t xml:space="preserve">time </w:t>
      </w:r>
      <w:r w:rsidR="00E21BB7" w:rsidRPr="00911DBA">
        <w:t xml:space="preserve">video </w:t>
      </w:r>
      <w:r w:rsidR="005C2E59" w:rsidRPr="00911DBA">
        <w:t>to</w:t>
      </w:r>
      <w:r w:rsidRPr="00911DBA">
        <w:t xml:space="preserve"> night</w:t>
      </w:r>
      <w:r w:rsidR="005C2E59" w:rsidRPr="00911DBA">
        <w:t xml:space="preserve"> time</w:t>
      </w:r>
      <w:r w:rsidR="00E21BB7" w:rsidRPr="00911DBA">
        <w:t xml:space="preserve"> video</w:t>
      </w:r>
      <w:r w:rsidRPr="00911DBA">
        <w:t>. Recent works</w:t>
      </w:r>
      <w:r w:rsidR="00C44553" w:rsidRPr="00911DBA">
        <w:fldChar w:fldCharType="begin" w:fldLock="1"/>
      </w:r>
      <w:r w:rsidR="00C077EB"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2","issued":{"date-parts":[["2017"]]},"title":"Unpaired Image-to-Image Translation using Cycle-Consistent Adversarial Networks","type":"article-journal","volume":"abs/1703.1"},"uris":["http://www.mendeley.com/documents/?uuid=cd70b5f4-af9c-4939-aebe-e7b605937940"]},{"id":"ITEM-3","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3","issued":{"date-parts":[["2016"]]},"title":"Image-to-Image Translation with Conditional Adversarial Networks","type":"article-journal","volume":"abs/1611.0"},"uris":["http://www.mendeley.com/documents/?uuid=2fb26b59-e72b-4693-a61c-572e14d930ea"]},{"id":"ITEM-4","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4","issued":{"date-parts":[["2017","12","22"]]},"page":"1114-1123","publisher":"Institute of Electrical and Electronics Engineers Inc.","title":"Coherent Online Video Style Transfer","type":"paper-conference","volume":"2017-Octob"},"uris":["http://www.mendeley.com/documents/?uuid=16c4efa1-55d5-34ba-ada6-630f41ed553b"]}],"mendeley":{"formattedCitation":"[1]–[4]","plainTextFormattedCitation":"[1]–[4]","previouslyFormattedCitation":"[1]–[4]"},"properties":{"noteIndex":0},"schema":"https://github.com/citation-style-language/schema/raw/master/csl-citation.json"}</w:instrText>
      </w:r>
      <w:r w:rsidR="00C44553" w:rsidRPr="00911DBA">
        <w:fldChar w:fldCharType="separate"/>
      </w:r>
      <w:r w:rsidR="00C44553" w:rsidRPr="00911DBA">
        <w:rPr>
          <w:noProof/>
        </w:rPr>
        <w:t>[1]–[4]</w:t>
      </w:r>
      <w:r w:rsidR="00C44553" w:rsidRPr="00911DBA">
        <w:fldChar w:fldCharType="end"/>
      </w:r>
      <w:r w:rsidRPr="00911DBA">
        <w:t xml:space="preserve"> use the generative adversarial network for retargeting and </w:t>
      </w:r>
      <w:r w:rsidR="00321244" w:rsidRPr="00911DBA">
        <w:t>image-to-image</w:t>
      </w:r>
      <w:r w:rsidRPr="00911DBA">
        <w:t xml:space="preserve"> translation problems. This </w:t>
      </w:r>
      <w:r w:rsidR="009D2982" w:rsidRPr="00911DBA">
        <w:t>study aim</w:t>
      </w:r>
      <w:r w:rsidR="00D30247" w:rsidRPr="00911DBA">
        <w:t xml:space="preserve">s </w:t>
      </w:r>
      <w:r w:rsidRPr="00911DBA">
        <w:t>to extend ReCycle GAN by Bansal et al</w:t>
      </w:r>
      <w:r w:rsidR="00E21701">
        <w:t>.</w:t>
      </w:r>
      <w:r w:rsidR="00F154DF" w:rsidRPr="00911DBA">
        <w:t xml:space="preserve">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to improve frame to frame continuity (motion consistency) by introducing additional constraints to the network. </w:t>
      </w:r>
    </w:p>
    <w:p w14:paraId="303CE863" w14:textId="0440790C" w:rsidR="0077215F" w:rsidRPr="00911DBA" w:rsidRDefault="003249F9" w:rsidP="00B607A7">
      <w:pPr>
        <w:rPr>
          <w:spacing w:val="-5"/>
        </w:rPr>
      </w:pPr>
      <w:r w:rsidRPr="00911DBA">
        <w:t>Image</w:t>
      </w:r>
      <w:r w:rsidR="00AF2752" w:rsidRPr="00911DBA">
        <w:t xml:space="preserve"> transfer is </w:t>
      </w:r>
      <w:r w:rsidR="00C41426" w:rsidRPr="00911DBA">
        <w:t xml:space="preserve">a </w:t>
      </w:r>
      <w:r w:rsidR="00AF2752" w:rsidRPr="00911DBA">
        <w:t xml:space="preserve">subproblem of domain transfer </w:t>
      </w:r>
      <w:r w:rsidR="00C41426" w:rsidRPr="00911DBA">
        <w:t xml:space="preserve">that </w:t>
      </w:r>
      <w:r w:rsidR="00AF2752" w:rsidRPr="00911DBA">
        <w:t>aims to translate or map domain to domain. Such domain transfer could be served in numerous areas</w:t>
      </w:r>
      <w:r w:rsidR="00EC30C2" w:rsidRPr="00911DBA">
        <w:t>,</w:t>
      </w:r>
      <w:r w:rsidR="00AF2752" w:rsidRPr="00911DBA">
        <w:t xml:space="preserve"> including </w:t>
      </w:r>
      <w:r w:rsidR="00FC332C" w:rsidRPr="00911DBA">
        <w:t xml:space="preserve">from </w:t>
      </w:r>
      <w:r w:rsidR="00AF2752" w:rsidRPr="00911DBA">
        <w:t xml:space="preserve">classical </w:t>
      </w:r>
      <w:r w:rsidR="0077215F" w:rsidRPr="00911DBA">
        <w:t>language</w:t>
      </w:r>
      <w:r w:rsidR="00AF2752" w:rsidRPr="00911DBA">
        <w:t xml:space="preserve"> translation to motion translation from one person to another person and video colorization. </w:t>
      </w:r>
      <w:r w:rsidR="0077215F" w:rsidRPr="00911DBA">
        <w:t>Since this work use</w:t>
      </w:r>
      <w:r w:rsidR="00C41426" w:rsidRPr="00911DBA">
        <w:t>s</w:t>
      </w:r>
      <w:r w:rsidR="0077215F" w:rsidRPr="00911DBA">
        <w:t xml:space="preserve"> Images and video as input data, we can say that </w:t>
      </w:r>
      <w:r w:rsidRPr="00911DBA">
        <w:t>image</w:t>
      </w:r>
      <w:r w:rsidR="0077215F" w:rsidRPr="00911DBA">
        <w:t xml:space="preserve"> transfer is a process of repainting a give</w:t>
      </w:r>
      <w:r w:rsidR="00C41426" w:rsidRPr="00911DBA">
        <w:t>n</w:t>
      </w:r>
      <w:r w:rsidR="0077215F" w:rsidRPr="00911DBA">
        <w:t xml:space="preserve"> image by style image while preserving </w:t>
      </w:r>
      <w:r w:rsidR="00FC332C" w:rsidRPr="00911DBA">
        <w:t xml:space="preserve">original </w:t>
      </w:r>
      <w:r w:rsidR="0077215F" w:rsidRPr="00911DBA">
        <w:t>cont</w:t>
      </w:r>
      <w:r w:rsidR="00E17889" w:rsidRPr="00911DBA">
        <w:t>ents</w:t>
      </w:r>
      <w:r w:rsidR="00FC332C" w:rsidRPr="00911DBA">
        <w:t xml:space="preserve"> (</w:t>
      </w:r>
      <w:r w:rsidRPr="00911DBA">
        <w:t xml:space="preserve">for example, </w:t>
      </w:r>
      <w:r w:rsidR="00FC332C" w:rsidRPr="00911DBA">
        <w:t>Figure 1-1)</w:t>
      </w:r>
      <w:r w:rsidR="0077215F" w:rsidRPr="00911DBA">
        <w:t>.</w:t>
      </w:r>
      <w:r w:rsidR="00332B53" w:rsidRPr="00911DBA">
        <w:rPr>
          <w:spacing w:val="-5"/>
        </w:rPr>
        <w:t xml:space="preserve"> </w:t>
      </w:r>
    </w:p>
    <w:p w14:paraId="1D08CA3D" w14:textId="7902200C" w:rsidR="00401167" w:rsidRPr="00911DBA" w:rsidRDefault="00283104" w:rsidP="00F154DF">
      <w:r w:rsidRPr="00911DBA">
        <w:t xml:space="preserve">In the year </w:t>
      </w:r>
      <w:r w:rsidR="00F154DF" w:rsidRPr="00911DBA">
        <w:t xml:space="preserve">2018, </w:t>
      </w:r>
      <w:r w:rsidR="0069109E" w:rsidRPr="00911DBA">
        <w:t>several</w:t>
      </w:r>
      <w:r w:rsidR="00F154DF" w:rsidRPr="00911DBA">
        <w:t xml:space="preserve"> </w:t>
      </w:r>
      <w:r w:rsidR="0069109E" w:rsidRPr="00911DBA">
        <w:t>a</w:t>
      </w:r>
      <w:r w:rsidR="00F154DF" w:rsidRPr="00911DBA">
        <w:t xml:space="preserve">rtificial intelligence news </w:t>
      </w:r>
      <w:r w:rsidR="00F154DF" w:rsidRPr="00911DBA">
        <w:fldChar w:fldCharType="begin" w:fldLock="1"/>
      </w:r>
      <w:r w:rsidR="005C6AAA" w:rsidRPr="00911DB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rsidR="00F154DF" w:rsidRPr="00911DBA">
        <w:fldChar w:fldCharType="separate"/>
      </w:r>
      <w:r w:rsidR="00C44553" w:rsidRPr="00911DBA">
        <w:rPr>
          <w:noProof/>
        </w:rPr>
        <w:t>[5]</w:t>
      </w:r>
      <w:r w:rsidR="00F154DF" w:rsidRPr="00911DBA">
        <w:fldChar w:fldCharType="end"/>
      </w:r>
      <w:r w:rsidR="00F154DF" w:rsidRPr="00911DBA">
        <w:t xml:space="preserve"> headlines were screaming about a paint drawn 100% by AI sold $432,500 (fascinating, isn't it?). </w:t>
      </w:r>
      <w:r w:rsidR="00994545" w:rsidRPr="00911DBA">
        <w:t>But b</w:t>
      </w:r>
      <w:r w:rsidR="00F154DF" w:rsidRPr="00911DBA">
        <w:t xml:space="preserve">ecause of </w:t>
      </w:r>
      <w:r w:rsidR="00EA28FF" w:rsidRPr="00911DBA">
        <w:t>image</w:t>
      </w:r>
      <w:r w:rsidR="00F154DF" w:rsidRPr="00911DBA">
        <w:t xml:space="preserve"> transfer data scientist does not need to buy a hundred-thousand-dollar painting for decorating his living room while he can have one when he is home si</w:t>
      </w:r>
      <w:r w:rsidR="00043864" w:rsidRPr="00911DBA">
        <w:t>t</w:t>
      </w:r>
      <w:r w:rsidR="00F154DF" w:rsidRPr="00911DBA">
        <w:t>ting in front of his laptop, marvelous</w:t>
      </w:r>
      <w:r w:rsidR="000D3BFA" w:rsidRPr="00911DBA">
        <w:t>.</w:t>
      </w:r>
    </w:p>
    <w:p w14:paraId="05F8906F" w14:textId="77777777" w:rsidR="009372B2" w:rsidRPr="00911DBA" w:rsidRDefault="009372B2" w:rsidP="00401167">
      <w:pPr>
        <w:rPr>
          <w:rFonts w:eastAsiaTheme="minorEastAsia"/>
          <w:spacing w:val="-5"/>
        </w:rPr>
      </w:pPr>
    </w:p>
    <w:p w14:paraId="031DEE2D" w14:textId="766E712C" w:rsidR="00401167" w:rsidRPr="00911DBA" w:rsidRDefault="00401167" w:rsidP="00401167">
      <w:pPr>
        <w:rPr>
          <w:rFonts w:eastAsiaTheme="minorEastAsia"/>
          <w:i/>
          <w:spacing w:val="-5"/>
        </w:rPr>
      </w:pPr>
      <m:oMathPara>
        <m:oMath>
          <m:r>
            <w:rPr>
              <w:rFonts w:ascii="Cambria Math" w:hAnsi="Cambria Math"/>
              <w:spacing w:val="-5"/>
            </w:rPr>
            <w:lastRenderedPageBreak/>
            <m:t>Input Image + Style Image -&gt; Output Image (Styled Input)</m:t>
          </m:r>
        </m:oMath>
      </m:oMathPara>
    </w:p>
    <w:p w14:paraId="497EAED2" w14:textId="77777777" w:rsidR="002B3670" w:rsidRPr="00911DBA" w:rsidRDefault="00CB5472" w:rsidP="002F528E">
      <w:pPr>
        <w:keepNext/>
      </w:pPr>
      <w:r w:rsidRPr="00911DBA">
        <w:rPr>
          <w:iCs/>
          <w:noProof/>
        </w:rPr>
        <w:drawing>
          <wp:inline distT="0" distB="0" distL="0" distR="0" wp14:anchorId="50DC2657" wp14:editId="2BDE1A1E">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BEBA8EAE-BF5A-486C-A8C5-ECC9F3942E4B}">
                          <a14:imgProps xmlns:a14="http://schemas.microsoft.com/office/drawing/2010/main">
                            <a14:imgLayer r:embed="rId25">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37BE0728" w:rsidR="00CB5472" w:rsidRPr="00911DBA" w:rsidRDefault="002B3670" w:rsidP="002B3670">
      <w:pPr>
        <w:pStyle w:val="Caption"/>
        <w:jc w:val="center"/>
        <w:rPr>
          <w:color w:val="auto"/>
          <w:sz w:val="24"/>
          <w:szCs w:val="24"/>
        </w:rPr>
      </w:pPr>
      <w:bookmarkStart w:id="20" w:name="_Toc52980531"/>
      <w:bookmarkStart w:id="21" w:name="_Toc54357380"/>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1</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1</w:t>
      </w:r>
      <w:r w:rsidR="00670E54">
        <w:rPr>
          <w:color w:val="auto"/>
          <w:sz w:val="24"/>
          <w:szCs w:val="24"/>
        </w:rPr>
        <w:fldChar w:fldCharType="end"/>
      </w:r>
      <w:r w:rsidRPr="00911DBA">
        <w:rPr>
          <w:color w:val="auto"/>
          <w:sz w:val="24"/>
          <w:szCs w:val="24"/>
        </w:rPr>
        <w:t>(a) input image. (b) style image. (c) output image</w:t>
      </w:r>
      <w:r w:rsidR="00236CB7" w:rsidRPr="00911DBA">
        <w:rPr>
          <w:color w:val="auto"/>
          <w:sz w:val="24"/>
          <w:szCs w:val="24"/>
        </w:rPr>
        <w:t>.</w:t>
      </w:r>
      <w:bookmarkEnd w:id="20"/>
      <w:bookmarkEnd w:id="21"/>
    </w:p>
    <w:p w14:paraId="30FE8793" w14:textId="08A431B2" w:rsidR="00B22E2F" w:rsidRPr="00911DBA" w:rsidRDefault="00B22E2F" w:rsidP="00B22E2F">
      <w:pPr>
        <w:jc w:val="center"/>
      </w:pPr>
      <w:r w:rsidRPr="00911DBA">
        <w:rPr>
          <w:shd w:val="clear" w:color="auto" w:fill="FFFFFF"/>
        </w:rPr>
        <w:t>Source: Adapted from</w:t>
      </w:r>
      <w:r w:rsidRPr="00911DBA">
        <w:t xml:space="preserve"> </w:t>
      </w:r>
      <w:r w:rsidRPr="00911DBA">
        <w:fldChar w:fldCharType="begin" w:fldLock="1"/>
      </w:r>
      <w:r w:rsidR="005C6AAA" w:rsidRPr="00911DB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rsidRPr="00911DBA">
        <w:fldChar w:fldCharType="separate"/>
      </w:r>
      <w:r w:rsidR="00C44553" w:rsidRPr="00911DBA">
        <w:rPr>
          <w:noProof/>
        </w:rPr>
        <w:t>[6]</w:t>
      </w:r>
      <w:r w:rsidRPr="00911DBA">
        <w:fldChar w:fldCharType="end"/>
      </w:r>
    </w:p>
    <w:p w14:paraId="773EBC04" w14:textId="04BD65F8" w:rsidR="00B86166" w:rsidRPr="00911DBA" w:rsidRDefault="00B86166" w:rsidP="00B86166">
      <w:r w:rsidRPr="00911DBA">
        <w:t>Perhaps</w:t>
      </w:r>
      <w:r w:rsidR="00955D54" w:rsidRPr="00911DBA">
        <w:t>,</w:t>
      </w:r>
      <w:r w:rsidRPr="00911DBA">
        <w:t xml:space="preserve"> the first successful neural style transfer paper was published in 2015 by </w:t>
      </w:r>
      <w:r w:rsidR="005C6AAA" w:rsidRPr="00911DBA">
        <w:t xml:space="preserve">Gatys et al. </w:t>
      </w:r>
      <w:r w:rsidRPr="00911DBA">
        <w:fldChar w:fldCharType="begin" w:fldLock="1"/>
      </w:r>
      <w:r w:rsidR="005C6AAA" w:rsidRPr="00911DBA">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7]","plainTextFormattedCitation":"[7]","previouslyFormattedCitation":"[7]"},"properties":{"noteIndex":0},"schema":"https://github.com/citation-style-language/schema/raw/master/csl-citation.json"}</w:instrText>
      </w:r>
      <w:r w:rsidRPr="00911DBA">
        <w:fldChar w:fldCharType="separate"/>
      </w:r>
      <w:r w:rsidR="00C44553" w:rsidRPr="00911DBA">
        <w:rPr>
          <w:noProof/>
        </w:rPr>
        <w:t>[7]</w:t>
      </w:r>
      <w:r w:rsidRPr="00911DBA">
        <w:fldChar w:fldCharType="end"/>
      </w:r>
      <w:r w:rsidRPr="00911DBA">
        <w:rPr>
          <w:b/>
          <w:bCs/>
        </w:rPr>
        <w:t>.</w:t>
      </w:r>
      <w:r w:rsidRPr="00911DBA">
        <w:rPr>
          <w:b/>
          <w:bCs/>
          <w:color w:val="FF0000"/>
        </w:rPr>
        <w:t xml:space="preserve"> </w:t>
      </w:r>
      <w:r w:rsidRPr="00911DBA">
        <w:t xml:space="preserve">After this work, many researchers came with a more realistic synthetic image. </w:t>
      </w:r>
      <w:r w:rsidR="00AA7FFD" w:rsidRPr="00911DBA">
        <w:t>Pix2Pix</w:t>
      </w:r>
      <w:r w:rsidRPr="00911DBA">
        <w:t xml:space="preserve"> </w:t>
      </w:r>
      <w:r w:rsidRPr="00911DBA">
        <w:fldChar w:fldCharType="begin" w:fldLock="1"/>
      </w:r>
      <w:r w:rsidR="005C6AAA"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3]","plainTextFormattedCitation":"[3]","previouslyFormattedCitation":"[3]"},"properties":{"noteIndex":0},"schema":"https://github.com/citation-style-language/schema/raw/master/csl-citation.json"}</w:instrText>
      </w:r>
      <w:r w:rsidRPr="00911DBA">
        <w:fldChar w:fldCharType="separate"/>
      </w:r>
      <w:r w:rsidR="00C44553" w:rsidRPr="00911DBA">
        <w:rPr>
          <w:noProof/>
        </w:rPr>
        <w:t>[3]</w:t>
      </w:r>
      <w:r w:rsidRPr="00911DBA">
        <w:fldChar w:fldCharType="end"/>
      </w:r>
      <w:r w:rsidRPr="00911DBA">
        <w:t xml:space="preserve"> introduces with a supervised </w:t>
      </w:r>
      <w:r w:rsidR="00507715" w:rsidRPr="00911DBA">
        <w:t>image-to-image</w:t>
      </w:r>
      <w:r w:rsidRPr="00911DBA">
        <w:t xml:space="preserve"> translation</w:t>
      </w:r>
      <w:r w:rsidR="00EC30C2" w:rsidRPr="00911DBA">
        <w:t>,</w:t>
      </w:r>
      <w:r w:rsidRPr="00911DBA">
        <w:t xml:space="preserve"> but </w:t>
      </w:r>
      <w:r w:rsidR="00AA7FFD" w:rsidRPr="00911DBA">
        <w:t>Pix2Pix</w:t>
      </w:r>
      <w:r w:rsidRPr="00911DBA">
        <w:t xml:space="preserve"> needs paired data for training which is expensive and unlikely</w:t>
      </w:r>
      <w:r w:rsidR="00E56B4C" w:rsidRPr="00911DBA">
        <w:t xml:space="preserve"> –</w:t>
      </w:r>
      <w:r w:rsidRPr="00911DBA">
        <w:t xml:space="preserve">needs paired data examples from both domains to learn. Other finest GAN paper Cycle-GAN by Zhu et al.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present</w:t>
      </w:r>
      <w:r w:rsidR="003F0BFF" w:rsidRPr="00911DBA">
        <w:t>s</w:t>
      </w:r>
      <w:r w:rsidRPr="00911DBA">
        <w:t xml:space="preserve"> </w:t>
      </w:r>
      <w:r w:rsidR="00D415D7" w:rsidRPr="00911DBA">
        <w:t xml:space="preserve">the </w:t>
      </w:r>
      <w:r w:rsidRPr="00911DBA">
        <w:t xml:space="preserve">unsupervised </w:t>
      </w:r>
      <w:r w:rsidR="00290522" w:rsidRPr="00911DBA">
        <w:t>image to image</w:t>
      </w:r>
      <w:r w:rsidRPr="00911DBA">
        <w:t xml:space="preserve"> transfer to overcome </w:t>
      </w:r>
      <w:r w:rsidR="00D415D7" w:rsidRPr="00911DBA">
        <w:t xml:space="preserve">the </w:t>
      </w:r>
      <w:r w:rsidR="00AA7FFD" w:rsidRPr="00911DBA">
        <w:t>Pix2Pix</w:t>
      </w:r>
      <w:r w:rsidRPr="00911DBA">
        <w:t xml:space="preserve"> problem due cycle consistency</w:t>
      </w:r>
      <w:r w:rsidRPr="00911DBA">
        <w:rPr>
          <w:b/>
          <w:bCs/>
        </w:rPr>
        <w:t xml:space="preserve"> </w:t>
      </w:r>
      <w:r w:rsidRPr="00911DBA">
        <w:t xml:space="preserve">–If I take an input image of </w:t>
      </w:r>
      <w:r w:rsidR="00D415D7" w:rsidRPr="00911DBA">
        <w:t xml:space="preserve">a </w:t>
      </w:r>
      <w:r w:rsidRPr="00911DBA">
        <w:t>horse</w:t>
      </w:r>
      <w:r w:rsidR="00586BCD" w:rsidRPr="00911DBA">
        <w:t>,</w:t>
      </w:r>
      <w:r w:rsidRPr="00911DBA">
        <w:t xml:space="preserve"> feed it to the</w:t>
      </w:r>
      <w:r w:rsidR="00D84D2F" w:rsidRPr="00911DBA">
        <w:t xml:space="preserve"> translation</w:t>
      </w:r>
      <w:r w:rsidRPr="00911DBA">
        <w:t xml:space="preserve"> network it generates </w:t>
      </w:r>
      <w:r w:rsidR="00D415D7" w:rsidRPr="00911DBA">
        <w:t xml:space="preserve">a </w:t>
      </w:r>
      <w:r w:rsidRPr="00911DBA">
        <w:t>zebra image then take the output image as an input again run the second transformation</w:t>
      </w:r>
      <w:r w:rsidR="00020D74" w:rsidRPr="00911DBA">
        <w:t>.</w:t>
      </w:r>
      <w:r w:rsidRPr="00911DBA">
        <w:t xml:space="preserve">  I expect to get the same horse image I started with</w:t>
      </w:r>
      <w:r w:rsidR="00004843" w:rsidRPr="00911DBA">
        <w:t>.</w:t>
      </w:r>
      <w:r w:rsidRPr="00911DBA">
        <w:t xml:space="preserve"> Cycle-GAN place foundation for unsupervised image transfer problem in computer vision.</w:t>
      </w:r>
    </w:p>
    <w:p w14:paraId="1FF5922C" w14:textId="42A69831" w:rsidR="001C1FA8" w:rsidRPr="00911DBA" w:rsidRDefault="00507715" w:rsidP="001C1FA8">
      <w:r w:rsidRPr="00911DBA">
        <w:t>Video-to-video</w:t>
      </w:r>
      <w:r w:rsidR="00332B53" w:rsidRPr="00911DBA">
        <w:t xml:space="preserve"> translation is a natural </w:t>
      </w:r>
      <w:r w:rsidR="00CE268C" w:rsidRPr="00911DBA">
        <w:t>extension</w:t>
      </w:r>
      <w:r w:rsidR="00332B53" w:rsidRPr="00911DBA">
        <w:t xml:space="preserve"> of </w:t>
      </w:r>
      <w:r w:rsidR="00C41426" w:rsidRPr="00911DBA">
        <w:t xml:space="preserve">an </w:t>
      </w:r>
      <w:r w:rsidRPr="00911DBA">
        <w:t>image-to-image</w:t>
      </w:r>
      <w:r w:rsidR="00332B53" w:rsidRPr="00911DBA">
        <w:t xml:space="preserve"> translation (since </w:t>
      </w:r>
      <w:r w:rsidR="00C41426" w:rsidRPr="00911DBA">
        <w:t xml:space="preserve">the </w:t>
      </w:r>
      <w:r w:rsidR="00332B53" w:rsidRPr="00911DBA">
        <w:t>video is a sequence of image</w:t>
      </w:r>
      <w:r w:rsidR="00C41426" w:rsidRPr="00911DBA">
        <w:t>s</w:t>
      </w:r>
      <w:r w:rsidR="00332B53" w:rsidRPr="00911DBA">
        <w:t xml:space="preserve">). </w:t>
      </w:r>
      <w:r w:rsidR="001C1FA8" w:rsidRPr="00911DBA">
        <w:t>Recent</w:t>
      </w:r>
      <w:r w:rsidR="00B91D26"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id":"ITEM-2","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2","issued":{"date-parts":[["2018","12","14"]]},"page":"1526-1535","publisher":"IEEE Computer Society","title":"MoCoGAN: Decomposing Motion and Content for Video Generation","type":"paper-conference"},"uris":["http://www.mendeley.com/documents/?uuid=c61aacf5-82d3-49e2-9f77-f35fce8c1837"]},{"id":"ITEM-3","itemData":{"DOI":"10.1007/s00371-020-01913-6","ISBN":"0037102001","ISSN":"01782789","abstract":"Tremendous advances have been achieved in image translation with the employment of generative adversarial networks (GANs). With respect to video-to-video translation, similar idea has been leveraged by various researches, which may focus on the associations among relevant frames. However, the existing video-synthesis methods based on GANs do not make full exploitation of the spatial–temporal information in videos, especially in the continuous frames. In this paper, we propose an efficient method to conduct video translation that can preserve the frame modification trends in sequential frames of the original video and smooth the variations between the generated frames. To constrain the consistency of the mentioned tendency between the generated video and the original one, we propose a tendency-invariant loss to impel further exploitation of spatial-temporal information. Experiments show that our method is able to learn more abundant information of adjacent frames and generate more desirable videos than the baselines, i.e., Recycle-GAN and CycleGAN.","author":[{"dropping-particle":"","family":"Liu","given":"Huajun","non-dropping-particle":"","parse-names":false,"suffix":""},{"dropping-particle":"","family":"Li","given":"Chao","non-dropping-particle":"","parse-names":false,"suffix":""},{"dropping-particle":"","family":"Lei","given":"Dian","non-dropping-particle":"","parse-names":false,"suffix":""},{"dropping-particle":"","family":"Zhu","given":"Qing","non-dropping-particle":"","parse-names":false,"suffix":""}],"container-title":"Visual Computer","id":"ITEM-3","issued":{"date-parts":[["2020"]]},"publisher":"Springer Berlin Heidelberg","title":"Unsupervised video-to-video translation with preservation of frame modification tendency","type":"article-journal"},"uris":["http://www.mendeley.com/documents/?uuid=82bc2d93-7a2d-4446-b372-5c382387f969"]},{"id":"ITEM-4","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4","issued":{"date-parts":[["2018"]]},"title":"Recycle-GAN: Unsupervised Video Retargeting","type":"article-journal","volume":"abs/1808.0"},"uris":["http://www.mendeley.com/documents/?uuid=86730a48-f1db-4247-ae49-e208da192b92"]}],"mendeley":{"formattedCitation":"[1], [8]–[10]","plainTextFormattedCitation":"[1], [8]–[10]","previouslyFormattedCitation":"[1], [8]–[10]"},"properties":{"noteIndex":0},"schema":"https://github.com/citation-style-language/schema/raw/master/csl-citation.json"}</w:instrText>
      </w:r>
      <w:r w:rsidR="00B91D26" w:rsidRPr="00911DBA">
        <w:fldChar w:fldCharType="separate"/>
      </w:r>
      <w:r w:rsidR="00C077EB" w:rsidRPr="00911DBA">
        <w:rPr>
          <w:noProof/>
        </w:rPr>
        <w:t>[1], [8]–[10]</w:t>
      </w:r>
      <w:r w:rsidR="00B91D26" w:rsidRPr="00911DBA">
        <w:fldChar w:fldCharType="end"/>
      </w:r>
      <w:r w:rsidR="001C1FA8" w:rsidRPr="00911DBA">
        <w:t xml:space="preserve"> works use the generative adversarial network for retargeting style transfer </w:t>
      </w:r>
      <w:r w:rsidR="00D75FCF" w:rsidRPr="00911DBA">
        <w:t xml:space="preserve">and, </w:t>
      </w:r>
      <w:r w:rsidR="001C1FA8" w:rsidRPr="00911DBA">
        <w:t>image</w:t>
      </w:r>
      <w:r w:rsidR="00C41426" w:rsidRPr="00911DBA">
        <w:t>s</w:t>
      </w:r>
      <w:r w:rsidR="001C1FA8" w:rsidRPr="00911DBA">
        <w:t xml:space="preserve"> to image translation problem</w:t>
      </w:r>
      <w:r w:rsidR="0033032F" w:rsidRPr="00911DBA">
        <w:t>s</w:t>
      </w:r>
      <w:r w:rsidR="001C1FA8" w:rsidRPr="00911DBA">
        <w:t xml:space="preserve">. This </w:t>
      </w:r>
      <w:r w:rsidR="00332B53" w:rsidRPr="00911DBA">
        <w:t>work</w:t>
      </w:r>
      <w:r w:rsidR="001C1FA8" w:rsidRPr="00911DBA">
        <w:t xml:space="preserve"> </w:t>
      </w:r>
      <w:r w:rsidR="00B86166" w:rsidRPr="00911DBA">
        <w:lastRenderedPageBreak/>
        <w:t>aims</w:t>
      </w:r>
      <w:r w:rsidR="001C1FA8" w:rsidRPr="00911DBA">
        <w:t xml:space="preserve"> to extend </w:t>
      </w:r>
      <w:r w:rsidRPr="00911DBA">
        <w:t>video-to-video</w:t>
      </w:r>
      <w:r w:rsidR="00750089" w:rsidRPr="00911DBA">
        <w:t xml:space="preserve"> translation to </w:t>
      </w:r>
      <w:r w:rsidR="00C41426" w:rsidRPr="00911DBA">
        <w:t xml:space="preserve">the </w:t>
      </w:r>
      <w:r w:rsidR="00FA48CC" w:rsidRPr="00911DBA">
        <w:t>improved</w:t>
      </w:r>
      <w:r w:rsidR="00750089" w:rsidRPr="00911DBA">
        <w:t xml:space="preserve"> frame to frame </w:t>
      </w:r>
      <w:r w:rsidR="00FA48CC" w:rsidRPr="00911DBA">
        <w:t>continuity</w:t>
      </w:r>
      <w:r w:rsidR="001C1FA8" w:rsidRPr="00911DBA">
        <w:t xml:space="preserve"> (motion consistency) by introducing additional constraints to the network.</w:t>
      </w:r>
    </w:p>
    <w:p w14:paraId="2FD84E7E" w14:textId="0C2964A0" w:rsidR="00026014" w:rsidRPr="00911DBA" w:rsidRDefault="009372B2" w:rsidP="00026014">
      <w:r w:rsidRPr="00911DBA">
        <w:rPr>
          <w:noProof/>
        </w:rPr>
        <w:drawing>
          <wp:anchor distT="0" distB="0" distL="114300" distR="114300" simplePos="0" relativeHeight="251725824" behindDoc="0" locked="0" layoutInCell="1" allowOverlap="1" wp14:anchorId="39B0108E" wp14:editId="029CB982">
            <wp:simplePos x="0" y="0"/>
            <wp:positionH relativeFrom="column">
              <wp:posOffset>1144450</wp:posOffset>
            </wp:positionH>
            <wp:positionV relativeFrom="paragraph">
              <wp:posOffset>85036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B677C7" w:rsidRPr="00911DBA">
        <w:rPr>
          <w:noProof/>
        </w:rPr>
        <mc:AlternateContent>
          <mc:Choice Requires="wps">
            <w:drawing>
              <wp:anchor distT="0" distB="0" distL="114300" distR="114300" simplePos="0" relativeHeight="251802624" behindDoc="0" locked="0" layoutInCell="1" allowOverlap="1" wp14:anchorId="0E8F33FF" wp14:editId="51856414">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6AB23F07" w:rsidR="00977DC2" w:rsidRPr="00611D77" w:rsidRDefault="00977DC2" w:rsidP="00597383">
                            <w:pPr>
                              <w:pStyle w:val="Caption"/>
                              <w:jc w:val="center"/>
                              <w:rPr>
                                <w:color w:val="auto"/>
                                <w:sz w:val="36"/>
                                <w:szCs w:val="36"/>
                              </w:rPr>
                            </w:pPr>
                            <w:bookmarkStart w:id="22" w:name="_Toc52980532"/>
                            <w:bookmarkStart w:id="23" w:name="_Toc5435738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E97BB6">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E97BB6">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2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6AB23F07" w:rsidR="00977DC2" w:rsidRPr="00611D77" w:rsidRDefault="00977DC2" w:rsidP="00597383">
                      <w:pPr>
                        <w:pStyle w:val="Caption"/>
                        <w:jc w:val="center"/>
                        <w:rPr>
                          <w:color w:val="auto"/>
                          <w:sz w:val="36"/>
                          <w:szCs w:val="36"/>
                        </w:rPr>
                      </w:pPr>
                      <w:bookmarkStart w:id="24" w:name="_Toc52980532"/>
                      <w:bookmarkStart w:id="25" w:name="_Toc5435738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E97BB6">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E97BB6">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24"/>
                      <w:bookmarkEnd w:id="25"/>
                    </w:p>
                  </w:txbxContent>
                </v:textbox>
                <w10:wrap type="topAndBottom"/>
              </v:shape>
            </w:pict>
          </mc:Fallback>
        </mc:AlternateContent>
      </w:r>
      <w:r w:rsidR="00026014" w:rsidRPr="00911DBA">
        <w:t xml:space="preserve">In order to clearly </w:t>
      </w:r>
      <w:r w:rsidR="008B5E4C" w:rsidRPr="00911DBA">
        <w:t>understand</w:t>
      </w:r>
      <w:r w:rsidR="00026014" w:rsidRPr="00911DBA">
        <w:t xml:space="preserve"> this thesis research </w:t>
      </w:r>
      <w:r w:rsidR="00F27F8E" w:rsidRPr="00911DBA">
        <w:t>question,</w:t>
      </w:r>
      <w:r w:rsidR="00026014" w:rsidRPr="00911DBA">
        <w:t xml:space="preserve"> we need </w:t>
      </w:r>
      <w:r w:rsidR="0033032F" w:rsidRPr="00911DBA">
        <w:t xml:space="preserve">to </w:t>
      </w:r>
      <w:r w:rsidR="00026014" w:rsidRPr="00911DBA">
        <w:t xml:space="preserve">have </w:t>
      </w:r>
      <w:r w:rsidR="0033032F" w:rsidRPr="00911DBA">
        <w:t>a</w:t>
      </w:r>
      <w:r w:rsidR="005B7477" w:rsidRPr="00911DBA">
        <w:t xml:space="preserve"> brief </w:t>
      </w:r>
      <w:r w:rsidR="008B5E4C" w:rsidRPr="00911DBA">
        <w:t>introduction</w:t>
      </w:r>
      <w:r w:rsidR="00026014" w:rsidRPr="00911DBA">
        <w:t xml:space="preserve"> </w:t>
      </w:r>
      <w:r w:rsidR="00C41426" w:rsidRPr="00911DBA">
        <w:t>to</w:t>
      </w:r>
      <w:r w:rsidR="00026014" w:rsidRPr="00911DBA">
        <w:t xml:space="preserve"> the following </w:t>
      </w:r>
      <w:r w:rsidR="00C5154D" w:rsidRPr="00911DBA">
        <w:t>topics.</w:t>
      </w:r>
      <w:r w:rsidR="008B5E4C" w:rsidRPr="00911DBA">
        <w:t xml:space="preserve"> </w:t>
      </w:r>
      <w:r w:rsidR="00C41426" w:rsidRPr="00911DBA">
        <w:t>A mo</w:t>
      </w:r>
      <w:r w:rsidR="008B5E4C" w:rsidRPr="00911DBA">
        <w:t>re detail</w:t>
      </w:r>
      <w:r w:rsidR="00C41426" w:rsidRPr="00911DBA">
        <w:t>ed</w:t>
      </w:r>
      <w:r w:rsidR="008B5E4C" w:rsidRPr="00911DBA">
        <w:t xml:space="preserve"> discussion will be held in </w:t>
      </w:r>
      <w:r w:rsidR="00C41426" w:rsidRPr="00911DBA">
        <w:t xml:space="preserve">the </w:t>
      </w:r>
      <w:r w:rsidR="008B5E4C" w:rsidRPr="00911DBA">
        <w:t>proceeding section</w:t>
      </w:r>
      <w:r w:rsidR="00D46EE0" w:rsidRPr="00911DBA">
        <w:t>.</w:t>
      </w:r>
      <w:r w:rsidR="008B5E4C" w:rsidRPr="00911DBA">
        <w:t xml:space="preserve"> </w:t>
      </w:r>
      <w:r w:rsidR="00026014" w:rsidRPr="00911DBA">
        <w:t xml:space="preserve"> </w:t>
      </w:r>
    </w:p>
    <w:p w14:paraId="272F3D17" w14:textId="187F5D42" w:rsidR="00F154DF" w:rsidRPr="00911DBA" w:rsidRDefault="00F154DF" w:rsidP="00F154DF">
      <w:pPr>
        <w:jc w:val="center"/>
      </w:pPr>
      <w:r w:rsidRPr="00911DBA">
        <w:rPr>
          <w:shd w:val="clear" w:color="auto" w:fill="FFFFFF"/>
        </w:rPr>
        <w:t>Source: Adapted from</w:t>
      </w:r>
      <w:r w:rsidRPr="00911DBA">
        <w:rPr>
          <w:shd w:val="clear" w:color="auto" w:fill="FFFFFF"/>
        </w:rPr>
        <w:fldChar w:fldCharType="begin" w:fldLock="1"/>
      </w:r>
      <w:r w:rsidR="00DF726A" w:rsidRPr="00911DB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rPr>
          <w:shd w:val="clear" w:color="auto" w:fill="FFFFFF"/>
        </w:rPr>
        <w:fldChar w:fldCharType="separate"/>
      </w:r>
      <w:r w:rsidR="00296724" w:rsidRPr="00911DBA">
        <w:rPr>
          <w:noProof/>
          <w:shd w:val="clear" w:color="auto" w:fill="FFFFFF"/>
        </w:rPr>
        <w:t>[1]</w:t>
      </w:r>
      <w:r w:rsidRPr="00911DBA">
        <w:rPr>
          <w:shd w:val="clear" w:color="auto" w:fill="FFFFFF"/>
        </w:rPr>
        <w:fldChar w:fldCharType="end"/>
      </w:r>
    </w:p>
    <w:p w14:paraId="729A234E" w14:textId="09B7021F" w:rsidR="00026014" w:rsidRPr="00911DBA" w:rsidRDefault="00C14B69" w:rsidP="00BC6457">
      <w:pPr>
        <w:pStyle w:val="Heading3"/>
      </w:pPr>
      <w:bookmarkStart w:id="26" w:name="_Toc52981512"/>
      <w:bookmarkStart w:id="27" w:name="_Toc54363745"/>
      <w:r w:rsidRPr="00911DBA">
        <w:t>Generative Adversarial Networks</w:t>
      </w:r>
      <w:bookmarkEnd w:id="26"/>
      <w:bookmarkEnd w:id="27"/>
    </w:p>
    <w:p w14:paraId="2DF5116C" w14:textId="444E6805" w:rsidR="00997C2A" w:rsidRPr="00911DBA" w:rsidRDefault="00BB05D4" w:rsidP="00997C2A">
      <w:r w:rsidRPr="00911DBA">
        <w:t>GAN (</w:t>
      </w:r>
      <w:r w:rsidR="00AC5488" w:rsidRPr="00911DBA">
        <w:t>Generative Adversarial Networks</w:t>
      </w:r>
      <w:r w:rsidRPr="00911DBA">
        <w:t>)</w:t>
      </w:r>
      <w:r w:rsidR="002A61E6" w:rsidRPr="00911DBA">
        <w:t xml:space="preserve"> </w:t>
      </w:r>
      <w:r w:rsidR="0033032F" w:rsidRPr="00911DBA">
        <w:t>fit in</w:t>
      </w:r>
      <w:r w:rsidR="00026014" w:rsidRPr="00911DBA">
        <w:t xml:space="preserve">to the </w:t>
      </w:r>
      <w:r w:rsidR="0033032F" w:rsidRPr="00911DBA">
        <w:t>conventional</w:t>
      </w:r>
      <w:r w:rsidR="00026014" w:rsidRPr="00911DBA">
        <w:t xml:space="preserve"> algorithms called </w:t>
      </w:r>
      <w:r w:rsidR="002A61E6" w:rsidRPr="00911DBA">
        <w:t>Generative models.</w:t>
      </w:r>
      <w:r w:rsidR="00026014" w:rsidRPr="00911DBA">
        <w:t xml:space="preserve"> </w:t>
      </w:r>
      <w:r w:rsidR="00997C2A" w:rsidRPr="00911DBA">
        <w:t>The term 'generative' refers to the fact that these networks can learn how to produce data samples that are similar to real ones in the training datase</w:t>
      </w:r>
      <w:r w:rsidR="00617EEE" w:rsidRPr="00911DBA">
        <w:t xml:space="preserve">t </w:t>
      </w:r>
      <w:r w:rsidR="00617EEE"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rsidRPr="00911DBA">
        <w:fldChar w:fldCharType="separate"/>
      </w:r>
      <w:r w:rsidR="00C077EB" w:rsidRPr="00911DBA">
        <w:rPr>
          <w:noProof/>
        </w:rPr>
        <w:t>[11]</w:t>
      </w:r>
      <w:r w:rsidR="00617EEE" w:rsidRPr="00911DBA">
        <w:fldChar w:fldCharType="end"/>
      </w:r>
      <w:r w:rsidR="00EC30C2" w:rsidRPr="00911DBA">
        <w:t>.</w:t>
      </w:r>
      <w:r w:rsidR="0055259C" w:rsidRPr="00911DBA">
        <w:t xml:space="preserve"> </w:t>
      </w:r>
      <w:r w:rsidR="00EC30C2" w:rsidRPr="00911DBA">
        <w:t>I</w:t>
      </w:r>
      <w:r w:rsidR="0055259C" w:rsidRPr="00911DBA">
        <w:t xml:space="preserve">t is </w:t>
      </w:r>
      <w:r w:rsidR="00026014" w:rsidRPr="00911DBA">
        <w:t>a sub-set of ML which aims to study algorithms that learn the </w:t>
      </w:r>
      <w:r w:rsidR="00026014" w:rsidRPr="00911DBA">
        <w:rPr>
          <w:rStyle w:val="Strong"/>
          <w:b w:val="0"/>
          <w:bCs w:val="0"/>
        </w:rPr>
        <w:t>data</w:t>
      </w:r>
      <w:r w:rsidR="00026014" w:rsidRPr="00911DBA">
        <w:rPr>
          <w:rStyle w:val="Strong"/>
        </w:rPr>
        <w:t xml:space="preserve"> </w:t>
      </w:r>
      <w:r w:rsidR="00026014" w:rsidRPr="00911DBA">
        <w:rPr>
          <w:rStyle w:val="Strong"/>
          <w:b w:val="0"/>
          <w:bCs w:val="0"/>
        </w:rPr>
        <w:t>distribution</w:t>
      </w:r>
      <w:r w:rsidR="00026014" w:rsidRPr="00911DBA">
        <w:rPr>
          <w:rStyle w:val="Strong"/>
        </w:rPr>
        <w:t xml:space="preserve"> </w:t>
      </w:r>
      <w:r w:rsidR="00026014" w:rsidRPr="00911DBA">
        <w:t>of the given data, deprived of specifying a target value.</w:t>
      </w:r>
      <w:r w:rsidR="00997C2A" w:rsidRPr="00911DBA">
        <w:t xml:space="preserve"> This method builds upon the success of using deep neural networks in content generation.</w:t>
      </w:r>
    </w:p>
    <w:p w14:paraId="6B2AFD2B" w14:textId="15687182" w:rsidR="00597383" w:rsidRPr="00911DBA" w:rsidRDefault="00026014" w:rsidP="00F154DF">
      <w:r w:rsidRPr="00911DBA">
        <w:t xml:space="preserve">Generative </w:t>
      </w:r>
      <w:r w:rsidR="00590F88" w:rsidRPr="00911DBA">
        <w:t>a</w:t>
      </w:r>
      <w:r w:rsidRPr="00911DBA">
        <w:t xml:space="preserve">dversarial </w:t>
      </w:r>
      <w:r w:rsidR="00590F88" w:rsidRPr="00911DBA">
        <w:t>n</w:t>
      </w:r>
      <w:r w:rsidRPr="00911DBA">
        <w:t xml:space="preserve">etworks are </w:t>
      </w:r>
      <w:r w:rsidR="0033032F" w:rsidRPr="00911DBA">
        <w:t>collected</w:t>
      </w:r>
      <w:r w:rsidRPr="00911DBA">
        <w:t xml:space="preserve"> of two </w:t>
      </w:r>
      <w:r w:rsidR="00590F88" w:rsidRPr="00911DBA">
        <w:t>n</w:t>
      </w:r>
      <w:r w:rsidRPr="00911DBA">
        <w:t>etworks</w:t>
      </w:r>
      <w:r w:rsidR="0055259C" w:rsidRPr="00911DBA">
        <w:t xml:space="preserve"> work against each other in a zero-sum game framework</w:t>
      </w:r>
      <w:r w:rsidR="00617EEE" w:rsidRPr="00911DBA">
        <w:t xml:space="preserve"> </w:t>
      </w:r>
      <w:r w:rsidR="00617EEE"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rsidRPr="00911DBA">
        <w:fldChar w:fldCharType="separate"/>
      </w:r>
      <w:r w:rsidR="00C077EB" w:rsidRPr="00911DBA">
        <w:rPr>
          <w:noProof/>
        </w:rPr>
        <w:t>[11]</w:t>
      </w:r>
      <w:r w:rsidR="00617EEE" w:rsidRPr="00911DBA">
        <w:fldChar w:fldCharType="end"/>
      </w:r>
      <w:r w:rsidR="00412077" w:rsidRPr="00911DBA">
        <w:t>. The first network is called a Generator. T</w:t>
      </w:r>
      <w:r w:rsidR="005D7E9C" w:rsidRPr="00911DBA">
        <w:t xml:space="preserve">he goal is to produce new data close to that of </w:t>
      </w:r>
      <w:r w:rsidR="0055259C" w:rsidRPr="00911DBA">
        <w:t>samples from real</w:t>
      </w:r>
      <w:r w:rsidRPr="00911DBA">
        <w:t xml:space="preserve"> </w:t>
      </w:r>
      <w:r w:rsidR="0055259C" w:rsidRPr="00911DBA">
        <w:t>datasets</w:t>
      </w:r>
      <w:r w:rsidRPr="00911DBA">
        <w:t xml:space="preserve">. The Generator could </w:t>
      </w:r>
      <w:r w:rsidR="0055259C" w:rsidRPr="00911DBA">
        <w:t>act as</w:t>
      </w:r>
      <w:r w:rsidRPr="00911DBA">
        <w:t xml:space="preserve"> a human art forger, which creates fake works of art.</w:t>
      </w:r>
      <w:r w:rsidR="0055259C" w:rsidRPr="00911DBA">
        <w:t xml:space="preserve"> </w:t>
      </w:r>
    </w:p>
    <w:p w14:paraId="54B12FDD" w14:textId="264317CA" w:rsidR="00026014" w:rsidRPr="00911DBA" w:rsidRDefault="00026014" w:rsidP="0055259C">
      <w:r w:rsidRPr="00911DBA">
        <w:t xml:space="preserve">The second </w:t>
      </w:r>
      <w:r w:rsidR="00590F88" w:rsidRPr="00911DBA">
        <w:t>n</w:t>
      </w:r>
      <w:r w:rsidRPr="00911DBA">
        <w:t>etwork is entitled</w:t>
      </w:r>
      <w:r w:rsidR="00934FBF" w:rsidRPr="00911DBA">
        <w:t>,</w:t>
      </w:r>
      <w:r w:rsidRPr="00911DBA">
        <w:t xml:space="preserve"> </w:t>
      </w:r>
      <w:r w:rsidRPr="00911DBA">
        <w:rPr>
          <w:rStyle w:val="Strong"/>
          <w:b w:val="0"/>
          <w:bCs w:val="0"/>
        </w:rPr>
        <w:t>Discriminator</w:t>
      </w:r>
      <w:r w:rsidRPr="00911DBA">
        <w:t>. This model</w:t>
      </w:r>
      <w:r w:rsidR="00EF7026" w:rsidRPr="00911DBA">
        <w:t xml:space="preserve"> aim</w:t>
      </w:r>
      <w:r w:rsidRPr="00911DBA">
        <w:t>s to recognize if an input data is ‘</w:t>
      </w:r>
      <w:r w:rsidRPr="00911DBA">
        <w:rPr>
          <w:rStyle w:val="Emphasis"/>
        </w:rPr>
        <w:t>real’ — </w:t>
      </w:r>
      <w:r w:rsidR="0033032F" w:rsidRPr="00911DBA">
        <w:t>goes</w:t>
      </w:r>
      <w:r w:rsidRPr="00911DBA">
        <w:t xml:space="preserve"> to the original dataset — or if it is ‘</w:t>
      </w:r>
      <w:r w:rsidRPr="00911DBA">
        <w:rPr>
          <w:rStyle w:val="Emphasis"/>
        </w:rPr>
        <w:t>fake’</w:t>
      </w:r>
      <w:r w:rsidRPr="00911DBA">
        <w:t xml:space="preserve"> — generated by a </w:t>
      </w:r>
      <w:r w:rsidR="0033032F" w:rsidRPr="00911DBA">
        <w:t>falsifier</w:t>
      </w:r>
      <w:r w:rsidRPr="00911DBA">
        <w:t xml:space="preserve"> </w:t>
      </w:r>
      <w:r w:rsidR="00590F88" w:rsidRPr="00911DBA">
        <w:t>generator network</w:t>
      </w:r>
      <w:r w:rsidRPr="00911DBA">
        <w:t xml:space="preserve">. In this scenario, a Discriminator is </w:t>
      </w:r>
      <w:r w:rsidR="00071A18" w:rsidRPr="00911DBA">
        <w:t>corresponding</w:t>
      </w:r>
      <w:r w:rsidRPr="00911DBA">
        <w:t xml:space="preserve"> to the </w:t>
      </w:r>
      <w:r w:rsidR="00B44282" w:rsidRPr="00911DBA">
        <w:t>law enforcement agent</w:t>
      </w:r>
      <w:r w:rsidRPr="00911DBA">
        <w:t xml:space="preserve"> (or an art expert), which tries to </w:t>
      </w:r>
      <w:r w:rsidR="00B44282" w:rsidRPr="00911DBA">
        <w:t>spot</w:t>
      </w:r>
      <w:r w:rsidRPr="00911DBA">
        <w:t xml:space="preserve"> artworks as truthful or fraud.</w:t>
      </w:r>
      <w:r w:rsidR="0055259C" w:rsidRPr="00911DBA">
        <w:t xml:space="preserve"> Successful training of a GAN requires reaching an equilibrium state between two opposing objectives, unlike </w:t>
      </w:r>
      <w:r w:rsidR="0055259C" w:rsidRPr="00911DBA">
        <w:lastRenderedPageBreak/>
        <w:t>CNN or Long Short-Term Memory (LSTM) where the training objective is to minimize or maximize the value of a single loss function.</w:t>
      </w:r>
    </w:p>
    <w:p w14:paraId="6B583BCE" w14:textId="5829613A" w:rsidR="00F2601F" w:rsidRPr="00911DBA" w:rsidRDefault="00F2601F" w:rsidP="00F2601F">
      <w:r w:rsidRPr="00911DBA">
        <w:rPr>
          <w:b/>
          <w:bCs/>
        </w:rPr>
        <w:t>Conditional GAN</w:t>
      </w:r>
      <w:r w:rsidR="00617EEE" w:rsidRPr="00911DBA">
        <w:rPr>
          <w:b/>
          <w:bCs/>
        </w:rPr>
        <w:t xml:space="preserve">: </w:t>
      </w:r>
      <w:r w:rsidRPr="00911DBA">
        <w:t xml:space="preserve">The conditional </w:t>
      </w:r>
      <w:r w:rsidR="008D7537" w:rsidRPr="00911DBA">
        <w:t xml:space="preserve">GAN </w:t>
      </w:r>
      <w:r w:rsidR="006D4917"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6D4917" w:rsidRPr="00911DBA">
        <w:fldChar w:fldCharType="separate"/>
      </w:r>
      <w:r w:rsidR="00C077EB" w:rsidRPr="00911DBA">
        <w:rPr>
          <w:noProof/>
        </w:rPr>
        <w:t>[12]</w:t>
      </w:r>
      <w:r w:rsidR="006D4917" w:rsidRPr="00911DBA">
        <w:fldChar w:fldCharType="end"/>
      </w:r>
      <w:r w:rsidRPr="00911DBA">
        <w:t xml:space="preserve"> is an extension of the </w:t>
      </w:r>
      <w:r w:rsidR="006D4917"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D4917" w:rsidRPr="00911DBA">
        <w:fldChar w:fldCharType="separate"/>
      </w:r>
      <w:r w:rsidR="00C077EB" w:rsidRPr="00911DBA">
        <w:rPr>
          <w:noProof/>
        </w:rPr>
        <w:t>[11]</w:t>
      </w:r>
      <w:r w:rsidR="006D4917" w:rsidRPr="00911DBA">
        <w:fldChar w:fldCharType="end"/>
      </w:r>
      <w:r w:rsidR="006D4917" w:rsidRPr="00911DBA">
        <w:t xml:space="preserve"> </w:t>
      </w:r>
      <w:r w:rsidRPr="00911DBA">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t>
      </w:r>
      <w:r w:rsidR="00266598" w:rsidRPr="00911DBA">
        <w:t>has</w:t>
      </w:r>
      <w:r w:rsidRPr="00911DBA">
        <w:t xml:space="preserve"> be</w:t>
      </w:r>
      <w:r w:rsidR="00266598" w:rsidRPr="00911DBA">
        <w:t>en</w:t>
      </w:r>
      <w:r w:rsidRPr="00911DBA">
        <w:t xml:space="preserve"> concatenated with a variable specifying the condition to generate the fake data, meaning to generate the fake data cGAN use random noise and newly introduced conditional variable.</w:t>
      </w:r>
    </w:p>
    <w:p w14:paraId="56B229A1" w14:textId="3575B4D0" w:rsidR="007365DA" w:rsidRPr="00911DBA" w:rsidRDefault="00507715" w:rsidP="001C1FA8">
      <w:r w:rsidRPr="00911DBA">
        <w:rPr>
          <w:b/>
          <w:bCs/>
        </w:rPr>
        <w:t>Video-to-video</w:t>
      </w:r>
      <w:r w:rsidR="00895771" w:rsidRPr="00911DBA">
        <w:rPr>
          <w:b/>
          <w:bCs/>
        </w:rPr>
        <w:t xml:space="preserve"> transfer</w:t>
      </w:r>
      <w:r w:rsidR="00617EEE" w:rsidRPr="00911DBA">
        <w:rPr>
          <w:b/>
          <w:bCs/>
        </w:rPr>
        <w:t xml:space="preserve">: </w:t>
      </w:r>
      <w:r w:rsidRPr="00911DBA">
        <w:t>Video-to-video</w:t>
      </w:r>
      <w:r w:rsidR="00895771" w:rsidRPr="00911DBA">
        <w:t xml:space="preserve"> transfer is</w:t>
      </w:r>
      <w:r w:rsidR="001C1FA8" w:rsidRPr="00911DBA">
        <w:t xml:space="preserve"> a domain transfer problem that aims to transfer sequential content information form one domain to another while preserving the style of the target domain.</w:t>
      </w:r>
      <w:r w:rsidR="001867C2" w:rsidRPr="00911DBA">
        <w:t xml:space="preserve"> </w:t>
      </w:r>
      <w:r w:rsidR="001C1FA8" w:rsidRPr="00911DBA">
        <w:t xml:space="preserve">Current approaches for domain transfer categories broadly into three classes. Early techniques use classical computer vision mechanism work specifically designed for particular body parts such as </w:t>
      </w:r>
      <w:r w:rsidR="00D24175" w:rsidRPr="00911DBA">
        <w:t xml:space="preserve">the </w:t>
      </w:r>
      <w:r w:rsidR="001C1FA8" w:rsidRPr="00911DBA">
        <w:t xml:space="preserve">human face </w:t>
      </w:r>
      <w:r w:rsidR="001C1FA8" w:rsidRPr="00911DBA">
        <w:fldChar w:fldCharType="begin" w:fldLock="1"/>
      </w:r>
      <w:r w:rsidR="00C077EB" w:rsidRPr="00911DB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3]","plainTextFormattedCitation":"[13]","previouslyFormattedCitation":"[13]"},"properties":{"noteIndex":0},"schema":"https://github.com/citation-style-language/schema/raw/master/csl-citation.json"}</w:instrText>
      </w:r>
      <w:r w:rsidR="001C1FA8" w:rsidRPr="00911DBA">
        <w:fldChar w:fldCharType="separate"/>
      </w:r>
      <w:r w:rsidR="00C077EB" w:rsidRPr="00911DBA">
        <w:rPr>
          <w:noProof/>
        </w:rPr>
        <w:t>[13]</w:t>
      </w:r>
      <w:r w:rsidR="001C1FA8" w:rsidRPr="00911DBA">
        <w:fldChar w:fldCharType="end"/>
      </w:r>
      <w:r w:rsidR="001C1FA8" w:rsidRPr="00911DBA">
        <w:t xml:space="preserve"> they lack generalization and does</w:t>
      </w:r>
      <w:r w:rsidR="001867C2" w:rsidRPr="00911DBA">
        <w:t xml:space="preserve"> no</w:t>
      </w:r>
      <w:r w:rsidR="001C1FA8" w:rsidRPr="00911DBA">
        <w:t xml:space="preserve">t work well if there is occlusion.  The second approach use paired </w:t>
      </w:r>
      <w:r w:rsidRPr="00911DBA">
        <w:t>image-to-image</w:t>
      </w:r>
      <w:r w:rsidR="001C1FA8" w:rsidRPr="00911DBA">
        <w:t xml:space="preserve"> translation such as </w:t>
      </w:r>
      <w:r w:rsidR="00AA7FFD" w:rsidRPr="00911DBA">
        <w:t>Pix2Pix</w:t>
      </w:r>
      <w:r w:rsidR="001C1FA8" w:rsidRPr="00911DBA">
        <w:t xml:space="preserve"> -in an image it takes a pixel then converts </w:t>
      </w:r>
      <w:r w:rsidR="00C077EB" w:rsidRPr="00911DBA">
        <w:t>by</w:t>
      </w:r>
      <w:r w:rsidR="001C1FA8" w:rsidRPr="00911DBA">
        <w:t xml:space="preserve"> another pixel.</w:t>
      </w:r>
      <w:r w:rsidR="00B56E1E" w:rsidRPr="00B56E1E">
        <w:t xml:space="preserve"> Isola </w:t>
      </w:r>
      <w:r w:rsidR="00B56E1E">
        <w:t>et al.</w:t>
      </w:r>
      <w:r w:rsidR="001C1FA8" w:rsidRPr="00911DBA">
        <w:t xml:space="preserve"> </w:t>
      </w:r>
      <w:r w:rsidR="001C1FA8"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1C1FA8" w:rsidRPr="00911DBA">
        <w:fldChar w:fldCharType="separate"/>
      </w:r>
      <w:r w:rsidR="00C077EB" w:rsidRPr="00911DBA">
        <w:rPr>
          <w:noProof/>
        </w:rPr>
        <w:t>[3]</w:t>
      </w:r>
      <w:r w:rsidR="001C1FA8" w:rsidRPr="00911DBA">
        <w:fldChar w:fldCharType="end"/>
      </w:r>
      <w:r w:rsidR="001C1FA8" w:rsidRPr="00911DBA">
        <w:t xml:space="preserve"> use conditional GAN </w:t>
      </w:r>
      <w:r w:rsidR="001C1FA8"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1C1FA8" w:rsidRPr="00911DBA">
        <w:fldChar w:fldCharType="separate"/>
      </w:r>
      <w:r w:rsidR="00C077EB" w:rsidRPr="00911DBA">
        <w:rPr>
          <w:noProof/>
        </w:rPr>
        <w:t>[12]</w:t>
      </w:r>
      <w:r w:rsidR="001C1FA8" w:rsidRPr="00911DBA">
        <w:fldChar w:fldCharType="end"/>
      </w:r>
      <w:r w:rsidR="001C1FA8" w:rsidRPr="00911DBA">
        <w:t xml:space="preserve">, learn </w:t>
      </w:r>
      <w:r w:rsidR="0033032F" w:rsidRPr="00911DBA">
        <w:t xml:space="preserve">a </w:t>
      </w:r>
      <w:r w:rsidR="001C1FA8" w:rsidRPr="00911DBA">
        <w:t xml:space="preserve">mapping between paired input to the output image. The third category is unsupervised and unpaired data domain transfer like </w:t>
      </w:r>
      <w:r w:rsidR="00B60544" w:rsidRPr="00911DBA">
        <w:t>Cycle-GAN</w:t>
      </w:r>
      <w:r w:rsidR="004B70DB" w:rsidRPr="00911DBA">
        <w:t xml:space="preserve"> </w:t>
      </w:r>
      <w:r w:rsidR="004B70DB"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B70DB" w:rsidRPr="00911DBA">
        <w:fldChar w:fldCharType="separate"/>
      </w:r>
      <w:r w:rsidR="00C077EB" w:rsidRPr="00911DBA">
        <w:rPr>
          <w:noProof/>
        </w:rPr>
        <w:t>[2]</w:t>
      </w:r>
      <w:r w:rsidR="004B70DB" w:rsidRPr="00911DBA">
        <w:fldChar w:fldCharType="end"/>
      </w:r>
      <w:r w:rsidR="00B71A62" w:rsidRPr="00911DBA">
        <w:t>, which enforces</w:t>
      </w:r>
      <w:r w:rsidR="001C1FA8" w:rsidRPr="00911DBA">
        <w:t xml:space="preserve"> cycle consistency </w:t>
      </w:r>
      <w:r w:rsidR="00E22C96" w:rsidRPr="00911DBA">
        <w:t xml:space="preserve">for </w:t>
      </w:r>
      <w:r w:rsidR="00C41426" w:rsidRPr="00911DBA">
        <w:t xml:space="preserve">the </w:t>
      </w:r>
      <w:r w:rsidR="001C1FA8" w:rsidRPr="00911DBA">
        <w:t>unpaired image.</w:t>
      </w:r>
    </w:p>
    <w:p w14:paraId="571617AA" w14:textId="23869FB0" w:rsidR="00CE50D2" w:rsidRDefault="001C1FA8" w:rsidP="00267F4A">
      <w:r w:rsidRPr="00911DBA">
        <w:t>The recent state of artwork work Re</w:t>
      </w:r>
      <w:r w:rsidR="00B60544" w:rsidRPr="00911DBA">
        <w:t>Cycle-GAN</w:t>
      </w:r>
      <w:r w:rsidRPr="00911DBA">
        <w:t xml:space="preserve"> by Bansal</w:t>
      </w:r>
      <w:r w:rsidR="00701CC1" w:rsidRPr="00911DBA">
        <w:t xml:space="preserve"> </w:t>
      </w:r>
      <w:r w:rsidR="00B56E1E">
        <w:t xml:space="preserve">et al. </w:t>
      </w:r>
      <w:r w:rsidR="00701CC1" w:rsidRPr="00911DBA">
        <w:fldChar w:fldCharType="begin" w:fldLock="1"/>
      </w:r>
      <w:r w:rsidR="00701CC1"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911DBA">
        <w:fldChar w:fldCharType="separate"/>
      </w:r>
      <w:r w:rsidR="00701CC1" w:rsidRPr="00911DBA">
        <w:rPr>
          <w:noProof/>
        </w:rPr>
        <w:t>[1]</w:t>
      </w:r>
      <w:r w:rsidR="00701CC1" w:rsidRPr="00911DBA">
        <w:fldChar w:fldCharType="end"/>
      </w:r>
      <w:r w:rsidRPr="00911DBA">
        <w:t xml:space="preserve"> motivated by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propose</w:t>
      </w:r>
      <w:r w:rsidR="00B71A62" w:rsidRPr="00911DBA">
        <w:t>s video retargeting via spatiotemporal constraint though directly synthesizing future frames</w:t>
      </w:r>
      <w:r w:rsidRPr="00911DBA">
        <w:t xml:space="preserve"> via temporal predictor to preserve temporal continuity</w:t>
      </w:r>
      <w:r w:rsidR="001867C2" w:rsidRPr="00911DBA">
        <w:t>.</w:t>
      </w:r>
      <w:r w:rsidRPr="00911DBA">
        <w:t xml:space="preserve"> Bansal et al., clams </w:t>
      </w:r>
      <w:r w:rsidR="00507715" w:rsidRPr="00911DBA">
        <w:t>video-to-video</w:t>
      </w:r>
      <w:r w:rsidRPr="00911DBA">
        <w:t xml:space="preserve"> translation </w:t>
      </w:r>
      <w:r w:rsidR="009E0D85" w:rsidRPr="00911DBA">
        <w:t>is</w:t>
      </w:r>
      <w:r w:rsidRPr="00911DBA">
        <w:t xml:space="preserve"> still under constraint </w:t>
      </w:r>
      <w:r w:rsidR="0035616B" w:rsidRPr="00911DBA">
        <w:t>since</w:t>
      </w:r>
      <w:r w:rsidR="0056198B" w:rsidRPr="00911DBA">
        <w:t xml:space="preserve"> their work result shows </w:t>
      </w:r>
      <w:r w:rsidRPr="00911DBA">
        <w:t xml:space="preserve">of </w:t>
      </w:r>
      <w:r w:rsidR="00507715" w:rsidRPr="00911DBA">
        <w:t>video-to-video</w:t>
      </w:r>
      <w:r w:rsidRPr="00911DBA">
        <w:t xml:space="preserve"> transfer has very flickering output. This </w:t>
      </w:r>
      <w:r w:rsidR="00B56E1E">
        <w:t>thesis work</w:t>
      </w:r>
      <w:r w:rsidRPr="00911DBA">
        <w:t xml:space="preserve"> propose</w:t>
      </w:r>
      <w:r w:rsidR="00D471ED" w:rsidRPr="00911DBA">
        <w:t>d</w:t>
      </w:r>
      <w:r w:rsidRPr="00911DBA">
        <w:t xml:space="preserve"> to extend Bansal et al., work to improve temporal continuity between adjacent consecutive frames by introducing additional </w:t>
      </w:r>
      <w:r w:rsidR="00C559E4" w:rsidRPr="00911DBA">
        <w:t>tempo</w:t>
      </w:r>
      <w:r w:rsidR="002B20BF" w:rsidRPr="00911DBA">
        <w:t>r</w:t>
      </w:r>
      <w:r w:rsidR="00C559E4" w:rsidRPr="00911DBA">
        <w:t xml:space="preserve">al cycle </w:t>
      </w:r>
      <w:r w:rsidR="00031F5C" w:rsidRPr="00911DBA">
        <w:t xml:space="preserve">consistency </w:t>
      </w:r>
      <w:r w:rsidRPr="00911DBA">
        <w:t xml:space="preserve">constraints also proposes to introduce Spatiotemporal </w:t>
      </w:r>
      <w:r w:rsidR="00507715" w:rsidRPr="00911DBA">
        <w:t>video-to-video</w:t>
      </w:r>
      <w:r w:rsidRPr="00911DBA">
        <w:t xml:space="preserve"> translation for better realistic results.</w:t>
      </w:r>
    </w:p>
    <w:p w14:paraId="7EA8EACA" w14:textId="77777777" w:rsidR="004C00D5" w:rsidRPr="00911DBA" w:rsidRDefault="004C00D5" w:rsidP="00267F4A"/>
    <w:p w14:paraId="63DFC017" w14:textId="3CF61CC2" w:rsidR="001C1FA8" w:rsidRPr="00911DBA" w:rsidRDefault="001C1FA8" w:rsidP="00B05706">
      <w:pPr>
        <w:pStyle w:val="Heading2"/>
      </w:pPr>
      <w:bookmarkStart w:id="28" w:name="_Toc52981513"/>
      <w:bookmarkStart w:id="29" w:name="_Toc54363746"/>
      <w:bookmarkEnd w:id="19"/>
      <w:r w:rsidRPr="00911DBA">
        <w:lastRenderedPageBreak/>
        <w:t>Motivation</w:t>
      </w:r>
      <w:r w:rsidR="00617EEE" w:rsidRPr="00911DBA">
        <w:t xml:space="preserve"> of the Study</w:t>
      </w:r>
      <w:bookmarkEnd w:id="28"/>
      <w:bookmarkEnd w:id="29"/>
    </w:p>
    <w:p w14:paraId="1629D96B" w14:textId="2CCE2BB5" w:rsidR="00612E9C" w:rsidRPr="00911DBA" w:rsidRDefault="00753828" w:rsidP="00612E9C">
      <w:r w:rsidRPr="00911DBA">
        <w:t>Recent</w:t>
      </w:r>
      <w:r w:rsidR="00DD077B" w:rsidRPr="00911DBA">
        <w:t xml:space="preserve"> deep learning</w:t>
      </w:r>
      <w:r w:rsidR="002358CF" w:rsidRPr="00911DBA">
        <w:t xml:space="preserve"> </w:t>
      </w:r>
      <w:r w:rsidR="0015370C" w:rsidRPr="00911DBA">
        <w:t>achievement</w:t>
      </w:r>
      <w:r w:rsidR="00DD077B" w:rsidRPr="00911DBA">
        <w:t xml:space="preserve"> </w:t>
      </w:r>
      <w:r w:rsidR="009B7A30" w:rsidRPr="00911DBA">
        <w:t xml:space="preserve">is due to the abundance </w:t>
      </w:r>
      <w:r w:rsidR="00DD077B" w:rsidRPr="00911DBA">
        <w:t xml:space="preserve">of </w:t>
      </w:r>
      <w:r w:rsidR="002358CF" w:rsidRPr="00911DBA">
        <w:t xml:space="preserve">the </w:t>
      </w:r>
      <w:r w:rsidR="002235C3" w:rsidRPr="00911DBA">
        <w:t>enormous</w:t>
      </w:r>
      <w:r w:rsidR="00DD077B" w:rsidRPr="00911DBA">
        <w:t xml:space="preserve"> amount of data available now</w:t>
      </w:r>
      <w:r w:rsidR="002358CF" w:rsidRPr="00911DBA">
        <w:t>a</w:t>
      </w:r>
      <w:r w:rsidR="00DD077B" w:rsidRPr="00911DBA">
        <w:t>days</w:t>
      </w:r>
      <w:r w:rsidR="00623E8E" w:rsidRPr="00911DBA">
        <w:t>. However,</w:t>
      </w:r>
      <w:r w:rsidR="00DD077B" w:rsidRPr="00911DBA">
        <w:t xml:space="preserve"> </w:t>
      </w:r>
      <w:r w:rsidR="005C17D5" w:rsidRPr="00911DBA">
        <w:t>still</w:t>
      </w:r>
      <w:r w:rsidR="00623E8E" w:rsidRPr="00911DBA">
        <w:t>,</w:t>
      </w:r>
      <w:r w:rsidR="005C17D5" w:rsidRPr="00911DBA">
        <w:t xml:space="preserve"> there</w:t>
      </w:r>
      <w:r w:rsidR="0030288C" w:rsidRPr="00911DBA">
        <w:t xml:space="preserve"> </w:t>
      </w:r>
      <w:r w:rsidR="002258A6" w:rsidRPr="00911DBA">
        <w:t>is</w:t>
      </w:r>
      <w:r w:rsidR="0030288C" w:rsidRPr="00911DBA">
        <w:t xml:space="preserve"> a </w:t>
      </w:r>
      <w:r w:rsidR="00DD077B" w:rsidRPr="00911DBA">
        <w:t xml:space="preserve">big problem to collect data </w:t>
      </w:r>
      <w:r w:rsidR="002358CF" w:rsidRPr="00911DBA">
        <w:t>e</w:t>
      </w:r>
      <w:r w:rsidR="00DD077B" w:rsidRPr="00911DBA">
        <w:t xml:space="preserve">specially when </w:t>
      </w:r>
      <w:r w:rsidR="00623E8E" w:rsidRPr="00911DBA">
        <w:t xml:space="preserve">there is a </w:t>
      </w:r>
      <w:r w:rsidR="00DD077B" w:rsidRPr="00911DBA">
        <w:t xml:space="preserve">need </w:t>
      </w:r>
      <w:r w:rsidR="002677D6" w:rsidRPr="00911DBA">
        <w:t>for</w:t>
      </w:r>
      <w:r w:rsidR="00623E8E" w:rsidRPr="00911DBA">
        <w:t xml:space="preserve"> </w:t>
      </w:r>
      <w:r w:rsidR="00DD077B" w:rsidRPr="00911DBA">
        <w:t xml:space="preserve">paired data </w:t>
      </w:r>
      <w:r w:rsidR="001157A4" w:rsidRPr="00911DBA">
        <w:t>set (</w:t>
      </w:r>
      <w:r w:rsidR="006F7F02" w:rsidRPr="00911DBA">
        <w:t xml:space="preserve">such as </w:t>
      </w:r>
      <w:r w:rsidR="001157A4" w:rsidRPr="00911DBA">
        <w:t xml:space="preserve">day and night) </w:t>
      </w:r>
      <w:r w:rsidR="0030288C" w:rsidRPr="00911DBA">
        <w:t>since</w:t>
      </w:r>
      <w:r w:rsidR="001157A4" w:rsidRPr="00911DBA">
        <w:t xml:space="preserve"> capturing dataset</w:t>
      </w:r>
      <w:r w:rsidR="00576712" w:rsidRPr="00911DBA">
        <w:t>s</w:t>
      </w:r>
      <w:r w:rsidR="001157A4" w:rsidRPr="00911DBA">
        <w:t xml:space="preserve"> in two</w:t>
      </w:r>
      <w:r w:rsidR="00576712" w:rsidRPr="00911DBA">
        <w:t xml:space="preserve"> (or more) </w:t>
      </w:r>
      <w:r w:rsidR="001157A4" w:rsidRPr="00911DBA">
        <w:t>completely different environment</w:t>
      </w:r>
      <w:r w:rsidR="002358CF" w:rsidRPr="00911DBA">
        <w:t>s</w:t>
      </w:r>
      <w:r w:rsidR="001157A4" w:rsidRPr="00911DBA">
        <w:t xml:space="preserve"> is </w:t>
      </w:r>
      <w:r w:rsidR="000D605A" w:rsidRPr="00911DBA">
        <w:t>a cumbersome task</w:t>
      </w:r>
      <w:r w:rsidR="005A617F" w:rsidRPr="00911DBA">
        <w:t xml:space="preserve">. </w:t>
      </w:r>
      <w:r w:rsidR="00B7686E" w:rsidRPr="00911DBA">
        <w:t>Domain transfer could be the mechanism to overcome such problems.</w:t>
      </w:r>
      <w:r w:rsidR="00911DBA" w:rsidRPr="00911DBA">
        <w:t xml:space="preserve"> </w:t>
      </w:r>
      <w:r w:rsidR="00612E9C" w:rsidRPr="00911DBA">
        <w:t>After</w:t>
      </w:r>
      <w:r w:rsidR="00787876" w:rsidRPr="00911DBA">
        <w:t xml:space="preserve"> </w:t>
      </w:r>
      <w:r w:rsidR="00B34B40" w:rsidRPr="00911DBA">
        <w:t xml:space="preserve">the </w:t>
      </w:r>
      <w:r w:rsidR="00787876" w:rsidRPr="00911DBA">
        <w:t>first paper on GAN by</w:t>
      </w:r>
      <w:r w:rsidR="00612E9C" w:rsidRPr="00911DBA">
        <w:t xml:space="preserve"> Goodfellow</w:t>
      </w:r>
      <w:r w:rsidR="007218FF" w:rsidRPr="00911DBA">
        <w:t xml:space="preserve"> </w:t>
      </w:r>
      <w:r w:rsidR="00787876" w:rsidRPr="00911DBA">
        <w:t xml:space="preserve">et al. </w:t>
      </w:r>
      <w:r w:rsidR="007218FF"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7218FF" w:rsidRPr="00911DBA">
        <w:fldChar w:fldCharType="separate"/>
      </w:r>
      <w:r w:rsidR="00C077EB" w:rsidRPr="00911DBA">
        <w:rPr>
          <w:noProof/>
        </w:rPr>
        <w:t>[11]</w:t>
      </w:r>
      <w:r w:rsidR="007218FF" w:rsidRPr="00911DBA">
        <w:fldChar w:fldCharType="end"/>
      </w:r>
      <w:r w:rsidR="00612E9C" w:rsidRPr="00911DBA">
        <w:t>, GAN has been used in a wide range of areas for numerous applications</w:t>
      </w:r>
      <w:r w:rsidR="00911DBA" w:rsidRPr="00911DBA">
        <w:t xml:space="preserve"> and </w:t>
      </w:r>
      <w:r w:rsidR="00B34B40" w:rsidRPr="00911DBA">
        <w:t>i</w:t>
      </w:r>
      <w:r w:rsidR="00507715" w:rsidRPr="00911DBA">
        <w:t>mage-to-image</w:t>
      </w:r>
      <w:r w:rsidR="00612E9C" w:rsidRPr="00911DBA">
        <w:t xml:space="preserve"> translation </w:t>
      </w:r>
      <w:r w:rsidR="008908AA" w:rsidRPr="00911DBA">
        <w:t xml:space="preserve">maybe </w:t>
      </w:r>
      <w:r w:rsidR="00612E9C" w:rsidRPr="00911DBA">
        <w:t xml:space="preserve">is the significant </w:t>
      </w:r>
      <w:r w:rsidR="000C170C" w:rsidRPr="00911DBA">
        <w:t>one</w:t>
      </w:r>
      <w:r w:rsidR="00911DBA" w:rsidRPr="00911DBA">
        <w:t xml:space="preserve">. </w:t>
      </w:r>
      <w:r w:rsidR="00612E9C" w:rsidRPr="00911DBA">
        <w:t>Advancement in GAN enables scientists and researchers to create fake images indistinguishable from real ones</w:t>
      </w:r>
      <w:r w:rsidR="00312E49" w:rsidRPr="00911DBA">
        <w:fldChar w:fldCharType="begin" w:fldLock="1"/>
      </w:r>
      <w:r w:rsidR="00C077EB" w:rsidRPr="00911DBA">
        <w:instrText>ADDIN CSL_CITATION {"citationItems":[{"id":"ITEM-1","itemData":{"author":[{"dropping-particle":"","family":"Karras","given":"Tero","non-dropping-particle":"","parse-names":false,"suffix":""},{"dropping-particle":"","family":"Laine","given":"Samuli","non-dropping-particle":"","parse-names":false,"suffix":""},{"dropping-particle":"","family":"Aila","given":"Timo","non-dropping-particle":"","parse-names":false,"suffix":""}],"container-title":"CoRR","id":"ITEM-1","issued":{"date-parts":[["2018"]]},"title":"A Style-Based Generator Architecture for Generative Adversarial Networks","type":"article-journal","volume":"abs/1812.0"},"uris":["http://www.mendeley.com/documents/?uuid=6d0fdfc1-e324-40d0-b528-7b732c031e2b"]}],"mendeley":{"formattedCitation":"[14]","plainTextFormattedCitation":"[14]","previouslyFormattedCitation":"[14]"},"properties":{"noteIndex":0},"schema":"https://github.com/citation-style-language/schema/raw/master/csl-citation.json"}</w:instrText>
      </w:r>
      <w:r w:rsidR="00312E49" w:rsidRPr="00911DBA">
        <w:fldChar w:fldCharType="separate"/>
      </w:r>
      <w:r w:rsidR="00C077EB" w:rsidRPr="00911DBA">
        <w:rPr>
          <w:noProof/>
        </w:rPr>
        <w:t>[14]</w:t>
      </w:r>
      <w:r w:rsidR="00312E49" w:rsidRPr="00911DBA">
        <w:fldChar w:fldCharType="end"/>
      </w:r>
      <w:r w:rsidR="00312E49" w:rsidRPr="00911DBA">
        <w:fldChar w:fldCharType="begin" w:fldLock="1"/>
      </w:r>
      <w:r w:rsidR="00C077EB" w:rsidRPr="00911DBA">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rsidRPr="00911DBA">
        <w:fldChar w:fldCharType="separate"/>
      </w:r>
      <w:r w:rsidR="00C077EB" w:rsidRPr="00911DBA">
        <w:rPr>
          <w:noProof/>
        </w:rPr>
        <w:t>[15]</w:t>
      </w:r>
      <w:r w:rsidR="00312E49" w:rsidRPr="00911DBA">
        <w:fldChar w:fldCharType="end"/>
      </w:r>
      <w:r w:rsidR="00430BA7" w:rsidRPr="00911DBA">
        <w:t xml:space="preserve">. This advancement is </w:t>
      </w:r>
      <w:r w:rsidR="00787876" w:rsidRPr="00911DBA">
        <w:t xml:space="preserve">applicable in automated content generation </w:t>
      </w:r>
      <w:r w:rsidR="00D85701" w:rsidRPr="00911DBA">
        <w:t>such as</w:t>
      </w:r>
      <w:r w:rsidR="00C576A9" w:rsidRPr="00911DBA">
        <w:t xml:space="preserve"> </w:t>
      </w:r>
      <w:r w:rsidR="00787876" w:rsidRPr="00911DBA">
        <w:t xml:space="preserve">multimedia content generation, photo editing, game graphic/scenery design, </w:t>
      </w:r>
      <w:r w:rsidR="00D85701" w:rsidRPr="00911DBA">
        <w:t xml:space="preserve">and </w:t>
      </w:r>
      <w:r w:rsidR="00787876" w:rsidRPr="00911DBA">
        <w:t>cinematic effects.</w:t>
      </w:r>
    </w:p>
    <w:p w14:paraId="70FC822C" w14:textId="45D83C74" w:rsidR="00612E9C" w:rsidRPr="00911DBA" w:rsidRDefault="00612E9C" w:rsidP="00612E9C">
      <w:r w:rsidRPr="00911DBA">
        <w:t xml:space="preserve">By extending the image translation idea, various researchers propose a number of approaches for </w:t>
      </w:r>
      <w:r w:rsidR="00566AA1" w:rsidRPr="00911DBA">
        <w:t xml:space="preserve">the </w:t>
      </w:r>
      <w:r w:rsidR="00507715" w:rsidRPr="00911DBA">
        <w:t>video-to-video</w:t>
      </w:r>
      <w:r w:rsidRPr="00911DBA">
        <w:t xml:space="preserve"> translation network to learn both spatial and temporal domains but failed </w:t>
      </w:r>
      <w:r w:rsidR="007D0DCD"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rsidRPr="00911DBA">
        <w:fldChar w:fldCharType="separate"/>
      </w:r>
      <w:r w:rsidR="00C077EB" w:rsidRPr="00911DBA">
        <w:rPr>
          <w:noProof/>
        </w:rPr>
        <w:t>[16]</w:t>
      </w:r>
      <w:r w:rsidR="007D0DCD" w:rsidRPr="00911DBA">
        <w:fldChar w:fldCharType="end"/>
      </w:r>
      <w:r w:rsidR="007D0DCD" w:rsidRPr="00911DBA">
        <w:t xml:space="preserve"> </w:t>
      </w:r>
      <w:r w:rsidRPr="00911DBA">
        <w:t xml:space="preserve">to Achieve the potential found by image translation networks. Generally, currently used </w:t>
      </w:r>
      <w:r w:rsidR="00507715" w:rsidRPr="00911DBA">
        <w:t>video-to-video</w:t>
      </w:r>
      <w:r w:rsidRPr="00911DBA">
        <w:t xml:space="preserve"> translation networks, </w:t>
      </w:r>
      <w:r w:rsidR="008B72E2" w:rsidRPr="00911DBA">
        <w:t xml:space="preserve">prone </w:t>
      </w:r>
      <w:r w:rsidR="00CE77F4" w:rsidRPr="00911DBA">
        <w:t>to</w:t>
      </w:r>
      <w:r w:rsidRPr="00911DBA">
        <w:t xml:space="preserve"> object disappearance problems, and arbitrary </w:t>
      </w:r>
      <w:r w:rsidR="00CE77F4" w:rsidRPr="00911DBA">
        <w:t xml:space="preserve">strange </w:t>
      </w:r>
      <w:r w:rsidRPr="00911DBA">
        <w:t xml:space="preserve">motion </w:t>
      </w:r>
      <w:r w:rsidR="00CE77F4" w:rsidRPr="00911DBA">
        <w:t xml:space="preserve">on the </w:t>
      </w:r>
      <w:r w:rsidRPr="00911DBA">
        <w:t>generated videos make translated videos more unrealistic.</w:t>
      </w:r>
      <w:r w:rsidR="00146ED6" w:rsidRPr="00911DBA">
        <w:t xml:space="preserve"> This work tr</w:t>
      </w:r>
      <w:r w:rsidR="00B34B40" w:rsidRPr="00911DBA">
        <w:t>ie</w:t>
      </w:r>
      <w:r w:rsidR="00146ED6" w:rsidRPr="00911DBA">
        <w:t>s to so</w:t>
      </w:r>
      <w:r w:rsidR="00B34B40" w:rsidRPr="00911DBA">
        <w:t>l</w:t>
      </w:r>
      <w:r w:rsidR="00146ED6" w:rsidRPr="00911DBA">
        <w:t>ve th</w:t>
      </w:r>
      <w:r w:rsidR="00B34B40" w:rsidRPr="00911DBA">
        <w:t>ese</w:t>
      </w:r>
      <w:r w:rsidR="00146ED6" w:rsidRPr="00911DBA">
        <w:t xml:space="preserve"> problems by extending the solutions presented in previous works.</w:t>
      </w:r>
    </w:p>
    <w:p w14:paraId="7FAD9DE8" w14:textId="666B8E96" w:rsidR="001C1FA8" w:rsidRPr="00911DBA" w:rsidRDefault="001C1FA8" w:rsidP="00B05706">
      <w:pPr>
        <w:pStyle w:val="Heading2"/>
      </w:pPr>
      <w:bookmarkStart w:id="30" w:name="_Toc52981514"/>
      <w:bookmarkStart w:id="31" w:name="_Toc54363747"/>
      <w:r w:rsidRPr="00911DBA">
        <w:t>Statement of the Problem</w:t>
      </w:r>
      <w:bookmarkEnd w:id="30"/>
      <w:bookmarkEnd w:id="31"/>
    </w:p>
    <w:p w14:paraId="428FBFEC" w14:textId="4798100D" w:rsidR="001C1FA8" w:rsidRPr="00911DBA" w:rsidRDefault="001C1FA8" w:rsidP="001C1FA8">
      <w:pPr>
        <w:rPr>
          <w:rFonts w:eastAsiaTheme="minorEastAsia"/>
        </w:rPr>
      </w:pPr>
      <w:r w:rsidRPr="00911DBA">
        <w:rPr>
          <w:b/>
          <w:bCs/>
        </w:rPr>
        <w:t>Problem formulation</w:t>
      </w:r>
      <w:r w:rsidRPr="00911DBA">
        <w:t>:</w:t>
      </w:r>
      <w:r w:rsidRPr="00911DBA">
        <w:rPr>
          <w:lang w:val="am-ET"/>
        </w:rPr>
        <w:t xml:space="preserve"> </w:t>
      </w:r>
      <w:r w:rsidRPr="00911DBA">
        <w:t>Inspired by recent work Recyc</w:t>
      </w:r>
      <w:r w:rsidR="002358CF" w:rsidRPr="00911DBA">
        <w:t>le</w:t>
      </w:r>
      <w:r w:rsidRPr="00911DBA">
        <w:t xml:space="preserve">-GAN in </w:t>
      </w:r>
      <w:r w:rsidR="002358CF" w:rsidRPr="00911DBA">
        <w:t xml:space="preserve">the </w:t>
      </w:r>
      <w:r w:rsidRPr="00911DBA">
        <w:t xml:space="preserve">unpaired </w:t>
      </w:r>
      <w:r w:rsidR="00507715" w:rsidRPr="00911DBA">
        <w:t>video-to-video</w:t>
      </w:r>
      <w:r w:rsidRPr="00911DBA">
        <w:t xml:space="preserve"> translation, </w:t>
      </w:r>
      <w:r w:rsidR="00456A4A" w:rsidRPr="00911DBA">
        <w:t>the</w:t>
      </w:r>
      <w:r w:rsidRPr="00911DBA">
        <w:t xml:space="preserve"> notion of </w:t>
      </w:r>
      <w:r w:rsidR="002358CF" w:rsidRPr="00911DBA">
        <w:t xml:space="preserve">a </w:t>
      </w:r>
      <w:r w:rsidRPr="00911DBA">
        <w:t>research problem</w:t>
      </w:r>
      <w:r w:rsidR="0000763F" w:rsidRPr="00911DBA">
        <w:t xml:space="preserve"> is </w:t>
      </w:r>
      <w:r w:rsidR="00A37A6C" w:rsidRPr="00911DBA">
        <w:t>as follow</w:t>
      </w:r>
      <w:r w:rsidR="00B34B40" w:rsidRPr="00911DBA">
        <w:t>s</w:t>
      </w:r>
      <w:r w:rsidR="00A37A6C" w:rsidRPr="00911DBA">
        <w:t>. Assume</w:t>
      </w:r>
      <w:r w:rsidRPr="00911DBA">
        <w:t xml:space="preser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911DBA">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911DBA">
        <w:rPr>
          <w:rFonts w:eastAsiaTheme="minorEastAsia"/>
        </w:rPr>
        <w:t xml:space="preserve"> respectively, cycle constraint enable</w:t>
      </w:r>
      <w:r w:rsidR="002358CF" w:rsidRPr="00911DBA">
        <w:rPr>
          <w:rFonts w:eastAsiaTheme="minorEastAsia"/>
        </w:rPr>
        <w:t>s</w:t>
      </w:r>
      <w:r w:rsidRPr="00911DBA">
        <w:rPr>
          <w:rFonts w:eastAsiaTheme="minorEastAsia"/>
        </w:rPr>
        <w:t xml:space="preserve"> </w:t>
      </w:r>
      <w:r w:rsidR="002358CF" w:rsidRPr="00911DBA">
        <w:rPr>
          <w:rFonts w:eastAsiaTheme="minorEastAsia"/>
        </w:rPr>
        <w:t xml:space="preserve">an </w:t>
      </w:r>
      <w:r w:rsidR="00507715" w:rsidRPr="00911DBA">
        <w:rPr>
          <w:rFonts w:eastAsiaTheme="minorEastAsia"/>
        </w:rPr>
        <w:t>image-to-image</w:t>
      </w:r>
      <w:r w:rsidRPr="00911DBA">
        <w:rPr>
          <w:rFonts w:eastAsiaTheme="minorEastAsia"/>
        </w:rPr>
        <w:t xml:space="preserve"> translation in </w:t>
      </w:r>
      <w:r w:rsidR="0077353D" w:rsidRPr="00911DBA">
        <w:rPr>
          <w:rFonts w:eastAsiaTheme="minorEastAsia"/>
        </w:rPr>
        <w:t>mutually</w:t>
      </w:r>
      <w:r w:rsidRPr="00911DBA">
        <w:rPr>
          <w:rFonts w:eastAsiaTheme="minorEastAsia"/>
        </w:rPr>
        <w:t xml:space="preserve"> </w:t>
      </w:r>
      <w:r w:rsidR="00555275" w:rsidRPr="00911DBA">
        <w:rPr>
          <w:rFonts w:eastAsiaTheme="minorEastAsia"/>
        </w:rPr>
        <w:t>frontward</w:t>
      </w:r>
      <w:r w:rsidRPr="00911DBA">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911DBA">
        <w:rPr>
          <w:rFonts w:eastAsiaTheme="minorEastAsia"/>
        </w:rPr>
        <w:t xml:space="preserve"> mapping from domain </w:t>
      </w:r>
      <m:oMath>
        <m:r>
          <w:rPr>
            <w:rFonts w:ascii="Cambria Math" w:hAnsi="Cambria Math"/>
          </w:rPr>
          <m:t>X→Y</m:t>
        </m:r>
      </m:oMath>
      <w:r w:rsidRPr="00911DBA">
        <w:rPr>
          <w:rFonts w:eastAsiaTheme="minorEastAsia"/>
        </w:rPr>
        <w:t xml:space="preserve"> and </w:t>
      </w:r>
      <m:oMath>
        <m:r>
          <w:rPr>
            <w:rFonts w:ascii="Cambria Math" w:hAnsi="Cambria Math"/>
          </w:rPr>
          <m:t>Y→X</m:t>
        </m:r>
      </m:oMath>
      <w:r w:rsidRPr="00911DBA">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911DBA">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is input video frame at time </w:t>
      </w:r>
      <m:oMath>
        <m:r>
          <w:rPr>
            <w:rFonts w:ascii="Cambria Math" w:eastAsiaTheme="minorEastAsia" w:hAnsi="Cambria Math"/>
          </w:rPr>
          <m:t>t</m:t>
        </m:r>
      </m:oMath>
      <w:r w:rsidRPr="00911DBA">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911DBA">
        <w:rPr>
          <w:rFonts w:eastAsiaTheme="minorEastAsia"/>
        </w:rPr>
        <w:t xml:space="preserve"> is </w:t>
      </w:r>
      <w:r w:rsidR="002358CF" w:rsidRPr="00911DBA">
        <w:rPr>
          <w:rFonts w:eastAsiaTheme="minorEastAsia"/>
        </w:rPr>
        <w:t xml:space="preserve">a </w:t>
      </w:r>
      <w:r w:rsidRPr="00911DBA">
        <w:rPr>
          <w:rFonts w:eastAsiaTheme="minorEastAsia"/>
        </w:rPr>
        <w:t xml:space="preserve">synthetic frame in </w:t>
      </w:r>
      <m:oMath>
        <m:r>
          <w:rPr>
            <w:rFonts w:ascii="Cambria Math" w:eastAsiaTheme="minorEastAsia" w:hAnsi="Cambria Math"/>
          </w:rPr>
          <m:t>X</m:t>
        </m:r>
      </m:oMath>
      <w:r w:rsidRPr="00911DBA">
        <w:rPr>
          <w:rFonts w:eastAsiaTheme="minorEastAsia"/>
        </w:rPr>
        <w:t xml:space="preserve"> domain same is true in </w:t>
      </w:r>
      <m:oMath>
        <m:r>
          <w:rPr>
            <w:rFonts w:ascii="Cambria Math" w:hAnsi="Cambria Math"/>
          </w:rPr>
          <m:t>Y</m:t>
        </m:r>
      </m:oMath>
      <w:r w:rsidRPr="00911DBA">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911DBA">
        <w:rPr>
          <w:rFonts w:eastAsiaTheme="minorEastAsia"/>
        </w:rPr>
        <w:t xml:space="preserve"> </w:t>
      </w:r>
      <w:r w:rsidR="0008679B" w:rsidRPr="00911DBA">
        <w:rPr>
          <w:color w:val="222222"/>
          <w:shd w:val="clear" w:color="auto" w:fill="FFFFFF"/>
        </w:rPr>
        <w:t xml:space="preserve">so </w:t>
      </w:r>
      <w:r w:rsidRPr="00911DBA">
        <w:rPr>
          <w:color w:val="222222"/>
          <w:shd w:val="clear" w:color="auto" w:fill="FFFFFF"/>
        </w:rPr>
        <w:t>t</w:t>
      </w:r>
      <w:r w:rsidR="0008679B" w:rsidRPr="00911DBA">
        <w:rPr>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911DBA">
        <w:rPr>
          <w:rFonts w:eastAsiaTheme="minorEastAsia"/>
        </w:rPr>
        <w:t xml:space="preserve"> </w:t>
      </w:r>
      <w:r w:rsidR="005514A9" w:rsidRPr="00911DBA">
        <w:rPr>
          <w:color w:val="222222"/>
          <w:shd w:val="clear" w:color="auto" w:fill="FFFFFF"/>
        </w:rPr>
        <w:t xml:space="preserve">so t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911DBA">
        <w:rPr>
          <w:rFonts w:eastAsiaTheme="minorEastAsia"/>
        </w:rPr>
        <w:t xml:space="preserve">. </w:t>
      </w:r>
    </w:p>
    <w:p w14:paraId="6BFE5D64" w14:textId="41391793" w:rsidR="007A4F59" w:rsidRPr="00911DBA" w:rsidRDefault="001C1FA8" w:rsidP="007A4F59">
      <w:r w:rsidRPr="00911DBA">
        <w:t>Beside</w:t>
      </w:r>
      <w:r w:rsidR="002358CF" w:rsidRPr="00911DBA">
        <w:t>s</w:t>
      </w:r>
      <w:r w:rsidRPr="00911DBA">
        <w:t xml:space="preserve"> </w:t>
      </w:r>
      <w:r w:rsidR="002358CF" w:rsidRPr="00911DBA">
        <w:t xml:space="preserve">the </w:t>
      </w:r>
      <w:r w:rsidRPr="00911DBA">
        <w:t>preservation of cycle consistency in each frame</w:t>
      </w:r>
      <w:r w:rsidR="00B34B40" w:rsidRPr="00911DBA">
        <w:t>,</w:t>
      </w:r>
      <w:r w:rsidRPr="00911DBA">
        <w:t xml:space="preserve"> this work</w:t>
      </w:r>
      <w:r w:rsidR="00247997" w:rsidRPr="00911DBA">
        <w:t xml:space="preserve"> </w:t>
      </w:r>
      <w:r w:rsidR="00A37A6C" w:rsidRPr="00911DBA">
        <w:t>explores</w:t>
      </w:r>
      <w:r w:rsidRPr="00911DBA">
        <w:t xml:space="preserve"> mapping </w:t>
      </w:r>
      <w:r w:rsidR="00294E4B" w:rsidRPr="00911DBA">
        <w:t>temporal</w:t>
      </w:r>
      <w:r w:rsidRPr="00911DBA">
        <w:t xml:space="preserve"> consistency between consecutive frames in both domains. Meaning </w:t>
      </w:r>
      <w:r w:rsidR="00A37A6C" w:rsidRPr="00911DBA">
        <w:t xml:space="preserve">considering an </w:t>
      </w:r>
      <w:r w:rsidRPr="00911DBA">
        <w:lastRenderedPageBreak/>
        <w:t xml:space="preserve">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911DBA">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911DBA">
        <w:rPr>
          <w:rFonts w:eastAsiaTheme="minorEastAsia"/>
        </w:rPr>
        <w:t xml:space="preserve"> </w:t>
      </w:r>
      <w:r w:rsidRPr="00911DBA">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911DBA">
        <w:rPr>
          <w:rFonts w:eastAsiaTheme="minorEastAsia"/>
        </w:rPr>
        <w:t xml:space="preserve"> </w:t>
      </w:r>
      <w:r w:rsidRPr="00911DBA">
        <w:t xml:space="preserve">, then, </w:t>
      </w:r>
      <w:r w:rsidR="006F6578" w:rsidRPr="00911DBA">
        <w:t>temporal cycle</w:t>
      </w:r>
      <w:r w:rsidRPr="00911DBA">
        <w:t xml:space="preserve"> consistency need to enforce motion consistency via minimizing </w:t>
      </w:r>
      <w:r w:rsidR="002358CF" w:rsidRPr="00911DBA">
        <w:t xml:space="preserve">the </w:t>
      </w:r>
      <w:r w:rsidRPr="00911DBA">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911DBA">
        <w:t xml:space="preserve">. Recycle-GA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Pr="00911DBA">
        <w:t xml:space="preserve"> claims </w:t>
      </w:r>
      <w:r w:rsidR="00201877" w:rsidRPr="00911DBA">
        <w:t>“</w:t>
      </w:r>
      <w:r w:rsidR="00507715" w:rsidRPr="00911DBA">
        <w:rPr>
          <w:i/>
          <w:iCs/>
        </w:rPr>
        <w:t>video-to-video</w:t>
      </w:r>
      <w:r w:rsidRPr="00911DBA">
        <w:rPr>
          <w:i/>
          <w:iCs/>
        </w:rPr>
        <w:t xml:space="preserve"> translation is under constraint</w:t>
      </w:r>
      <w:r w:rsidRPr="00911DBA">
        <w:t>”</w:t>
      </w:r>
      <w:r w:rsidR="000C2B58" w:rsidRPr="00911DBA">
        <w:t>.</w:t>
      </w:r>
      <w:r w:rsidRPr="00911DBA">
        <w:t xml:space="preserve"> this work propose</w:t>
      </w:r>
      <w:r w:rsidR="002358CF" w:rsidRPr="00911DBA">
        <w:t>s</w:t>
      </w:r>
      <w:r w:rsidRPr="00911DBA">
        <w:t xml:space="preserve"> </w:t>
      </w:r>
      <w:r w:rsidR="006444CC" w:rsidRPr="00911DBA">
        <w:t>toward</w:t>
      </w:r>
      <w:r w:rsidRPr="00911DBA">
        <w:t xml:space="preserve"> add</w:t>
      </w:r>
      <w:r w:rsidR="002E0C69" w:rsidRPr="00911DBA">
        <w:t>ing</w:t>
      </w:r>
      <w:r w:rsidRPr="00911DBA">
        <w:t xml:space="preserve"> </w:t>
      </w:r>
      <w:r w:rsidR="006F6578" w:rsidRPr="00911DBA">
        <w:t>temporal cycle</w:t>
      </w:r>
      <w:r w:rsidRPr="00911DBA">
        <w:t xml:space="preserve"> consistency</w:t>
      </w:r>
      <w:r w:rsidR="00A37A6C" w:rsidRPr="00911DBA">
        <w:t xml:space="preserve"> constraint</w:t>
      </w:r>
      <w:r w:rsidRPr="00911DBA">
        <w:t xml:space="preserve"> to the </w:t>
      </w:r>
      <w:r w:rsidR="00DA67CC" w:rsidRPr="00911DBA">
        <w:t>exten</w:t>
      </w:r>
      <w:r w:rsidR="00C41426" w:rsidRPr="00911DBA">
        <w:t>de</w:t>
      </w:r>
      <w:r w:rsidR="00DA67CC" w:rsidRPr="00911DBA">
        <w:t xml:space="preserve">d </w:t>
      </w:r>
      <w:r w:rsidR="00507715" w:rsidRPr="00911DBA">
        <w:t>video-to-video</w:t>
      </w:r>
      <w:r w:rsidR="00DA67CC" w:rsidRPr="00911DBA">
        <w:t xml:space="preserve"> translation </w:t>
      </w:r>
      <w:r w:rsidRPr="00911DBA">
        <w:t xml:space="preserve">to see </w:t>
      </w:r>
      <w:r w:rsidR="00DA67CC" w:rsidRPr="00911DBA">
        <w:t xml:space="preserve">more </w:t>
      </w:r>
      <w:r w:rsidR="000C2B58" w:rsidRPr="00911DBA">
        <w:t>coh</w:t>
      </w:r>
      <w:r w:rsidR="00932B8E" w:rsidRPr="00911DBA">
        <w:t>ere</w:t>
      </w:r>
      <w:r w:rsidR="000C2B58" w:rsidRPr="00911DBA">
        <w:t>nce</w:t>
      </w:r>
      <w:r w:rsidR="00DA67CC" w:rsidRPr="00911DBA">
        <w:t xml:space="preserve"> in </w:t>
      </w:r>
      <w:r w:rsidRPr="00911DBA">
        <w:t>its result.</w:t>
      </w:r>
      <w:r w:rsidR="007A4F59" w:rsidRPr="007A4F59">
        <w:t xml:space="preserve"> </w:t>
      </w:r>
      <w:r w:rsidR="007A4F59" w:rsidRPr="00911DBA">
        <w:t>To do so, an extensive experimental attempt was made with the purpose of answering the research question</w:t>
      </w:r>
      <w:r w:rsidR="007A4F59">
        <w:t>s</w:t>
      </w:r>
      <w:r w:rsidR="007A4F59" w:rsidRPr="00911DBA">
        <w:t>.</w:t>
      </w:r>
    </w:p>
    <w:p w14:paraId="17D090B1" w14:textId="464A45FB" w:rsidR="000E3F77" w:rsidRDefault="00831DD7" w:rsidP="000E3F77">
      <w:pPr>
        <w:pStyle w:val="Heading2"/>
      </w:pPr>
      <w:bookmarkStart w:id="32" w:name="_Toc54363748"/>
      <w:r>
        <w:t>R</w:t>
      </w:r>
      <w:r w:rsidR="000E3F77" w:rsidRPr="00911DBA">
        <w:t xml:space="preserve">esearch </w:t>
      </w:r>
      <w:r>
        <w:t>Q</w:t>
      </w:r>
      <w:r w:rsidR="000E3F77" w:rsidRPr="00911DBA">
        <w:t>uestion</w:t>
      </w:r>
      <w:r w:rsidR="007A4F59">
        <w:t>s</w:t>
      </w:r>
      <w:bookmarkEnd w:id="32"/>
    </w:p>
    <w:p w14:paraId="53B54FDD" w14:textId="5B2F0704" w:rsidR="007A4F59" w:rsidRPr="007A4F59" w:rsidRDefault="007A4F59" w:rsidP="007A4F59">
      <w:r w:rsidRPr="007A4F59">
        <w:t xml:space="preserve">This work intends to answer the following research questions.  </w:t>
      </w:r>
    </w:p>
    <w:p w14:paraId="686B2D94" w14:textId="58D1B18F" w:rsidR="000E3F77" w:rsidRDefault="008F0835" w:rsidP="000E3F77">
      <w:pPr>
        <w:widowControl w:val="0"/>
        <w:autoSpaceDE w:val="0"/>
        <w:autoSpaceDN w:val="0"/>
        <w:adjustRightInd w:val="0"/>
        <w:spacing w:before="0" w:after="0"/>
        <w:ind w:left="720"/>
        <w:jc w:val="left"/>
        <w:rPr>
          <w:rFonts w:ascii="Arial" w:hAnsi="Arial" w:cs="Arial"/>
        </w:rPr>
      </w:pPr>
      <w:r w:rsidRPr="001752A5">
        <w:rPr>
          <w:b/>
          <w:bCs/>
        </w:rPr>
        <w:t>RQ1</w:t>
      </w:r>
      <w:r w:rsidRPr="001752A5">
        <w:t>. What are the</w:t>
      </w:r>
      <w:r w:rsidR="00B93645">
        <w:t xml:space="preserve"> appropriate</w:t>
      </w:r>
      <w:r w:rsidRPr="001752A5">
        <w:t xml:space="preserve"> temporal consistency constraint</w:t>
      </w:r>
      <w:r w:rsidR="001D7D5E">
        <w:t>s</w:t>
      </w:r>
      <w:r w:rsidRPr="001752A5">
        <w:t xml:space="preserve"> for </w:t>
      </w:r>
      <w:r w:rsidR="00F16E5E">
        <w:t xml:space="preserve">the </w:t>
      </w:r>
      <w:r w:rsidRPr="001752A5">
        <w:t>unpaired video to video translation?</w:t>
      </w:r>
      <w:r w:rsidR="000E3F77">
        <w:t xml:space="preserve"> </w:t>
      </w:r>
    </w:p>
    <w:p w14:paraId="1A909CA0" w14:textId="27DCD00F" w:rsidR="00B44ADF" w:rsidRPr="00911DBA" w:rsidRDefault="009F4C47" w:rsidP="00822327">
      <w:pPr>
        <w:ind w:left="720"/>
      </w:pPr>
      <w:r w:rsidRPr="00911DBA">
        <w:rPr>
          <w:b/>
          <w:bCs/>
        </w:rPr>
        <w:t>R</w:t>
      </w:r>
      <w:r w:rsidR="00822327" w:rsidRPr="00911DBA">
        <w:rPr>
          <w:b/>
          <w:bCs/>
        </w:rPr>
        <w:t>Q</w:t>
      </w:r>
      <w:r w:rsidR="008F0835">
        <w:rPr>
          <w:b/>
          <w:bCs/>
        </w:rPr>
        <w:t>2</w:t>
      </w:r>
      <w:r w:rsidR="003820CE" w:rsidRPr="00911DBA">
        <w:t xml:space="preserve">. </w:t>
      </w:r>
      <w:r w:rsidR="007A3A26" w:rsidRPr="00911DBA">
        <w:t>C</w:t>
      </w:r>
      <w:r w:rsidR="00B44ADF" w:rsidRPr="00911DBA">
        <w:t xml:space="preserve">an </w:t>
      </w:r>
      <w:r w:rsidR="00EE603D" w:rsidRPr="00911DBA">
        <w:t>a</w:t>
      </w:r>
      <w:r w:rsidR="006373F2" w:rsidRPr="00911DBA">
        <w:t xml:space="preserve">dding </w:t>
      </w:r>
      <w:r w:rsidR="00F16E5E">
        <w:t xml:space="preserve">temporal cycle consistency </w:t>
      </w:r>
      <w:r w:rsidR="006373F2" w:rsidRPr="00911DBA">
        <w:t>constraint</w:t>
      </w:r>
      <w:r w:rsidR="00FC76A5" w:rsidRPr="00911DBA">
        <w:t>s</w:t>
      </w:r>
      <w:r w:rsidR="006373F2" w:rsidRPr="00911DBA">
        <w:t xml:space="preserve"> improve temporal coherency for video translation</w:t>
      </w:r>
      <w:r w:rsidR="00923BDC" w:rsidRPr="00911DBA">
        <w:t>?</w:t>
      </w:r>
    </w:p>
    <w:p w14:paraId="600B9EC3" w14:textId="7F95AF76" w:rsidR="001D7C65" w:rsidRPr="00911DBA" w:rsidRDefault="001D7C65" w:rsidP="001D7C65">
      <w:pPr>
        <w:ind w:left="720"/>
      </w:pPr>
      <w:r w:rsidRPr="00911DBA">
        <w:rPr>
          <w:b/>
          <w:bCs/>
        </w:rPr>
        <w:t>RQ</w:t>
      </w:r>
      <w:r w:rsidR="008F0835">
        <w:rPr>
          <w:b/>
          <w:bCs/>
        </w:rPr>
        <w:t>3</w:t>
      </w:r>
      <w:r w:rsidRPr="00911DBA">
        <w:t>.</w:t>
      </w:r>
      <w:r w:rsidR="003820CE" w:rsidRPr="00911DBA">
        <w:t xml:space="preserve"> </w:t>
      </w:r>
      <w:r w:rsidRPr="00911DBA">
        <w:t xml:space="preserve">What is the effect of temporal discriminator </w:t>
      </w:r>
      <w:r w:rsidR="00B93645">
        <w:t xml:space="preserve">regarding </w:t>
      </w:r>
      <w:r w:rsidR="00975E07" w:rsidRPr="00911DBA">
        <w:t xml:space="preserve">improving </w:t>
      </w:r>
      <w:r w:rsidRPr="00911DBA">
        <w:t xml:space="preserve">unsupervised video-to-video </w:t>
      </w:r>
      <w:r w:rsidR="00975E07" w:rsidRPr="00911DBA">
        <w:t>translation</w:t>
      </w:r>
      <w:r w:rsidRPr="00911DBA">
        <w:t>?</w:t>
      </w:r>
    </w:p>
    <w:p w14:paraId="2E3989CE" w14:textId="67BD3560" w:rsidR="001C1FA8" w:rsidRPr="00911DBA" w:rsidRDefault="001C1FA8" w:rsidP="00B05706">
      <w:pPr>
        <w:pStyle w:val="Heading2"/>
      </w:pPr>
      <w:bookmarkStart w:id="33" w:name="_Toc52981515"/>
      <w:bookmarkStart w:id="34" w:name="_Toc54363749"/>
      <w:r w:rsidRPr="00911DBA">
        <w:t>Objective</w:t>
      </w:r>
      <w:r w:rsidR="006858C8" w:rsidRPr="00911DBA">
        <w:t>s</w:t>
      </w:r>
      <w:r w:rsidR="00D70CDA" w:rsidRPr="00911DBA">
        <w:t xml:space="preserve"> o</w:t>
      </w:r>
      <w:r w:rsidR="00D82757" w:rsidRPr="00911DBA">
        <w:t xml:space="preserve">f </w:t>
      </w:r>
      <w:r w:rsidR="00C41426" w:rsidRPr="00911DBA">
        <w:t xml:space="preserve">the </w:t>
      </w:r>
      <w:r w:rsidR="000D48BD" w:rsidRPr="00911DBA">
        <w:t>Study</w:t>
      </w:r>
      <w:bookmarkEnd w:id="33"/>
      <w:bookmarkEnd w:id="34"/>
    </w:p>
    <w:p w14:paraId="70687FD8" w14:textId="1B3FB499" w:rsidR="001C1FA8" w:rsidRPr="00911DBA" w:rsidRDefault="001C1FA8" w:rsidP="00BC6457">
      <w:pPr>
        <w:pStyle w:val="Heading3"/>
      </w:pPr>
      <w:bookmarkStart w:id="35" w:name="_Toc46601390"/>
      <w:bookmarkStart w:id="36" w:name="_Toc46601527"/>
      <w:bookmarkStart w:id="37" w:name="_Toc46746787"/>
      <w:bookmarkStart w:id="38" w:name="_Toc47207568"/>
      <w:bookmarkStart w:id="39" w:name="_Toc47231476"/>
      <w:bookmarkStart w:id="40" w:name="_Toc48646268"/>
      <w:bookmarkStart w:id="41" w:name="_Toc48646362"/>
      <w:bookmarkStart w:id="42" w:name="_Toc46601391"/>
      <w:bookmarkStart w:id="43" w:name="_Toc46601528"/>
      <w:bookmarkStart w:id="44" w:name="_Toc46746788"/>
      <w:bookmarkStart w:id="45" w:name="_Toc47207569"/>
      <w:bookmarkStart w:id="46" w:name="_Toc47231477"/>
      <w:bookmarkStart w:id="47" w:name="_Toc48646269"/>
      <w:bookmarkStart w:id="48" w:name="_Toc48646363"/>
      <w:bookmarkStart w:id="49" w:name="_Toc46601392"/>
      <w:bookmarkStart w:id="50" w:name="_Toc46601529"/>
      <w:bookmarkStart w:id="51" w:name="_Toc46746789"/>
      <w:bookmarkStart w:id="52" w:name="_Toc47207570"/>
      <w:bookmarkStart w:id="53" w:name="_Toc47231478"/>
      <w:bookmarkStart w:id="54" w:name="_Toc48646270"/>
      <w:bookmarkStart w:id="55" w:name="_Toc48646364"/>
      <w:bookmarkStart w:id="56" w:name="_Toc52981516"/>
      <w:bookmarkStart w:id="57" w:name="_Toc54363750"/>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sidRPr="00911DBA">
        <w:t>General Objective</w:t>
      </w:r>
      <w:bookmarkEnd w:id="56"/>
      <w:bookmarkEnd w:id="57"/>
    </w:p>
    <w:p w14:paraId="73FD83C4" w14:textId="5F38D91D" w:rsidR="001C1FA8" w:rsidRPr="00911DBA" w:rsidRDefault="001C1FA8" w:rsidP="007A700C">
      <w:r w:rsidRPr="00911DBA">
        <w:t xml:space="preserve">The general objective of the study is to </w:t>
      </w:r>
      <w:r w:rsidR="005C3FEB" w:rsidRPr="00911DBA">
        <w:t>incorporate</w:t>
      </w:r>
      <w:r w:rsidRPr="00911DBA">
        <w:t xml:space="preserve"> </w:t>
      </w:r>
      <w:r w:rsidR="008C32D1" w:rsidRPr="00911DBA">
        <w:t xml:space="preserve">a </w:t>
      </w:r>
      <w:r w:rsidR="005C3FEB" w:rsidRPr="00911DBA">
        <w:t>temporal cycle consistency constraint for video-to-video translation</w:t>
      </w:r>
      <w:r w:rsidR="00E7146A" w:rsidRPr="00911DBA">
        <w:t xml:space="preserve"> to </w:t>
      </w:r>
      <w:r w:rsidR="008A2373" w:rsidRPr="00911DBA">
        <w:t xml:space="preserve">the </w:t>
      </w:r>
      <w:r w:rsidR="00E7146A" w:rsidRPr="00911DBA">
        <w:t>ReCycle GAN</w:t>
      </w:r>
      <w:r w:rsidR="00B05706" w:rsidRPr="00911DBA">
        <w:t xml:space="preserve"> network</w:t>
      </w:r>
      <w:r w:rsidR="005C3FEB" w:rsidRPr="00911DBA">
        <w:t>.</w:t>
      </w:r>
    </w:p>
    <w:p w14:paraId="5FB4F19C" w14:textId="458D1B36" w:rsidR="001C1FA8" w:rsidRPr="00911DBA" w:rsidRDefault="001C1FA8" w:rsidP="00BC6457">
      <w:pPr>
        <w:pStyle w:val="Heading3"/>
      </w:pPr>
      <w:bookmarkStart w:id="58" w:name="_Toc52981517"/>
      <w:bookmarkStart w:id="59" w:name="_Toc54363751"/>
      <w:r w:rsidRPr="00911DBA">
        <w:t>Specific Objective</w:t>
      </w:r>
      <w:r w:rsidR="005F3E98" w:rsidRPr="00911DBA">
        <w:t>s</w:t>
      </w:r>
      <w:bookmarkEnd w:id="58"/>
      <w:bookmarkEnd w:id="59"/>
    </w:p>
    <w:p w14:paraId="64384771" w14:textId="068E2CF6" w:rsidR="00C60882" w:rsidRPr="00911DBA" w:rsidRDefault="00C60882" w:rsidP="00037366">
      <w:pPr>
        <w:spacing w:after="0"/>
      </w:pPr>
      <w:r w:rsidRPr="00911DBA">
        <w:t xml:space="preserve">The following specific objectives </w:t>
      </w:r>
      <w:r w:rsidR="005019B1" w:rsidRPr="00911DBA">
        <w:t>are</w:t>
      </w:r>
      <w:r w:rsidRPr="00911DBA">
        <w:t xml:space="preserve"> addressed to achieve the general objective.</w:t>
      </w:r>
    </w:p>
    <w:p w14:paraId="3E5AF2FC" w14:textId="61B61BC0" w:rsidR="00FB5190" w:rsidRPr="00FB5190" w:rsidRDefault="00426BDC" w:rsidP="00FB5190">
      <w:pPr>
        <w:pStyle w:val="ListParagraph"/>
      </w:pPr>
      <w:r>
        <w:t xml:space="preserve">To </w:t>
      </w:r>
      <w:r w:rsidR="00F04F14">
        <w:t>identify</w:t>
      </w:r>
      <w:r w:rsidR="00FB5190" w:rsidRPr="00FB5190">
        <w:t xml:space="preserve"> </w:t>
      </w:r>
      <w:r w:rsidR="00BB03C1">
        <w:t>learning constraints to</w:t>
      </w:r>
      <w:r w:rsidR="00FB5190" w:rsidRPr="00FB5190">
        <w:t xml:space="preserve"> improve temporal coherency for video</w:t>
      </w:r>
      <w:r>
        <w:t xml:space="preserve"> to video </w:t>
      </w:r>
      <w:r w:rsidR="00FB5190" w:rsidRPr="00FB5190">
        <w:t xml:space="preserve"> translation</w:t>
      </w:r>
      <w:r w:rsidR="00FB5190">
        <w:t>.</w:t>
      </w:r>
    </w:p>
    <w:p w14:paraId="6DEA12AB" w14:textId="79611F03" w:rsidR="00DD504A" w:rsidRPr="00911DBA" w:rsidRDefault="00426BDC" w:rsidP="00FB5190">
      <w:pPr>
        <w:pStyle w:val="ListParagraph"/>
      </w:pPr>
      <w:r>
        <w:t xml:space="preserve">To </w:t>
      </w:r>
      <w:r w:rsidR="00F04F14">
        <w:t>e</w:t>
      </w:r>
      <w:r w:rsidR="00DD504A" w:rsidRPr="00911DBA">
        <w:t>mbed feature preserving loss to Cycle-GAN</w:t>
      </w:r>
      <w:r w:rsidR="00130909">
        <w:t>.</w:t>
      </w:r>
    </w:p>
    <w:p w14:paraId="36B771F1" w14:textId="1038F38D" w:rsidR="007D1B58" w:rsidRPr="00911DBA" w:rsidRDefault="00426BDC" w:rsidP="00FB5190">
      <w:pPr>
        <w:pStyle w:val="ListParagraph"/>
      </w:pPr>
      <w:r>
        <w:t xml:space="preserve">To </w:t>
      </w:r>
      <w:r w:rsidR="00F04F14">
        <w:t>m</w:t>
      </w:r>
      <w:r w:rsidR="00037366" w:rsidRPr="00911DBA">
        <w:t>o</w:t>
      </w:r>
      <w:r w:rsidR="004E39E6" w:rsidRPr="00911DBA">
        <w:t>dify</w:t>
      </w:r>
      <w:r w:rsidR="00DD504A" w:rsidRPr="00911DBA">
        <w:t xml:space="preserve"> </w:t>
      </w:r>
      <w:r w:rsidR="002E0C69" w:rsidRPr="00911DBA">
        <w:t xml:space="preserve">the </w:t>
      </w:r>
      <w:r w:rsidR="00DD504A" w:rsidRPr="00911DBA">
        <w:t>discriminator network</w:t>
      </w:r>
      <w:r w:rsidR="00A217C2" w:rsidRPr="00911DBA">
        <w:t xml:space="preserve"> </w:t>
      </w:r>
      <w:r w:rsidR="00DD504A" w:rsidRPr="00911DBA">
        <w:t xml:space="preserve">to </w:t>
      </w:r>
      <w:r w:rsidR="002E0C69" w:rsidRPr="00911DBA">
        <w:t xml:space="preserve">make it </w:t>
      </w:r>
      <w:r w:rsidR="00370CC5" w:rsidRPr="00911DBA">
        <w:t xml:space="preserve">aware </w:t>
      </w:r>
      <w:r w:rsidR="008A2373" w:rsidRPr="00911DBA">
        <w:t>of</w:t>
      </w:r>
      <w:r w:rsidR="00370CC5" w:rsidRPr="00911DBA">
        <w:t xml:space="preserve"> </w:t>
      </w:r>
      <w:r w:rsidR="001C1FA8" w:rsidRPr="00911DBA">
        <w:t>temporal information.</w:t>
      </w:r>
    </w:p>
    <w:p w14:paraId="20648EC8" w14:textId="10525BDA" w:rsidR="00764AD4" w:rsidRPr="00911DBA" w:rsidRDefault="00426BDC" w:rsidP="00FB5190">
      <w:pPr>
        <w:pStyle w:val="ListParagraph"/>
      </w:pPr>
      <w:r>
        <w:t xml:space="preserve">To </w:t>
      </w:r>
      <w:r w:rsidR="00F04F14">
        <w:t>a</w:t>
      </w:r>
      <w:r w:rsidR="00B42477" w:rsidRPr="00911DBA">
        <w:t xml:space="preserve">dd </w:t>
      </w:r>
      <w:r w:rsidR="00782018" w:rsidRPr="00911DBA">
        <w:t xml:space="preserve">learning </w:t>
      </w:r>
      <w:r w:rsidR="00764AD4" w:rsidRPr="00911DBA">
        <w:t>constraint</w:t>
      </w:r>
      <w:r w:rsidR="00782018" w:rsidRPr="00911DBA">
        <w:t>s</w:t>
      </w:r>
      <w:r w:rsidR="00764AD4" w:rsidRPr="00911DBA">
        <w:t xml:space="preserve"> to the </w:t>
      </w:r>
      <w:r w:rsidR="0099206A" w:rsidRPr="00911DBA">
        <w:t xml:space="preserve">Cycle-GAN and </w:t>
      </w:r>
      <w:r w:rsidR="00B05706" w:rsidRPr="00911DBA">
        <w:t>R</w:t>
      </w:r>
      <w:r w:rsidR="00B42477" w:rsidRPr="00911DBA">
        <w:t>e</w:t>
      </w:r>
      <w:r w:rsidR="00B05706" w:rsidRPr="00911DBA">
        <w:t>C</w:t>
      </w:r>
      <w:r w:rsidR="00B42477" w:rsidRPr="00911DBA">
        <w:t>ycle</w:t>
      </w:r>
      <w:r w:rsidR="0099206A" w:rsidRPr="00911DBA">
        <w:t xml:space="preserve">-GAN </w:t>
      </w:r>
      <w:r w:rsidR="00764AD4" w:rsidRPr="00911DBA">
        <w:t>network</w:t>
      </w:r>
      <w:r w:rsidR="00463E69" w:rsidRPr="00911DBA">
        <w:t>s</w:t>
      </w:r>
      <w:r w:rsidR="00764AD4" w:rsidRPr="00911DBA">
        <w:t>.</w:t>
      </w:r>
    </w:p>
    <w:p w14:paraId="1EFC0104" w14:textId="12526AE5" w:rsidR="001C1FA8" w:rsidRPr="00911DBA" w:rsidRDefault="00F04F14" w:rsidP="00FB5190">
      <w:pPr>
        <w:pStyle w:val="ListParagraph"/>
      </w:pPr>
      <w:r>
        <w:lastRenderedPageBreak/>
        <w:t xml:space="preserve">To </w:t>
      </w:r>
      <w:r w:rsidR="002D2252" w:rsidRPr="00911DBA">
        <w:t>Evaluat</w:t>
      </w:r>
      <w:r>
        <w:t>e</w:t>
      </w:r>
      <w:r w:rsidR="001C1FA8" w:rsidRPr="00911DBA">
        <w:t xml:space="preserve"> the performance of the </w:t>
      </w:r>
      <w:r w:rsidR="00837359" w:rsidRPr="00911DBA">
        <w:t>model</w:t>
      </w:r>
      <w:r w:rsidR="00130909">
        <w:t xml:space="preserve"> using inception score and hu</w:t>
      </w:r>
      <w:r w:rsidR="00426BDC">
        <w:t>m</w:t>
      </w:r>
      <w:r w:rsidR="00130909">
        <w:t>an evaluation study</w:t>
      </w:r>
      <w:r w:rsidR="001C1FA8" w:rsidRPr="00911DBA">
        <w:t>.</w:t>
      </w:r>
    </w:p>
    <w:p w14:paraId="448F3148" w14:textId="2C89CE35" w:rsidR="000D77B7" w:rsidRPr="00911DBA" w:rsidRDefault="000D77B7" w:rsidP="00B05706">
      <w:pPr>
        <w:pStyle w:val="Heading2"/>
      </w:pPr>
      <w:bookmarkStart w:id="60" w:name="_Toc52981518"/>
      <w:bookmarkStart w:id="61" w:name="_Toc54363752"/>
      <w:r w:rsidRPr="00911DBA">
        <w:t xml:space="preserve">Scope </w:t>
      </w:r>
      <w:r w:rsidR="00B1763A" w:rsidRPr="00911DBA">
        <w:t>of the Study</w:t>
      </w:r>
      <w:bookmarkEnd w:id="60"/>
      <w:bookmarkEnd w:id="61"/>
    </w:p>
    <w:p w14:paraId="38BBE293" w14:textId="475DEAB5" w:rsidR="00EC189F" w:rsidRPr="00911DBA" w:rsidRDefault="00EC189F" w:rsidP="00EC189F">
      <w:bookmarkStart w:id="62" w:name="_Toc46601402"/>
      <w:bookmarkStart w:id="63" w:name="_Toc46601539"/>
      <w:bookmarkStart w:id="64" w:name="_Toc46746799"/>
      <w:bookmarkStart w:id="65" w:name="_Toc47207580"/>
      <w:bookmarkStart w:id="66" w:name="_Toc47231488"/>
      <w:bookmarkStart w:id="67" w:name="_Toc48646280"/>
      <w:bookmarkStart w:id="68" w:name="_Toc48646374"/>
      <w:bookmarkEnd w:id="62"/>
      <w:bookmarkEnd w:id="63"/>
      <w:bookmarkEnd w:id="64"/>
      <w:bookmarkEnd w:id="65"/>
      <w:bookmarkEnd w:id="66"/>
      <w:bookmarkEnd w:id="67"/>
      <w:bookmarkEnd w:id="68"/>
      <w:r w:rsidRPr="00911DBA">
        <w:t xml:space="preserve">The scope of the thesis work within </w:t>
      </w:r>
      <w:r w:rsidR="008C32D1" w:rsidRPr="00911DBA">
        <w:t>the</w:t>
      </w:r>
      <w:r w:rsidRPr="00911DBA">
        <w:t xml:space="preserve"> given time and resource includes: -</w:t>
      </w:r>
    </w:p>
    <w:p w14:paraId="1AEFF94C" w14:textId="77777777" w:rsidR="00EC189F" w:rsidRPr="00911DBA" w:rsidRDefault="00EC189F" w:rsidP="00FB5190">
      <w:pPr>
        <w:pStyle w:val="ListParagraph"/>
        <w:numPr>
          <w:ilvl w:val="0"/>
          <w:numId w:val="8"/>
        </w:numPr>
      </w:pPr>
      <w:r w:rsidRPr="00911DBA">
        <w:t>Translate a given domain video (sequence of image) to another domain.</w:t>
      </w:r>
    </w:p>
    <w:p w14:paraId="033B8E90" w14:textId="2842EF7C" w:rsidR="00EC189F" w:rsidRPr="00911DBA" w:rsidRDefault="00EC189F" w:rsidP="00FB5190">
      <w:pPr>
        <w:pStyle w:val="ListParagraph"/>
        <w:numPr>
          <w:ilvl w:val="0"/>
          <w:numId w:val="8"/>
        </w:numPr>
      </w:pPr>
      <w:r w:rsidRPr="00911DBA">
        <w:t>Add learning constraints to Cycle-</w:t>
      </w:r>
      <w:r w:rsidR="00BA536D" w:rsidRPr="00911DBA">
        <w:t>GAN and</w:t>
      </w:r>
      <w:r w:rsidRPr="00911DBA">
        <w:t xml:space="preserve"> the ReCycle-GAN network.</w:t>
      </w:r>
    </w:p>
    <w:p w14:paraId="1ED8D566" w14:textId="5330201D" w:rsidR="00EC189F" w:rsidRPr="00911DBA" w:rsidRDefault="00EC189F" w:rsidP="00FB5190">
      <w:pPr>
        <w:pStyle w:val="ListParagraph"/>
        <w:numPr>
          <w:ilvl w:val="0"/>
          <w:numId w:val="8"/>
        </w:numPr>
      </w:pPr>
      <w:r w:rsidRPr="00911DBA">
        <w:t>Blend spatial information to temporal information to improve the consistency of video-to-video translation</w:t>
      </w:r>
      <w:r w:rsidR="00CF5131" w:rsidRPr="00911DBA">
        <w:t>.</w:t>
      </w:r>
    </w:p>
    <w:p w14:paraId="6792DC77" w14:textId="77777777" w:rsidR="000B438B" w:rsidRDefault="000B438B" w:rsidP="000B438B">
      <w:pPr>
        <w:pStyle w:val="Heading2"/>
      </w:pPr>
      <w:bookmarkStart w:id="69" w:name="_Toc54340539"/>
      <w:bookmarkStart w:id="70" w:name="_Toc52981520"/>
      <w:bookmarkStart w:id="71" w:name="_Toc54363753"/>
      <w:r>
        <w:t>Limitation</w:t>
      </w:r>
      <w:r w:rsidRPr="00911DBA">
        <w:t xml:space="preserve"> of the Study</w:t>
      </w:r>
      <w:bookmarkEnd w:id="69"/>
      <w:bookmarkEnd w:id="71"/>
    </w:p>
    <w:p w14:paraId="0820AFE7" w14:textId="77777777" w:rsidR="000B438B" w:rsidRPr="00A1625E" w:rsidRDefault="000B438B" w:rsidP="000B438B">
      <w:r w:rsidRPr="00A1625E">
        <w:t>This thesis work does not cover the following due to time and resource limitations.</w:t>
      </w:r>
    </w:p>
    <w:p w14:paraId="6908EF42" w14:textId="77777777" w:rsidR="000B438B" w:rsidRPr="00911DBA" w:rsidRDefault="000B438B" w:rsidP="000B438B">
      <w:pPr>
        <w:pStyle w:val="ListParagraph"/>
        <w:numPr>
          <w:ilvl w:val="0"/>
          <w:numId w:val="26"/>
        </w:numPr>
      </w:pPr>
      <w:r>
        <w:t>The o</w:t>
      </w:r>
      <w:r w:rsidRPr="00911DBA">
        <w:t>ne</w:t>
      </w:r>
      <w:r>
        <w:t>-</w:t>
      </w:r>
      <w:r w:rsidRPr="00911DBA">
        <w:t>to</w:t>
      </w:r>
      <w:r>
        <w:t>-</w:t>
      </w:r>
      <w:r w:rsidRPr="00911DBA">
        <w:t xml:space="preserve">many video-to-video translation is not a part of this work. The network is trained to translate from one domain image to another domain, which is </w:t>
      </w:r>
      <w:r>
        <w:t xml:space="preserve">a </w:t>
      </w:r>
      <w:r w:rsidRPr="00911DBA">
        <w:t>one-to-one correspondence</w:t>
      </w:r>
      <w:r>
        <w:t>.</w:t>
      </w:r>
    </w:p>
    <w:p w14:paraId="16CF959D" w14:textId="77777777" w:rsidR="000B438B" w:rsidRPr="00911DBA" w:rsidRDefault="000B438B" w:rsidP="000B438B">
      <w:pPr>
        <w:pStyle w:val="ListParagraph"/>
        <w:numPr>
          <w:ilvl w:val="0"/>
          <w:numId w:val="26"/>
        </w:numPr>
      </w:pPr>
      <w:r w:rsidRPr="00911DBA">
        <w:t>The video does not zoom in or out throughout the whole process.</w:t>
      </w:r>
    </w:p>
    <w:p w14:paraId="34AB6B52" w14:textId="77777777" w:rsidR="000B438B" w:rsidRPr="00911DBA" w:rsidRDefault="000B438B" w:rsidP="000B438B">
      <w:pPr>
        <w:pStyle w:val="ListParagraph"/>
        <w:numPr>
          <w:ilvl w:val="0"/>
          <w:numId w:val="26"/>
        </w:numPr>
      </w:pPr>
      <w:r>
        <w:t>T</w:t>
      </w:r>
      <w:r w:rsidRPr="00911DBA">
        <w:t xml:space="preserve">his work does not consider </w:t>
      </w:r>
      <w:r>
        <w:t>t</w:t>
      </w:r>
      <w:r w:rsidRPr="00911DBA">
        <w:t>he object occlusion problem.</w:t>
      </w:r>
    </w:p>
    <w:p w14:paraId="0961E59D" w14:textId="70E611F6" w:rsidR="006B18C6" w:rsidRPr="00911DBA" w:rsidRDefault="006B18C6" w:rsidP="00B05706">
      <w:pPr>
        <w:pStyle w:val="Heading2"/>
      </w:pPr>
      <w:bookmarkStart w:id="72" w:name="_Toc54363754"/>
      <w:r w:rsidRPr="00911DBA">
        <w:t xml:space="preserve">Organization of the </w:t>
      </w:r>
      <w:r w:rsidR="003212CB" w:rsidRPr="00911DBA">
        <w:t>T</w:t>
      </w:r>
      <w:r w:rsidRPr="00911DBA">
        <w:t>hesis</w:t>
      </w:r>
      <w:bookmarkEnd w:id="70"/>
      <w:bookmarkEnd w:id="72"/>
    </w:p>
    <w:p w14:paraId="1FE38193" w14:textId="77777777" w:rsidR="00F63A2B" w:rsidRPr="00911DBA" w:rsidRDefault="00FB3727" w:rsidP="00FB3727">
      <w:r w:rsidRPr="00911DBA">
        <w:t xml:space="preserve">The remainder of this thesis is organized as follows: </w:t>
      </w:r>
    </w:p>
    <w:p w14:paraId="24EE206B" w14:textId="64551093" w:rsidR="00F63A2B" w:rsidRPr="00911DBA" w:rsidRDefault="008C7F48" w:rsidP="00FB3727">
      <w:r w:rsidRPr="00911DBA">
        <w:t>C</w:t>
      </w:r>
      <w:r w:rsidR="00FB3727" w:rsidRPr="00911DBA">
        <w:t xml:space="preserve">hapter </w:t>
      </w:r>
      <w:r w:rsidR="007836BC" w:rsidRPr="00911DBA">
        <w:t>Two:</w:t>
      </w:r>
      <w:r w:rsidR="0013568A" w:rsidRPr="00911DBA">
        <w:t xml:space="preserve"> </w:t>
      </w:r>
      <w:r w:rsidR="00F63A2B" w:rsidRPr="00911DBA">
        <w:t xml:space="preserve">discusses the background literature and related works regarding </w:t>
      </w:r>
      <w:r w:rsidR="00507715" w:rsidRPr="00911DBA">
        <w:t>image-to-image</w:t>
      </w:r>
      <w:r w:rsidR="00F63A2B" w:rsidRPr="00911DBA">
        <w:t xml:space="preserve"> translation, video retargeting</w:t>
      </w:r>
      <w:r w:rsidR="00C41426" w:rsidRPr="00911DBA">
        <w:t>,</w:t>
      </w:r>
      <w:r w:rsidR="00F63A2B" w:rsidRPr="00911DBA">
        <w:t xml:space="preserve"> and </w:t>
      </w:r>
      <w:r w:rsidR="00321244" w:rsidRPr="00911DBA">
        <w:t>video-to-video</w:t>
      </w:r>
      <w:r w:rsidR="00F63A2B" w:rsidRPr="00911DBA">
        <w:t xml:space="preserve"> </w:t>
      </w:r>
      <w:r w:rsidR="007836BC" w:rsidRPr="00911DBA">
        <w:t>translation</w:t>
      </w:r>
      <w:r w:rsidR="00F63A2B" w:rsidRPr="00911DBA">
        <w:t xml:space="preserve">. This chapter also </w:t>
      </w:r>
      <w:r w:rsidR="0013568A" w:rsidRPr="00911DBA">
        <w:t>elasticities</w:t>
      </w:r>
      <w:r w:rsidR="00075CD7" w:rsidRPr="00911DBA">
        <w:t xml:space="preserve"> the theoretical framework of Deep Learning</w:t>
      </w:r>
      <w:r w:rsidR="0013568A" w:rsidRPr="00911DBA">
        <w:t xml:space="preserve"> and</w:t>
      </w:r>
      <w:r w:rsidR="00075CD7" w:rsidRPr="00911DBA">
        <w:t xml:space="preserve"> Generative Adversarial Network.</w:t>
      </w:r>
    </w:p>
    <w:p w14:paraId="416AE568" w14:textId="01390A11" w:rsidR="000C3289" w:rsidRPr="00911DBA" w:rsidRDefault="00FB3727" w:rsidP="00091C6C">
      <w:r w:rsidRPr="00911DBA">
        <w:t xml:space="preserve">Chapter </w:t>
      </w:r>
      <w:r w:rsidR="007836BC" w:rsidRPr="00911DBA">
        <w:t>Three:</w:t>
      </w:r>
      <w:r w:rsidRPr="00911DBA">
        <w:t xml:space="preserve"> features the research methodology</w:t>
      </w:r>
      <w:r w:rsidR="00F02383" w:rsidRPr="00911DBA">
        <w:t>,</w:t>
      </w:r>
      <w:r w:rsidR="000C3289" w:rsidRPr="00911DBA">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062BC8F9" w:rsidR="007A7024" w:rsidRPr="00911DBA" w:rsidRDefault="007A7024" w:rsidP="00091C6C">
      <w:r w:rsidRPr="00911DBA">
        <w:lastRenderedPageBreak/>
        <w:t xml:space="preserve">Chapter </w:t>
      </w:r>
      <w:r w:rsidR="007836BC" w:rsidRPr="00911DBA">
        <w:t>Four:</w:t>
      </w:r>
      <w:r w:rsidRPr="00911DBA">
        <w:t xml:space="preserve"> will cover points about the proposed </w:t>
      </w:r>
      <w:r w:rsidR="0031133F" w:rsidRPr="00911DBA">
        <w:t>learning function</w:t>
      </w:r>
      <w:r w:rsidRPr="00911DBA">
        <w:t xml:space="preserve"> in detail</w:t>
      </w:r>
      <w:r w:rsidR="00466202" w:rsidRPr="00911DBA">
        <w:t>.</w:t>
      </w:r>
      <w:r w:rsidR="007836BC" w:rsidRPr="00911DBA">
        <w:t xml:space="preserve"> </w:t>
      </w:r>
      <w:r w:rsidR="00884EA3" w:rsidRPr="00911DBA">
        <w:t>Model Architectu</w:t>
      </w:r>
      <w:r w:rsidR="00E67C35" w:rsidRPr="00911DBA">
        <w:t>r</w:t>
      </w:r>
      <w:r w:rsidR="00884EA3" w:rsidRPr="00911DBA">
        <w:t>e</w:t>
      </w:r>
      <w:r w:rsidRPr="00911DBA">
        <w:t xml:space="preserve"> and pseudocode for </w:t>
      </w:r>
      <w:r w:rsidR="007836BC" w:rsidRPr="00911DBA">
        <w:t>implementation,</w:t>
      </w:r>
      <w:r w:rsidRPr="00911DBA">
        <w:t xml:space="preserve"> </w:t>
      </w:r>
      <w:r w:rsidR="001D51AB" w:rsidRPr="00911DBA">
        <w:t xml:space="preserve">and learning functions </w:t>
      </w:r>
      <w:r w:rsidRPr="00911DBA">
        <w:t>mathematical correspondent description</w:t>
      </w:r>
      <w:r w:rsidR="000577CA" w:rsidRPr="00911DBA">
        <w:t>s</w:t>
      </w:r>
      <w:r w:rsidRPr="00911DBA">
        <w:t xml:space="preserve"> ha</w:t>
      </w:r>
      <w:r w:rsidR="00C41426" w:rsidRPr="00911DBA">
        <w:t>ve</w:t>
      </w:r>
      <w:r w:rsidRPr="00911DBA">
        <w:t xml:space="preserve"> been </w:t>
      </w:r>
      <w:r w:rsidR="001D51AB" w:rsidRPr="00911DBA">
        <w:t>made</w:t>
      </w:r>
      <w:r w:rsidRPr="00911DBA">
        <w:t>.</w:t>
      </w:r>
    </w:p>
    <w:p w14:paraId="7DAADDCD" w14:textId="68028D9C" w:rsidR="000577CA" w:rsidRPr="00911DBA" w:rsidRDefault="000577CA" w:rsidP="00091C6C">
      <w:r w:rsidRPr="00911DBA">
        <w:t xml:space="preserve">Chapter Five: </w:t>
      </w:r>
      <w:r w:rsidR="004E31A2" w:rsidRPr="00911DBA">
        <w:t>Explains how the desired proposed solution is implemented.</w:t>
      </w:r>
      <w:r w:rsidRPr="00911DBA">
        <w:t xml:space="preserve"> </w:t>
      </w:r>
      <w:r w:rsidR="00BD469E" w:rsidRPr="00911DBA">
        <w:t>and the working environment setup</w:t>
      </w:r>
      <w:r w:rsidRPr="00911DBA">
        <w:t>, cycle-GAN implementation,</w:t>
      </w:r>
      <w:r w:rsidR="004E31A2" w:rsidRPr="00911DBA">
        <w:t xml:space="preserve"> with training implementation </w:t>
      </w:r>
      <w:r w:rsidR="005220DC" w:rsidRPr="00911DBA">
        <w:t xml:space="preserve">described </w:t>
      </w:r>
      <w:r w:rsidR="004E31A2" w:rsidRPr="00911DBA">
        <w:t>using snip code</w:t>
      </w:r>
      <w:r w:rsidR="005220DC" w:rsidRPr="00911DBA">
        <w:t>.</w:t>
      </w:r>
    </w:p>
    <w:p w14:paraId="20D2AF88" w14:textId="6FCA5B66" w:rsidR="007836BC" w:rsidRPr="00911DBA" w:rsidRDefault="007836BC" w:rsidP="00091C6C">
      <w:r w:rsidRPr="00911DBA">
        <w:t xml:space="preserve">Chapter </w:t>
      </w:r>
      <w:r w:rsidR="000577CA" w:rsidRPr="00911DBA">
        <w:t>Six</w:t>
      </w:r>
      <w:r w:rsidRPr="00911DBA">
        <w:t xml:space="preserve">: </w:t>
      </w:r>
      <w:r w:rsidR="00FB3727" w:rsidRPr="00911DBA">
        <w:t xml:space="preserve">The obtained </w:t>
      </w:r>
      <w:r w:rsidR="008F29ED" w:rsidRPr="00911DBA">
        <w:t>testing result from Temporal Cycle consistency</w:t>
      </w:r>
      <w:r w:rsidR="00962659" w:rsidRPr="00911DBA">
        <w:t xml:space="preserve"> </w:t>
      </w:r>
      <w:r w:rsidR="008F29ED" w:rsidRPr="00911DBA">
        <w:t xml:space="preserve">for a </w:t>
      </w:r>
      <w:r w:rsidR="00507715" w:rsidRPr="00911DBA">
        <w:t>video-to-video</w:t>
      </w:r>
      <w:r w:rsidR="008F29ED" w:rsidRPr="00911DBA">
        <w:t xml:space="preserve"> translation </w:t>
      </w:r>
      <w:r w:rsidR="00962659" w:rsidRPr="00911DBA">
        <w:t xml:space="preserve">model </w:t>
      </w:r>
      <w:r w:rsidR="00C41426" w:rsidRPr="00911DBA">
        <w:t>is</w:t>
      </w:r>
      <w:r w:rsidR="00FB3727" w:rsidRPr="00911DBA">
        <w:t xml:space="preserve"> presented</w:t>
      </w:r>
      <w:r w:rsidR="008F29ED" w:rsidRPr="00911DBA">
        <w:t xml:space="preserve"> </w:t>
      </w:r>
      <w:r w:rsidR="00FB3727" w:rsidRPr="00911DBA">
        <w:t xml:space="preserve">and </w:t>
      </w:r>
      <w:r w:rsidRPr="00911DBA">
        <w:t>Compare with the other related work</w:t>
      </w:r>
      <w:r w:rsidR="00D70322" w:rsidRPr="00911DBA">
        <w:t xml:space="preserve"> in</w:t>
      </w:r>
      <w:r w:rsidR="00C41426" w:rsidRPr="00911DBA">
        <w:t xml:space="preserve"> </w:t>
      </w:r>
      <w:r w:rsidR="00D70322" w:rsidRPr="00911DBA">
        <w:t xml:space="preserve">order to have </w:t>
      </w:r>
      <w:r w:rsidR="00C41426" w:rsidRPr="00911DBA">
        <w:t xml:space="preserve">the </w:t>
      </w:r>
      <w:r w:rsidR="00D70322" w:rsidRPr="00911DBA">
        <w:t>best judgment</w:t>
      </w:r>
      <w:r w:rsidRPr="00911DBA">
        <w:t>.</w:t>
      </w:r>
    </w:p>
    <w:p w14:paraId="228F26C6" w14:textId="14696C18" w:rsidR="006B18C6" w:rsidRPr="00911DBA" w:rsidRDefault="00E948FF" w:rsidP="00091C6C">
      <w:r w:rsidRPr="00911DBA">
        <w:t>C</w:t>
      </w:r>
      <w:r w:rsidR="008C7F48" w:rsidRPr="00911DBA">
        <w:t>hapter</w:t>
      </w:r>
      <w:r w:rsidRPr="00911DBA">
        <w:t xml:space="preserve"> </w:t>
      </w:r>
      <w:r w:rsidR="000577CA" w:rsidRPr="00911DBA">
        <w:t>Seven</w:t>
      </w:r>
      <w:r w:rsidRPr="00911DBA">
        <w:t>:</w:t>
      </w:r>
      <w:r w:rsidR="00B1417C" w:rsidRPr="00911DBA">
        <w:t xml:space="preserve"> C</w:t>
      </w:r>
      <w:r w:rsidR="00FB3727" w:rsidRPr="00911DBA">
        <w:t>oncludes the research and provides directions for possible future work.</w:t>
      </w:r>
    </w:p>
    <w:p w14:paraId="531431BD" w14:textId="77777777" w:rsidR="006E1565" w:rsidRPr="00911DBA" w:rsidRDefault="006E1565" w:rsidP="00091C6C">
      <w:pPr>
        <w:sectPr w:rsidR="006E1565" w:rsidRPr="00911DBA" w:rsidSect="00EE3F33">
          <w:pgSz w:w="11906" w:h="16838" w:code="9"/>
          <w:pgMar w:top="1440" w:right="1440" w:bottom="1440" w:left="1701" w:header="720" w:footer="720" w:gutter="0"/>
          <w:pgNumType w:start="1"/>
          <w:cols w:space="720"/>
          <w:docGrid w:linePitch="360"/>
        </w:sectPr>
      </w:pPr>
    </w:p>
    <w:p w14:paraId="177650E7" w14:textId="77777777" w:rsidR="00EE3F33" w:rsidRDefault="00EE3F33" w:rsidP="00C27283">
      <w:pPr>
        <w:pStyle w:val="Title"/>
        <w:sectPr w:rsidR="00EE3F33" w:rsidSect="00EE3F33">
          <w:type w:val="continuous"/>
          <w:pgSz w:w="11906" w:h="16838" w:code="9"/>
          <w:pgMar w:top="1440" w:right="1440" w:bottom="1440" w:left="1701" w:header="720" w:footer="720" w:gutter="0"/>
          <w:cols w:space="720"/>
          <w:docGrid w:linePitch="360"/>
        </w:sectPr>
      </w:pPr>
    </w:p>
    <w:p w14:paraId="4254DBB3" w14:textId="6269FF5C" w:rsidR="009C504F" w:rsidRPr="00911DBA" w:rsidRDefault="009C504F" w:rsidP="00C27283">
      <w:pPr>
        <w:pStyle w:val="Title"/>
      </w:pPr>
      <w:r w:rsidRPr="00911DBA">
        <w:lastRenderedPageBreak/>
        <w:t>CHAPTER TWO</w:t>
      </w:r>
    </w:p>
    <w:p w14:paraId="55EF9E17" w14:textId="01272B9F" w:rsidR="00645A4E" w:rsidRPr="00911DBA" w:rsidRDefault="007D64BC" w:rsidP="00A6662D">
      <w:pPr>
        <w:pStyle w:val="Heading1"/>
        <w:numPr>
          <w:ilvl w:val="0"/>
          <w:numId w:val="10"/>
        </w:numPr>
      </w:pPr>
      <w:bookmarkStart w:id="73" w:name="_Toc52981521"/>
      <w:bookmarkStart w:id="74" w:name="_Toc54363755"/>
      <w:r w:rsidRPr="00911DBA">
        <w:t>LIT</w:t>
      </w:r>
      <w:r w:rsidR="00FB6092" w:rsidRPr="00911DBA">
        <w:t>ERAT</w:t>
      </w:r>
      <w:r w:rsidRPr="00911DBA">
        <w:t>URE REVIEW</w:t>
      </w:r>
      <w:r w:rsidR="00203A5F" w:rsidRPr="00911DBA">
        <w:t xml:space="preserve"> AND RELATED WORKS</w:t>
      </w:r>
      <w:bookmarkEnd w:id="73"/>
      <w:bookmarkEnd w:id="74"/>
    </w:p>
    <w:p w14:paraId="52156567" w14:textId="58BF4961" w:rsidR="00487781" w:rsidRPr="00911DBA" w:rsidRDefault="00A73555" w:rsidP="00B05706">
      <w:pPr>
        <w:pStyle w:val="Heading2"/>
      </w:pPr>
      <w:bookmarkStart w:id="75" w:name="_Toc52981522"/>
      <w:bookmarkStart w:id="76" w:name="_Toc54363756"/>
      <w:r w:rsidRPr="00911DBA">
        <w:t>Introduction</w:t>
      </w:r>
      <w:bookmarkEnd w:id="75"/>
      <w:bookmarkEnd w:id="76"/>
      <w:r w:rsidRPr="00911DBA">
        <w:t xml:space="preserve"> </w:t>
      </w:r>
    </w:p>
    <w:p w14:paraId="64B49BEF" w14:textId="244E8201" w:rsidR="00FF4A8C" w:rsidRPr="00911DBA" w:rsidRDefault="00FF4A8C" w:rsidP="00FF4A8C">
      <w:r w:rsidRPr="00911DBA">
        <w:t>In the early days, the software was hard-coded with commands and rules represented in a mathematical formula</w:t>
      </w:r>
      <w:r w:rsidR="001D51AB" w:rsidRPr="00911DBA">
        <w:t>.</w:t>
      </w:r>
      <w:r w:rsidRPr="00911DBA">
        <w:t xml:space="preserve"> Those methods short-handed as they attempt to simulate sophisticated real-world situations and data. To solve this scarcity another software development paradigm emerges which asks whether the machine can understand as humans by having cognitive taught called Artificial intelligence or AI. AI has made a lot of improvements in recent years, allowing AI applications completely capable of gathering and extracting data to learn from the knowledge sequence called machine learning </w:t>
      </w:r>
      <w:r w:rsidRPr="00911DBA">
        <w:fldChar w:fldCharType="begin" w:fldLock="1"/>
      </w:r>
      <w:r w:rsidR="009F06B1">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7]","plainTextFormattedCitation":"[17]","previouslyFormattedCitation":"[17]"},"properties":{"noteIndex":0},"schema":"https://github.com/citation-style-language/schema/raw/master/csl-citation.json"}</w:instrText>
      </w:r>
      <w:r w:rsidRPr="00911DBA">
        <w:fldChar w:fldCharType="separate"/>
      </w:r>
      <w:r w:rsidR="00B56E1E" w:rsidRPr="00B56E1E">
        <w:rPr>
          <w:noProof/>
        </w:rPr>
        <w:t>[17]</w:t>
      </w:r>
      <w:r w:rsidRPr="00911DBA">
        <w:fldChar w:fldCharType="end"/>
      </w:r>
      <w:r w:rsidRPr="00911DBA">
        <w:t>.</w:t>
      </w:r>
    </w:p>
    <w:p w14:paraId="7FCEFDB5" w14:textId="77777777" w:rsidR="00FF4A8C" w:rsidRPr="00911DBA" w:rsidRDefault="00FF4A8C" w:rsidP="00FF4A8C">
      <w:pPr>
        <w:rPr>
          <w:rFonts w:eastAsiaTheme="minorEastAsia"/>
        </w:rPr>
      </w:pPr>
      <w:r w:rsidRPr="00911DBA">
        <w:t>Machine learning (ML) is a vast research area with diverse learning capacities and it keeps to grow.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sidRPr="00911DBA">
        <w:rPr>
          <w:rFonts w:eastAsiaTheme="minorEastAsia"/>
        </w:rPr>
        <w:t xml:space="preserve">, the network task is to learn how to map from input </w:t>
      </w:r>
      <m:oMath>
        <m:r>
          <w:rPr>
            <w:rFonts w:ascii="Cambria Math" w:eastAsiaTheme="minorEastAsia" w:hAnsi="Cambria Math"/>
          </w:rPr>
          <m:t>x</m:t>
        </m:r>
      </m:oMath>
      <w:r w:rsidRPr="00911DBA">
        <w:rPr>
          <w:rFonts w:eastAsiaTheme="minorEastAsia"/>
        </w:rPr>
        <w:t xml:space="preserve"> to it label </w:t>
      </w:r>
      <m:oMath>
        <m:r>
          <w:rPr>
            <w:rFonts w:ascii="Cambria Math" w:eastAsiaTheme="minorEastAsia" w:hAnsi="Cambria Math"/>
          </w:rPr>
          <m:t>y</m:t>
        </m:r>
      </m:oMath>
      <w:r w:rsidRPr="00911DBA">
        <w:rPr>
          <w:rFonts w:eastAsiaTheme="minorEastAsia"/>
        </w:rPr>
        <w:t xml:space="preserve"> in testing time (R.B. data is paired dataset). Semi-supervised learning is another kind of machine learning approach when some section data is labeled and the rest section is unlabeled. Even ML plays very tremendous work, in recent days, but it still fails to process complex data like image and video. So as to work with such complex data types Deep Learning is an alternative which subfield of machine learning.</w:t>
      </w:r>
    </w:p>
    <w:p w14:paraId="42E7F972" w14:textId="566A3B04" w:rsidR="00FF4A8C" w:rsidRPr="00911DBA" w:rsidRDefault="00FF4A8C" w:rsidP="00FF4A8C">
      <w:pPr>
        <w:rPr>
          <w:rFonts w:eastAsiaTheme="minorEastAsia"/>
        </w:rPr>
      </w:pPr>
      <w:r w:rsidRPr="00911DBA">
        <w:rPr>
          <w:rFonts w:eastAsiaTheme="minorEastAsia"/>
        </w:rPr>
        <w:t xml:space="preserve">Deep learning (DL)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artificial neural network ANN </w:t>
      </w:r>
      <w:r w:rsidRPr="00911DBA">
        <w:fldChar w:fldCharType="begin" w:fldLock="1"/>
      </w:r>
      <w:r w:rsidR="009F06B1">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8]","plainTextFormattedCitation":"[18]","previouslyFormattedCitation":"[18]"},"properties":{"noteIndex":0},"schema":"https://github.com/citation-style-language/schema/raw/master/csl-citation.json"}</w:instrText>
      </w:r>
      <w:r w:rsidRPr="00911DBA">
        <w:fldChar w:fldCharType="separate"/>
      </w:r>
      <w:r w:rsidR="00B56E1E" w:rsidRPr="00B56E1E">
        <w:rPr>
          <w:noProof/>
        </w:rPr>
        <w:t>[18]</w:t>
      </w:r>
      <w:r w:rsidRPr="00911DBA">
        <w:fldChar w:fldCharType="end"/>
      </w:r>
      <w:r w:rsidRPr="00911DBA">
        <w:t xml:space="preserve">. </w:t>
      </w:r>
      <w:r w:rsidRPr="00911DBA">
        <w:rPr>
          <w:rFonts w:eastAsiaTheme="minorEastAsia"/>
        </w:rPr>
        <w:t xml:space="preserve">Convolutional Neural Network (CNN) was introduced by Yann LeCun </w:t>
      </w:r>
      <w:r w:rsidRPr="00911DBA">
        <w:fldChar w:fldCharType="begin" w:fldLock="1"/>
      </w:r>
      <w:r w:rsidR="009F06B1">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9]","plainTextFormattedCitation":"[19]","previouslyFormattedCitation":"[19]"},"properties":{"noteIndex":0},"schema":"https://github.com/citation-style-language/schema/raw/master/csl-citation.json"}</w:instrText>
      </w:r>
      <w:r w:rsidRPr="00911DBA">
        <w:fldChar w:fldCharType="separate"/>
      </w:r>
      <w:r w:rsidR="00B56E1E" w:rsidRPr="00B56E1E">
        <w:rPr>
          <w:noProof/>
        </w:rPr>
        <w:t>[19]</w:t>
      </w:r>
      <w:r w:rsidRPr="00911DBA">
        <w:fldChar w:fldCharType="end"/>
      </w:r>
      <w:r w:rsidRPr="00911DBA">
        <w:rPr>
          <w:rFonts w:eastAsiaTheme="minorEastAsia"/>
        </w:rPr>
        <w:t xml:space="preserve"> in 1989 to recognize handwritten digits but the lack of a large dataset and low computing capability at a time limit its popularity. CNN bloom after Alex-Net </w:t>
      </w:r>
      <w:r w:rsidRPr="00911DBA">
        <w:fldChar w:fldCharType="begin" w:fldLock="1"/>
      </w:r>
      <w:r w:rsidR="009F06B1">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0]","plainTextFormattedCitation":"[20]","previouslyFormattedCitation":"[20]"},"properties":{"noteIndex":0},"schema":"https://github.com/citation-style-language/schema/raw/master/csl-citation.json"}</w:instrText>
      </w:r>
      <w:r w:rsidRPr="00911DBA">
        <w:fldChar w:fldCharType="separate"/>
      </w:r>
      <w:r w:rsidR="00B56E1E" w:rsidRPr="00B56E1E">
        <w:rPr>
          <w:noProof/>
        </w:rPr>
        <w:t>[20]</w:t>
      </w:r>
      <w:r w:rsidRPr="00911DBA">
        <w:fldChar w:fldCharType="end"/>
      </w:r>
      <w:r w:rsidRPr="00911DBA">
        <w:t xml:space="preserve"> </w:t>
      </w:r>
      <w:r w:rsidR="00B23260">
        <w:rPr>
          <w:rFonts w:eastAsiaTheme="minorEastAsia"/>
        </w:rPr>
        <w:t>notch</w:t>
      </w:r>
      <w:r w:rsidRPr="00911DBA">
        <w:rPr>
          <w:rFonts w:eastAsiaTheme="minorEastAsia"/>
        </w:rPr>
        <w:t xml:space="preserve"> a significant win in the ImageNet contest in 2012 using the CNN image classifier network. Alex et al work opens many scientists and researchers eye to the power of deep </w:t>
      </w:r>
      <w:r w:rsidRPr="00911DBA">
        <w:rPr>
          <w:rFonts w:eastAsiaTheme="minorEastAsia"/>
        </w:rPr>
        <w:lastRenderedPageBreak/>
        <w:t>learning.  Today high-performance models and networks are designed for face detection, object classification, and recognition.</w:t>
      </w:r>
    </w:p>
    <w:p w14:paraId="797BD6DE" w14:textId="601F0484" w:rsidR="00FF4A8C" w:rsidRPr="00911DBA" w:rsidRDefault="00FF4A8C" w:rsidP="00FF4A8C">
      <w:pPr>
        <w:rPr>
          <w:sz w:val="22"/>
        </w:rPr>
      </w:pPr>
      <w:r w:rsidRPr="00911DBA">
        <w:t xml:space="preserve">CNN models score a high success on classification models, classification models are tasked to predict label </w:t>
      </w:r>
      <m:oMath>
        <m:r>
          <w:rPr>
            <w:rFonts w:ascii="Cambria Math" w:hAnsi="Cambria Math"/>
          </w:rPr>
          <m:t>y</m:t>
        </m:r>
      </m:oMath>
      <w:r w:rsidRPr="00911DBA">
        <w:t xml:space="preserve"> for given input </w:t>
      </w:r>
      <m:oMath>
        <m:r>
          <w:rPr>
            <w:rFonts w:ascii="Cambria Math" w:hAnsi="Cambria Math"/>
          </w:rPr>
          <m:t>x</m:t>
        </m:r>
      </m:oMath>
      <w:r w:rsidRPr="00911DBA">
        <w:rPr>
          <w:rFonts w:eastAsiaTheme="minorEastAsia"/>
        </w:rPr>
        <w:t xml:space="preserve">. In other sense, Generative models are the </w:t>
      </w:r>
      <w:r w:rsidRPr="00911DBA">
        <w:t>Multiplicative reciprocal</w:t>
      </w:r>
      <w:r w:rsidRPr="00911DBA">
        <w:rPr>
          <w:rFonts w:eastAsiaTheme="minorEastAsia"/>
        </w:rPr>
        <w:t xml:space="preserve"> of classification networks.</w:t>
      </w:r>
      <w:r w:rsidR="00D75EB8" w:rsidRPr="00911DBA">
        <w:rPr>
          <w:rFonts w:eastAsiaTheme="minorEastAsia"/>
        </w:rPr>
        <w:t xml:space="preserve"> </w:t>
      </w:r>
      <w:r w:rsidRPr="00911DBA">
        <w:t>The most impressive new emerging deep learning approaches are Generative models. these models are trained to learn the essence of the data distribution to generate fake samples that are similar to real ones.  GANs application is a very broad image-to-image translation,</w:t>
      </w:r>
      <w:r w:rsidR="00883251" w:rsidRPr="00911DBA">
        <w:t xml:space="preserve"> and </w:t>
      </w:r>
      <w:r w:rsidRPr="00911DBA">
        <w:t xml:space="preserve">video-generation can be some examples of its application area. </w:t>
      </w:r>
    </w:p>
    <w:p w14:paraId="5FF3F511" w14:textId="5C53E5D7" w:rsidR="00522317" w:rsidRPr="00911DBA" w:rsidRDefault="00F6798E" w:rsidP="006C2610">
      <w:r w:rsidRPr="00911DBA">
        <w:rPr>
          <w:noProof/>
        </w:rPr>
        <mc:AlternateContent>
          <mc:Choice Requires="wps">
            <w:drawing>
              <wp:anchor distT="0" distB="0" distL="114300" distR="114300" simplePos="0" relativeHeight="251804672" behindDoc="0" locked="0" layoutInCell="1" allowOverlap="1" wp14:anchorId="07886CD2" wp14:editId="508994B1">
                <wp:simplePos x="0" y="0"/>
                <wp:positionH relativeFrom="column">
                  <wp:posOffset>-180724</wp:posOffset>
                </wp:positionH>
                <wp:positionV relativeFrom="paragraph">
                  <wp:posOffset>4400402</wp:posOffset>
                </wp:positionV>
                <wp:extent cx="6047105" cy="43878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6047105" cy="438785"/>
                        </a:xfrm>
                        <a:prstGeom prst="rect">
                          <a:avLst/>
                        </a:prstGeom>
                        <a:solidFill>
                          <a:prstClr val="white"/>
                        </a:solidFill>
                        <a:ln>
                          <a:noFill/>
                        </a:ln>
                      </wps:spPr>
                      <wps:txbx>
                        <w:txbxContent>
                          <w:p w14:paraId="161A158B" w14:textId="0999BB88" w:rsidR="00977DC2" w:rsidRPr="00611D77" w:rsidRDefault="00977DC2" w:rsidP="00522317">
                            <w:pPr>
                              <w:pStyle w:val="Caption"/>
                              <w:jc w:val="center"/>
                              <w:rPr>
                                <w:noProof/>
                                <w:color w:val="auto"/>
                                <w:sz w:val="36"/>
                                <w:szCs w:val="36"/>
                              </w:rPr>
                            </w:pPr>
                            <w:bookmarkStart w:id="77" w:name="_Toc52980533"/>
                            <w:bookmarkStart w:id="78" w:name="_Toc54357382"/>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E97BB6">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E97BB6">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14.25pt;margin-top:346.5pt;width:476.15pt;height:34.5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" stroked="f">
                <v:textbox inset="0,0,0,0">
                  <w:txbxContent>
                    <w:p w14:paraId="161A158B" w14:textId="0999BB88" w:rsidR="00977DC2" w:rsidRPr="00611D77" w:rsidRDefault="00977DC2" w:rsidP="00522317">
                      <w:pPr>
                        <w:pStyle w:val="Caption"/>
                        <w:jc w:val="center"/>
                        <w:rPr>
                          <w:noProof/>
                          <w:color w:val="auto"/>
                          <w:sz w:val="36"/>
                          <w:szCs w:val="36"/>
                        </w:rPr>
                      </w:pPr>
                      <w:bookmarkStart w:id="79" w:name="_Toc52980533"/>
                      <w:bookmarkStart w:id="80" w:name="_Toc54357382"/>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E97BB6">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E97BB6">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9"/>
                      <w:bookmarkEnd w:id="80"/>
                    </w:p>
                  </w:txbxContent>
                </v:textbox>
                <w10:wrap type="topAndBottom"/>
              </v:shape>
            </w:pict>
          </mc:Fallback>
        </mc:AlternateContent>
      </w:r>
      <w:r w:rsidR="006C2610" w:rsidRPr="00911DBA">
        <w:rPr>
          <w:noProof/>
        </w:rPr>
        <w:drawing>
          <wp:anchor distT="0" distB="0" distL="114300" distR="114300" simplePos="0" relativeHeight="251783168" behindDoc="0" locked="0" layoutInCell="1" allowOverlap="1" wp14:anchorId="02FB99AC" wp14:editId="579C6BB7">
            <wp:simplePos x="0" y="0"/>
            <wp:positionH relativeFrom="column">
              <wp:posOffset>329314</wp:posOffset>
            </wp:positionH>
            <wp:positionV relativeFrom="paragraph">
              <wp:posOffset>1301750</wp:posOffset>
            </wp:positionV>
            <wp:extent cx="5160645" cy="2781935"/>
            <wp:effectExtent l="0" t="0" r="190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160645" cy="2781935"/>
                    </a:xfrm>
                    <a:prstGeom prst="rect">
                      <a:avLst/>
                    </a:prstGeom>
                  </pic:spPr>
                </pic:pic>
              </a:graphicData>
            </a:graphic>
            <wp14:sizeRelH relativeFrom="margin">
              <wp14:pctWidth>0</wp14:pctWidth>
            </wp14:sizeRelH>
            <wp14:sizeRelV relativeFrom="margin">
              <wp14:pctHeight>0</wp14:pctHeight>
            </wp14:sizeRelV>
          </wp:anchor>
        </w:drawing>
      </w:r>
      <w:r w:rsidR="00FF4A8C" w:rsidRPr="00911DBA">
        <w:t xml:space="preserve">GAN introduced by Goodfellow et.al in 2014 </w:t>
      </w:r>
      <w:r w:rsidR="00FF4A8C"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FF4A8C" w:rsidRPr="00911DBA">
        <w:fldChar w:fldCharType="separate"/>
      </w:r>
      <w:r w:rsidR="00C077EB" w:rsidRPr="00911DBA">
        <w:rPr>
          <w:noProof/>
        </w:rPr>
        <w:t>[11]</w:t>
      </w:r>
      <w:r w:rsidR="00FF4A8C" w:rsidRPr="00911DBA">
        <w:fldChar w:fldCharType="end"/>
      </w:r>
      <w:r w:rsidR="00FF4A8C" w:rsidRPr="00911DBA">
        <w:t xml:space="preserve"> the model consists of two stand-alone DL networks named Generator and Discriminator model which have fight one another in an adversarial relationship</w:t>
      </w:r>
      <w:r w:rsidR="004F1987" w:rsidRPr="00911DBA">
        <w:rPr>
          <w:rStyle w:val="FootnoteReference"/>
        </w:rPr>
        <w:footnoteReference w:id="1"/>
      </w:r>
      <w:r w:rsidR="00FF4A8C" w:rsidRPr="00911DBA">
        <w:t>.</w:t>
      </w:r>
      <w:r w:rsidR="004F1987" w:rsidRPr="00911DBA">
        <w:t xml:space="preserve"> </w:t>
      </w:r>
      <w:r w:rsidR="00FF4A8C" w:rsidRPr="00911DBA">
        <w:t xml:space="preserve">Hence the discriminator plans to distinguish fake samples </w:t>
      </w:r>
      <m:oMath>
        <m:r>
          <w:rPr>
            <w:rFonts w:ascii="Cambria Math" w:hAnsi="Cambria Math"/>
          </w:rPr>
          <m:t xml:space="preserve">p(z) </m:t>
        </m:r>
      </m:oMath>
      <w:r w:rsidR="00FF4A8C" w:rsidRPr="00911DBA">
        <w:t xml:space="preserve">from the real input data </w:t>
      </w:r>
      <m:oMath>
        <m:r>
          <w:rPr>
            <w:rFonts w:ascii="Cambria Math" w:hAnsi="Cambria Math"/>
          </w:rPr>
          <m:t>pdata(x)</m:t>
        </m:r>
      </m:oMath>
      <w:r w:rsidR="00FF4A8C" w:rsidRPr="00911DBA">
        <w:t>.</w:t>
      </w:r>
    </w:p>
    <w:p w14:paraId="6C7B0EC3" w14:textId="1072810A" w:rsidR="000F5FA4" w:rsidRPr="00911DBA" w:rsidRDefault="00FF4A8C" w:rsidP="00FF4A8C">
      <w:r w:rsidRPr="00911DBA">
        <w:lastRenderedPageBreak/>
        <w:t xml:space="preserve">Oppositely the generator network is all about generative fake samples as good as the real ones. During training, both models update their </w:t>
      </w:r>
      <w:r w:rsidR="001774F2" w:rsidRPr="00911DBA">
        <w:t xml:space="preserve">weight </w:t>
      </w:r>
      <w:r w:rsidRPr="00911DBA">
        <w:t>to improve until Nash-equilibrium is reached.  The next section discusses the detail inside of GAN.</w:t>
      </w:r>
      <w:r w:rsidR="00021417" w:rsidRPr="00911DBA">
        <w:t xml:space="preserve"> </w:t>
      </w:r>
      <w:r w:rsidR="008B5E4C" w:rsidRPr="00911DBA">
        <w:t xml:space="preserve"> </w:t>
      </w:r>
    </w:p>
    <w:p w14:paraId="6253E857" w14:textId="73DFF144" w:rsidR="003E67AA" w:rsidRPr="00911DBA" w:rsidRDefault="004046DC" w:rsidP="00B05706">
      <w:pPr>
        <w:pStyle w:val="Heading2"/>
      </w:pPr>
      <w:bookmarkStart w:id="81" w:name="_Inside_GAN"/>
      <w:bookmarkStart w:id="82" w:name="_Toc52981523"/>
      <w:bookmarkStart w:id="83" w:name="_Toc54363757"/>
      <w:bookmarkEnd w:id="81"/>
      <w:r w:rsidRPr="00911DBA">
        <w:t>Inside GAN</w:t>
      </w:r>
      <w:bookmarkEnd w:id="82"/>
      <w:bookmarkEnd w:id="83"/>
    </w:p>
    <w:p w14:paraId="6B363AAF" w14:textId="2E525056" w:rsidR="008E4062" w:rsidRPr="00911DBA" w:rsidRDefault="00FF4A8C" w:rsidP="004046DC">
      <w:r w:rsidRPr="00911DBA">
        <w:t>Let</w:t>
      </w:r>
      <w:r w:rsidR="000E6000" w:rsidRPr="00911DBA">
        <w:t>’</w:t>
      </w:r>
      <w:r w:rsidRPr="00911DBA">
        <w:t xml:space="preserve">s </w:t>
      </w:r>
      <w:r w:rsidR="005070E7" w:rsidRPr="00911DBA">
        <w:t xml:space="preserve">see </w:t>
      </w:r>
      <w:r w:rsidR="00C41426" w:rsidRPr="00911DBA">
        <w:t xml:space="preserve">the </w:t>
      </w:r>
      <w:r w:rsidR="005070E7" w:rsidRPr="00911DBA">
        <w:t xml:space="preserve">detail inside </w:t>
      </w:r>
      <w:r w:rsidR="00941CBE" w:rsidRPr="00911DBA">
        <w:t xml:space="preserve">of GAN. As discuss GAN in </w:t>
      </w:r>
      <w:r w:rsidR="00C41426" w:rsidRPr="00911DBA">
        <w:t xml:space="preserve">the </w:t>
      </w:r>
      <w:r w:rsidR="00941CBE" w:rsidRPr="00911DBA">
        <w:t>previous section</w:t>
      </w:r>
      <w:r w:rsidR="00DA1CE8" w:rsidRPr="00911DBA">
        <w:t>,</w:t>
      </w:r>
      <w:r w:rsidR="00941CBE" w:rsidRPr="00911DBA">
        <w:t xml:space="preserve"> GAN consists</w:t>
      </w:r>
      <w:r w:rsidR="003E67AA" w:rsidRPr="00911DBA">
        <w:t xml:space="preserve"> </w:t>
      </w:r>
      <w:r w:rsidR="00C41426" w:rsidRPr="00911DBA">
        <w:t xml:space="preserve">of </w:t>
      </w:r>
      <w:r w:rsidR="003E67AA" w:rsidRPr="00911DBA">
        <w:t xml:space="preserve">two </w:t>
      </w:r>
      <w:r w:rsidR="00DA1CE8" w:rsidRPr="00911DBA">
        <w:t xml:space="preserve">independent </w:t>
      </w:r>
      <w:r w:rsidR="003E67AA" w:rsidRPr="00911DBA">
        <w:t>networks</w:t>
      </w:r>
      <w:r w:rsidR="00941CBE" w:rsidRPr="00911DBA">
        <w:t xml:space="preserve"> Generator and Discriminator</w:t>
      </w:r>
      <w:r w:rsidR="005070E7" w:rsidRPr="00911DBA">
        <w:t xml:space="preserve"> </w:t>
      </w:r>
      <w:r w:rsidR="00021417" w:rsidRPr="00911DBA">
        <w:t>as show</w:t>
      </w:r>
      <w:r w:rsidR="00C41426" w:rsidRPr="00911DBA">
        <w:t>n</w:t>
      </w:r>
      <w:r w:rsidR="00021417" w:rsidRPr="00911DBA">
        <w:t xml:space="preserve"> in </w:t>
      </w:r>
      <w:r w:rsidR="007166C1" w:rsidRPr="00911DBA">
        <w:t>F</w:t>
      </w:r>
      <w:r w:rsidR="005070E7" w:rsidRPr="00911DBA">
        <w:t xml:space="preserve">igure </w:t>
      </w:r>
      <w:r w:rsidR="002258A6" w:rsidRPr="00911DBA">
        <w:t>2</w:t>
      </w:r>
      <w:r w:rsidR="0030151F" w:rsidRPr="00911DBA">
        <w:t>-</w:t>
      </w:r>
      <w:r w:rsidR="002258A6" w:rsidRPr="00911DBA">
        <w:t>1</w:t>
      </w:r>
      <w:r w:rsidR="00941CBE" w:rsidRPr="00911DBA">
        <w:t>, which</w:t>
      </w:r>
      <w:r w:rsidR="003E67AA" w:rsidRPr="00911DBA">
        <w:t xml:space="preserve"> are represented by diﬀerentiable functions </w:t>
      </w:r>
      <w:r w:rsidR="00C41426" w:rsidRPr="00911DBA">
        <w:t>concerning</w:t>
      </w:r>
      <w:r w:rsidR="003E67AA" w:rsidRPr="00911DBA">
        <w:t xml:space="preserve"> each network’s input and parameters. The discriminator is deﬁned by a function </w:t>
      </w:r>
      <m:oMath>
        <m:r>
          <w:rPr>
            <w:rFonts w:ascii="Cambria Math" w:hAnsi="Cambria Math"/>
          </w:rPr>
          <m:t>D(x)</m:t>
        </m:r>
      </m:oMath>
      <w:r w:rsidR="003E67AA" w:rsidRPr="00911DBA">
        <w:t xml:space="preserve"> where </w:t>
      </w:r>
      <m:oMath>
        <m:r>
          <w:rPr>
            <w:rFonts w:ascii="Cambria Math" w:hAnsi="Cambria Math"/>
          </w:rPr>
          <m:t>x</m:t>
        </m:r>
      </m:oMath>
      <w:r w:rsidR="003E67AA" w:rsidRPr="00911DBA">
        <w:t xml:space="preserve"> (observed variable) is the input</w:t>
      </w:r>
      <w:r w:rsidR="0029746D" w:rsidRPr="00911DBA">
        <w:t xml:space="preserve"> which is </w:t>
      </w:r>
      <w:r w:rsidR="00C41426" w:rsidRPr="00911DBA">
        <w:t xml:space="preserve">a </w:t>
      </w:r>
      <w:r w:rsidR="0029746D" w:rsidRPr="00911DBA">
        <w:t>real dataset</w:t>
      </w:r>
      <w:r w:rsidR="003E67AA" w:rsidRPr="00911DBA">
        <w:t xml:space="preserve">. </w:t>
      </w:r>
      <m:oMath>
        <m:r>
          <w:rPr>
            <w:rFonts w:ascii="Cambria Math" w:hAnsi="Cambria Math"/>
          </w:rPr>
          <m:t>D(x)</m:t>
        </m:r>
      </m:oMath>
      <w:r w:rsidR="003E67AA" w:rsidRPr="00911DBA">
        <w:t xml:space="preserve"> gives the </w:t>
      </w:r>
      <w:r w:rsidR="008B0108" w:rsidRPr="00911DBA">
        <w:t>likelihood</w:t>
      </w:r>
      <w:r w:rsidR="003E67AA" w:rsidRPr="00911DBA">
        <w:t xml:space="preserve"> that </w:t>
      </w:r>
      <m:oMath>
        <m:r>
          <w:rPr>
            <w:rFonts w:ascii="Cambria Math" w:hAnsi="Cambria Math"/>
          </w:rPr>
          <m:t>x</m:t>
        </m:r>
      </m:oMath>
      <w:r w:rsidR="003E67AA" w:rsidRPr="00911DBA">
        <w:t xml:space="preserve"> came from </w:t>
      </w:r>
      <m:oMath>
        <m:r>
          <w:rPr>
            <w:rFonts w:ascii="Cambria Math" w:hAnsi="Cambria Math"/>
          </w:rPr>
          <m:t>pdata</m:t>
        </m:r>
      </m:oMath>
      <w:r w:rsidR="003E67AA" w:rsidRPr="00911DBA">
        <w:t xml:space="preserve"> </w:t>
      </w:r>
      <w:r w:rsidR="008B0108" w:rsidRPr="00911DBA">
        <w:t xml:space="preserve">(real distribution) </w:t>
      </w:r>
      <w:r w:rsidR="003E67AA" w:rsidRPr="00911DBA">
        <w:t xml:space="preserve">rather than </w:t>
      </w:r>
      <m:oMath>
        <m:r>
          <w:rPr>
            <w:rFonts w:ascii="Cambria Math" w:hAnsi="Cambria Math"/>
          </w:rPr>
          <m:t>p(z)</m:t>
        </m:r>
      </m:oMath>
      <w:r w:rsidR="008B0108" w:rsidRPr="00911DBA">
        <w:rPr>
          <w:rFonts w:eastAsiaTheme="minorEastAsia"/>
        </w:rPr>
        <w:t xml:space="preserve"> (fake distribution)</w:t>
      </w:r>
      <w:r w:rsidR="003E67AA" w:rsidRPr="00911DBA">
        <w:t xml:space="preserve">. It is a binary classiﬁer with two classes, when </w:t>
      </w:r>
      <m:oMath>
        <m:r>
          <w:rPr>
            <w:rFonts w:ascii="Cambria Math" w:hAnsi="Cambria Math"/>
          </w:rPr>
          <m:t>x</m:t>
        </m:r>
      </m:oMath>
      <w:r w:rsidR="003E67AA" w:rsidRPr="00911DBA">
        <w:t xml:space="preserve"> is real the probability is 1 and when </w:t>
      </w:r>
      <m:oMath>
        <m:r>
          <w:rPr>
            <w:rFonts w:ascii="Cambria Math" w:hAnsi="Cambria Math"/>
          </w:rPr>
          <m:t>x</m:t>
        </m:r>
      </m:oMath>
      <w:r w:rsidR="003E67AA" w:rsidRPr="00911DBA">
        <w:t xml:space="preserve"> is synthetic the probability is 0. The discriminator can be seen as a typical CNN that transforms a 2- or 3</w:t>
      </w:r>
      <w:r w:rsidR="007B1FB8" w:rsidRPr="00911DBA">
        <w:t xml:space="preserve"> </w:t>
      </w:r>
      <w:r w:rsidR="008F14EC" w:rsidRPr="00911DBA">
        <w:t xml:space="preserve">(grayscale or RGB) </w:t>
      </w:r>
      <w:r w:rsidR="003E67AA" w:rsidRPr="00911DBA">
        <w:t xml:space="preserve">dimensional </w:t>
      </w:r>
      <w:r w:rsidR="00CA70E1" w:rsidRPr="00911DBA">
        <w:t>matrixes</w:t>
      </w:r>
      <w:r w:rsidR="003E67AA" w:rsidRPr="00911DBA">
        <w:t xml:space="preserve"> of pixels into probabilities.</w:t>
      </w:r>
      <w:r w:rsidR="008E4062" w:rsidRPr="00911DBA">
        <w:t xml:space="preserve"> </w:t>
      </w:r>
    </w:p>
    <w:p w14:paraId="455F715D" w14:textId="7FEA1544" w:rsidR="00FA1F33" w:rsidRPr="00911DBA" w:rsidRDefault="00FA1F33" w:rsidP="00FA1F33">
      <w:r w:rsidRPr="00911DBA">
        <w:t xml:space="preserve">The generator </w:t>
      </w:r>
      <w:r w:rsidRPr="00911DBA">
        <w:rPr>
          <w:rFonts w:ascii="Cambria Math" w:hAnsi="Cambria Math" w:cs="Cambria Math"/>
        </w:rPr>
        <w:t>𝐺</w:t>
      </w:r>
      <w:r w:rsidRPr="00911DBA">
        <w:t>(</w:t>
      </w:r>
      <w:r w:rsidRPr="00911DBA">
        <w:rPr>
          <w:rFonts w:ascii="Cambria Math" w:hAnsi="Cambria Math" w:cs="Cambria Math"/>
        </w:rPr>
        <w:t>𝑧</w:t>
      </w:r>
      <w:r w:rsidRPr="00911DBA">
        <w:t xml:space="preserve">) accepts input from a random noise distribution  </w:t>
      </w:r>
      <m:oMath>
        <m:r>
          <w:rPr>
            <w:rFonts w:ascii="Cambria Math" w:hAnsi="Cambria Math"/>
          </w:rPr>
          <m:t>p(z)</m:t>
        </m:r>
      </m:oMath>
      <w:r w:rsidRPr="00911DBA">
        <w:t xml:space="preserve"> where </w:t>
      </w:r>
      <m:oMath>
        <m:r>
          <w:rPr>
            <w:rFonts w:ascii="Cambria Math" w:hAnsi="Cambria Math"/>
          </w:rPr>
          <m:t xml:space="preserve">z </m:t>
        </m:r>
      </m:oMath>
      <w:r w:rsidRPr="00911DBA">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911DBA">
        <w:t xml:space="preserve">. The generated image is fed into the discriminator network </w:t>
      </w:r>
      <w:r w:rsidRPr="00911DBA">
        <w:rPr>
          <w:rFonts w:ascii="Cambria Math" w:hAnsi="Cambria Math" w:cs="Cambria Math"/>
        </w:rPr>
        <w:t>𝐷</w:t>
      </w:r>
      <w:r w:rsidRPr="00911DBA">
        <w:t>(</w:t>
      </w:r>
      <w:r w:rsidRPr="00911DBA">
        <w:rPr>
          <w:rFonts w:ascii="Cambria Math" w:hAnsi="Cambria Math" w:cs="Cambria Math"/>
        </w:rPr>
        <w:t>𝑥</w:t>
      </w:r>
      <w:r w:rsidRPr="00911DBA">
        <w:t xml:space="preserve">), which attempts to classify the image as real or generated by </w:t>
      </w:r>
      <w:r w:rsidRPr="00911DBA">
        <w:rPr>
          <w:rFonts w:ascii="Cambria Math" w:hAnsi="Cambria Math" w:cs="Cambria Math"/>
        </w:rPr>
        <w:t>𝐺</w:t>
      </w:r>
      <w:r w:rsidRPr="00911DBA">
        <w:t xml:space="preserve">. The result of the classification is backpropagated to the generator to help it learn how to produce images with a closer representation of the input data. </w:t>
      </w:r>
    </w:p>
    <w:p w14:paraId="332A79AC" w14:textId="7CD374EA" w:rsidR="00FA1F33" w:rsidRPr="00911DBA" w:rsidRDefault="00FA1F33" w:rsidP="00FA1F33">
      <w:r w:rsidRPr="00911DBA">
        <w:t xml:space="preserve">The loss function used in training the networks is formulated </w:t>
      </w:r>
      <w:r w:rsidR="00286C02" w:rsidRPr="00911DBA">
        <w:t xml:space="preserve">as </w:t>
      </w:r>
      <w:r w:rsidR="00286C02"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286C02" w:rsidRPr="00911DBA">
        <w:fldChar w:fldCharType="separate"/>
      </w:r>
      <w:r w:rsidR="00C077EB" w:rsidRPr="00911DBA">
        <w:rPr>
          <w:noProof/>
        </w:rPr>
        <w:t>[11]</w:t>
      </w:r>
      <w:r w:rsidR="00286C02" w:rsidRPr="00911DBA">
        <w:fldChar w:fldCharType="end"/>
      </w:r>
      <w:r w:rsidRPr="00911DB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rsidRPr="00911DBA" w14:paraId="3F386D8F" w14:textId="77777777" w:rsidTr="0041405C">
        <w:trPr>
          <w:trHeight w:val="962"/>
        </w:trPr>
        <w:tc>
          <w:tcPr>
            <w:tcW w:w="7375" w:type="dxa"/>
          </w:tcPr>
          <w:p w14:paraId="7F011C6D" w14:textId="33B9258F" w:rsidR="00823B63" w:rsidRPr="00911DBA" w:rsidRDefault="00977D91"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57B26BA2" w:rsidR="00823B63" w:rsidRPr="00911DBA" w:rsidRDefault="00823B63" w:rsidP="00823B63">
            <w:pPr>
              <w:pStyle w:val="Caption"/>
              <w:jc w:val="right"/>
              <w:rPr>
                <w:color w:val="auto"/>
                <w:sz w:val="24"/>
                <w:szCs w:val="24"/>
              </w:rPr>
            </w:pPr>
            <w:bookmarkStart w:id="84" w:name="_Toc52013984"/>
            <w:r w:rsidRPr="00911DBA">
              <w:rPr>
                <w:color w:val="auto"/>
                <w:sz w:val="24"/>
                <w:szCs w:val="24"/>
              </w:rPr>
              <w:t xml:space="preserve">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E97BB6">
              <w:rPr>
                <w:noProof/>
                <w:color w:val="auto"/>
                <w:sz w:val="24"/>
                <w:szCs w:val="24"/>
              </w:rPr>
              <w:t>2</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E97BB6">
              <w:rPr>
                <w:noProof/>
                <w:color w:val="auto"/>
                <w:sz w:val="24"/>
                <w:szCs w:val="24"/>
              </w:rPr>
              <w:t>1</w:t>
            </w:r>
            <w:r w:rsidR="00061A16">
              <w:rPr>
                <w:color w:val="auto"/>
                <w:sz w:val="24"/>
                <w:szCs w:val="24"/>
              </w:rPr>
              <w:fldChar w:fldCharType="end"/>
            </w:r>
            <w:r w:rsidRPr="00911DBA">
              <w:rPr>
                <w:color w:val="auto"/>
                <w:sz w:val="24"/>
                <w:szCs w:val="24"/>
              </w:rPr>
              <w:t>)</w:t>
            </w:r>
            <w:bookmarkEnd w:id="84"/>
          </w:p>
        </w:tc>
      </w:tr>
    </w:tbl>
    <w:p w14:paraId="155911DF" w14:textId="1F54FE20" w:rsidR="00C64304" w:rsidRPr="00911DBA" w:rsidRDefault="00C64304" w:rsidP="00C64304">
      <w:r w:rsidRPr="00911DBA">
        <w:t xml:space="preserve">The generator can be seen as a kind of reverse CNN. It takes an </w:t>
      </w:r>
      <m:oMath>
        <m:r>
          <w:rPr>
            <w:rFonts w:ascii="Cambria Math" w:hAnsi="Cambria Math"/>
          </w:rPr>
          <m:t>z</m:t>
        </m:r>
      </m:oMath>
      <w:r w:rsidRPr="00911DBA">
        <w:t>-dimensional vector of noise and upsamples it to an image</w:t>
      </w:r>
      <w:r w:rsidR="00453D22" w:rsidRPr="00911DBA">
        <w:t xml:space="preserve"> using</w:t>
      </w:r>
      <w:r w:rsidRPr="00911DBA">
        <w:t xml:space="preserve"> </w:t>
      </w:r>
      <w:r w:rsidR="00286C02" w:rsidRPr="00911DBA">
        <w:t xml:space="preserve">transposed </w:t>
      </w:r>
      <w:r w:rsidR="004A6B1D" w:rsidRPr="00911DBA">
        <w:t>convolution</w:t>
      </w:r>
      <w:r w:rsidR="00021417" w:rsidRPr="00911DBA">
        <w:t>(transconv)</w:t>
      </w:r>
      <w:r w:rsidR="00286C02" w:rsidRPr="00911DBA">
        <w:t xml:space="preserve"> </w:t>
      </w:r>
      <w:r w:rsidRPr="00911DBA">
        <w:t xml:space="preserve">to be </w:t>
      </w:r>
      <w:r w:rsidR="007A7E29" w:rsidRPr="00911DBA">
        <w:t>specific</w:t>
      </w:r>
      <w:r w:rsidR="00BC40AC" w:rsidRPr="00911DBA">
        <w:t xml:space="preserve"> </w:t>
      </w:r>
      <w:r w:rsidR="00DA1CE8" w:rsidRPr="00911DBA">
        <w:t xml:space="preserve">transconv </w:t>
      </w:r>
      <w:r w:rsidR="00B321B8" w:rsidRPr="00911DBA">
        <w:t>is</w:t>
      </w:r>
      <w:r w:rsidR="00DA1CE8" w:rsidRPr="00911DBA">
        <w:t xml:space="preserve"> a </w:t>
      </w:r>
      <w:r w:rsidR="007A7E29" w:rsidRPr="00911DBA">
        <w:t>convolutional</w:t>
      </w:r>
      <w:r w:rsidR="00BC40AC" w:rsidRPr="00911DBA">
        <w:t xml:space="preserve"> </w:t>
      </w:r>
      <w:r w:rsidR="00DA1CE8" w:rsidRPr="00911DBA">
        <w:t xml:space="preserve">upsampling. </w:t>
      </w:r>
      <w:r w:rsidR="00C34B3B" w:rsidRPr="00911DBA">
        <w:t>Conceptually, the discriminator in GAN provides guidance to the generator on what images to</w:t>
      </w:r>
      <w:r w:rsidR="00393FDE" w:rsidRPr="00911DBA">
        <w:t xml:space="preserve"> </w:t>
      </w:r>
      <w:r w:rsidR="00C34B3B" w:rsidRPr="00911DBA">
        <w:t>create</w:t>
      </w:r>
      <w:r w:rsidR="00393FDE" w:rsidRPr="00911DBA">
        <w:t xml:space="preserve"> implicitly </w:t>
      </w:r>
      <w:r w:rsidR="005070E7" w:rsidRPr="00911DBA">
        <w:t>in</w:t>
      </w:r>
      <w:r w:rsidR="00393FDE" w:rsidRPr="00911DBA">
        <w:t xml:space="preserve"> </w:t>
      </w:r>
      <w:r w:rsidR="00C41426" w:rsidRPr="00911DBA">
        <w:t xml:space="preserve">the </w:t>
      </w:r>
      <w:r w:rsidR="00393FDE" w:rsidRPr="00911DBA">
        <w:t>training process</w:t>
      </w:r>
      <w:r w:rsidR="00393FDE" w:rsidRPr="00911DBA">
        <w:rPr>
          <w:spacing w:val="-1"/>
          <w:sz w:val="32"/>
          <w:szCs w:val="32"/>
          <w:shd w:val="clear" w:color="auto" w:fill="FFFFFF"/>
        </w:rPr>
        <w:t>.</w:t>
      </w:r>
      <w:r w:rsidR="00DB5652" w:rsidRPr="00911DBA">
        <w:rPr>
          <w:spacing w:val="-1"/>
          <w:sz w:val="32"/>
          <w:szCs w:val="32"/>
          <w:shd w:val="clear" w:color="auto" w:fill="FFFFFF"/>
        </w:rPr>
        <w:t xml:space="preserve"> </w:t>
      </w:r>
      <w:r w:rsidR="00BE3841" w:rsidRPr="00911DBA">
        <w:t>Now we can</w:t>
      </w:r>
      <w:r w:rsidR="00DB5652" w:rsidRPr="00911DBA">
        <w:t xml:space="preserve"> discuss </w:t>
      </w:r>
      <w:r w:rsidR="00BE3841" w:rsidRPr="00911DBA">
        <w:t xml:space="preserve">how </w:t>
      </w:r>
      <w:r w:rsidR="00390CA2" w:rsidRPr="00911DBA">
        <w:t>to</w:t>
      </w:r>
      <w:r w:rsidR="00BE3841" w:rsidRPr="00911DBA">
        <w:t xml:space="preserve"> </w:t>
      </w:r>
      <w:r w:rsidR="00DB5652" w:rsidRPr="00911DBA">
        <w:t xml:space="preserve">train </w:t>
      </w:r>
      <w:r w:rsidR="00BD3BA6" w:rsidRPr="00911DBA">
        <w:t xml:space="preserve">the </w:t>
      </w:r>
      <w:r w:rsidR="00DB5652" w:rsidRPr="00911DBA">
        <w:t>GAN</w:t>
      </w:r>
      <w:r w:rsidR="00BD3BA6" w:rsidRPr="00911DBA">
        <w:t xml:space="preserve"> netwo</w:t>
      </w:r>
      <w:r w:rsidR="00B643AF" w:rsidRPr="00911DBA">
        <w:t>r</w:t>
      </w:r>
      <w:r w:rsidR="00BD3BA6" w:rsidRPr="00911DBA">
        <w:t>k</w:t>
      </w:r>
      <w:r w:rsidR="00BE3841" w:rsidRPr="00911DBA">
        <w:t>.</w:t>
      </w:r>
    </w:p>
    <w:p w14:paraId="51D1779D" w14:textId="77777777" w:rsidR="00E90D56" w:rsidRPr="00911DBA" w:rsidRDefault="00E90D56" w:rsidP="00FB5190">
      <w:pPr>
        <w:pStyle w:val="ListParagraph"/>
        <w:numPr>
          <w:ilvl w:val="1"/>
          <w:numId w:val="3"/>
        </w:numPr>
        <w:rPr>
          <w:rStyle w:val="Heading3Char"/>
          <w:b w:val="0"/>
          <w:vanish/>
        </w:rPr>
      </w:pPr>
      <w:bookmarkStart w:id="85" w:name="_Toc46601412"/>
      <w:bookmarkStart w:id="86" w:name="_Toc46601549"/>
      <w:bookmarkStart w:id="87" w:name="_Toc46746809"/>
      <w:bookmarkStart w:id="88" w:name="_Toc47207590"/>
      <w:bookmarkStart w:id="89" w:name="_Toc47231498"/>
      <w:bookmarkStart w:id="90" w:name="_Toc48646290"/>
      <w:bookmarkStart w:id="91" w:name="_Toc48646384"/>
      <w:bookmarkEnd w:id="85"/>
      <w:bookmarkEnd w:id="86"/>
      <w:bookmarkEnd w:id="87"/>
      <w:bookmarkEnd w:id="88"/>
      <w:bookmarkEnd w:id="89"/>
      <w:bookmarkEnd w:id="90"/>
      <w:bookmarkEnd w:id="91"/>
    </w:p>
    <w:p w14:paraId="09F3A6AB" w14:textId="77777777" w:rsidR="00E90D56" w:rsidRPr="00911DBA" w:rsidRDefault="00E90D56" w:rsidP="00FB5190">
      <w:pPr>
        <w:pStyle w:val="ListParagraph"/>
        <w:numPr>
          <w:ilvl w:val="1"/>
          <w:numId w:val="3"/>
        </w:numPr>
        <w:rPr>
          <w:rStyle w:val="Heading3Char"/>
          <w:b w:val="0"/>
          <w:vanish/>
        </w:rPr>
      </w:pPr>
      <w:bookmarkStart w:id="92" w:name="_Toc46601413"/>
      <w:bookmarkStart w:id="93" w:name="_Toc46601550"/>
      <w:bookmarkStart w:id="94" w:name="_Toc46746810"/>
      <w:bookmarkStart w:id="95" w:name="_Toc47207591"/>
      <w:bookmarkStart w:id="96" w:name="_Toc47231499"/>
      <w:bookmarkStart w:id="97" w:name="_Toc48646291"/>
      <w:bookmarkStart w:id="98" w:name="_Toc48646385"/>
      <w:bookmarkEnd w:id="92"/>
      <w:bookmarkEnd w:id="93"/>
      <w:bookmarkEnd w:id="94"/>
      <w:bookmarkEnd w:id="95"/>
      <w:bookmarkEnd w:id="96"/>
      <w:bookmarkEnd w:id="97"/>
      <w:bookmarkEnd w:id="98"/>
    </w:p>
    <w:p w14:paraId="518E8D06" w14:textId="6836AF51" w:rsidR="00DB5652" w:rsidRPr="00911DBA" w:rsidRDefault="00021417" w:rsidP="00BC6457">
      <w:pPr>
        <w:pStyle w:val="Heading3"/>
        <w:rPr>
          <w:shd w:val="clear" w:color="auto" w:fill="FFFFFF"/>
        </w:rPr>
      </w:pPr>
      <w:bookmarkStart w:id="99" w:name="_Toc52981524"/>
      <w:bookmarkStart w:id="100" w:name="_Toc54363758"/>
      <w:r w:rsidRPr="00911DBA">
        <w:rPr>
          <w:rStyle w:val="Heading3Char"/>
          <w:b/>
          <w:bCs/>
        </w:rPr>
        <w:t>G</w:t>
      </w:r>
      <w:r w:rsidR="00DB5652" w:rsidRPr="00911DBA">
        <w:rPr>
          <w:rStyle w:val="Heading3Char"/>
          <w:b/>
          <w:bCs/>
        </w:rPr>
        <w:t>AN</w:t>
      </w:r>
      <w:r w:rsidRPr="00911DBA">
        <w:rPr>
          <w:rStyle w:val="Heading3Char"/>
          <w:b/>
          <w:bCs/>
        </w:rPr>
        <w:t xml:space="preserve"> </w:t>
      </w:r>
      <w:r w:rsidR="0001037D" w:rsidRPr="00911DBA">
        <w:rPr>
          <w:rStyle w:val="Heading3Char"/>
          <w:b/>
          <w:bCs/>
        </w:rPr>
        <w:t>T</w:t>
      </w:r>
      <w:r w:rsidRPr="00911DBA">
        <w:rPr>
          <w:rStyle w:val="Heading3Char"/>
          <w:b/>
          <w:bCs/>
        </w:rPr>
        <w:t>raining</w:t>
      </w:r>
      <w:bookmarkEnd w:id="99"/>
      <w:bookmarkEnd w:id="100"/>
      <w:r w:rsidRPr="00911DBA">
        <w:rPr>
          <w:shd w:val="clear" w:color="auto" w:fill="FFFFFF"/>
        </w:rPr>
        <w:t xml:space="preserve"> </w:t>
      </w:r>
    </w:p>
    <w:p w14:paraId="66BAA541" w14:textId="65D34CE1" w:rsidR="00C4194C" w:rsidRPr="00911DBA" w:rsidRDefault="00DB5652" w:rsidP="00C4194C">
      <w:pPr>
        <w:rPr>
          <w:shd w:val="clear" w:color="auto" w:fill="FFFFFF"/>
        </w:rPr>
      </w:pPr>
      <w:r w:rsidRPr="00911DBA">
        <w:rPr>
          <w:shd w:val="clear" w:color="auto" w:fill="FFFFFF"/>
        </w:rPr>
        <w:t xml:space="preserve">Machine </w:t>
      </w:r>
      <w:r w:rsidR="00C4194C" w:rsidRPr="00911DBA">
        <w:rPr>
          <w:shd w:val="clear" w:color="auto" w:fill="FFFFFF"/>
        </w:rPr>
        <w:t>learning</w:t>
      </w:r>
      <w:r w:rsidRPr="00911DBA">
        <w:rPr>
          <w:shd w:val="clear" w:color="auto" w:fill="FFFFFF"/>
        </w:rPr>
        <w:t xml:space="preserve"> is all about </w:t>
      </w:r>
      <w:r w:rsidR="00623736" w:rsidRPr="00911DBA">
        <w:rPr>
          <w:shd w:val="clear" w:color="auto" w:fill="FFFFFF"/>
        </w:rPr>
        <w:t>g</w:t>
      </w:r>
      <w:r w:rsidR="00C4194C" w:rsidRPr="00911DBA">
        <w:rPr>
          <w:shd w:val="clear" w:color="auto" w:fill="FFFFFF"/>
        </w:rPr>
        <w:t>eneralization in which the model learns from real</w:t>
      </w:r>
      <w:r w:rsidR="00C41426" w:rsidRPr="00911DBA">
        <w:rPr>
          <w:shd w:val="clear" w:color="auto" w:fill="FFFFFF"/>
        </w:rPr>
        <w:t>-</w:t>
      </w:r>
      <w:r w:rsidR="00C4194C" w:rsidRPr="00911DBA">
        <w:rPr>
          <w:shd w:val="clear" w:color="auto" w:fill="FFFFFF"/>
        </w:rPr>
        <w:t>world examples so that it can predict the test set accurately. No differen</w:t>
      </w:r>
      <w:r w:rsidR="00B4677B" w:rsidRPr="00911DBA">
        <w:rPr>
          <w:shd w:val="clear" w:color="auto" w:fill="FFFFFF"/>
        </w:rPr>
        <w:t>ce</w:t>
      </w:r>
      <w:r w:rsidR="00C4194C" w:rsidRPr="00911DBA">
        <w:rPr>
          <w:shd w:val="clear" w:color="auto" w:fill="FFFFFF"/>
        </w:rPr>
        <w:t xml:space="preserve"> for GAN</w:t>
      </w:r>
      <w:r w:rsidR="00701A0B" w:rsidRPr="00911DBA">
        <w:rPr>
          <w:shd w:val="clear" w:color="auto" w:fill="FFFFFF"/>
        </w:rPr>
        <w:t>,</w:t>
      </w:r>
      <w:r w:rsidR="00C4194C" w:rsidRPr="00911DBA">
        <w:rPr>
          <w:shd w:val="clear" w:color="auto" w:fill="FFFFFF"/>
        </w:rPr>
        <w:t xml:space="preserve"> training is all about </w:t>
      </w:r>
      <w:r w:rsidR="00B4677B" w:rsidRPr="00911DBA">
        <w:rPr>
          <w:shd w:val="clear" w:color="auto" w:fill="FFFFFF"/>
        </w:rPr>
        <w:t xml:space="preserve">the </w:t>
      </w:r>
      <w:r w:rsidR="00C4194C" w:rsidRPr="00911DBA">
        <w:rPr>
          <w:shd w:val="clear" w:color="auto" w:fill="FFFFFF"/>
        </w:rPr>
        <w:t xml:space="preserve">process </w:t>
      </w:r>
      <w:r w:rsidR="00CE341F" w:rsidRPr="00911DBA">
        <w:rPr>
          <w:shd w:val="clear" w:color="auto" w:fill="FFFFFF"/>
        </w:rPr>
        <w:t xml:space="preserve">of </w:t>
      </w:r>
      <w:r w:rsidR="00C4194C" w:rsidRPr="00911DBA">
        <w:rPr>
          <w:shd w:val="clear" w:color="auto" w:fill="FFFFFF"/>
        </w:rPr>
        <w:t>learning to mimic the real dataset samples. Unlike many deep learning models</w:t>
      </w:r>
      <w:r w:rsidR="00D96EF1" w:rsidRPr="00911DBA">
        <w:rPr>
          <w:shd w:val="clear" w:color="auto" w:fill="FFFFFF"/>
        </w:rPr>
        <w:t>,</w:t>
      </w:r>
      <w:r w:rsidR="00C4194C" w:rsidRPr="00911DBA">
        <w:rPr>
          <w:shd w:val="clear" w:color="auto" w:fill="FFFFFF"/>
        </w:rPr>
        <w:t xml:space="preserve"> training is a bit tricky </w:t>
      </w:r>
      <w:r w:rsidR="00623736" w:rsidRPr="00911DBA">
        <w:rPr>
          <w:shd w:val="clear" w:color="auto" w:fill="FFFFFF"/>
        </w:rPr>
        <w:fldChar w:fldCharType="begin" w:fldLock="1"/>
      </w:r>
      <w:r w:rsidR="009F06B1">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1]","plainTextFormattedCitation":"[21]","previouslyFormattedCitation":"[21]"},"properties":{"noteIndex":0},"schema":"https://github.com/citation-style-language/schema/raw/master/csl-citation.json"}</w:instrText>
      </w:r>
      <w:r w:rsidR="00623736" w:rsidRPr="00911DBA">
        <w:rPr>
          <w:shd w:val="clear" w:color="auto" w:fill="FFFFFF"/>
        </w:rPr>
        <w:fldChar w:fldCharType="separate"/>
      </w:r>
      <w:r w:rsidR="00B56E1E" w:rsidRPr="00B56E1E">
        <w:rPr>
          <w:noProof/>
          <w:shd w:val="clear" w:color="auto" w:fill="FFFFFF"/>
        </w:rPr>
        <w:t>[21]</w:t>
      </w:r>
      <w:r w:rsidR="00623736" w:rsidRPr="00911DBA">
        <w:rPr>
          <w:shd w:val="clear" w:color="auto" w:fill="FFFFFF"/>
        </w:rPr>
        <w:fldChar w:fldCharType="end"/>
      </w:r>
      <w:r w:rsidR="00623736" w:rsidRPr="00911DBA">
        <w:rPr>
          <w:shd w:val="clear" w:color="auto" w:fill="FFFFFF"/>
        </w:rPr>
        <w:t xml:space="preserve">  </w:t>
      </w:r>
      <w:r w:rsidR="00C4194C" w:rsidRPr="00911DBA">
        <w:rPr>
          <w:shd w:val="clear" w:color="auto" w:fill="FFFFFF"/>
        </w:rPr>
        <w:t>so let</w:t>
      </w:r>
      <w:r w:rsidR="00D96EF1" w:rsidRPr="00911DBA">
        <w:rPr>
          <w:shd w:val="clear" w:color="auto" w:fill="FFFFFF"/>
        </w:rPr>
        <w:t xml:space="preserve"> u</w:t>
      </w:r>
      <w:r w:rsidR="00C4194C" w:rsidRPr="00911DBA">
        <w:rPr>
          <w:shd w:val="clear" w:color="auto" w:fill="FFFFFF"/>
        </w:rPr>
        <w:t xml:space="preserve">s dive into it. </w:t>
      </w:r>
      <w:r w:rsidR="00D96EF1" w:rsidRPr="00911DBA">
        <w:rPr>
          <w:shd w:val="clear" w:color="auto" w:fill="FFFFFF"/>
        </w:rPr>
        <w:t>However,</w:t>
      </w:r>
      <w:r w:rsidR="00C4194C" w:rsidRPr="00911DBA">
        <w:rPr>
          <w:shd w:val="clear" w:color="auto" w:fill="FFFFFF"/>
        </w:rPr>
        <w:t xml:space="preserve"> before that</w:t>
      </w:r>
      <w:r w:rsidR="00D96EF1" w:rsidRPr="00911DBA">
        <w:rPr>
          <w:shd w:val="clear" w:color="auto" w:fill="FFFFFF"/>
        </w:rPr>
        <w:t>,</w:t>
      </w:r>
      <w:r w:rsidR="00C4194C" w:rsidRPr="00911DBA">
        <w:rPr>
          <w:shd w:val="clear" w:color="auto" w:fill="FFFFFF"/>
        </w:rPr>
        <w:t xml:space="preserve"> let see</w:t>
      </w:r>
      <w:r w:rsidR="00C41426" w:rsidRPr="00911DBA">
        <w:rPr>
          <w:shd w:val="clear" w:color="auto" w:fill="FFFFFF"/>
        </w:rPr>
        <w:t>s</w:t>
      </w:r>
      <w:r w:rsidR="00C4194C" w:rsidRPr="00911DBA">
        <w:rPr>
          <w:shd w:val="clear" w:color="auto" w:fill="FFFFFF"/>
        </w:rPr>
        <w:t xml:space="preserve"> </w:t>
      </w:r>
      <w:r w:rsidR="00C41426" w:rsidRPr="00911DBA">
        <w:rPr>
          <w:shd w:val="clear" w:color="auto" w:fill="FFFFFF"/>
        </w:rPr>
        <w:t>a</w:t>
      </w:r>
      <w:r w:rsidR="00B4677B" w:rsidRPr="00911DBA">
        <w:rPr>
          <w:shd w:val="clear" w:color="auto" w:fill="FFFFFF"/>
        </w:rPr>
        <w:t>n</w:t>
      </w:r>
      <w:r w:rsidR="00C41426" w:rsidRPr="00911DBA">
        <w:rPr>
          <w:shd w:val="clear" w:color="auto" w:fill="FFFFFF"/>
        </w:rPr>
        <w:t xml:space="preserve"> </w:t>
      </w:r>
      <w:r w:rsidR="00A064A7" w:rsidRPr="00911DBA">
        <w:rPr>
          <w:shd w:val="clear" w:color="auto" w:fill="FFFFFF"/>
        </w:rPr>
        <w:t xml:space="preserve">adversarial </w:t>
      </w:r>
      <w:r w:rsidR="00C4194C" w:rsidRPr="00911DBA">
        <w:rPr>
          <w:shd w:val="clear" w:color="auto" w:fill="FFFFFF"/>
        </w:rPr>
        <w:t xml:space="preserve">conflict between discriminator and generator. </w:t>
      </w:r>
    </w:p>
    <w:p w14:paraId="17D2157A" w14:textId="0D9B48E8" w:rsidR="00021417" w:rsidRPr="00911DBA" w:rsidRDefault="00C4194C" w:rsidP="00C4194C">
      <w:pPr>
        <w:rPr>
          <w:shd w:val="clear" w:color="auto" w:fill="FFFFFF"/>
        </w:rPr>
      </w:pPr>
      <w:r w:rsidRPr="00911DBA">
        <w:rPr>
          <w:shd w:val="clear" w:color="auto" w:fill="FFFFFF"/>
        </w:rPr>
        <w:t xml:space="preserve">The Discriminator’s goal is to be as </w:t>
      </w:r>
      <w:r w:rsidR="00CE5BD7" w:rsidRPr="00911DBA">
        <w:rPr>
          <w:shd w:val="clear" w:color="auto" w:fill="FFFFFF"/>
        </w:rPr>
        <w:t>precise</w:t>
      </w:r>
      <w:r w:rsidRPr="00911DBA">
        <w:rPr>
          <w:shd w:val="clear" w:color="auto" w:fill="FFFFFF"/>
        </w:rPr>
        <w:t xml:space="preserve"> possible</w:t>
      </w:r>
      <w:r w:rsidR="00CE5BD7" w:rsidRPr="00911DBA">
        <w:rPr>
          <w:shd w:val="clear" w:color="auto" w:fill="FFFFFF"/>
        </w:rPr>
        <w:t xml:space="preserve"> (binary classification)</w:t>
      </w:r>
      <w:r w:rsidRPr="00911DBA">
        <w:rPr>
          <w:shd w:val="clear" w:color="auto" w:fill="FFFFFF"/>
        </w:rPr>
        <w:t xml:space="preserve">. For the real examples </w:t>
      </w:r>
      <m:oMath>
        <m:r>
          <w:rPr>
            <w:rFonts w:ascii="Cambria Math" w:hAnsi="Cambria Math"/>
            <w:shd w:val="clear" w:color="auto" w:fill="FFFFFF"/>
          </w:rPr>
          <m:t>x, D(x)</m:t>
        </m:r>
      </m:oMath>
      <w:r w:rsidRPr="00911DBA">
        <w:rPr>
          <w:shd w:val="clear" w:color="auto" w:fill="FFFFFF"/>
        </w:rPr>
        <w:t xml:space="preserve"> seeks </w:t>
      </w:r>
      <w:r w:rsidR="00E46625" w:rsidRPr="00911DBA">
        <w:rPr>
          <w:shd w:val="clear" w:color="auto" w:fill="FFFFFF"/>
        </w:rPr>
        <w:t xml:space="preserve">to get as real as </w:t>
      </w:r>
      <w:r w:rsidRPr="00911DBA">
        <w:rPr>
          <w:shd w:val="clear" w:color="auto" w:fill="FFFFFF"/>
        </w:rPr>
        <w:t xml:space="preserve">possible to 1 (label for the positive class). </w:t>
      </w:r>
      <w:r w:rsidR="00CE5BD7" w:rsidRPr="00911DBA">
        <w:rPr>
          <w:shd w:val="clear" w:color="auto" w:fill="FFFFFF"/>
        </w:rPr>
        <w:t>Meaning</w:t>
      </w:r>
      <w:r w:rsidRPr="00911DBA">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w:t>
      </w:r>
      <w:r w:rsidR="00CE5BD7" w:rsidRPr="00911DBA">
        <w:rPr>
          <w:shd w:val="clear" w:color="auto" w:fill="FFFFFF"/>
        </w:rPr>
        <w:t>attempts</w:t>
      </w:r>
      <w:r w:rsidRPr="00911DBA">
        <w:rPr>
          <w:shd w:val="clear" w:color="auto" w:fill="FFFFFF"/>
        </w:rPr>
        <w:t xml:space="preserve"> to </w:t>
      </w:r>
      <w:r w:rsidR="00CE5BD7" w:rsidRPr="00911DBA">
        <w:rPr>
          <w:shd w:val="clear" w:color="auto" w:fill="FFFFFF"/>
        </w:rPr>
        <w:t>converge</w:t>
      </w:r>
      <w:r w:rsidRPr="00911DBA">
        <w:rPr>
          <w:shd w:val="clear" w:color="auto" w:fill="FFFFFF"/>
        </w:rPr>
        <w:t xml:space="preserve"> </w:t>
      </w:r>
      <w:r w:rsidR="00CE5BD7" w:rsidRPr="00911DBA">
        <w:rPr>
          <w:shd w:val="clear" w:color="auto" w:fill="FFFFFF"/>
        </w:rPr>
        <w:t xml:space="preserve">0 </w:t>
      </w:r>
      <w:r w:rsidRPr="00911DBA">
        <w:rPr>
          <w:shd w:val="clear" w:color="auto" w:fill="FFFFFF"/>
        </w:rPr>
        <w:t xml:space="preserve">as </w:t>
      </w:r>
      <w:r w:rsidR="00CE5BD7" w:rsidRPr="00911DBA">
        <w:rPr>
          <w:shd w:val="clear" w:color="auto" w:fill="FFFFFF"/>
        </w:rPr>
        <w:t>possible (</w:t>
      </w:r>
      <w:r w:rsidRPr="00911DBA">
        <w:rPr>
          <w:shd w:val="clear" w:color="auto" w:fill="FFFFFF"/>
        </w:rPr>
        <w:t>label for the negative class).</w:t>
      </w:r>
    </w:p>
    <w:p w14:paraId="73D79898" w14:textId="0CA2D96D" w:rsidR="00B0643E" w:rsidRPr="00911DBA" w:rsidRDefault="00A0430D" w:rsidP="002B3670">
      <w:pPr>
        <w:rPr>
          <w:shd w:val="clear" w:color="auto" w:fill="FFFFFF"/>
        </w:rPr>
      </w:pPr>
      <w:r w:rsidRPr="00911DBA">
        <w:rPr>
          <w:shd w:val="clear" w:color="auto" w:fill="FFFFFF"/>
        </w:rPr>
        <w:t xml:space="preserve">The Generator’s goal is the </w:t>
      </w:r>
      <w:r w:rsidR="00CE5BD7" w:rsidRPr="00911DBA">
        <w:rPr>
          <w:shd w:val="clear" w:color="auto" w:fill="FFFFFF"/>
        </w:rPr>
        <w:t>reverse</w:t>
      </w:r>
      <w:r w:rsidRPr="00911DBA">
        <w:rPr>
          <w:shd w:val="clear" w:color="auto" w:fill="FFFFFF"/>
        </w:rPr>
        <w:t xml:space="preserve">. It </w:t>
      </w:r>
      <w:r w:rsidR="00CE5BD7" w:rsidRPr="00911DBA">
        <w:rPr>
          <w:shd w:val="clear" w:color="auto" w:fill="FFFFFF"/>
        </w:rPr>
        <w:t>tries to find</w:t>
      </w:r>
      <w:r w:rsidRPr="00911DBA">
        <w:rPr>
          <w:shd w:val="clear" w:color="auto" w:fill="FFFFFF"/>
        </w:rPr>
        <w:t xml:space="preserve"> </w:t>
      </w:r>
      <w:r w:rsidR="00CE5BD7" w:rsidRPr="00911DBA">
        <w:rPr>
          <w:shd w:val="clear" w:color="auto" w:fill="FFFFFF"/>
        </w:rPr>
        <w:t xml:space="preserve">a way </w:t>
      </w:r>
      <w:r w:rsidRPr="00911DBA">
        <w:rPr>
          <w:shd w:val="clear" w:color="auto" w:fill="FFFFFF"/>
        </w:rPr>
        <w:t xml:space="preserve">to fool the </w:t>
      </w:r>
      <w:r w:rsidR="00623736" w:rsidRPr="00911DBA">
        <w:rPr>
          <w:shd w:val="clear" w:color="auto" w:fill="FFFFFF"/>
        </w:rPr>
        <w:t>d</w:t>
      </w:r>
      <w:r w:rsidRPr="00911DBA">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911DBA">
        <w:rPr>
          <w:shd w:val="clear" w:color="auto" w:fill="FFFFFF"/>
        </w:rPr>
        <w:t xml:space="preserve"> that are </w:t>
      </w:r>
      <w:r w:rsidR="00CE5BD7" w:rsidRPr="00911DBA">
        <w:rPr>
          <w:shd w:val="clear" w:color="auto" w:fill="FFFFFF"/>
        </w:rPr>
        <w:t>alike</w:t>
      </w:r>
      <w:r w:rsidRPr="00911DBA">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911DBA">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is as close to 1 as possible.</w:t>
      </w:r>
    </w:p>
    <w:p w14:paraId="072B56D0" w14:textId="0C5F1C1A" w:rsidR="002B3670" w:rsidRPr="00911DBA" w:rsidRDefault="002B3670" w:rsidP="009035E3">
      <w:pPr>
        <w:pStyle w:val="Caption"/>
        <w:keepNext/>
        <w:jc w:val="center"/>
        <w:rPr>
          <w:color w:val="auto"/>
          <w:sz w:val="24"/>
          <w:szCs w:val="24"/>
        </w:rPr>
      </w:pPr>
      <w:bookmarkStart w:id="101" w:name="_Toc52970522"/>
      <w:bookmarkStart w:id="102" w:name="_Toc54355992"/>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E97BB6">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E97BB6">
        <w:rPr>
          <w:noProof/>
          <w:color w:val="auto"/>
          <w:sz w:val="24"/>
          <w:szCs w:val="24"/>
        </w:rPr>
        <w:t>1</w:t>
      </w:r>
      <w:r w:rsidR="00416BA0" w:rsidRPr="00911DBA">
        <w:rPr>
          <w:color w:val="auto"/>
          <w:sz w:val="24"/>
          <w:szCs w:val="24"/>
        </w:rPr>
        <w:fldChar w:fldCharType="end"/>
      </w:r>
      <w:r w:rsidRPr="00911DBA">
        <w:rPr>
          <w:color w:val="auto"/>
          <w:sz w:val="24"/>
          <w:szCs w:val="24"/>
        </w:rPr>
        <w:t xml:space="preserve"> </w:t>
      </w:r>
      <w:r w:rsidR="00A06A7C" w:rsidRPr="00911DBA">
        <w:rPr>
          <w:color w:val="auto"/>
          <w:sz w:val="24"/>
          <w:szCs w:val="24"/>
        </w:rPr>
        <w:t>G</w:t>
      </w:r>
      <w:r w:rsidRPr="00911DBA">
        <w:rPr>
          <w:color w:val="auto"/>
          <w:sz w:val="24"/>
          <w:szCs w:val="24"/>
        </w:rPr>
        <w:t>enerator goal vs discriminator goal</w:t>
      </w:r>
      <w:bookmarkEnd w:id="101"/>
      <w:bookmarkEnd w:id="102"/>
    </w:p>
    <w:tbl>
      <w:tblPr>
        <w:tblStyle w:val="TableGridLight"/>
        <w:tblW w:w="0" w:type="auto"/>
        <w:jc w:val="center"/>
        <w:tblLook w:val="04A0" w:firstRow="1" w:lastRow="0" w:firstColumn="1" w:lastColumn="0" w:noHBand="0" w:noVBand="1"/>
      </w:tblPr>
      <w:tblGrid>
        <w:gridCol w:w="1656"/>
        <w:gridCol w:w="6472"/>
      </w:tblGrid>
      <w:tr w:rsidR="00A0430D" w:rsidRPr="00911DBA" w14:paraId="1DC1903D" w14:textId="77777777" w:rsidTr="00152C5A">
        <w:trPr>
          <w:trHeight w:val="572"/>
          <w:jc w:val="center"/>
        </w:trPr>
        <w:tc>
          <w:tcPr>
            <w:tcW w:w="1603" w:type="dxa"/>
            <w:vAlign w:val="center"/>
          </w:tcPr>
          <w:p w14:paraId="0B68BC4E" w14:textId="689E03E5" w:rsidR="00A0430D" w:rsidRPr="00911DBA" w:rsidRDefault="00A0430D" w:rsidP="00152C5A">
            <w:pPr>
              <w:spacing w:before="0"/>
              <w:jc w:val="left"/>
              <w:rPr>
                <w:b/>
                <w:bCs/>
                <w:shd w:val="clear" w:color="auto" w:fill="FFFFFF"/>
              </w:rPr>
            </w:pPr>
            <w:r w:rsidRPr="00911DBA">
              <w:rPr>
                <w:b/>
                <w:bCs/>
                <w:shd w:val="clear" w:color="auto" w:fill="FFFFFF"/>
              </w:rPr>
              <w:t>Generator</w:t>
            </w:r>
          </w:p>
        </w:tc>
        <w:tc>
          <w:tcPr>
            <w:tcW w:w="6472" w:type="dxa"/>
            <w:vAlign w:val="center"/>
          </w:tcPr>
          <w:p w14:paraId="4C0CAFD0" w14:textId="3B79030E" w:rsidR="00A0430D" w:rsidRPr="00911DBA" w:rsidRDefault="00977D91"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911DBA">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911DBA">
              <w:rPr>
                <w:shd w:val="clear" w:color="auto" w:fill="FFFFFF"/>
              </w:rPr>
              <w:t xml:space="preserve"> is as close to 1 as possible.</w:t>
            </w:r>
          </w:p>
        </w:tc>
      </w:tr>
      <w:tr w:rsidR="00A0430D" w:rsidRPr="00911DBA" w14:paraId="336C8783" w14:textId="77777777" w:rsidTr="00152C5A">
        <w:trPr>
          <w:trHeight w:val="566"/>
          <w:jc w:val="center"/>
        </w:trPr>
        <w:tc>
          <w:tcPr>
            <w:tcW w:w="1603" w:type="dxa"/>
            <w:vAlign w:val="center"/>
          </w:tcPr>
          <w:p w14:paraId="25C72730" w14:textId="57DEB953" w:rsidR="00A0430D" w:rsidRPr="00911DBA" w:rsidRDefault="00A0430D" w:rsidP="00152C5A">
            <w:pPr>
              <w:spacing w:before="0"/>
              <w:jc w:val="left"/>
              <w:rPr>
                <w:b/>
                <w:bCs/>
                <w:shd w:val="clear" w:color="auto" w:fill="FFFFFF"/>
              </w:rPr>
            </w:pPr>
            <w:r w:rsidRPr="00911DBA">
              <w:rPr>
                <w:b/>
                <w:bCs/>
                <w:shd w:val="clear" w:color="auto" w:fill="FFFFFF"/>
              </w:rPr>
              <w:t>Discriminator</w:t>
            </w:r>
          </w:p>
        </w:tc>
        <w:tc>
          <w:tcPr>
            <w:tcW w:w="6472" w:type="dxa"/>
            <w:vAlign w:val="center"/>
          </w:tcPr>
          <w:p w14:paraId="64372AA9" w14:textId="4C5F1033" w:rsidR="00A0430D" w:rsidRPr="00911DBA" w:rsidRDefault="00977D91"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911DBA">
              <w:rPr>
                <w:shd w:val="clear" w:color="auto" w:fill="FFFFFF"/>
              </w:rPr>
              <w:t xml:space="preserve"> </w:t>
            </w:r>
            <w:r w:rsidR="000B473C" w:rsidRPr="00911DBA">
              <w:rPr>
                <w:shd w:val="clear" w:color="auto" w:fill="FFFFFF"/>
              </w:rPr>
              <w:t>tries</w:t>
            </w:r>
            <w:r w:rsidR="00A0430D" w:rsidRPr="00911DBA">
              <w:rPr>
                <w:shd w:val="clear" w:color="auto" w:fill="FFFFFF"/>
              </w:rPr>
              <w:t xml:space="preserve"> to be as close as possible to 0.</w:t>
            </w:r>
          </w:p>
        </w:tc>
      </w:tr>
    </w:tbl>
    <w:p w14:paraId="26DA8A3A" w14:textId="35635B54" w:rsidR="00B0643E" w:rsidRPr="00911DBA" w:rsidRDefault="00B0643E" w:rsidP="00A0430D">
      <w:pPr>
        <w:rPr>
          <w:shd w:val="clear" w:color="auto" w:fill="FFFFFF"/>
        </w:rPr>
      </w:pPr>
      <w:r w:rsidRPr="00911DBA">
        <w:rPr>
          <w:shd w:val="clear" w:color="auto" w:fill="FFFFFF"/>
        </w:rPr>
        <w:t xml:space="preserve">Now </w:t>
      </w:r>
      <w:r w:rsidR="00E46625" w:rsidRPr="00911DBA">
        <w:rPr>
          <w:shd w:val="clear" w:color="auto" w:fill="FFFFFF"/>
        </w:rPr>
        <w:t>let’s</w:t>
      </w:r>
      <w:r w:rsidRPr="00911DBA">
        <w:rPr>
          <w:shd w:val="clear" w:color="auto" w:fill="FFFFFF"/>
        </w:rPr>
        <w:t xml:space="preserve"> back to GAN and see pseudocode for training GAN </w:t>
      </w:r>
      <w:r w:rsidR="00C03169" w:rsidRPr="00911DBA">
        <w:rPr>
          <w:shd w:val="clear" w:color="auto" w:fill="FFFFFF"/>
        </w:rPr>
        <w:t>(</w:t>
      </w:r>
      <w:r w:rsidR="00C03169" w:rsidRPr="00911DBA">
        <w:rPr>
          <w:i/>
          <w:iCs/>
          <w:shd w:val="clear" w:color="auto" w:fill="FFFFFF"/>
        </w:rPr>
        <w:t>R.B</w:t>
      </w:r>
      <w:r w:rsidR="00C03169" w:rsidRPr="00911DBA">
        <w:rPr>
          <w:shd w:val="clear" w:color="auto" w:fill="FFFFFF"/>
        </w:rPr>
        <w:t xml:space="preserve"> its iterative process)</w:t>
      </w:r>
    </w:p>
    <w:p w14:paraId="07A4EC33" w14:textId="45E736A2" w:rsidR="00B0643E" w:rsidRPr="00911DBA" w:rsidRDefault="00B0643E" w:rsidP="00FB5190">
      <w:pPr>
        <w:pStyle w:val="ListParagraph"/>
        <w:numPr>
          <w:ilvl w:val="0"/>
          <w:numId w:val="4"/>
        </w:numPr>
        <w:rPr>
          <w:shd w:val="clear" w:color="auto" w:fill="FFFFFF"/>
        </w:rPr>
      </w:pPr>
      <w:r w:rsidRPr="00911DBA">
        <w:rPr>
          <w:shd w:val="clear" w:color="auto" w:fill="FFFFFF"/>
        </w:rPr>
        <w:t>Train the Discriminator:</w:t>
      </w:r>
    </w:p>
    <w:p w14:paraId="78B6DE1E" w14:textId="2CCDAC8C" w:rsidR="00B0643E" w:rsidRPr="00911DBA" w:rsidRDefault="00B0643E" w:rsidP="00FB5190">
      <w:pPr>
        <w:pStyle w:val="ListParagraph"/>
        <w:numPr>
          <w:ilvl w:val="1"/>
          <w:numId w:val="4"/>
        </w:numPr>
        <w:rPr>
          <w:shd w:val="clear" w:color="auto" w:fill="FFFFFF"/>
        </w:rPr>
      </w:pPr>
      <w:r w:rsidRPr="00911DBA">
        <w:rPr>
          <w:shd w:val="clear" w:color="auto" w:fill="FFFFFF"/>
        </w:rPr>
        <w:t xml:space="preserve">Take a random mini-batch of real examples: </w:t>
      </w:r>
      <m:oMath>
        <m:r>
          <w:rPr>
            <w:rFonts w:ascii="Cambria Math" w:hAnsi="Cambria Math"/>
            <w:shd w:val="clear" w:color="auto" w:fill="FFFFFF"/>
          </w:rPr>
          <m:t>x</m:t>
        </m:r>
      </m:oMath>
      <w:r w:rsidRPr="00911DBA">
        <w:rPr>
          <w:shd w:val="clear" w:color="auto" w:fill="FFFFFF"/>
        </w:rPr>
        <w:t>.</w:t>
      </w:r>
    </w:p>
    <w:p w14:paraId="749AC9F2" w14:textId="67154536" w:rsidR="00B0643E" w:rsidRPr="00911DBA" w:rsidRDefault="00B0643E" w:rsidP="00FB5190">
      <w:pPr>
        <w:pStyle w:val="ListParagraph"/>
        <w:numPr>
          <w:ilvl w:val="1"/>
          <w:numId w:val="4"/>
        </w:numPr>
        <w:rPr>
          <w:shd w:val="clear" w:color="auto" w:fill="FFFFFF"/>
        </w:rPr>
      </w:pPr>
      <w:r w:rsidRPr="00911DBA">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911DBA" w:rsidRDefault="00B0643E" w:rsidP="00FB5190">
      <w:pPr>
        <w:pStyle w:val="ListParagraph"/>
        <w:numPr>
          <w:ilvl w:val="1"/>
          <w:numId w:val="4"/>
        </w:numPr>
        <w:rPr>
          <w:shd w:val="clear" w:color="auto" w:fill="FFFFFF"/>
        </w:rPr>
      </w:pPr>
      <w:r w:rsidRPr="00911DBA">
        <w:rPr>
          <w:shd w:val="clear" w:color="auto" w:fill="FFFFFF"/>
        </w:rPr>
        <w:t xml:space="preserve">Compute the classification losses for </w:t>
      </w:r>
      <m:oMath>
        <m:r>
          <w:rPr>
            <w:rFonts w:ascii="Cambria Math" w:hAnsi="Cambria Math"/>
            <w:shd w:val="clear" w:color="auto" w:fill="FFFFFF"/>
          </w:rPr>
          <m:t>D(x)</m:t>
        </m:r>
      </m:oMath>
      <w:r w:rsidRPr="00911DBA">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911DBA">
        <w:rPr>
          <w:shd w:val="clear" w:color="auto" w:fill="FFFFFF"/>
        </w:rPr>
        <w:t xml:space="preserve"> to minimize the classification loss.</w:t>
      </w:r>
    </w:p>
    <w:p w14:paraId="6B5BE10A" w14:textId="59548C0A" w:rsidR="00B0643E" w:rsidRPr="00911DBA" w:rsidRDefault="00B0643E" w:rsidP="00FB5190">
      <w:pPr>
        <w:pStyle w:val="ListParagraph"/>
        <w:numPr>
          <w:ilvl w:val="0"/>
          <w:numId w:val="4"/>
        </w:numPr>
        <w:rPr>
          <w:shd w:val="clear" w:color="auto" w:fill="FFFFFF"/>
        </w:rPr>
      </w:pPr>
      <w:r w:rsidRPr="00911DBA">
        <w:rPr>
          <w:shd w:val="clear" w:color="auto" w:fill="FFFFFF"/>
        </w:rPr>
        <w:t>Train the Generator:</w:t>
      </w:r>
    </w:p>
    <w:p w14:paraId="2D3B8743" w14:textId="0C6E3DE1" w:rsidR="00B0643E" w:rsidRPr="00911DBA" w:rsidRDefault="00B0643E" w:rsidP="00FB5190">
      <w:pPr>
        <w:pStyle w:val="ListParagraph"/>
        <w:numPr>
          <w:ilvl w:val="0"/>
          <w:numId w:val="5"/>
        </w:numPr>
        <w:rPr>
          <w:shd w:val="clear" w:color="auto" w:fill="FFFFFF"/>
        </w:rPr>
      </w:pPr>
      <w:r w:rsidRPr="00911DBA">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911DBA" w:rsidRDefault="00B0643E" w:rsidP="00FB5190">
      <w:pPr>
        <w:pStyle w:val="ListParagraph"/>
        <w:numPr>
          <w:ilvl w:val="0"/>
          <w:numId w:val="5"/>
        </w:numPr>
        <w:rPr>
          <w:shd w:val="clear" w:color="auto" w:fill="FFFFFF"/>
        </w:rPr>
      </w:pPr>
      <w:r w:rsidRPr="00911DBA">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911DBA">
        <w:rPr>
          <w:shd w:val="clear" w:color="auto" w:fill="FFFFFF"/>
        </w:rPr>
        <w:t>to maximize the classification loss.</w:t>
      </w:r>
      <w:r w:rsidR="00613717" w:rsidRPr="00911DBA">
        <w:rPr>
          <w:shd w:val="clear" w:color="auto" w:fill="FFFFFF"/>
        </w:rPr>
        <w:t xml:space="preserve"> </w:t>
      </w:r>
    </w:p>
    <w:p w14:paraId="75115502" w14:textId="5A33AED3" w:rsidR="008D49B9" w:rsidRPr="00911DBA" w:rsidRDefault="008D49B9" w:rsidP="008D49B9">
      <w:pPr>
        <w:rPr>
          <w:shd w:val="clear" w:color="auto" w:fill="FFFFFF"/>
        </w:rPr>
      </w:pPr>
      <w:r w:rsidRPr="00911DBA">
        <w:rPr>
          <w:shd w:val="clear" w:color="auto" w:fill="FFFFFF"/>
        </w:rPr>
        <w:lastRenderedPageBreak/>
        <w:t xml:space="preserve">Unlike other deep learning training </w:t>
      </w:r>
      <w:r w:rsidR="00152C5A" w:rsidRPr="00911DBA">
        <w:rPr>
          <w:shd w:val="clear" w:color="auto" w:fill="FFFFFF"/>
        </w:rPr>
        <w:t>n</w:t>
      </w:r>
      <w:r w:rsidRPr="00911DBA">
        <w:rPr>
          <w:shd w:val="clear" w:color="auto" w:fill="FFFFFF"/>
        </w:rPr>
        <w:t>otice that in step 1, the Generator’s parameters are not updated intact while training the Discriminator. Similarly, the Discriminator’s parameters intact while in the Generator session</w:t>
      </w:r>
      <w:r w:rsidR="00152C5A" w:rsidRPr="00911DBA">
        <w:rPr>
          <w:shd w:val="clear" w:color="auto" w:fill="FFFFFF"/>
        </w:rPr>
        <w:fldChar w:fldCharType="begin" w:fldLock="1"/>
      </w:r>
      <w:r w:rsidR="009F06B1">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2]","plainTextFormattedCitation":"[22]","previouslyFormattedCitation":"[22]"},"properties":{"noteIndex":0},"schema":"https://github.com/citation-style-language/schema/raw/master/csl-citation.json"}</w:instrText>
      </w:r>
      <w:r w:rsidR="00152C5A" w:rsidRPr="00911DBA">
        <w:rPr>
          <w:shd w:val="clear" w:color="auto" w:fill="FFFFFF"/>
        </w:rPr>
        <w:fldChar w:fldCharType="separate"/>
      </w:r>
      <w:r w:rsidR="00B56E1E" w:rsidRPr="00B56E1E">
        <w:rPr>
          <w:noProof/>
          <w:shd w:val="clear" w:color="auto" w:fill="FFFFFF"/>
        </w:rPr>
        <w:t>[22]</w:t>
      </w:r>
      <w:r w:rsidR="00152C5A" w:rsidRPr="00911DBA">
        <w:rPr>
          <w:shd w:val="clear" w:color="auto" w:fill="FFFFFF"/>
        </w:rPr>
        <w:fldChar w:fldCharType="end"/>
      </w:r>
      <w:r w:rsidRPr="00911DBA">
        <w:rPr>
          <w:shd w:val="clear" w:color="auto" w:fill="FFFFFF"/>
        </w:rPr>
        <w:t>. The reason GAN allow</w:t>
      </w:r>
      <w:r w:rsidR="00C41426" w:rsidRPr="00911DBA">
        <w:rPr>
          <w:shd w:val="clear" w:color="auto" w:fill="FFFFFF"/>
        </w:rPr>
        <w:t>s</w:t>
      </w:r>
      <w:r w:rsidRPr="00911DBA">
        <w:rPr>
          <w:shd w:val="clear" w:color="auto" w:fill="FFFFFF"/>
        </w:rPr>
        <w:t xml:space="preserve"> updates only to the </w:t>
      </w:r>
      <w:r w:rsidR="00E57977" w:rsidRPr="00911DBA">
        <w:rPr>
          <w:shd w:val="clear" w:color="auto" w:fill="FFFFFF"/>
        </w:rPr>
        <w:t xml:space="preserve">biases </w:t>
      </w:r>
      <w:r w:rsidRPr="00911DBA">
        <w:rPr>
          <w:shd w:val="clear" w:color="auto" w:fill="FFFFFF"/>
        </w:rPr>
        <w:t xml:space="preserve">and </w:t>
      </w:r>
      <w:r w:rsidR="00E57977" w:rsidRPr="00911DBA">
        <w:rPr>
          <w:shd w:val="clear" w:color="auto" w:fill="FFFFFF"/>
        </w:rPr>
        <w:t xml:space="preserve">weights </w:t>
      </w:r>
      <w:r w:rsidRPr="00911DBA">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911DBA">
        <w:rPr>
          <w:shd w:val="clear" w:color="auto" w:fill="FFFFFF"/>
        </w:rPr>
        <w:t xml:space="preserve"> meaning each </w:t>
      </w:r>
      <w:r w:rsidRPr="00911DBA">
        <w:rPr>
          <w:shd w:val="clear" w:color="auto" w:fill="FFFFFF"/>
        </w:rPr>
        <w:t>two players taking turns</w:t>
      </w:r>
      <w:r w:rsidR="00E57977" w:rsidRPr="00911DBA">
        <w:rPr>
          <w:shd w:val="clear" w:color="auto" w:fill="FFFFFF"/>
        </w:rPr>
        <w:t xml:space="preserve"> to update their weights</w:t>
      </w:r>
      <w:r w:rsidRPr="00911DBA">
        <w:rPr>
          <w:shd w:val="clear" w:color="auto" w:fill="FFFFFF"/>
        </w:rPr>
        <w:t>.</w:t>
      </w:r>
      <w:r w:rsidR="00E57977" w:rsidRPr="00911DBA">
        <w:rPr>
          <w:shd w:val="clear" w:color="auto" w:fill="FFFFFF"/>
        </w:rPr>
        <w:t xml:space="preserve"> This process continues </w:t>
      </w:r>
      <w:r w:rsidR="00C41426" w:rsidRPr="00911DBA">
        <w:rPr>
          <w:shd w:val="clear" w:color="auto" w:fill="FFFFFF"/>
        </w:rPr>
        <w:t>unti</w:t>
      </w:r>
      <w:r w:rsidR="00E57977" w:rsidRPr="00911DBA">
        <w:rPr>
          <w:shd w:val="clear" w:color="auto" w:fill="FFFFFF"/>
        </w:rPr>
        <w:t xml:space="preserve">l </w:t>
      </w:r>
      <w:r w:rsidR="00C41426" w:rsidRPr="00911DBA">
        <w:rPr>
          <w:shd w:val="clear" w:color="auto" w:fill="FFFFFF"/>
        </w:rPr>
        <w:t xml:space="preserve">the </w:t>
      </w:r>
      <w:r w:rsidR="00E41AA0" w:rsidRPr="00911DBA">
        <w:rPr>
          <w:shd w:val="clear" w:color="auto" w:fill="FFFFFF"/>
        </w:rPr>
        <w:t>Nash</w:t>
      </w:r>
      <w:r w:rsidR="00E57977" w:rsidRPr="00911DBA">
        <w:rPr>
          <w:shd w:val="clear" w:color="auto" w:fill="FFFFFF"/>
        </w:rPr>
        <w:t xml:space="preserve"> equilibrium</w:t>
      </w:r>
      <w:r w:rsidR="00937278" w:rsidRPr="00911DBA">
        <w:rPr>
          <w:shd w:val="clear" w:color="auto" w:fill="FFFFFF"/>
        </w:rPr>
        <w:t>.</w:t>
      </w:r>
    </w:p>
    <w:p w14:paraId="7F82DC5A" w14:textId="187A1A70" w:rsidR="00937278" w:rsidRPr="00911DBA" w:rsidRDefault="00522317" w:rsidP="00937278">
      <w:pPr>
        <w:rPr>
          <w:rFonts w:eastAsiaTheme="minorEastAsia"/>
          <w:shd w:val="clear" w:color="auto" w:fill="FFFFFF"/>
        </w:rPr>
      </w:pPr>
      <w:r w:rsidRPr="00911DBA">
        <w:rPr>
          <w:noProof/>
        </w:rPr>
        <mc:AlternateContent>
          <mc:Choice Requires="wps">
            <w:drawing>
              <wp:anchor distT="0" distB="0" distL="114300" distR="114300" simplePos="0" relativeHeight="251806720" behindDoc="0" locked="0" layoutInCell="1" allowOverlap="1" wp14:anchorId="26C46EE8" wp14:editId="07310158">
                <wp:simplePos x="0" y="0"/>
                <wp:positionH relativeFrom="column">
                  <wp:posOffset>736600</wp:posOffset>
                </wp:positionH>
                <wp:positionV relativeFrom="paragraph">
                  <wp:posOffset>4335145</wp:posOffset>
                </wp:positionV>
                <wp:extent cx="41554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4155440" cy="635"/>
                        </a:xfrm>
                        <a:prstGeom prst="rect">
                          <a:avLst/>
                        </a:prstGeom>
                        <a:solidFill>
                          <a:prstClr val="white"/>
                        </a:solidFill>
                        <a:ln>
                          <a:noFill/>
                        </a:ln>
                      </wps:spPr>
                      <wps:txbx>
                        <w:txbxContent>
                          <w:p w14:paraId="4866ED33" w14:textId="0F5D0452" w:rsidR="00977DC2" w:rsidRPr="00611D77" w:rsidRDefault="00977DC2" w:rsidP="00D300C4">
                            <w:pPr>
                              <w:pStyle w:val="Caption"/>
                              <w:jc w:val="center"/>
                              <w:rPr>
                                <w:noProof/>
                                <w:color w:val="auto"/>
                                <w:sz w:val="36"/>
                                <w:szCs w:val="36"/>
                              </w:rPr>
                            </w:pPr>
                            <w:bookmarkStart w:id="103" w:name="_Toc52980534"/>
                            <w:bookmarkStart w:id="104" w:name="_Toc5435738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E97BB6">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E97BB6">
                              <w:rPr>
                                <w:noProof/>
                                <w:color w:val="auto"/>
                                <w:sz w:val="24"/>
                                <w:szCs w:val="24"/>
                              </w:rPr>
                              <w:t>2</w:t>
                            </w:r>
                            <w:r>
                              <w:rPr>
                                <w:color w:val="auto"/>
                                <w:sz w:val="24"/>
                                <w:szCs w:val="24"/>
                              </w:rPr>
                              <w:fldChar w:fldCharType="end"/>
                            </w:r>
                            <w:r w:rsidRPr="00611D77">
                              <w:rPr>
                                <w:color w:val="auto"/>
                                <w:sz w:val="24"/>
                                <w:szCs w:val="24"/>
                              </w:rPr>
                              <w:t xml:space="preserve"> </w:t>
                            </w:r>
                            <w:r>
                              <w:rPr>
                                <w:color w:val="auto"/>
                                <w:sz w:val="24"/>
                                <w:szCs w:val="24"/>
                              </w:rPr>
                              <w:t xml:space="preserve">Conditional </w:t>
                            </w:r>
                            <w:r w:rsidRPr="00611D77">
                              <w:rPr>
                                <w:color w:val="auto"/>
                                <w:sz w:val="24"/>
                                <w:szCs w:val="24"/>
                              </w:rPr>
                              <w:t>GAN Architecture</w:t>
                            </w:r>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58pt;margin-top:341.35pt;width:327.2pt;height:.05pt;z-index:251806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" stroked="f">
                <v:textbox style="mso-fit-shape-to-text:t" inset="0,0,0,0">
                  <w:txbxContent>
                    <w:p w14:paraId="4866ED33" w14:textId="0F5D0452" w:rsidR="00977DC2" w:rsidRPr="00611D77" w:rsidRDefault="00977DC2" w:rsidP="00D300C4">
                      <w:pPr>
                        <w:pStyle w:val="Caption"/>
                        <w:jc w:val="center"/>
                        <w:rPr>
                          <w:noProof/>
                          <w:color w:val="auto"/>
                          <w:sz w:val="36"/>
                          <w:szCs w:val="36"/>
                        </w:rPr>
                      </w:pPr>
                      <w:bookmarkStart w:id="105" w:name="_Toc52980534"/>
                      <w:bookmarkStart w:id="106" w:name="_Toc5435738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E97BB6">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E97BB6">
                        <w:rPr>
                          <w:noProof/>
                          <w:color w:val="auto"/>
                          <w:sz w:val="24"/>
                          <w:szCs w:val="24"/>
                        </w:rPr>
                        <w:t>2</w:t>
                      </w:r>
                      <w:r>
                        <w:rPr>
                          <w:color w:val="auto"/>
                          <w:sz w:val="24"/>
                          <w:szCs w:val="24"/>
                        </w:rPr>
                        <w:fldChar w:fldCharType="end"/>
                      </w:r>
                      <w:r w:rsidRPr="00611D77">
                        <w:rPr>
                          <w:color w:val="auto"/>
                          <w:sz w:val="24"/>
                          <w:szCs w:val="24"/>
                        </w:rPr>
                        <w:t xml:space="preserve"> </w:t>
                      </w:r>
                      <w:r>
                        <w:rPr>
                          <w:color w:val="auto"/>
                          <w:sz w:val="24"/>
                          <w:szCs w:val="24"/>
                        </w:rPr>
                        <w:t xml:space="preserve">Conditional </w:t>
                      </w:r>
                      <w:r w:rsidRPr="00611D77">
                        <w:rPr>
                          <w:color w:val="auto"/>
                          <w:sz w:val="24"/>
                          <w:szCs w:val="24"/>
                        </w:rPr>
                        <w:t>GAN Architecture</w:t>
                      </w:r>
                      <w:bookmarkEnd w:id="105"/>
                      <w:bookmarkEnd w:id="106"/>
                    </w:p>
                  </w:txbxContent>
                </v:textbox>
                <w10:wrap type="topAndBottom"/>
              </v:shape>
            </w:pict>
          </mc:Fallback>
        </mc:AlternateContent>
      </w:r>
      <w:r w:rsidRPr="00911DBA">
        <w:rPr>
          <w:noProof/>
        </w:rPr>
        <w:drawing>
          <wp:anchor distT="0" distB="0" distL="114300" distR="114300" simplePos="0" relativeHeight="251687936" behindDoc="0" locked="0" layoutInCell="1" allowOverlap="1" wp14:anchorId="04DCECCF" wp14:editId="696D51ED">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911DBA">
        <w:rPr>
          <w:shd w:val="clear" w:color="auto" w:fill="FFFFFF"/>
        </w:rPr>
        <w:t xml:space="preserve">GAN is based on </w:t>
      </w:r>
      <w:r w:rsidR="00C41426" w:rsidRPr="00911DBA">
        <w:rPr>
          <w:shd w:val="clear" w:color="auto" w:fill="FFFFFF"/>
        </w:rPr>
        <w:t xml:space="preserve">the </w:t>
      </w:r>
      <w:r w:rsidR="00937278" w:rsidRPr="00911DBA">
        <w:rPr>
          <w:shd w:val="clear" w:color="auto" w:fill="FFFFFF"/>
        </w:rPr>
        <w:t xml:space="preserve">adversarial game between two networks. In short, if </w:t>
      </w:r>
      <w:r w:rsidR="00C41426" w:rsidRPr="00911DBA">
        <w:rPr>
          <w:shd w:val="clear" w:color="auto" w:fill="FFFFFF"/>
        </w:rPr>
        <w:t xml:space="preserve">the </w:t>
      </w:r>
      <w:r w:rsidR="00937278" w:rsidRPr="00911DBA">
        <w:rPr>
          <w:shd w:val="clear" w:color="auto" w:fill="FFFFFF"/>
        </w:rPr>
        <w:t xml:space="preserve">Generator wins the Discriminator loses and </w:t>
      </w:r>
      <w:r w:rsidR="0051074A" w:rsidRPr="00911DBA">
        <w:rPr>
          <w:shd w:val="clear" w:color="auto" w:fill="FFFFFF"/>
        </w:rPr>
        <w:t>vice</w:t>
      </w:r>
      <w:r w:rsidR="00937278" w:rsidRPr="00911DBA">
        <w:rPr>
          <w:shd w:val="clear" w:color="auto" w:fill="FFFFFF"/>
        </w:rPr>
        <w:t xml:space="preserve"> versa </w:t>
      </w:r>
      <w:r w:rsidR="0048140C" w:rsidRPr="00911DBA">
        <w:rPr>
          <w:shd w:val="clear" w:color="auto" w:fill="FFFFFF"/>
        </w:rPr>
        <w:t>i</w:t>
      </w:r>
      <w:r w:rsidR="00937278" w:rsidRPr="00911DBA">
        <w:rPr>
          <w:shd w:val="clear" w:color="auto" w:fill="FFFFFF"/>
        </w:rPr>
        <w:t>f the other wins</w:t>
      </w:r>
      <w:r w:rsidR="00AF2EDA" w:rsidRPr="00911DBA">
        <w:rPr>
          <w:shd w:val="clear" w:color="auto" w:fill="FFFFFF"/>
        </w:rPr>
        <w:t>. In-game theory, the Generative network converges when the generator and the discriminator hit the Nash equilibrium.</w:t>
      </w:r>
      <w:r w:rsidR="00937278" w:rsidRPr="00911DBA">
        <w:rPr>
          <w:shd w:val="clear" w:color="auto" w:fill="FFFFFF"/>
        </w:rPr>
        <w:t xml:space="preserve"> </w:t>
      </w:r>
      <w:r w:rsidR="00A52B45" w:rsidRPr="00911DBA">
        <w:rPr>
          <w:shd w:val="clear" w:color="auto" w:fill="FFFFFF"/>
        </w:rPr>
        <w:t>This is the optimum point for the GAN loss min</w:t>
      </w:r>
      <w:r w:rsidR="00B643AF" w:rsidRPr="00911DBA">
        <w:rPr>
          <w:shd w:val="clear" w:color="auto" w:fill="FFFFFF"/>
        </w:rPr>
        <w:t>-</w:t>
      </w:r>
      <w:r w:rsidR="00A52B45" w:rsidRPr="00911DBA">
        <w:rPr>
          <w:shd w:val="clear" w:color="auto" w:fill="FFFFFF"/>
        </w:rPr>
        <w:t>max function e</w:t>
      </w:r>
      <w:r w:rsidR="00ED2254" w:rsidRPr="00911DBA">
        <w:rPr>
          <w:shd w:val="clear" w:color="auto" w:fill="FFFFFF"/>
        </w:rPr>
        <w:t>q(2.</w:t>
      </w:r>
      <w:r w:rsidR="00A52B45" w:rsidRPr="00911DBA">
        <w:rPr>
          <w:shd w:val="clear" w:color="auto" w:fill="FFFFFF"/>
        </w:rPr>
        <w:t>1).</w:t>
      </w:r>
      <w:r w:rsidR="005709BF" w:rsidRPr="00911DBA">
        <w:rPr>
          <w:shd w:val="clear" w:color="auto" w:fill="FFFFFF"/>
        </w:rPr>
        <w:t xml:space="preserve"> </w:t>
      </w:r>
      <w:r w:rsidR="00937278" w:rsidRPr="00911DBA">
        <w:rPr>
          <w:shd w:val="clear" w:color="auto" w:fill="FFFFFF"/>
        </w:rPr>
        <w:t>Regarding</w:t>
      </w:r>
      <w:r w:rsidR="005709BF" w:rsidRPr="00911DBA">
        <w:rPr>
          <w:shd w:val="clear" w:color="auto" w:fill="FFFFFF"/>
        </w:rPr>
        <w:t xml:space="preserve"> </w:t>
      </w:r>
      <w:r w:rsidR="00937278" w:rsidRPr="00911DBA">
        <w:rPr>
          <w:shd w:val="clear" w:color="auto" w:fill="FFFFFF"/>
        </w:rPr>
        <w:t xml:space="preserve">GAN </w:t>
      </w:r>
      <w:r w:rsidR="004F15CA" w:rsidRPr="00911DBA">
        <w:rPr>
          <w:shd w:val="clear" w:color="auto" w:fill="FFFFFF"/>
        </w:rPr>
        <w:t xml:space="preserve">at </w:t>
      </w:r>
      <w:r w:rsidR="00BE3DA3" w:rsidRPr="00911DBA">
        <w:rPr>
          <w:shd w:val="clear" w:color="auto" w:fill="FFFFFF"/>
        </w:rPr>
        <w:t>Nash</w:t>
      </w:r>
      <w:r w:rsidR="00937278" w:rsidRPr="00911DBA">
        <w:rPr>
          <w:shd w:val="clear" w:color="auto" w:fill="FFFFFF"/>
        </w:rPr>
        <w:t xml:space="preserve"> equilibrium</w:t>
      </w:r>
      <w:r w:rsidR="004F15CA" w:rsidRPr="00911DBA">
        <w:rPr>
          <w:shd w:val="clear" w:color="auto" w:fill="FFFFFF"/>
        </w:rPr>
        <w:t xml:space="preserve"> discriminator no longer able to distinguish between real and fake samples so it randomly </w:t>
      </w:r>
      <w:r w:rsidR="00E41AA0" w:rsidRPr="00911DBA">
        <w:rPr>
          <w:shd w:val="clear" w:color="auto" w:fill="FFFFFF"/>
        </w:rPr>
        <w:t>classifies</w:t>
      </w:r>
      <w:r w:rsidR="004F15CA" w:rsidRPr="00911DBA">
        <w:rPr>
          <w:shd w:val="clear" w:color="auto" w:fill="FFFFFF"/>
        </w:rPr>
        <w:t xml:space="preserve"> </w:t>
      </w:r>
      <m:oMath>
        <m:r>
          <w:rPr>
            <w:rFonts w:ascii="Cambria Math" w:hAnsi="Cambria Math"/>
            <w:shd w:val="clear" w:color="auto" w:fill="FFFFFF"/>
          </w:rPr>
          <m:t xml:space="preserve">(accuracy = 50%).  </m:t>
        </m:r>
      </m:oMath>
    </w:p>
    <w:p w14:paraId="143A02D2" w14:textId="3E424662" w:rsidR="00522317" w:rsidRPr="00911DBA" w:rsidRDefault="00522317" w:rsidP="00522317">
      <w:pPr>
        <w:jc w:val="center"/>
      </w:pPr>
      <w:r w:rsidRPr="00911DBA">
        <w:rPr>
          <w:shd w:val="clear" w:color="auto" w:fill="FFFFFF"/>
        </w:rPr>
        <w:t>Source: Adapted from</w:t>
      </w:r>
      <w:r w:rsidRPr="00911DBA">
        <w:rPr>
          <w:shd w:val="clear" w:color="auto" w:fill="FFFFFF"/>
        </w:rPr>
        <w:fldChar w:fldCharType="begin" w:fldLock="1"/>
      </w:r>
      <w:r w:rsidR="009F06B1">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2]","plainTextFormattedCitation":"[22]","previouslyFormattedCitation":"[22]"},"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22]</w:t>
      </w:r>
      <w:r w:rsidRPr="00911DBA">
        <w:rPr>
          <w:shd w:val="clear" w:color="auto" w:fill="FFFFFF"/>
        </w:rPr>
        <w:fldChar w:fldCharType="end"/>
      </w:r>
    </w:p>
    <w:p w14:paraId="49829B0D" w14:textId="754DF4AF" w:rsidR="000A4DF4" w:rsidRPr="00911DBA" w:rsidRDefault="000A4DF4" w:rsidP="00BC6457">
      <w:pPr>
        <w:pStyle w:val="Heading3"/>
        <w:rPr>
          <w:shd w:val="clear" w:color="auto" w:fill="FFFFFF"/>
        </w:rPr>
      </w:pPr>
      <w:bookmarkStart w:id="107" w:name="_Toc52981525"/>
      <w:bookmarkStart w:id="108" w:name="_Toc54363759"/>
      <w:r w:rsidRPr="00911DBA">
        <w:rPr>
          <w:shd w:val="clear" w:color="auto" w:fill="FFFFFF"/>
        </w:rPr>
        <w:t>Conditional GAN</w:t>
      </w:r>
      <w:bookmarkEnd w:id="107"/>
      <w:bookmarkEnd w:id="108"/>
    </w:p>
    <w:p w14:paraId="6D0CD7D2" w14:textId="719D8CD3" w:rsidR="00543255" w:rsidRPr="00911DBA" w:rsidRDefault="00DA5D65" w:rsidP="006031A9">
      <w:pPr>
        <w:rPr>
          <w:shd w:val="clear" w:color="auto" w:fill="FFFFFF"/>
        </w:rPr>
      </w:pPr>
      <w:r w:rsidRPr="00911DBA">
        <w:rPr>
          <w:shd w:val="clear" w:color="auto" w:fill="FFFFFF"/>
        </w:rPr>
        <w:t xml:space="preserve">Even though GAN models are able to produce new random possible examples for sample data, </w:t>
      </w:r>
      <w:r w:rsidR="00FB6092" w:rsidRPr="00911DBA">
        <w:rPr>
          <w:shd w:val="clear" w:color="auto" w:fill="FFFFFF"/>
        </w:rPr>
        <w:t>t</w:t>
      </w:r>
      <w:r w:rsidR="00AC182F" w:rsidRPr="00911DBA">
        <w:rPr>
          <w:shd w:val="clear" w:color="auto" w:fill="FFFFFF"/>
        </w:rPr>
        <w:t xml:space="preserve">here is no way to identify the types of images generated. However, in order to imitate </w:t>
      </w:r>
      <w:r w:rsidR="00AC182F" w:rsidRPr="00911DBA">
        <w:rPr>
          <w:shd w:val="clear" w:color="auto" w:fill="FFFFFF"/>
        </w:rPr>
        <w:lastRenderedPageBreak/>
        <w:t>the original data set and images, the network seeks to define the composite relation between the latent space inputs in the generator.</w:t>
      </w:r>
      <w:r w:rsidR="00543255" w:rsidRPr="00911DBA">
        <w:rPr>
          <w:shd w:val="clear" w:color="auto" w:fill="FFFFFF"/>
        </w:rPr>
        <w:fldChar w:fldCharType="begin" w:fldLock="1"/>
      </w:r>
      <w:r w:rsidR="009F06B1">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11], [23]","plainTextFormattedCitation":"[11], [23]","previouslyFormattedCitation":"[11], [23]"},"properties":{"noteIndex":0},"schema":"https://github.com/citation-style-language/schema/raw/master/csl-citation.json"}</w:instrText>
      </w:r>
      <w:r w:rsidR="00543255" w:rsidRPr="00911DBA">
        <w:rPr>
          <w:shd w:val="clear" w:color="auto" w:fill="FFFFFF"/>
        </w:rPr>
        <w:fldChar w:fldCharType="separate"/>
      </w:r>
      <w:r w:rsidR="00B56E1E" w:rsidRPr="00B56E1E">
        <w:rPr>
          <w:noProof/>
          <w:shd w:val="clear" w:color="auto" w:fill="FFFFFF"/>
        </w:rPr>
        <w:t>[11], [23]</w:t>
      </w:r>
      <w:r w:rsidR="00543255" w:rsidRPr="00911DBA">
        <w:rPr>
          <w:shd w:val="clear" w:color="auto" w:fill="FFFFFF"/>
        </w:rPr>
        <w:fldChar w:fldCharType="end"/>
      </w:r>
      <w:r w:rsidR="006031A9" w:rsidRPr="00911DBA">
        <w:rPr>
          <w:shd w:val="clear" w:color="auto" w:fill="FFFFFF"/>
        </w:rPr>
        <w:t>.</w:t>
      </w:r>
      <w:r w:rsidR="0017203F" w:rsidRPr="00911DBA">
        <w:rPr>
          <w:shd w:val="clear" w:color="auto" w:fill="FFFFFF"/>
        </w:rPr>
        <w:t xml:space="preserve"> </w:t>
      </w:r>
    </w:p>
    <w:p w14:paraId="35365B96" w14:textId="46177545" w:rsidR="006031A9" w:rsidRPr="00911DBA" w:rsidRDefault="00543255" w:rsidP="006031A9">
      <w:r w:rsidRPr="00911DBA">
        <w:t>Mirza et al</w:t>
      </w:r>
      <w:r w:rsidR="00F76852" w:rsidRPr="00911DBA">
        <w:t>.</w:t>
      </w:r>
      <w:r w:rsidRPr="00911DBA">
        <w:t xml:space="preserve"> </w:t>
      </w:r>
      <w:r w:rsidR="00F14434" w:rsidRPr="00911DBA">
        <w:t xml:space="preserve">propose </w:t>
      </w:r>
      <w:r w:rsidR="0017203F" w:rsidRPr="00911DBA">
        <w:t xml:space="preserve">The conditional generative adversarial network, or cGAN </w:t>
      </w:r>
      <w:r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Pr="00911DBA">
        <w:fldChar w:fldCharType="separate"/>
      </w:r>
      <w:r w:rsidR="00C077EB" w:rsidRPr="00911DBA">
        <w:rPr>
          <w:noProof/>
        </w:rPr>
        <w:t>[12]</w:t>
      </w:r>
      <w:r w:rsidRPr="00911DBA">
        <w:fldChar w:fldCharType="end"/>
      </w:r>
      <w:r w:rsidRPr="00911DBA">
        <w:t xml:space="preserve"> </w:t>
      </w:r>
      <w:r w:rsidR="0017203F" w:rsidRPr="00911DBA">
        <w:t xml:space="preserve">for short, </w:t>
      </w:r>
      <w:r w:rsidR="00F14434" w:rsidRPr="00911DBA">
        <w:t xml:space="preserve">which </w:t>
      </w:r>
      <w:r w:rsidR="0017203F" w:rsidRPr="00911DBA">
        <w:t xml:space="preserve">is a type of GAN that involves the conditional generation of images by a generator model. </w:t>
      </w:r>
      <w:r w:rsidR="00D5615C" w:rsidRPr="00911DBA">
        <w:t>Image generation can be based on the label of the class</w:t>
      </w:r>
      <w:r w:rsidR="0087636F" w:rsidRPr="00911DBA">
        <w:t xml:space="preserve"> </w:t>
      </w:r>
      <w:r w:rsidR="00106259" w:rsidRPr="00911DBA">
        <w:rPr>
          <w:rStyle w:val="FootnoteReference"/>
        </w:rPr>
        <w:footnoteReference w:id="2"/>
      </w:r>
      <w:r w:rsidR="00F76852" w:rsidRPr="00911DBA">
        <w:t>.</w:t>
      </w:r>
      <w:r w:rsidR="0017203F" w:rsidRPr="00911DBA">
        <w:t xml:space="preserve"> </w:t>
      </w:r>
      <w:r w:rsidR="008C3FC6" w:rsidRPr="00911DBA">
        <w:t>It requires the Generator network to produce only the target class of frames of a given form by a conditional variable.</w:t>
      </w:r>
      <w:r w:rsidR="00A37FBD" w:rsidRPr="00911DBA">
        <w:t xml:space="preserve"> </w:t>
      </w:r>
      <w:r w:rsidR="004E609C" w:rsidRPr="00911DBA">
        <w:t>The c</w:t>
      </w:r>
      <w:r w:rsidR="00A37FBD" w:rsidRPr="00911DBA">
        <w:t xml:space="preserve">onditional variable </w:t>
      </w:r>
      <m:oMath>
        <m:r>
          <w:rPr>
            <w:rFonts w:ascii="Cambria Math" w:hAnsi="Cambria Math"/>
          </w:rPr>
          <m:t>C</m:t>
        </m:r>
      </m:oMath>
      <w:r w:rsidR="00A37FBD" w:rsidRPr="00911DBA">
        <w:t xml:space="preserve"> is fade to the generator and discriminator networks as shown in </w:t>
      </w:r>
      <w:r w:rsidR="00D300C4" w:rsidRPr="00911DBA">
        <w:t>F</w:t>
      </w:r>
      <w:r w:rsidR="00A37FBD" w:rsidRPr="00911DBA">
        <w:t>igure</w:t>
      </w:r>
      <w:r w:rsidR="006172E9" w:rsidRPr="00911DBA">
        <w:t xml:space="preserve"> </w:t>
      </w:r>
      <w:r w:rsidR="002258A6" w:rsidRPr="00911DBA">
        <w:t>2</w:t>
      </w:r>
      <w:r w:rsidR="00297E2A" w:rsidRPr="00911DBA">
        <w:t>-</w:t>
      </w:r>
      <w:r w:rsidR="002258A6" w:rsidRPr="00911DBA">
        <w:t>2</w:t>
      </w:r>
      <w:r w:rsidR="006172E9" w:rsidRPr="00911DBA">
        <w:t xml:space="preserve"> above. </w:t>
      </w:r>
      <w:r w:rsidR="00BC384B" w:rsidRPr="00911DBA">
        <w:t xml:space="preserve">This work unlocks </w:t>
      </w:r>
      <w:r w:rsidR="00540C45" w:rsidRPr="00911DBA">
        <w:t>opportunities</w:t>
      </w:r>
      <w:r w:rsidR="008009DE" w:rsidRPr="00911DBA">
        <w:t xml:space="preserve"> for </w:t>
      </w:r>
      <w:r w:rsidR="0020199D" w:rsidRPr="00911DBA">
        <w:t>many</w:t>
      </w:r>
      <w:r w:rsidR="008009DE" w:rsidRPr="00911DBA">
        <w:t xml:space="preserve"> fascinating research topic</w:t>
      </w:r>
      <w:r w:rsidR="002D5821" w:rsidRPr="00911DBA">
        <w:t xml:space="preserve"> </w:t>
      </w:r>
      <w:r w:rsidR="00943DD0" w:rsidRPr="00911DBA">
        <w:t>like</w:t>
      </w:r>
      <w:r w:rsidR="008009DE" w:rsidRPr="00911DBA">
        <w:t xml:space="preserve"> </w:t>
      </w:r>
      <w:r w:rsidR="00507715" w:rsidRPr="00911DBA">
        <w:t>image-to-image</w:t>
      </w:r>
      <w:r w:rsidR="008009DE" w:rsidRPr="00911DBA">
        <w:t xml:space="preserve"> translation</w:t>
      </w:r>
      <w:r w:rsidR="00A16E7D" w:rsidRPr="00911DBA">
        <w:t>, style transfer</w:t>
      </w:r>
      <w:r w:rsidR="008009DE" w:rsidRPr="00911DBA">
        <w:t xml:space="preserve"> and video </w:t>
      </w:r>
      <w:r w:rsidR="00540C45" w:rsidRPr="00911DBA">
        <w:t>retargeting</w:t>
      </w:r>
      <w:r w:rsidR="008009DE" w:rsidRPr="00911DBA">
        <w:t xml:space="preserve"> </w:t>
      </w:r>
      <w:r w:rsidR="00364310" w:rsidRPr="00911DBA">
        <w:fldChar w:fldCharType="begin" w:fldLock="1"/>
      </w:r>
      <w:r w:rsidR="00C077EB"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fb26b59-e72b-4693-a61c-572e14d930ea"]}],"mendeley":{"formattedCitation":"[1], [3]","plainTextFormattedCitation":"[1], [3]","previouslyFormattedCitation":"[1], [3]"},"properties":{"noteIndex":0},"schema":"https://github.com/citation-style-language/schema/raw/master/csl-citation.json"}</w:instrText>
      </w:r>
      <w:r w:rsidR="00364310" w:rsidRPr="00911DBA">
        <w:fldChar w:fldCharType="separate"/>
      </w:r>
      <w:r w:rsidR="00C077EB" w:rsidRPr="00911DBA">
        <w:rPr>
          <w:noProof/>
        </w:rPr>
        <w:t>[1], [3]</w:t>
      </w:r>
      <w:r w:rsidR="00364310" w:rsidRPr="00911DBA">
        <w:fldChar w:fldCharType="end"/>
      </w:r>
      <w:r w:rsidR="006B6ACC" w:rsidRPr="00911DBA">
        <w:t>.</w:t>
      </w:r>
      <w:r w:rsidR="00F649F9" w:rsidRPr="00911DBA">
        <w:t xml:space="preserve"> </w:t>
      </w:r>
      <w:r w:rsidR="00C41426" w:rsidRPr="00911DBA">
        <w:t>The n</w:t>
      </w:r>
      <w:r w:rsidR="00F649F9" w:rsidRPr="00911DBA">
        <w:t xml:space="preserve">ext section will </w:t>
      </w:r>
      <w:r w:rsidR="003C1A97" w:rsidRPr="00911DBA">
        <w:t>discourse</w:t>
      </w:r>
      <w:r w:rsidR="00F649F9" w:rsidRPr="00911DBA">
        <w:t xml:space="preserve"> about </w:t>
      </w:r>
      <w:r w:rsidR="00507715" w:rsidRPr="00911DBA">
        <w:t>Image-to-image</w:t>
      </w:r>
      <w:r w:rsidR="00F649F9" w:rsidRPr="00911DBA">
        <w:t xml:space="preserve"> translation.</w:t>
      </w:r>
      <w:r w:rsidR="00364310" w:rsidRPr="00911DBA">
        <w:t xml:space="preserve"> </w:t>
      </w:r>
      <w:r w:rsidR="006172E9" w:rsidRPr="00911DBA">
        <w:t xml:space="preserve"> </w:t>
      </w:r>
    </w:p>
    <w:p w14:paraId="127CA14C" w14:textId="75CD8993" w:rsidR="002577E7" w:rsidRPr="00911DBA" w:rsidRDefault="002577E7" w:rsidP="00B05706">
      <w:pPr>
        <w:pStyle w:val="Heading2"/>
      </w:pPr>
      <w:bookmarkStart w:id="109" w:name="_Toc52981526"/>
      <w:bookmarkStart w:id="110" w:name="_Toc54363760"/>
      <w:r w:rsidRPr="00911DBA">
        <w:t>Image-to-Image Translation</w:t>
      </w:r>
      <w:bookmarkEnd w:id="109"/>
      <w:bookmarkEnd w:id="110"/>
    </w:p>
    <w:p w14:paraId="31E423C9" w14:textId="60B5E292" w:rsidR="00DE598A" w:rsidRPr="00911DBA" w:rsidRDefault="00093308" w:rsidP="000922E4">
      <w:r w:rsidRPr="00911DBA">
        <w:t xml:space="preserve">Let start </w:t>
      </w:r>
      <w:r w:rsidR="00FB6092" w:rsidRPr="00911DBA">
        <w:t>with</w:t>
      </w:r>
      <w:r w:rsidRPr="00911DBA">
        <w:t xml:space="preserve"> Abto software AI software company </w:t>
      </w:r>
      <w:r w:rsidR="00F40284" w:rsidRPr="00911DBA">
        <w:t xml:space="preserve">from Europe </w:t>
      </w:r>
      <w:r w:rsidRPr="00911DBA">
        <w:t xml:space="preserve">say about </w:t>
      </w:r>
      <w:r w:rsidR="00FB6092" w:rsidRPr="00911DBA">
        <w:t xml:space="preserve">the </w:t>
      </w:r>
      <w:r w:rsidR="0048140C" w:rsidRPr="00911DBA">
        <w:t>image-to-</w:t>
      </w:r>
      <w:r w:rsidR="00721584" w:rsidRPr="00911DBA">
        <w:t>image transfer</w:t>
      </w:r>
      <w:r w:rsidRPr="00911DBA">
        <w:t xml:space="preserve"> when they announce </w:t>
      </w:r>
      <w:r w:rsidR="00075487" w:rsidRPr="00911DBA">
        <w:t>their</w:t>
      </w:r>
      <w:r w:rsidRPr="00911DBA">
        <w:t xml:space="preserve"> research product </w:t>
      </w:r>
      <w:r w:rsidRPr="00911DBA">
        <w:rPr>
          <w:i/>
          <w:iCs/>
        </w:rPr>
        <w:t>“you may hear A magician can make his trick with just a wave of a magic wand, but its old news. Here in our lab</w:t>
      </w:r>
      <w:r w:rsidR="00C41426" w:rsidRPr="00911DBA">
        <w:rPr>
          <w:i/>
          <w:iCs/>
        </w:rPr>
        <w:t>,</w:t>
      </w:r>
      <w:r w:rsidRPr="00911DBA">
        <w:rPr>
          <w:i/>
          <w:iCs/>
        </w:rPr>
        <w:t xml:space="preserve"> our engineers can make their magic with just one click! Interested</w:t>
      </w:r>
      <w:r w:rsidR="00CD7D41" w:rsidRPr="00911DBA">
        <w:rPr>
          <w:i/>
          <w:iCs/>
        </w:rPr>
        <w:t>,</w:t>
      </w:r>
      <w:r w:rsidRPr="00911DBA">
        <w:rPr>
          <w:i/>
          <w:iCs/>
        </w:rPr>
        <w:t xml:space="preserve"> how the same winter landscape would look in summer” </w:t>
      </w:r>
      <w:r w:rsidRPr="00911DBA">
        <w:rPr>
          <w:i/>
          <w:iCs/>
        </w:rPr>
        <w:fldChar w:fldCharType="begin" w:fldLock="1"/>
      </w:r>
      <w:r w:rsidR="009F06B1">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4]","plainTextFormattedCitation":"[24]","previouslyFormattedCitation":"[24]"},"properties":{"noteIndex":0},"schema":"https://github.com/citation-style-language/schema/raw/master/csl-citation.json"}</w:instrText>
      </w:r>
      <w:r w:rsidRPr="00911DBA">
        <w:rPr>
          <w:i/>
          <w:iCs/>
        </w:rPr>
        <w:fldChar w:fldCharType="separate"/>
      </w:r>
      <w:r w:rsidR="00B56E1E" w:rsidRPr="00B56E1E">
        <w:rPr>
          <w:iCs/>
          <w:noProof/>
        </w:rPr>
        <w:t>[24]</w:t>
      </w:r>
      <w:r w:rsidRPr="00911DBA">
        <w:rPr>
          <w:i/>
          <w:iCs/>
        </w:rPr>
        <w:fldChar w:fldCharType="end"/>
      </w:r>
      <w:r w:rsidR="00A71873" w:rsidRPr="00911DBA">
        <w:rPr>
          <w:i/>
          <w:iCs/>
        </w:rPr>
        <w:t xml:space="preserve"> </w:t>
      </w:r>
      <w:r w:rsidR="00AB0D22" w:rsidRPr="00911DBA">
        <w:t xml:space="preserve">I was wondering </w:t>
      </w:r>
      <w:r w:rsidR="00101E57" w:rsidRPr="00911DBA">
        <w:t>too</w:t>
      </w:r>
      <w:r w:rsidR="00721584" w:rsidRPr="00911DBA">
        <w:t>,</w:t>
      </w:r>
      <w:r w:rsidR="00AB0D22" w:rsidRPr="00911DBA">
        <w:t xml:space="preserve"> winter to summer </w:t>
      </w:r>
      <w:r w:rsidR="00D300C4" w:rsidRPr="00911DBA">
        <w:t>ab</w:t>
      </w:r>
      <w:r w:rsidR="00AB0D22" w:rsidRPr="00911DBA">
        <w:t>solutely fascinating</w:t>
      </w:r>
      <w:r w:rsidR="00721584" w:rsidRPr="00911DBA">
        <w:t>.</w:t>
      </w:r>
      <w:r w:rsidR="00AB0D22" w:rsidRPr="00911DBA">
        <w:t xml:space="preserve"> </w:t>
      </w:r>
    </w:p>
    <w:p w14:paraId="064A5719" w14:textId="5ABEFE57" w:rsidR="00392A29" w:rsidRPr="00911DBA" w:rsidRDefault="007B483B" w:rsidP="00392A29">
      <w:r w:rsidRPr="00911DBA">
        <w:t>R</w:t>
      </w:r>
      <w:r w:rsidR="00BD366F" w:rsidRPr="00911DBA">
        <w:t xml:space="preserve">ecent advancements in GANs </w:t>
      </w:r>
      <w:r w:rsidR="00BD366F"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BD366F" w:rsidRPr="00911DBA">
        <w:fldChar w:fldCharType="separate"/>
      </w:r>
      <w:r w:rsidR="00C077EB" w:rsidRPr="00911DBA">
        <w:rPr>
          <w:noProof/>
        </w:rPr>
        <w:t>[11]</w:t>
      </w:r>
      <w:r w:rsidR="00BD366F" w:rsidRPr="00911DBA">
        <w:fldChar w:fldCharType="end"/>
      </w:r>
      <w:r w:rsidR="00BD366F" w:rsidRPr="00911DBA">
        <w:t xml:space="preserve"> empowers </w:t>
      </w:r>
      <w:r w:rsidR="00721584" w:rsidRPr="00911DBA">
        <w:t xml:space="preserve">image-to-image </w:t>
      </w:r>
      <w:r w:rsidR="00BD366F" w:rsidRPr="00911DBA">
        <w:t xml:space="preserve">transfer models to create realistically looking </w:t>
      </w:r>
      <w:r w:rsidR="00BD366F" w:rsidRPr="00911DBA">
        <w:fldChar w:fldCharType="begin" w:fldLock="1"/>
      </w:r>
      <w:r w:rsidR="009F06B1">
        <w:instrText>ADDIN CSL_CITATION {"citationItems":[{"id":"ITEM-1","itemData":{"author":[{"dropping-particle":"","family":"Choi","given":"Yunjey","non-dropping-particle":"","parse-names":false,"suffix":""},{"dropping-particle":"","family":"Choi","given":"Min-Je","non-dropping-particle":"","parse-names":false,"suffix":""},{"dropping-particle":"","family":"Kim","given":"Munyoung","non-dropping-particle":"","parse-names":false,"suffix":""},{"dropping-particle":"","family":"Ha","given":"Jung-Woo","non-dropping-particle":"","parse-names":false,"suffix":""},{"dropping-particle":"","family":"Kim","given":"Sunghun","non-dropping-particle":"","parse-names":false,"suffix":""},{"dropping-particle":"","family":"Choo","given":"Jaegul","non-dropping-particle":"","parse-names":false,"suffix":""}],"container-title":"CoRR","id":"ITEM-1","issued":{"date-parts":[["2017"]]},"title":"StarGAN: Unified Generative Adversarial Networks for Multi-Domain Image-to-Image Translation","type":"article-journal","volume":"abs/1711.0"},"uris":["http://www.mendeley.com/documents/?uuid=1460a3db-1c79-4adf-8a33-cf59cebd9a86"]},{"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fb26b59-e72b-4693-a61c-572e14d930ea"]}],"mendeley":{"formattedCitation":"[2], [3], [25], [26]","plainTextFormattedCitation":"[2], [3], [25], [26]","previouslyFormattedCitation":"[2], [3], [25], [26]"},"properties":{"noteIndex":0},"schema":"https://github.com/citation-style-language/schema/raw/master/csl-citation.json"}</w:instrText>
      </w:r>
      <w:r w:rsidR="00BD366F" w:rsidRPr="00911DBA">
        <w:fldChar w:fldCharType="separate"/>
      </w:r>
      <w:r w:rsidR="00B56E1E" w:rsidRPr="00B56E1E">
        <w:rPr>
          <w:noProof/>
        </w:rPr>
        <w:t>[2], [3], [25], [26]</w:t>
      </w:r>
      <w:r w:rsidR="00BD366F" w:rsidRPr="00911DBA">
        <w:fldChar w:fldCharType="end"/>
      </w:r>
      <w:r w:rsidR="00BD366F" w:rsidRPr="00911DBA">
        <w:t xml:space="preserve"> adapted image (</w:t>
      </w:r>
      <w:r w:rsidR="007D64BC" w:rsidRPr="00911DBA">
        <w:t xml:space="preserve">Figure </w:t>
      </w:r>
      <w:r w:rsidR="00F14BED" w:rsidRPr="00911DBA">
        <w:t>2-4 B</w:t>
      </w:r>
      <w:r w:rsidR="00BD366F" w:rsidRPr="00911DBA">
        <w:t xml:space="preserve"> show </w:t>
      </w:r>
      <w:r w:rsidR="00507715" w:rsidRPr="00911DBA">
        <w:t>image-to-image</w:t>
      </w:r>
      <w:r w:rsidR="00BD366F" w:rsidRPr="00911DBA">
        <w:t xml:space="preserve"> transfer from sunny to rainy).</w:t>
      </w:r>
      <w:r w:rsidR="00624A67" w:rsidRPr="00911DBA">
        <w:t xml:space="preserve"> </w:t>
      </w:r>
      <w:r w:rsidR="00FB6092" w:rsidRPr="00911DBA">
        <w:t>The i</w:t>
      </w:r>
      <w:r w:rsidR="00507715" w:rsidRPr="00911DBA">
        <w:t>mage-to-image</w:t>
      </w:r>
      <w:r w:rsidR="000922E4" w:rsidRPr="00911DBA">
        <w:t xml:space="preserve"> translation </w:t>
      </w:r>
      <w:r w:rsidR="009C166F" w:rsidRPr="00911DBA">
        <w:t>aims to learn a mapping function between the input image and out image in different domains.</w:t>
      </w:r>
      <w:r w:rsidR="00DF6529" w:rsidRPr="00911DBA">
        <w:t xml:space="preserve"> When we talk about </w:t>
      </w:r>
      <w:r w:rsidR="009C166F" w:rsidRPr="00911DBA">
        <w:t xml:space="preserve">Image-to-Image </w:t>
      </w:r>
      <w:r w:rsidR="00DF6529" w:rsidRPr="00911DBA">
        <w:t xml:space="preserve">basically </w:t>
      </w:r>
      <w:r w:rsidR="00CD479D" w:rsidRPr="00911DBA">
        <w:t>learning involves</w:t>
      </w:r>
      <w:r w:rsidR="009C166F" w:rsidRPr="00911DBA">
        <w:t xml:space="preserve"> the precise modification of an image</w:t>
      </w:r>
      <w:r w:rsidR="00BD366F" w:rsidRPr="00911DBA">
        <w:t xml:space="preserve"> while preserving contain information </w:t>
      </w:r>
      <w:r w:rsidR="009C166F" w:rsidRPr="00911DBA">
        <w:t xml:space="preserve">and </w:t>
      </w:r>
      <w:r w:rsidR="00DF6529" w:rsidRPr="00911DBA">
        <w:t xml:space="preserve">it </w:t>
      </w:r>
      <w:r w:rsidR="009C166F" w:rsidRPr="00911DBA">
        <w:t>requires large datasets of paired images that are complex to prepare</w:t>
      </w:r>
      <w:r w:rsidR="00291AE1" w:rsidRPr="00911DBA">
        <w:t xml:space="preserve">, meaning </w:t>
      </w:r>
      <w:r w:rsidR="00A9557B" w:rsidRPr="00911DBA">
        <w:t xml:space="preserve">the dataset should contain </w:t>
      </w:r>
      <w:r w:rsidR="00765740" w:rsidRPr="00911DBA">
        <w:t xml:space="preserve">images that are </w:t>
      </w:r>
      <w:r w:rsidR="00A9557B" w:rsidRPr="00911DBA">
        <w:t>one to one correspondence</w:t>
      </w:r>
      <w:r w:rsidR="00765740" w:rsidRPr="00911DBA">
        <w:t xml:space="preserve"> as shown </w:t>
      </w:r>
      <w:r w:rsidR="00B643AF" w:rsidRPr="00911DBA">
        <w:t xml:space="preserve">in </w:t>
      </w:r>
      <w:r w:rsidR="007D64BC" w:rsidRPr="00911DBA">
        <w:t xml:space="preserve">Figure </w:t>
      </w:r>
      <w:r w:rsidR="00F14BED" w:rsidRPr="00911DBA">
        <w:t>2-4</w:t>
      </w:r>
      <w:r w:rsidR="009C166F" w:rsidRPr="00911DBA">
        <w:t xml:space="preserve">. </w:t>
      </w:r>
      <w:r w:rsidR="00A001D8" w:rsidRPr="00911DBA">
        <w:t xml:space="preserve">The </w:t>
      </w:r>
      <w:r w:rsidR="00A664A2" w:rsidRPr="00911DBA">
        <w:t>primary</w:t>
      </w:r>
      <w:r w:rsidR="00A001D8" w:rsidRPr="00911DBA">
        <w:t xml:space="preserve"> difficulty in </w:t>
      </w:r>
      <w:r w:rsidR="00C41426" w:rsidRPr="00911DBA">
        <w:t xml:space="preserve">the </w:t>
      </w:r>
      <w:r w:rsidR="00507715" w:rsidRPr="00911DBA">
        <w:t>image-to-image</w:t>
      </w:r>
      <w:r w:rsidR="00A001D8" w:rsidRPr="00911DBA">
        <w:t xml:space="preserve"> </w:t>
      </w:r>
      <w:r w:rsidR="00392A29" w:rsidRPr="00911DBA">
        <w:t>translation</w:t>
      </w:r>
      <w:r w:rsidR="00A001D8" w:rsidRPr="00911DBA">
        <w:t xml:space="preserve"> is they need paired data set for training</w:t>
      </w:r>
      <w:r w:rsidR="00A664A2" w:rsidRPr="00911DBA">
        <w:t>,</w:t>
      </w:r>
      <w:r w:rsidR="00A001D8" w:rsidRPr="00911DBA">
        <w:t xml:space="preserve"> but in </w:t>
      </w:r>
      <w:r w:rsidR="00C012B2" w:rsidRPr="00911DBA">
        <w:t>reality,</w:t>
      </w:r>
      <w:r w:rsidR="00A001D8" w:rsidRPr="00911DBA">
        <w:t xml:space="preserve"> doing so is very expensive and not scalable</w:t>
      </w:r>
      <w:r w:rsidR="0054746C" w:rsidRPr="00911DBA">
        <w:t xml:space="preserve">, </w:t>
      </w:r>
      <w:r w:rsidR="00C012B2" w:rsidRPr="00911DBA">
        <w:t>but some</w:t>
      </w:r>
      <w:r w:rsidR="0054746C" w:rsidRPr="00911DBA">
        <w:t xml:space="preserve"> work </w:t>
      </w:r>
      <w:r w:rsidR="00C012B2" w:rsidRPr="00911DBA">
        <w:t>achieves</w:t>
      </w:r>
      <w:r w:rsidR="0054746C" w:rsidRPr="00911DBA">
        <w:t xml:space="preserve"> good result</w:t>
      </w:r>
      <w:r w:rsidR="00C41426" w:rsidRPr="00911DBA">
        <w:t>s</w:t>
      </w:r>
      <w:r w:rsidR="0054746C" w:rsidRPr="00911DBA">
        <w:t xml:space="preserve">. </w:t>
      </w:r>
      <w:r w:rsidR="00AA7FFD" w:rsidRPr="00911DBA">
        <w:t>Pix2Pix</w:t>
      </w:r>
      <w:r w:rsidR="0054746C"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54746C" w:rsidRPr="00911DBA">
        <w:fldChar w:fldCharType="separate"/>
      </w:r>
      <w:r w:rsidR="00C077EB" w:rsidRPr="00911DBA">
        <w:rPr>
          <w:noProof/>
        </w:rPr>
        <w:t>[3]</w:t>
      </w:r>
      <w:r w:rsidR="0054746C" w:rsidRPr="00911DBA">
        <w:fldChar w:fldCharType="end"/>
      </w:r>
      <w:r w:rsidR="00A001D8" w:rsidRPr="00911DBA">
        <w:t xml:space="preserve"> </w:t>
      </w:r>
      <w:r w:rsidR="0054746C" w:rsidRPr="00911DBA">
        <w:t>is one of them</w:t>
      </w:r>
      <w:r w:rsidR="00A664A2" w:rsidRPr="00911DBA">
        <w:t>,</w:t>
      </w:r>
      <w:r w:rsidR="0054746C" w:rsidRPr="00911DBA">
        <w:t xml:space="preserve"> which is </w:t>
      </w:r>
      <w:r w:rsidR="00C41426" w:rsidRPr="00911DBA">
        <w:t xml:space="preserve">a </w:t>
      </w:r>
      <w:r w:rsidR="00997C2A" w:rsidRPr="00911DBA">
        <w:t>conditional Generative model by Isola et al</w:t>
      </w:r>
      <w:r w:rsidR="00A664A2" w:rsidRPr="00911DBA">
        <w:t>.</w:t>
      </w:r>
      <w:r w:rsidR="00997C2A" w:rsidRPr="00911DBA">
        <w:t xml:space="preserve"> train </w:t>
      </w:r>
      <w:r w:rsidR="00D900FE" w:rsidRPr="00911DBA">
        <w:t xml:space="preserve">in </w:t>
      </w:r>
      <w:r w:rsidR="00C41426" w:rsidRPr="00911DBA">
        <w:t xml:space="preserve">a </w:t>
      </w:r>
      <w:r w:rsidR="00D900FE" w:rsidRPr="00911DBA">
        <w:t>supervised manner using</w:t>
      </w:r>
      <w:r w:rsidR="00997C2A" w:rsidRPr="00911DBA">
        <w:t xml:space="preserve"> </w:t>
      </w:r>
      <w:r w:rsidR="00C41426" w:rsidRPr="00911DBA">
        <w:t xml:space="preserve">a </w:t>
      </w:r>
      <w:r w:rsidR="00997C2A" w:rsidRPr="00911DBA">
        <w:t xml:space="preserve">paired </w:t>
      </w:r>
      <w:r w:rsidR="00997C2A" w:rsidRPr="00911DBA">
        <w:lastRenderedPageBreak/>
        <w:t xml:space="preserve">dataset </w:t>
      </w:r>
      <w:r w:rsidR="00C41426" w:rsidRPr="00911DBA">
        <w:t>that</w:t>
      </w:r>
      <w:r w:rsidR="00997C2A" w:rsidRPr="00911DBA">
        <w:t xml:space="preserve"> fit</w:t>
      </w:r>
      <w:r w:rsidR="00C41426" w:rsidRPr="00911DBA">
        <w:t>s</w:t>
      </w:r>
      <w:r w:rsidR="00997C2A" w:rsidRPr="00911DBA">
        <w:t xml:space="preserve"> into </w:t>
      </w:r>
      <w:r w:rsidR="00C41426" w:rsidRPr="00911DBA">
        <w:t xml:space="preserve">a </w:t>
      </w:r>
      <w:r w:rsidR="00997C2A" w:rsidRPr="00911DBA">
        <w:t xml:space="preserve">supervised </w:t>
      </w:r>
      <w:r w:rsidR="00507715" w:rsidRPr="00911DBA">
        <w:t>image-to-image</w:t>
      </w:r>
      <w:r w:rsidR="00997C2A" w:rsidRPr="00911DBA">
        <w:t xml:space="preserve"> translation</w:t>
      </w:r>
      <w:r w:rsidR="005070E7" w:rsidRPr="00911DBA">
        <w:t>.</w:t>
      </w:r>
      <w:r w:rsidR="00D900FE" w:rsidRPr="00911DBA">
        <w:t xml:space="preserve"> </w:t>
      </w:r>
      <w:r w:rsidR="00AA7FFD" w:rsidRPr="00911DBA">
        <w:t>Pix2Pix</w:t>
      </w:r>
      <w:r w:rsidR="00D900FE" w:rsidRPr="00911DBA">
        <w:t xml:space="preserve"> as the name indicates</w:t>
      </w:r>
      <w:r w:rsidR="00A664A2" w:rsidRPr="00911DBA">
        <w:t xml:space="preserve"> it</w:t>
      </w:r>
      <w:r w:rsidR="00D900FE" w:rsidRPr="00911DBA">
        <w:t xml:space="preserve"> learn to map pixel from </w:t>
      </w:r>
      <w:r w:rsidR="00C41426" w:rsidRPr="00911DBA">
        <w:t xml:space="preserve">the </w:t>
      </w:r>
      <w:r w:rsidR="00D900FE" w:rsidRPr="00911DBA">
        <w:t xml:space="preserve">first image to </w:t>
      </w:r>
      <w:r w:rsidR="00C41426" w:rsidRPr="00911DBA">
        <w:t xml:space="preserve">the </w:t>
      </w:r>
      <w:r w:rsidR="00D900FE" w:rsidRPr="00911DBA">
        <w:t xml:space="preserve">second one. </w:t>
      </w:r>
      <w:r w:rsidR="00392A29" w:rsidRPr="00911DBA">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911DBA" w14:paraId="3C2B9E3C" w14:textId="77777777" w:rsidTr="00B701BD">
        <w:trPr>
          <w:jc w:val="center"/>
        </w:trPr>
        <w:tc>
          <w:tcPr>
            <w:tcW w:w="3309" w:type="dxa"/>
          </w:tcPr>
          <w:p w14:paraId="4D77BD1D" w14:textId="77777777" w:rsidR="00B701BD" w:rsidRPr="00911DBA" w:rsidRDefault="00B701BD" w:rsidP="00B701BD">
            <w:pPr>
              <w:jc w:val="center"/>
            </w:pPr>
            <w:r w:rsidRPr="00911DBA">
              <w:rPr>
                <w:noProof/>
              </w:rPr>
              <w:drawing>
                <wp:inline distT="0" distB="0" distL="0" distR="0" wp14:anchorId="70624653" wp14:editId="21ECEF6E">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911DBA" w:rsidRDefault="00B701BD" w:rsidP="00B701BD">
            <w:pPr>
              <w:keepNext/>
              <w:jc w:val="center"/>
            </w:pPr>
            <w:r w:rsidRPr="00911DBA">
              <w:rPr>
                <w:noProof/>
              </w:rPr>
              <w:drawing>
                <wp:inline distT="0" distB="0" distL="0" distR="0" wp14:anchorId="3DFD4452" wp14:editId="75E96D61">
                  <wp:extent cx="2006930" cy="2225906"/>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35080" cy="2257127"/>
                          </a:xfrm>
                          <a:prstGeom prst="rect">
                            <a:avLst/>
                          </a:prstGeom>
                          <a:noFill/>
                          <a:ln>
                            <a:noFill/>
                          </a:ln>
                        </pic:spPr>
                      </pic:pic>
                    </a:graphicData>
                  </a:graphic>
                </wp:inline>
              </w:drawing>
            </w:r>
          </w:p>
        </w:tc>
      </w:tr>
    </w:tbl>
    <w:p w14:paraId="00CDE70A" w14:textId="47F7A1DF" w:rsidR="00A2164A" w:rsidRPr="00911DBA" w:rsidRDefault="00B701BD" w:rsidP="00A2164A">
      <w:pPr>
        <w:pStyle w:val="Caption"/>
        <w:spacing w:line="360" w:lineRule="auto"/>
        <w:jc w:val="center"/>
        <w:rPr>
          <w:color w:val="auto"/>
          <w:sz w:val="24"/>
          <w:szCs w:val="24"/>
        </w:rPr>
      </w:pPr>
      <w:bookmarkStart w:id="111" w:name="_Toc52980535"/>
      <w:bookmarkStart w:id="112" w:name="_Toc54357384"/>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2</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3</w:t>
      </w:r>
      <w:r w:rsidR="00670E54">
        <w:rPr>
          <w:color w:val="auto"/>
          <w:sz w:val="24"/>
          <w:szCs w:val="24"/>
        </w:rPr>
        <w:fldChar w:fldCharType="end"/>
      </w:r>
      <w:r w:rsidRPr="00911DBA">
        <w:rPr>
          <w:color w:val="auto"/>
          <w:sz w:val="24"/>
          <w:szCs w:val="24"/>
        </w:rPr>
        <w:t xml:space="preserve"> Amharic to English language translation using google translator.</w:t>
      </w:r>
      <w:bookmarkEnd w:id="111"/>
      <w:bookmarkEnd w:id="112"/>
    </w:p>
    <w:p w14:paraId="60B0C23C" w14:textId="1D885A77" w:rsidR="009F0323" w:rsidRPr="00911DBA" w:rsidRDefault="00D900FE" w:rsidP="005E42A1">
      <w:r w:rsidRPr="00911DBA">
        <w:t>Because in reality pair datasets are very r</w:t>
      </w:r>
      <w:r w:rsidR="00A930FC">
        <w:t>are</w:t>
      </w:r>
      <w:r w:rsidRPr="00911DBA">
        <w:t xml:space="preserve"> and expensive</w:t>
      </w:r>
      <w:r w:rsidR="0054746C" w:rsidRPr="00911DBA">
        <w:t xml:space="preserve"> Zhu et al.</w:t>
      </w:r>
      <w:r w:rsidR="00C05CAB" w:rsidRPr="00911DBA">
        <w:t xml:space="preserve"> </w:t>
      </w:r>
      <w:r w:rsidR="00C05CAB"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C05CAB" w:rsidRPr="00911DBA">
        <w:fldChar w:fldCharType="separate"/>
      </w:r>
      <w:r w:rsidR="00C077EB" w:rsidRPr="00911DBA">
        <w:rPr>
          <w:noProof/>
        </w:rPr>
        <w:t>[2]</w:t>
      </w:r>
      <w:r w:rsidR="00C05CAB" w:rsidRPr="00911DBA">
        <w:fldChar w:fldCharType="end"/>
      </w:r>
      <w:r w:rsidR="0054746C" w:rsidRPr="00911DBA">
        <w:t xml:space="preserve"> came up with Cycle</w:t>
      </w:r>
      <w:r w:rsidR="00160E0F" w:rsidRPr="00911DBA">
        <w:t xml:space="preserve"> </w:t>
      </w:r>
      <w:r w:rsidR="0054746C" w:rsidRPr="00911DBA">
        <w:t xml:space="preserve">GAN </w:t>
      </w:r>
      <w:r w:rsidR="00C012B2" w:rsidRPr="00911DBA">
        <w:t xml:space="preserve">which </w:t>
      </w:r>
      <w:r w:rsidR="0092595D" w:rsidRPr="00911DBA">
        <w:t xml:space="preserve">was </w:t>
      </w:r>
      <w:r w:rsidR="00392A29" w:rsidRPr="00911DBA">
        <w:t>invented to learn bidirectional mapping in</w:t>
      </w:r>
      <w:r w:rsidR="00A664A2" w:rsidRPr="00911DBA">
        <w:t xml:space="preserve"> the</w:t>
      </w:r>
      <w:r w:rsidR="00392A29" w:rsidRPr="00911DBA">
        <w:t xml:space="preserve"> absence of paired training data via Cycle consistency loss. Cycle Consistency loss utilizes to learn transformation between two domains in a frontward and backward fashion.</w:t>
      </w:r>
      <w:r w:rsidR="004462D6" w:rsidRPr="00911DBA">
        <w:t xml:space="preserve"> Cycle consistency </w:t>
      </w:r>
      <w:r w:rsidR="0075540E" w:rsidRPr="00911DBA">
        <w:t>constraint</w:t>
      </w:r>
      <w:r w:rsidR="004462D6" w:rsidRPr="00911DBA">
        <w:t xml:space="preserve"> is not a new idea</w:t>
      </w:r>
      <w:r w:rsidR="00A664A2" w:rsidRPr="00911DBA">
        <w:t>;</w:t>
      </w:r>
      <w:r w:rsidR="004462D6" w:rsidRPr="00911DBA">
        <w:t xml:space="preserve"> </w:t>
      </w:r>
      <w:r w:rsidR="00235C21" w:rsidRPr="00911DBA">
        <w:t>in fact</w:t>
      </w:r>
      <w:r w:rsidR="00A664A2" w:rsidRPr="00911DBA">
        <w:t>,</w:t>
      </w:r>
      <w:r w:rsidR="00D97BC6" w:rsidRPr="00911DBA">
        <w:t xml:space="preserve"> it is</w:t>
      </w:r>
      <w:r w:rsidR="004462D6" w:rsidRPr="00911DBA">
        <w:t xml:space="preserve"> very old news in natural </w:t>
      </w:r>
      <w:r w:rsidR="00235C21" w:rsidRPr="00911DBA">
        <w:t>language</w:t>
      </w:r>
      <w:r w:rsidR="004462D6" w:rsidRPr="00911DBA">
        <w:t xml:space="preserve"> processing</w:t>
      </w:r>
      <w:r w:rsidR="00A664A2" w:rsidRPr="00911DBA">
        <w:t>. T</w:t>
      </w:r>
      <w:r w:rsidR="00A842DD" w:rsidRPr="00911DBA">
        <w:t>he following example give</w:t>
      </w:r>
      <w:r w:rsidR="00814C2C" w:rsidRPr="00911DBA">
        <w:t>s</w:t>
      </w:r>
      <w:r w:rsidR="00A842DD" w:rsidRPr="00911DBA">
        <w:t xml:space="preserve"> </w:t>
      </w:r>
      <w:r w:rsidR="00814C2C" w:rsidRPr="00911DBA">
        <w:t xml:space="preserve">a </w:t>
      </w:r>
      <w:r w:rsidR="00A842DD" w:rsidRPr="00911DBA">
        <w:t xml:space="preserve">simple </w:t>
      </w:r>
      <w:r w:rsidR="00943B67" w:rsidRPr="00911DBA">
        <w:t>il</w:t>
      </w:r>
      <w:r w:rsidR="00A842DD" w:rsidRPr="00911DBA">
        <w:t>lustration.</w:t>
      </w:r>
      <w:r w:rsidR="00241C6D" w:rsidRPr="00911DBA">
        <w:t xml:space="preserve"> Assume using </w:t>
      </w:r>
      <w:r w:rsidR="00235C21" w:rsidRPr="00911DBA">
        <w:t>language</w:t>
      </w:r>
      <w:r w:rsidR="00241C6D" w:rsidRPr="00911DBA">
        <w:t xml:space="preserve"> translation from </w:t>
      </w:r>
      <w:r w:rsidR="00D81E34" w:rsidRPr="00911DBA">
        <w:t>Amharic</w:t>
      </w:r>
      <w:r w:rsidR="002B4406" w:rsidRPr="00911DBA">
        <w:rPr>
          <w:lang w:val="am-ET"/>
        </w:rPr>
        <w:t xml:space="preserve"> </w:t>
      </w:r>
      <w:r w:rsidR="00CC4F14" w:rsidRPr="00911DBA">
        <w:t>(</w:t>
      </w:r>
      <w:r w:rsidR="00CC4F14" w:rsidRPr="00911DBA">
        <w:rPr>
          <w:rFonts w:ascii="Nyala" w:hAnsi="Nyala" w:cs="Nyala"/>
          <w:lang w:val="am-ET"/>
        </w:rPr>
        <w:t>ኣማርኛ</w:t>
      </w:r>
      <w:r w:rsidR="00CC4F14" w:rsidRPr="00911DBA">
        <w:t>)</w:t>
      </w:r>
      <w:r w:rsidR="00750265" w:rsidRPr="00911DBA">
        <w:t xml:space="preserve"> </w:t>
      </w:r>
      <w:r w:rsidR="00CC4F14" w:rsidRPr="00911DBA">
        <w:t xml:space="preserve">to English </w:t>
      </w:r>
      <w:r w:rsidR="00750265" w:rsidRPr="00911DBA">
        <w:t xml:space="preserve">in both </w:t>
      </w:r>
      <w:r w:rsidR="00907897" w:rsidRPr="00911DBA">
        <w:t>directions</w:t>
      </w:r>
      <w:r w:rsidR="00241C6D" w:rsidRPr="00911DBA">
        <w:t xml:space="preserve">. </w:t>
      </w:r>
      <w:r w:rsidR="00D81E34" w:rsidRPr="00911DBA">
        <w:t xml:space="preserve">When the user input </w:t>
      </w:r>
      <w:r w:rsidR="00EA0165" w:rsidRPr="00911DBA">
        <w:t>“</w:t>
      </w:r>
      <w:r w:rsidR="00EA0165" w:rsidRPr="00911DBA">
        <w:rPr>
          <w:rFonts w:ascii="Nyala" w:hAnsi="Nyala" w:cs="Nyala"/>
          <w:lang w:val="am-ET"/>
        </w:rPr>
        <w:t>ስም</w:t>
      </w:r>
      <w:r w:rsidR="00EA0165" w:rsidRPr="00911DBA">
        <w:rPr>
          <w:lang w:val="am-ET"/>
        </w:rPr>
        <w:t xml:space="preserve"> </w:t>
      </w:r>
      <w:r w:rsidR="00EA0165" w:rsidRPr="00911DBA">
        <w:rPr>
          <w:rFonts w:ascii="Nyala" w:hAnsi="Nyala" w:cs="Nyala"/>
          <w:lang w:val="am-ET"/>
        </w:rPr>
        <w:t>አበበ</w:t>
      </w:r>
      <w:r w:rsidR="00EA0165" w:rsidRPr="00911DBA">
        <w:rPr>
          <w:lang w:val="am-ET"/>
        </w:rPr>
        <w:t xml:space="preserve"> </w:t>
      </w:r>
      <w:r w:rsidR="00EA0165" w:rsidRPr="00911DBA">
        <w:rPr>
          <w:rFonts w:ascii="Nyala" w:hAnsi="Nyala" w:cs="Nyala"/>
          <w:lang w:val="am-ET"/>
        </w:rPr>
        <w:t>ይባላል፡</w:t>
      </w:r>
      <w:r w:rsidR="005B7C79" w:rsidRPr="00911DBA">
        <w:rPr>
          <w:rFonts w:ascii="Nyala" w:hAnsi="Nyala" w:cs="Nyala"/>
          <w:lang w:val="am-ET"/>
        </w:rPr>
        <w:t>፡</w:t>
      </w:r>
      <w:r w:rsidR="005B7C79" w:rsidRPr="00911DBA">
        <w:t>”</w:t>
      </w:r>
      <w:r w:rsidR="005B7C79" w:rsidRPr="00911DBA">
        <w:rPr>
          <w:lang w:val="am-ET"/>
        </w:rPr>
        <w:t xml:space="preserve"> </w:t>
      </w:r>
      <w:r w:rsidR="005B7C79" w:rsidRPr="00911DBA">
        <w:t>the</w:t>
      </w:r>
      <w:r w:rsidR="00D81E34" w:rsidRPr="00911DBA">
        <w:t xml:space="preserve"> model should generate </w:t>
      </w:r>
      <w:r w:rsidR="00EA0165" w:rsidRPr="00911DBA">
        <w:t>“My name is Abebe”</w:t>
      </w:r>
      <w:r w:rsidR="00A664A2" w:rsidRPr="00911DBA">
        <w:t xml:space="preserve"> </w:t>
      </w:r>
      <w:r w:rsidR="00907897" w:rsidRPr="00911DBA">
        <w:rPr>
          <w:lang w:val="am-ET"/>
        </w:rPr>
        <w:t>perhaps</w:t>
      </w:r>
      <w:r w:rsidR="00D81E34" w:rsidRPr="00911DBA">
        <w:t xml:space="preserve"> if the user </w:t>
      </w:r>
      <w:r w:rsidR="00907897" w:rsidRPr="00911DBA">
        <w:t>translates</w:t>
      </w:r>
      <w:r w:rsidR="00D81E34" w:rsidRPr="00911DBA">
        <w:t xml:space="preserve"> </w:t>
      </w:r>
      <w:r w:rsidR="00EA0165" w:rsidRPr="00911DBA">
        <w:t>“My name is Abebe”</w:t>
      </w:r>
      <w:r w:rsidR="00365C47" w:rsidRPr="00911DBA">
        <w:t xml:space="preserve"> </w:t>
      </w:r>
      <w:r w:rsidR="00907897" w:rsidRPr="00911DBA">
        <w:rPr>
          <w:lang w:val="am-ET"/>
        </w:rPr>
        <w:t>to</w:t>
      </w:r>
      <w:r w:rsidR="00DF0C39" w:rsidRPr="00911DBA">
        <w:t xml:space="preserve"> </w:t>
      </w:r>
      <w:r w:rsidR="00365C47" w:rsidRPr="00911DBA">
        <w:t>Amharic</w:t>
      </w:r>
      <w:r w:rsidR="00DF0C39" w:rsidRPr="00911DBA">
        <w:t xml:space="preserve"> back again it should generate the </w:t>
      </w:r>
      <w:r w:rsidR="00907897" w:rsidRPr="00911DBA">
        <w:t>original</w:t>
      </w:r>
      <w:r w:rsidR="00DF0C39" w:rsidRPr="00911DBA">
        <w:t xml:space="preserve"> text </w:t>
      </w:r>
      <w:r w:rsidR="00EA0165" w:rsidRPr="00911DBA">
        <w:t>“</w:t>
      </w:r>
      <w:r w:rsidR="00EA0165" w:rsidRPr="00911DBA">
        <w:rPr>
          <w:rFonts w:ascii="Nyala" w:hAnsi="Nyala" w:cs="Nyala"/>
          <w:lang w:val="am-ET"/>
        </w:rPr>
        <w:t>ስም</w:t>
      </w:r>
      <w:r w:rsidR="00EA0165" w:rsidRPr="00911DBA">
        <w:rPr>
          <w:lang w:val="am-ET"/>
        </w:rPr>
        <w:t xml:space="preserve"> </w:t>
      </w:r>
      <w:r w:rsidR="00EA0165" w:rsidRPr="00911DBA">
        <w:rPr>
          <w:rFonts w:ascii="Nyala" w:hAnsi="Nyala" w:cs="Nyala"/>
          <w:lang w:val="am-ET"/>
        </w:rPr>
        <w:t>አበበ</w:t>
      </w:r>
      <w:r w:rsidR="00EA0165" w:rsidRPr="00911DBA">
        <w:rPr>
          <w:lang w:val="am-ET"/>
        </w:rPr>
        <w:t xml:space="preserve"> </w:t>
      </w:r>
      <w:r w:rsidR="00EA0165" w:rsidRPr="00911DBA">
        <w:rPr>
          <w:rFonts w:ascii="Nyala" w:hAnsi="Nyala" w:cs="Nyala"/>
          <w:lang w:val="am-ET"/>
        </w:rPr>
        <w:t>ይባላል</w:t>
      </w:r>
      <w:r w:rsidR="00EA0165" w:rsidRPr="00911DBA">
        <w:t xml:space="preserve">”. </w:t>
      </w:r>
      <w:r w:rsidR="00DF0C39" w:rsidRPr="00911DBA">
        <w:t xml:space="preserve">Meaning the difference between </w:t>
      </w:r>
      <w:r w:rsidR="000423D4" w:rsidRPr="00911DBA">
        <w:t>the original</w:t>
      </w:r>
      <w:r w:rsidR="00DF0C39" w:rsidRPr="00911DBA">
        <w:t xml:space="preserve"> text and regenerated text should be minimum.</w:t>
      </w:r>
      <w:r w:rsidR="000423D4" w:rsidRPr="00911DBA">
        <w:t xml:space="preserve"> </w:t>
      </w:r>
      <w:r w:rsidR="00CD7D41" w:rsidRPr="00911DBA">
        <w:t>G</w:t>
      </w:r>
      <w:r w:rsidR="000423D4" w:rsidRPr="00911DBA">
        <w:t xml:space="preserve">oogle translator </w:t>
      </w:r>
      <w:r w:rsidR="00CD7D41" w:rsidRPr="00911DBA">
        <w:t>has been used t</w:t>
      </w:r>
      <w:r w:rsidR="000423D4" w:rsidRPr="00911DBA">
        <w:t>o demonstrate this example</w:t>
      </w:r>
      <w:r w:rsidR="00A664A2" w:rsidRPr="00911DBA">
        <w:t>,</w:t>
      </w:r>
      <w:r w:rsidR="000423D4" w:rsidRPr="00911DBA">
        <w:t xml:space="preserve"> as shown in </w:t>
      </w:r>
      <w:r w:rsidR="00C05CAB" w:rsidRPr="00911DBA">
        <w:t>F</w:t>
      </w:r>
      <w:r w:rsidR="000423D4" w:rsidRPr="00911DBA">
        <w:t>igure</w:t>
      </w:r>
      <w:r w:rsidR="00DC5A91" w:rsidRPr="00911DBA">
        <w:t xml:space="preserve"> 2</w:t>
      </w:r>
      <w:r w:rsidR="00F03999" w:rsidRPr="00911DBA">
        <w:t>-3</w:t>
      </w:r>
      <w:r w:rsidR="000423D4" w:rsidRPr="00911DBA">
        <w:t>.</w:t>
      </w:r>
      <w:r w:rsidR="009337A5" w:rsidRPr="00911DBA">
        <w:t xml:space="preserve"> The </w:t>
      </w:r>
      <w:r w:rsidR="00716770" w:rsidRPr="00911DBA">
        <w:t>l</w:t>
      </w:r>
      <w:r w:rsidR="009337A5" w:rsidRPr="00911DBA">
        <w:t xml:space="preserve">oss of the network in this instance would be </w:t>
      </w:r>
      <w:r w:rsidR="00FB6092" w:rsidRPr="00911DBA">
        <w:t xml:space="preserve">the </w:t>
      </w:r>
      <w:r w:rsidR="009337A5" w:rsidRPr="00911DBA">
        <w:t>difference between “</w:t>
      </w:r>
      <w:r w:rsidR="009337A5" w:rsidRPr="00911DBA">
        <w:rPr>
          <w:rFonts w:ascii="Nyala" w:hAnsi="Nyala" w:cs="Nyala"/>
          <w:lang w:val="am-ET"/>
        </w:rPr>
        <w:t>ስም</w:t>
      </w:r>
      <w:r w:rsidR="009337A5" w:rsidRPr="00911DBA">
        <w:rPr>
          <w:lang w:val="am-ET"/>
        </w:rPr>
        <w:t xml:space="preserve"> </w:t>
      </w:r>
      <w:r w:rsidR="009337A5" w:rsidRPr="00911DBA">
        <w:rPr>
          <w:rFonts w:ascii="Nyala" w:hAnsi="Nyala" w:cs="Nyala"/>
          <w:lang w:val="am-ET"/>
        </w:rPr>
        <w:t>አበበ</w:t>
      </w:r>
      <w:r w:rsidR="009337A5" w:rsidRPr="00911DBA">
        <w:rPr>
          <w:lang w:val="am-ET"/>
        </w:rPr>
        <w:t xml:space="preserve"> </w:t>
      </w:r>
      <w:r w:rsidR="009337A5" w:rsidRPr="00911DBA">
        <w:rPr>
          <w:rFonts w:ascii="Nyala" w:hAnsi="Nyala" w:cs="Nyala"/>
          <w:lang w:val="am-ET"/>
        </w:rPr>
        <w:t>ይባላል</w:t>
      </w:r>
      <w:r w:rsidR="009337A5" w:rsidRPr="00911DBA">
        <w:t>” and “</w:t>
      </w:r>
      <w:r w:rsidR="009337A5" w:rsidRPr="00911DBA">
        <w:rPr>
          <w:rFonts w:ascii="Nyala" w:hAnsi="Nyala" w:cs="Nyala"/>
          <w:lang w:val="am-ET"/>
        </w:rPr>
        <w:t>አበበ</w:t>
      </w:r>
      <w:r w:rsidR="009337A5" w:rsidRPr="00911DBA">
        <w:rPr>
          <w:lang w:val="am-ET"/>
        </w:rPr>
        <w:t xml:space="preserve"> </w:t>
      </w:r>
      <w:r w:rsidR="009337A5" w:rsidRPr="00911DBA">
        <w:rPr>
          <w:rFonts w:ascii="Nyala" w:hAnsi="Nyala" w:cs="Nyala"/>
          <w:lang w:val="am-ET"/>
        </w:rPr>
        <w:t>እባላለሁ</w:t>
      </w:r>
      <w:r w:rsidR="009337A5" w:rsidRPr="00911DBA">
        <w:t>”</w:t>
      </w:r>
      <w:r w:rsidR="00716770" w:rsidRPr="00911DBA">
        <w:t>.</w:t>
      </w:r>
      <w:r w:rsidR="009337A5" w:rsidRPr="00911DBA">
        <w:t xml:space="preserve"> </w:t>
      </w:r>
      <w:r w:rsidR="00392A29" w:rsidRPr="00911DBA">
        <w:t xml:space="preserve">The general architecture of </w:t>
      </w:r>
      <w:r w:rsidR="00B60544" w:rsidRPr="00911DBA">
        <w:t>Cycle</w:t>
      </w:r>
      <w:r w:rsidR="00D97BC6" w:rsidRPr="00911DBA">
        <w:t xml:space="preserve"> </w:t>
      </w:r>
      <w:r w:rsidR="00B60544" w:rsidRPr="00911DBA">
        <w:t>GAN</w:t>
      </w:r>
      <w:r w:rsidR="00392A29" w:rsidRPr="00911DBA">
        <w:t xml:space="preserve"> contains two generators and discriminators for each domain.</w:t>
      </w:r>
      <w:r w:rsidR="00C012B2" w:rsidRPr="00911DBA">
        <w:t xml:space="preserve"> Where one generator </w:t>
      </w:r>
      <w:r w:rsidR="00060283" w:rsidRPr="00911DBA">
        <w:t>translates</w:t>
      </w:r>
      <w:r w:rsidR="00C012B2" w:rsidRPr="00911DBA">
        <w:t xml:space="preserve"> </w:t>
      </w:r>
      <w:r w:rsidR="0090435F" w:rsidRPr="00911DBA">
        <w:t>from domain A to B while the other</w:t>
      </w:r>
      <w:r w:rsidR="00814C2C" w:rsidRPr="00911DBA">
        <w:t>s</w:t>
      </w:r>
      <w:r w:rsidR="0090435F" w:rsidRPr="00911DBA">
        <w:t xml:space="preserve"> do the reverse. Let</w:t>
      </w:r>
      <w:r w:rsidR="00A664A2" w:rsidRPr="00911DBA">
        <w:t xml:space="preserve"> u</w:t>
      </w:r>
      <w:r w:rsidR="0090435F" w:rsidRPr="00911DBA">
        <w:t xml:space="preserve">s see it in </w:t>
      </w:r>
      <w:r w:rsidR="00AB353D">
        <w:t xml:space="preserve">a </w:t>
      </w:r>
      <w:r w:rsidR="0090435F" w:rsidRPr="00911DBA">
        <w:t xml:space="preserve">bit detail using </w:t>
      </w:r>
      <w:r w:rsidR="00EF1A25" w:rsidRPr="00911DBA">
        <w:t>T</w:t>
      </w:r>
      <w:r w:rsidR="0090435F" w:rsidRPr="00911DBA">
        <w:t>able</w:t>
      </w:r>
      <w:r w:rsidR="00784714" w:rsidRPr="00911DBA">
        <w:t xml:space="preserve"> 2</w:t>
      </w:r>
      <w:r w:rsidR="00416BA0" w:rsidRPr="00911DBA">
        <w:t>-2</w:t>
      </w:r>
      <w:r w:rsidR="005E42A1" w:rsidRPr="00911DBA">
        <w:t>.</w:t>
      </w:r>
    </w:p>
    <w:p w14:paraId="35909CE6" w14:textId="77777777" w:rsidR="009D321C" w:rsidRPr="00911DBA" w:rsidRDefault="009D321C" w:rsidP="005E42A1"/>
    <w:p w14:paraId="3C20A805" w14:textId="5A06E16F" w:rsidR="005E42A1" w:rsidRPr="00911DBA" w:rsidRDefault="005E42A1" w:rsidP="00DB0C8C">
      <w:pPr>
        <w:pStyle w:val="Caption"/>
        <w:keepNext/>
        <w:jc w:val="center"/>
        <w:rPr>
          <w:color w:val="auto"/>
          <w:sz w:val="24"/>
          <w:szCs w:val="24"/>
        </w:rPr>
      </w:pPr>
      <w:bookmarkStart w:id="113" w:name="_Toc52970523"/>
      <w:bookmarkStart w:id="114" w:name="_Toc54355993"/>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E97BB6">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E97BB6">
        <w:rPr>
          <w:noProof/>
          <w:color w:val="auto"/>
          <w:sz w:val="24"/>
          <w:szCs w:val="24"/>
        </w:rPr>
        <w:t>2</w:t>
      </w:r>
      <w:r w:rsidR="00416BA0" w:rsidRPr="00911DBA">
        <w:rPr>
          <w:color w:val="auto"/>
          <w:sz w:val="24"/>
          <w:szCs w:val="24"/>
        </w:rPr>
        <w:fldChar w:fldCharType="end"/>
      </w:r>
      <w:r w:rsidRPr="00911DBA">
        <w:rPr>
          <w:color w:val="auto"/>
          <w:sz w:val="24"/>
          <w:szCs w:val="24"/>
        </w:rPr>
        <w:t xml:space="preserve"> </w:t>
      </w:r>
      <w:r w:rsidR="00B60544" w:rsidRPr="00911DBA">
        <w:rPr>
          <w:color w:val="auto"/>
          <w:sz w:val="24"/>
          <w:szCs w:val="24"/>
        </w:rPr>
        <w:t>Cycle</w:t>
      </w:r>
      <w:r w:rsidR="007629EC" w:rsidRPr="00911DBA">
        <w:rPr>
          <w:color w:val="auto"/>
          <w:sz w:val="24"/>
          <w:szCs w:val="24"/>
        </w:rPr>
        <w:t xml:space="preserve"> </w:t>
      </w:r>
      <w:r w:rsidR="00B60544" w:rsidRPr="00911DBA">
        <w:rPr>
          <w:color w:val="auto"/>
          <w:sz w:val="24"/>
          <w:szCs w:val="24"/>
        </w:rPr>
        <w:t xml:space="preserve">GAN </w:t>
      </w:r>
      <w:r w:rsidRPr="00911DBA">
        <w:rPr>
          <w:color w:val="auto"/>
          <w:sz w:val="24"/>
          <w:szCs w:val="24"/>
        </w:rPr>
        <w:t>generator and discriminator operation.</w:t>
      </w:r>
      <w:bookmarkEnd w:id="113"/>
      <w:bookmarkEnd w:id="114"/>
    </w:p>
    <w:tbl>
      <w:tblPr>
        <w:tblStyle w:val="TableGrid"/>
        <w:tblW w:w="0" w:type="auto"/>
        <w:jc w:val="center"/>
        <w:tblLook w:val="04A0" w:firstRow="1" w:lastRow="0" w:firstColumn="1" w:lastColumn="0" w:noHBand="0" w:noVBand="1"/>
      </w:tblPr>
      <w:tblGrid>
        <w:gridCol w:w="668"/>
        <w:gridCol w:w="3017"/>
        <w:gridCol w:w="3366"/>
      </w:tblGrid>
      <w:tr w:rsidR="0090435F" w:rsidRPr="00911DBA" w14:paraId="03F28E4D" w14:textId="77777777" w:rsidTr="00EF1A25">
        <w:trPr>
          <w:trHeight w:val="686"/>
          <w:jc w:val="center"/>
        </w:trPr>
        <w:tc>
          <w:tcPr>
            <w:tcW w:w="668" w:type="dxa"/>
            <w:vAlign w:val="center"/>
          </w:tcPr>
          <w:bookmarkStart w:id="115" w:name="_Hlk34646532"/>
          <w:p w14:paraId="3A342949" w14:textId="442068B9" w:rsidR="0090435F" w:rsidRPr="00911DBA" w:rsidRDefault="00977D91"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911DBA" w:rsidRDefault="0090435F" w:rsidP="00EF1A25">
            <w:pPr>
              <w:spacing w:before="0"/>
              <w:jc w:val="center"/>
            </w:pPr>
            <w:r w:rsidRPr="00911DBA">
              <w:t xml:space="preserve">Translate from </w:t>
            </w:r>
            <m:oMath>
              <m:r>
                <w:rPr>
                  <w:rFonts w:ascii="Cambria Math" w:hAnsi="Cambria Math"/>
                </w:rPr>
                <m:t>A</m:t>
              </m:r>
            </m:oMath>
            <w:r w:rsidRPr="00911DBA">
              <w:t xml:space="preserve"> to </w:t>
            </w:r>
            <m:oMath>
              <m:r>
                <w:rPr>
                  <w:rFonts w:ascii="Cambria Math" w:hAnsi="Cambria Math"/>
                </w:rPr>
                <m:t>B</m:t>
              </m:r>
            </m:oMath>
          </w:p>
        </w:tc>
        <w:tc>
          <w:tcPr>
            <w:tcW w:w="3366" w:type="dxa"/>
            <w:vAlign w:val="center"/>
          </w:tcPr>
          <w:p w14:paraId="44A128DD" w14:textId="241765C3" w:rsidR="0090435F" w:rsidRPr="00911DBA"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911DBA" w14:paraId="44C34C07" w14:textId="77777777" w:rsidTr="00EF1A25">
        <w:trPr>
          <w:trHeight w:val="686"/>
          <w:jc w:val="center"/>
        </w:trPr>
        <w:tc>
          <w:tcPr>
            <w:tcW w:w="668" w:type="dxa"/>
            <w:vAlign w:val="center"/>
          </w:tcPr>
          <w:p w14:paraId="0B49C178" w14:textId="2A5E57AD" w:rsidR="0090435F" w:rsidRPr="00911DBA" w:rsidRDefault="00977D91"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911DBA" w:rsidRDefault="0090435F" w:rsidP="00EF1A25">
            <w:pPr>
              <w:spacing w:before="0"/>
              <w:jc w:val="center"/>
            </w:pPr>
            <w:r w:rsidRPr="00911DBA">
              <w:t xml:space="preserve">Translate from </w:t>
            </w:r>
            <m:oMath>
              <m:r>
                <w:rPr>
                  <w:rFonts w:ascii="Cambria Math" w:hAnsi="Cambria Math"/>
                </w:rPr>
                <m:t>A</m:t>
              </m:r>
            </m:oMath>
            <w:r w:rsidRPr="00911DBA">
              <w:t xml:space="preserve"> to </w:t>
            </w:r>
            <m:oMath>
              <m:r>
                <w:rPr>
                  <w:rFonts w:ascii="Cambria Math" w:hAnsi="Cambria Math"/>
                </w:rPr>
                <m:t>B</m:t>
              </m:r>
            </m:oMath>
          </w:p>
        </w:tc>
        <w:tc>
          <w:tcPr>
            <w:tcW w:w="3366" w:type="dxa"/>
            <w:vAlign w:val="center"/>
          </w:tcPr>
          <w:p w14:paraId="53B13368" w14:textId="38B63697" w:rsidR="0090435F" w:rsidRPr="00911DBA"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911DBA" w14:paraId="2FD829BB" w14:textId="77777777" w:rsidTr="00EF1A25">
        <w:trPr>
          <w:trHeight w:val="686"/>
          <w:jc w:val="center"/>
        </w:trPr>
        <w:tc>
          <w:tcPr>
            <w:tcW w:w="668" w:type="dxa"/>
            <w:vAlign w:val="center"/>
          </w:tcPr>
          <w:p w14:paraId="134870ED" w14:textId="4A6015DF" w:rsidR="0090435F" w:rsidRPr="00911DBA" w:rsidRDefault="00977D91"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911DBA" w:rsidRDefault="0090435F" w:rsidP="00EF1A25">
            <w:pPr>
              <w:spacing w:before="0"/>
              <w:jc w:val="center"/>
            </w:pPr>
            <w:r w:rsidRPr="00911DBA">
              <w:t xml:space="preserve">Classify real </w:t>
            </w:r>
            <m:oMath>
              <m:r>
                <w:rPr>
                  <w:rFonts w:ascii="Cambria Math" w:hAnsi="Cambria Math"/>
                </w:rPr>
                <m:t>A</m:t>
              </m:r>
            </m:oMath>
            <w:r w:rsidRPr="00911DBA">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911DBA" w:rsidRDefault="0090435F" w:rsidP="00EF1A25">
            <w:pPr>
              <w:spacing w:before="0"/>
              <w:jc w:val="center"/>
            </w:pPr>
            <w:r w:rsidRPr="00911DBA">
              <w:t xml:space="preserve">1 for </w:t>
            </w:r>
            <m:oMath>
              <m:r>
                <w:rPr>
                  <w:rFonts w:ascii="Cambria Math" w:hAnsi="Cambria Math"/>
                </w:rPr>
                <m:t>x</m:t>
              </m:r>
            </m:oMath>
            <w:r w:rsidRPr="00911DBA">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911DBA" w14:paraId="45DAC27F" w14:textId="77777777" w:rsidTr="00FB6092">
        <w:trPr>
          <w:trHeight w:val="479"/>
          <w:jc w:val="center"/>
        </w:trPr>
        <w:tc>
          <w:tcPr>
            <w:tcW w:w="668" w:type="dxa"/>
            <w:vAlign w:val="center"/>
          </w:tcPr>
          <w:p w14:paraId="12C5BCAF" w14:textId="1ECC24D4" w:rsidR="0090435F" w:rsidRPr="00911DBA" w:rsidRDefault="00977D91"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911DBA" w:rsidRDefault="0090435F" w:rsidP="00EF1A25">
            <w:pPr>
              <w:spacing w:before="0"/>
              <w:jc w:val="center"/>
            </w:pPr>
            <w:r w:rsidRPr="00911DBA">
              <w:t xml:space="preserve">Classify real </w:t>
            </w:r>
            <m:oMath>
              <m:r>
                <w:rPr>
                  <w:rFonts w:ascii="Cambria Math" w:hAnsi="Cambria Math"/>
                </w:rPr>
                <m:t>B</m:t>
              </m:r>
            </m:oMath>
            <w:r w:rsidRPr="00911DBA">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911DBA" w:rsidRDefault="0090435F" w:rsidP="00EF1A25">
            <w:pPr>
              <w:spacing w:before="0"/>
              <w:jc w:val="center"/>
            </w:pPr>
            <w:r w:rsidRPr="00911DBA">
              <w:t xml:space="preserve">1 for </w:t>
            </w:r>
            <m:oMath>
              <m:r>
                <w:rPr>
                  <w:rFonts w:ascii="Cambria Math" w:hAnsi="Cambria Math"/>
                </w:rPr>
                <m:t>y</m:t>
              </m:r>
            </m:oMath>
            <w:r w:rsidRPr="00911DBA">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115"/>
    <w:p w14:paraId="4E80F3E2" w14:textId="509F0E4B" w:rsidR="00421025" w:rsidRPr="00911DBA" w:rsidRDefault="00BC1B36" w:rsidP="00BC1B36">
      <w:pPr>
        <w:jc w:val="center"/>
      </w:pPr>
      <m:oMath>
        <m:r>
          <m:rPr>
            <m:nor/>
          </m:rPr>
          <w:rPr>
            <w:rFonts w:eastAsiaTheme="minorEastAsia"/>
          </w:rPr>
          <m:t xml:space="preserve">x </m:t>
        </m:r>
      </m:oMath>
      <w:r w:rsidRPr="00911DBA">
        <w:t xml:space="preserve">and </w:t>
      </w:r>
      <m:oMath>
        <m:r>
          <m:rPr>
            <m:nor/>
          </m:rPr>
          <w:rPr>
            <w:rFonts w:eastAsiaTheme="minorEastAsia"/>
          </w:rPr>
          <m:t>y</m:t>
        </m:r>
      </m:oMath>
      <w:r w:rsidRPr="00911DBA">
        <w:t xml:space="preserve"> are </w:t>
      </w:r>
      <w:r w:rsidR="00FB6092" w:rsidRPr="00911DBA">
        <w:t xml:space="preserve">a </w:t>
      </w:r>
      <w:r w:rsidRPr="00911DBA">
        <w:t xml:space="preserve">real image from domain </w:t>
      </w:r>
      <m:oMath>
        <m:r>
          <m:rPr>
            <m:nor/>
          </m:rPr>
          <w:rPr>
            <w:rFonts w:eastAsiaTheme="minorEastAsia"/>
          </w:rPr>
          <m:t xml:space="preserve">A </m:t>
        </m:r>
      </m:oMath>
      <w:r w:rsidRPr="00911DBA">
        <w:t xml:space="preserve">and </w:t>
      </w:r>
      <m:oMath>
        <m:r>
          <m:rPr>
            <m:nor/>
          </m:rPr>
          <w:rPr>
            <w:rFonts w:eastAsiaTheme="minorEastAsia"/>
          </w:rPr>
          <m:t>B</m:t>
        </m:r>
      </m:oMath>
      <w:r w:rsidRPr="00911DBA">
        <w:t xml:space="preserve"> respectively.</w:t>
      </w:r>
    </w:p>
    <w:p w14:paraId="3D9792D8" w14:textId="6DE6CA52" w:rsidR="00BC1B36" w:rsidRPr="00911DBA" w:rsidRDefault="00BC1B36" w:rsidP="00BC1B36">
      <w:pPr>
        <w:jc w:val="center"/>
      </w:pPr>
      <w:r w:rsidRPr="00911DBA">
        <w:t xml:space="preserve"> </w:t>
      </w:r>
      <w:r w:rsidR="00A2164A" w:rsidRPr="00911DBA">
        <w:t>w</w:t>
      </w:r>
      <w:r w:rsidRPr="00911DBA">
        <w:t xml:space="preserve">hile  </w:t>
      </w:r>
      <m:oMath>
        <m:acc>
          <m:accPr>
            <m:chr m:val="̃"/>
            <m:ctrlPr>
              <w:rPr>
                <w:rFonts w:ascii="Cambria Math" w:eastAsiaTheme="minorEastAsia" w:hAnsi="Cambria Math"/>
                <w:i/>
              </w:rPr>
            </m:ctrlPr>
          </m:accPr>
          <m:e>
            <m:r>
              <w:rPr>
                <w:rFonts w:ascii="Cambria Math" w:hAnsi="Cambria Math"/>
              </w:rPr>
              <m:t>x</m:t>
            </m:r>
          </m:e>
        </m:acc>
      </m:oMath>
      <w:r w:rsidRPr="00911DBA">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911DBA">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911DBA">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911DBA">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911DBA">
        <w:rPr>
          <w:rFonts w:eastAsiaTheme="minorEastAsia"/>
        </w:rPr>
        <w:t xml:space="preserve"> </w:t>
      </w:r>
      <w:r w:rsidRPr="00911DBA">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911DBA">
        <w:t>in domain A</w:t>
      </w:r>
    </w:p>
    <w:p w14:paraId="44D3DCC4" w14:textId="019F0F64" w:rsidR="00716770" w:rsidRPr="00911DBA" w:rsidRDefault="00CC6CF0" w:rsidP="00716770">
      <w:pPr>
        <w:rPr>
          <w:rFonts w:eastAsiaTheme="minorEastAsia"/>
        </w:rPr>
      </w:pPr>
      <w:r w:rsidRPr="00911DBA">
        <w:rPr>
          <w:noProof/>
        </w:rPr>
        <mc:AlternateContent>
          <mc:Choice Requires="wps">
            <w:drawing>
              <wp:anchor distT="0" distB="0" distL="114300" distR="114300" simplePos="0" relativeHeight="251825152" behindDoc="0" locked="0" layoutInCell="1" allowOverlap="1" wp14:anchorId="357ABDBE" wp14:editId="2B34EEE2">
                <wp:simplePos x="0" y="0"/>
                <wp:positionH relativeFrom="column">
                  <wp:posOffset>140970</wp:posOffset>
                </wp:positionH>
                <wp:positionV relativeFrom="paragraph">
                  <wp:posOffset>2897505</wp:posOffset>
                </wp:positionV>
                <wp:extent cx="5519420" cy="401955"/>
                <wp:effectExtent l="0" t="0" r="5080" b="0"/>
                <wp:wrapTopAndBottom/>
                <wp:docPr id="26" name="Text Box 26"/>
                <wp:cNvGraphicFramePr/>
                <a:graphic xmlns:a="http://schemas.openxmlformats.org/drawingml/2006/main">
                  <a:graphicData uri="http://schemas.microsoft.com/office/word/2010/wordprocessingShape">
                    <wps:wsp>
                      <wps:cNvSpPr txBox="1"/>
                      <wps:spPr>
                        <a:xfrm>
                          <a:off x="0" y="0"/>
                          <a:ext cx="5519420" cy="401955"/>
                        </a:xfrm>
                        <a:prstGeom prst="rect">
                          <a:avLst/>
                        </a:prstGeom>
                        <a:solidFill>
                          <a:prstClr val="white"/>
                        </a:solidFill>
                        <a:ln>
                          <a:noFill/>
                        </a:ln>
                      </wps:spPr>
                      <wps:txbx>
                        <w:txbxContent>
                          <w:p w14:paraId="53F2416A" w14:textId="0C270C2E" w:rsidR="00977DC2" w:rsidRPr="00611D77" w:rsidRDefault="00977DC2" w:rsidP="00716770">
                            <w:pPr>
                              <w:pStyle w:val="Caption"/>
                              <w:jc w:val="center"/>
                              <w:rPr>
                                <w:noProof/>
                                <w:color w:val="auto"/>
                                <w:sz w:val="36"/>
                                <w:szCs w:val="36"/>
                              </w:rPr>
                            </w:pPr>
                            <w:bookmarkStart w:id="116" w:name="_Toc54357385"/>
                            <w:bookmarkStart w:id="117" w:name="_Toc5298053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E97BB6">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E97BB6">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w:t>
                            </w:r>
                            <w:bookmarkEnd w:id="116"/>
                            <w:r w:rsidRPr="00611D77">
                              <w:rPr>
                                <w:color w:val="auto"/>
                                <w:sz w:val="24"/>
                                <w:szCs w:val="24"/>
                              </w:rPr>
                              <w:t xml:space="preserve"> </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1pt;margin-top:228.15pt;width:434.6pt;height:31.6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RftMQIAAGkEAAAOAAAAZHJzL2Uyb0RvYy54bWysVFFv2yAQfp+0/4B4X5xkTbV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" stroked="f">
                <v:textbox inset="0,0,0,0">
                  <w:txbxContent>
                    <w:p w14:paraId="53F2416A" w14:textId="0C270C2E" w:rsidR="00977DC2" w:rsidRPr="00611D77" w:rsidRDefault="00977DC2" w:rsidP="00716770">
                      <w:pPr>
                        <w:pStyle w:val="Caption"/>
                        <w:jc w:val="center"/>
                        <w:rPr>
                          <w:noProof/>
                          <w:color w:val="auto"/>
                          <w:sz w:val="36"/>
                          <w:szCs w:val="36"/>
                        </w:rPr>
                      </w:pPr>
                      <w:bookmarkStart w:id="118" w:name="_Toc54357385"/>
                      <w:bookmarkStart w:id="119" w:name="_Toc5298053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E97BB6">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E97BB6">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w:t>
                      </w:r>
                      <w:bookmarkEnd w:id="118"/>
                      <w:r w:rsidRPr="00611D77">
                        <w:rPr>
                          <w:color w:val="auto"/>
                          <w:sz w:val="24"/>
                          <w:szCs w:val="24"/>
                        </w:rPr>
                        <w:t xml:space="preserve"> </w:t>
                      </w:r>
                      <w:bookmarkEnd w:id="119"/>
                    </w:p>
                  </w:txbxContent>
                </v:textbox>
                <w10:wrap type="topAndBottom"/>
              </v:shape>
            </w:pict>
          </mc:Fallback>
        </mc:AlternateContent>
      </w:r>
      <w:r w:rsidR="007A36C2" w:rsidRPr="00911DBA">
        <w:rPr>
          <w:noProof/>
        </w:rPr>
        <w:drawing>
          <wp:anchor distT="0" distB="0" distL="114300" distR="114300" simplePos="0" relativeHeight="251823104" behindDoc="0" locked="0" layoutInCell="1" allowOverlap="1" wp14:anchorId="7B6DB3F3" wp14:editId="6A00BBD8">
            <wp:simplePos x="0" y="0"/>
            <wp:positionH relativeFrom="column">
              <wp:posOffset>2370455</wp:posOffset>
            </wp:positionH>
            <wp:positionV relativeFrom="paragraph">
              <wp:posOffset>1473835</wp:posOffset>
            </wp:positionV>
            <wp:extent cx="3293745" cy="1429385"/>
            <wp:effectExtent l="19050" t="19050" r="20955" b="1841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293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716770" w:rsidRPr="00911DBA">
        <w:rPr>
          <w:rFonts w:eastAsiaTheme="minorEastAsia"/>
          <w:noProof/>
        </w:rPr>
        <w:drawing>
          <wp:anchor distT="0" distB="0" distL="114300" distR="114300" simplePos="0" relativeHeight="251824128" behindDoc="0" locked="0" layoutInCell="1" allowOverlap="1" wp14:anchorId="4209709B" wp14:editId="0A464157">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911DBA">
        <w:t>The l</w:t>
      </w:r>
      <w:r w:rsidR="00060283" w:rsidRPr="00911DBA">
        <w:t>oss function of the network could be formulated as</w:t>
      </w:r>
      <w:r w:rsidR="00814C2C" w:rsidRPr="00911DBA">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716770" w:rsidRPr="00911DBA">
        <w:rPr>
          <w:rFonts w:eastAsiaTheme="minorEastAsia"/>
        </w:rPr>
        <w:t xml:space="preserve"> m</w:t>
      </w:r>
      <w:r w:rsidR="005E4E93" w:rsidRPr="00911DBA">
        <w:t xml:space="preserve">eaning translate a given image are  </w:t>
      </w:r>
      <m:oMath>
        <m:r>
          <w:rPr>
            <w:rFonts w:ascii="Cambria Math" w:hAnsi="Cambria Math"/>
          </w:rPr>
          <m:t>x</m:t>
        </m:r>
      </m:oMath>
      <w:r w:rsidR="005E4E93" w:rsidRPr="00911DBA">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911DBA">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sidRPr="00911DBA">
        <w:rPr>
          <w:rFonts w:eastAsiaTheme="minorEastAsia"/>
        </w:rPr>
        <w:t xml:space="preserve"> </w:t>
      </w:r>
      <w:r w:rsidR="005E4E93" w:rsidRPr="00911DBA">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911DBA">
        <w:t xml:space="preserve"> </w:t>
      </w:r>
      <w:r w:rsidR="005E4E93" w:rsidRPr="00911DBA">
        <w:rPr>
          <w:rFonts w:eastAsiaTheme="minorEastAsia"/>
        </w:rPr>
        <w:t xml:space="preserve"> </w:t>
      </w:r>
      <w:r w:rsidR="00A664A2" w:rsidRPr="00911DBA">
        <w:rPr>
          <w:rFonts w:eastAsiaTheme="minorEastAsia"/>
        </w:rPr>
        <w:t>I</w:t>
      </w:r>
      <w:r w:rsidR="005E4E93" w:rsidRPr="00911DBA">
        <w:rPr>
          <w:rFonts w:eastAsiaTheme="minorEastAsia"/>
        </w:rPr>
        <w:t xml:space="preserve">nput image </w:t>
      </w:r>
      <m:oMath>
        <m:r>
          <w:rPr>
            <w:rFonts w:ascii="Cambria Math" w:hAnsi="Cambria Math"/>
          </w:rPr>
          <m:t>x</m:t>
        </m:r>
      </m:oMath>
      <w:r w:rsidR="005E4E93" w:rsidRPr="00911DBA">
        <w:rPr>
          <w:rFonts w:eastAsiaTheme="minorEastAsia"/>
        </w:rPr>
        <w:t xml:space="preserve"> translated to another domain and retranslated back to its original domain. </w:t>
      </w:r>
      <w:r w:rsidR="005E4E93" w:rsidRPr="00911DBA">
        <w:t xml:space="preserve">Ahead of image transformation across domain </w:t>
      </w:r>
      <w:r w:rsidR="00507715" w:rsidRPr="00911DBA">
        <w:t>video-to-video</w:t>
      </w:r>
      <w:r w:rsidR="005E4E93" w:rsidRPr="00911DBA">
        <w:t xml:space="preserve"> translation is an additional extension</w:t>
      </w:r>
      <w:r w:rsidR="008B4A14" w:rsidRPr="00911DBA">
        <w:t>.</w:t>
      </w:r>
      <w:r w:rsidR="00716770" w:rsidRPr="00911DBA">
        <w:rPr>
          <w:shd w:val="clear" w:color="auto" w:fill="FFFFFF"/>
        </w:rPr>
        <w:t xml:space="preserve"> </w:t>
      </w:r>
    </w:p>
    <w:p w14:paraId="3EDDCE72" w14:textId="2850EE6C" w:rsidR="00716770" w:rsidRPr="00911DBA" w:rsidRDefault="00716770" w:rsidP="00FB6092">
      <w:pPr>
        <w:spacing w:before="0"/>
        <w:jc w:val="center"/>
      </w:pPr>
      <w:r w:rsidRPr="00911DBA">
        <w:rPr>
          <w:shd w:val="clear" w:color="auto" w:fill="FFFFFF"/>
        </w:rPr>
        <w:t xml:space="preserve">Source: Adapted from </w:t>
      </w:r>
      <w:r w:rsidRPr="00911DBA">
        <w:rPr>
          <w:shd w:val="clear" w:color="auto" w:fill="FFFFFF"/>
        </w:rPr>
        <w:fldChar w:fldCharType="begin" w:fldLock="1"/>
      </w:r>
      <w:r w:rsidR="00C077EB" w:rsidRPr="00911DBA">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rPr>
          <w:shd w:val="clear" w:color="auto" w:fill="FFFFFF"/>
        </w:rPr>
        <w:fldChar w:fldCharType="separate"/>
      </w:r>
      <w:r w:rsidR="00C077EB" w:rsidRPr="00911DBA">
        <w:rPr>
          <w:noProof/>
          <w:shd w:val="clear" w:color="auto" w:fill="FFFFFF"/>
        </w:rPr>
        <w:t>[3]</w:t>
      </w:r>
      <w:r w:rsidRPr="00911DBA">
        <w:rPr>
          <w:shd w:val="clear" w:color="auto" w:fill="FFFFFF"/>
        </w:rPr>
        <w:fldChar w:fldCharType="end"/>
      </w:r>
    </w:p>
    <w:p w14:paraId="6DFEF0D8" w14:textId="36F2C5B0" w:rsidR="00D900FE" w:rsidRPr="00911DBA" w:rsidRDefault="00507715" w:rsidP="00B05706">
      <w:pPr>
        <w:pStyle w:val="Heading2"/>
      </w:pPr>
      <w:bookmarkStart w:id="120" w:name="_Toc52981527"/>
      <w:bookmarkStart w:id="121" w:name="_Toc54363761"/>
      <w:r w:rsidRPr="00911DBA">
        <w:rPr>
          <w:rStyle w:val="Heading2Char"/>
          <w:b/>
        </w:rPr>
        <w:t>Video-to-</w:t>
      </w:r>
      <w:r w:rsidR="00421025" w:rsidRPr="00911DBA">
        <w:rPr>
          <w:rStyle w:val="Heading2Char"/>
          <w:b/>
        </w:rPr>
        <w:t>V</w:t>
      </w:r>
      <w:r w:rsidRPr="00911DBA">
        <w:rPr>
          <w:rStyle w:val="Heading2Char"/>
          <w:b/>
        </w:rPr>
        <w:t>ideo</w:t>
      </w:r>
      <w:r w:rsidR="009C166F" w:rsidRPr="00911DBA">
        <w:rPr>
          <w:rStyle w:val="Heading2Char"/>
          <w:b/>
        </w:rPr>
        <w:t xml:space="preserve"> </w:t>
      </w:r>
      <w:r w:rsidR="00421025" w:rsidRPr="00911DBA">
        <w:rPr>
          <w:rStyle w:val="Heading2Char"/>
          <w:b/>
        </w:rPr>
        <w:t>T</w:t>
      </w:r>
      <w:r w:rsidR="009C166F" w:rsidRPr="00911DBA">
        <w:rPr>
          <w:rStyle w:val="Heading2Char"/>
          <w:b/>
        </w:rPr>
        <w:t>ranslation</w:t>
      </w:r>
      <w:bookmarkEnd w:id="120"/>
      <w:bookmarkEnd w:id="121"/>
    </w:p>
    <w:p w14:paraId="489A27FD" w14:textId="5AA72AFD" w:rsidR="00101E57" w:rsidRPr="00911DBA" w:rsidRDefault="00507715" w:rsidP="009D321C">
      <w:r w:rsidRPr="00911DBA">
        <w:t>Video-to-video</w:t>
      </w:r>
      <w:r w:rsidR="00AF55C0" w:rsidRPr="00911DBA">
        <w:t xml:space="preserve"> translation </w:t>
      </w:r>
      <w:r w:rsidR="009C166F" w:rsidRPr="00911DBA">
        <w:t xml:space="preserve">is a natural extension of an </w:t>
      </w:r>
      <w:r w:rsidRPr="00911DBA">
        <w:t>image-to-image</w:t>
      </w:r>
      <w:r w:rsidR="009C166F" w:rsidRPr="00911DBA">
        <w:t xml:space="preserve"> translation. Translating video points toward learning the appearance of objects in a scene and realistic motion </w:t>
      </w:r>
      <w:r w:rsidR="002E1A0F" w:rsidRPr="00911DBA">
        <w:t xml:space="preserve">movement </w:t>
      </w:r>
      <w:r w:rsidR="009C166F" w:rsidRPr="00911DBA">
        <w:t xml:space="preserve">between successive frames. A straightforward way to </w:t>
      </w:r>
      <w:r w:rsidRPr="00911DBA">
        <w:t>video-to-video</w:t>
      </w:r>
      <w:r w:rsidR="009C166F" w:rsidRPr="00911DBA">
        <w:t xml:space="preserve"> translation</w:t>
      </w:r>
      <w:r w:rsidR="00A46E7A" w:rsidRPr="00911DBA">
        <w:t xml:space="preserve"> </w:t>
      </w:r>
      <w:r w:rsidR="009C166F" w:rsidRPr="00911DBA">
        <w:t xml:space="preserve">carry out </w:t>
      </w:r>
      <w:r w:rsidR="00E55BA1" w:rsidRPr="00911DBA">
        <w:t xml:space="preserve">the </w:t>
      </w:r>
      <w:r w:rsidRPr="00911DBA">
        <w:t>image-to-image</w:t>
      </w:r>
      <w:r w:rsidR="009C166F" w:rsidRPr="00911DBA">
        <w:t xml:space="preserve"> translation in each frame of input videos without considering those frames </w:t>
      </w:r>
      <w:r w:rsidR="00FB6092" w:rsidRPr="00911DBA">
        <w:t xml:space="preserve">that </w:t>
      </w:r>
      <w:r w:rsidR="009C166F" w:rsidRPr="00911DBA">
        <w:t>ha</w:t>
      </w:r>
      <w:r w:rsidR="00FB6092" w:rsidRPr="00911DBA">
        <w:t>ve</w:t>
      </w:r>
      <w:r w:rsidR="009C166F" w:rsidRPr="00911DBA">
        <w:t xml:space="preserve"> </w:t>
      </w:r>
      <w:r w:rsidR="00610F3C" w:rsidRPr="00911DBA">
        <w:t xml:space="preserve">a </w:t>
      </w:r>
      <w:r w:rsidR="009C166F" w:rsidRPr="00911DBA">
        <w:t xml:space="preserve">relation </w:t>
      </w:r>
      <w:r w:rsidR="00A46E7A" w:rsidRPr="00911DBA">
        <w:t>between them. T</w:t>
      </w:r>
      <w:r w:rsidR="009C166F" w:rsidRPr="00911DBA">
        <w:t xml:space="preserve">his approach is non-trivial </w:t>
      </w:r>
      <w:r w:rsidR="009C166F" w:rsidRPr="00911DBA">
        <w:lastRenderedPageBreak/>
        <w:t>since th</w:t>
      </w:r>
      <w:r w:rsidR="00C53AF8" w:rsidRPr="00911DBA">
        <w:t>is is</w:t>
      </w:r>
      <w:r w:rsidR="009C166F" w:rsidRPr="00911DBA">
        <w:t xml:space="preserve"> key issues </w:t>
      </w:r>
      <w:r w:rsidR="00610F3C" w:rsidRPr="00911DBA">
        <w:t>that</w:t>
      </w:r>
      <w:r w:rsidR="009C166F" w:rsidRPr="00911DBA">
        <w:t xml:space="preserve"> underlie </w:t>
      </w:r>
      <w:r w:rsidR="00610F3C" w:rsidRPr="00911DBA">
        <w:t xml:space="preserve">the </w:t>
      </w:r>
      <w:r w:rsidR="009C166F" w:rsidRPr="00911DBA">
        <w:t xml:space="preserve">flickering </w:t>
      </w:r>
      <w:r w:rsidR="009C166F"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009C166F" w:rsidRPr="00911DBA">
        <w:fldChar w:fldCharType="separate"/>
      </w:r>
      <w:r w:rsidR="00C077EB" w:rsidRPr="00911DBA">
        <w:rPr>
          <w:noProof/>
        </w:rPr>
        <w:t>[4], [16]</w:t>
      </w:r>
      <w:r w:rsidR="009C166F" w:rsidRPr="00911DBA">
        <w:fldChar w:fldCharType="end"/>
      </w:r>
      <w:r w:rsidR="009C166F" w:rsidRPr="00911DBA">
        <w:t xml:space="preserve"> effect in the output video. To overcome the flickering effect</w:t>
      </w:r>
      <w:r w:rsidR="00A664A2" w:rsidRPr="00911DBA">
        <w:t>,</w:t>
      </w:r>
      <w:r w:rsidR="009C166F" w:rsidRPr="00911DBA">
        <w:t xml:space="preserve"> Chen et al</w:t>
      </w:r>
      <w:r w:rsidR="00A664A2" w:rsidRPr="00911DBA">
        <w:t>.</w:t>
      </w:r>
      <w:r w:rsidR="009C166F" w:rsidRPr="00911DBA">
        <w:t xml:space="preserve"> </w:t>
      </w:r>
      <w:r w:rsidR="009C166F" w:rsidRPr="00911DBA">
        <w:fldChar w:fldCharType="begin" w:fldLock="1"/>
      </w:r>
      <w:r w:rsidR="005C6AAA" w:rsidRPr="00911DB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009C166F" w:rsidRPr="00911DBA">
        <w:fldChar w:fldCharType="separate"/>
      </w:r>
      <w:r w:rsidR="00C44553" w:rsidRPr="00911DBA">
        <w:rPr>
          <w:noProof/>
        </w:rPr>
        <w:t>[4]</w:t>
      </w:r>
      <w:r w:rsidR="009C166F" w:rsidRPr="00911DBA">
        <w:fldChar w:fldCharType="end"/>
      </w:r>
      <w:r w:rsidR="009C166F" w:rsidRPr="00911DBA">
        <w:t xml:space="preserve"> </w:t>
      </w:r>
      <w:r w:rsidR="000607CF" w:rsidRPr="00911DBA">
        <w:t>c</w:t>
      </w:r>
      <w:r w:rsidR="009C166F" w:rsidRPr="00911DBA">
        <w:t xml:space="preserve">onsider temporal information along with spatial </w:t>
      </w:r>
      <w:r w:rsidR="00AF55C0" w:rsidRPr="00911DBA">
        <w:t>information. S</w:t>
      </w:r>
      <w:r w:rsidR="009C166F" w:rsidRPr="00911DBA">
        <w:t xml:space="preserve">pecifically, they exploit previous frame optical flow to warp </w:t>
      </w:r>
      <w:r w:rsidR="00E55BA1" w:rsidRPr="00911DBA">
        <w:t xml:space="preserve">the </w:t>
      </w:r>
      <w:r w:rsidR="009C166F" w:rsidRPr="00911DBA">
        <w:t xml:space="preserve">current frame </w:t>
      </w:r>
      <w:r w:rsidR="00023234" w:rsidRPr="00911DBA">
        <w:t>towards</w:t>
      </w:r>
      <w:r w:rsidR="009C166F" w:rsidRPr="00911DBA">
        <w:t xml:space="preserve"> impos</w:t>
      </w:r>
      <w:r w:rsidR="00A664A2" w:rsidRPr="00911DBA">
        <w:t>ing</w:t>
      </w:r>
      <w:r w:rsidR="009C166F" w:rsidRPr="00911DBA">
        <w:t xml:space="preserve"> temporal constraints</w:t>
      </w:r>
      <w:r w:rsidR="00D86B58" w:rsidRPr="00911DBA">
        <w:t>.</w:t>
      </w:r>
      <w:r w:rsidR="00022A8C" w:rsidRPr="00911DBA">
        <w:t xml:space="preserve"> </w:t>
      </w:r>
      <w:r w:rsidR="00D86B58" w:rsidRPr="00911DBA">
        <w:t>L</w:t>
      </w:r>
      <w:r w:rsidR="00022A8C" w:rsidRPr="00911DBA">
        <w:t xml:space="preserve">et see </w:t>
      </w:r>
      <w:r w:rsidR="00CD1694" w:rsidRPr="00911DBA">
        <w:t xml:space="preserve">what </w:t>
      </w:r>
      <w:r w:rsidR="00A664A2" w:rsidRPr="00911DBA">
        <w:t>temporal information and different mechanism to extract</w:t>
      </w:r>
      <w:r w:rsidR="00022A8C" w:rsidRPr="00911DBA">
        <w:t>.</w:t>
      </w:r>
      <w:r w:rsidR="00F364F6" w:rsidRPr="00911DBA">
        <w:t xml:space="preserve"> But before that it worth </w:t>
      </w:r>
      <w:r w:rsidR="000B3B9A" w:rsidRPr="00911DBA">
        <w:t xml:space="preserve">a </w:t>
      </w:r>
      <w:r w:rsidR="00F364F6" w:rsidRPr="00911DBA">
        <w:t>brief disc</w:t>
      </w:r>
      <w:r w:rsidR="00A664A2" w:rsidRPr="00911DBA">
        <w:t>uss</w:t>
      </w:r>
      <w:r w:rsidR="00F364F6" w:rsidRPr="00911DBA">
        <w:t xml:space="preserve">ion about </w:t>
      </w:r>
      <w:r w:rsidR="00A664A2" w:rsidRPr="00911DBA">
        <w:t xml:space="preserve">the </w:t>
      </w:r>
      <w:r w:rsidR="00F364F6" w:rsidRPr="00911DBA">
        <w:t>problem in current ap</w:t>
      </w:r>
      <w:r w:rsidR="00A664A2" w:rsidRPr="00911DBA">
        <w:t>proa</w:t>
      </w:r>
      <w:r w:rsidR="00F364F6" w:rsidRPr="00911DBA">
        <w:t>ch</w:t>
      </w:r>
      <w:r w:rsidR="00087BDC" w:rsidRPr="00911DBA">
        <w:t>e</w:t>
      </w:r>
      <w:r w:rsidR="00F364F6" w:rsidRPr="00911DBA">
        <w:t>s.</w:t>
      </w:r>
    </w:p>
    <w:p w14:paraId="28187AAD" w14:textId="0994F49F" w:rsidR="00EE2F16" w:rsidRPr="00911DBA" w:rsidRDefault="00EE2F16" w:rsidP="00A52737">
      <w:pPr>
        <w:pStyle w:val="Heading2"/>
      </w:pPr>
      <w:bookmarkStart w:id="122" w:name="_Problems_in_Translation"/>
      <w:bookmarkStart w:id="123" w:name="_Toc52981528"/>
      <w:bookmarkStart w:id="124" w:name="_Toc54363762"/>
      <w:bookmarkEnd w:id="122"/>
      <w:r w:rsidRPr="00911DBA">
        <w:t>Problems in Translation Networks</w:t>
      </w:r>
      <w:bookmarkEnd w:id="123"/>
      <w:bookmarkEnd w:id="124"/>
    </w:p>
    <w:p w14:paraId="4E2706EE" w14:textId="44C5C950" w:rsidR="00EE2F16" w:rsidRPr="00911DBA" w:rsidRDefault="00EE2F16" w:rsidP="00737F55">
      <w:pPr>
        <w:rPr>
          <w:b/>
          <w:bCs/>
        </w:rPr>
      </w:pPr>
      <w:r w:rsidRPr="00911DBA">
        <w:t>As discussed in previous sections</w:t>
      </w:r>
      <w:r w:rsidR="00A664A2" w:rsidRPr="00911DBA">
        <w:t>,</w:t>
      </w:r>
      <w:r w:rsidRPr="00911DBA">
        <w:t xml:space="preserve"> </w:t>
      </w:r>
      <w:r w:rsidR="00507715" w:rsidRPr="00911DBA">
        <w:t>video-to-video</w:t>
      </w:r>
      <w:r w:rsidRPr="00911DBA">
        <w:t xml:space="preserve"> translation is an immediate extension of image translation</w:t>
      </w:r>
      <w:r w:rsidR="00A664A2" w:rsidRPr="00911DBA">
        <w:t>,</w:t>
      </w:r>
      <w:r w:rsidRPr="00911DBA">
        <w:t xml:space="preserve"> so every limitation of image translation is extended correspondingly. Furthermore, Object disappearance, Object dislocates</w:t>
      </w:r>
      <w:r w:rsidR="00A664A2" w:rsidRPr="00911DBA">
        <w:t>,</w:t>
      </w:r>
      <w:r w:rsidRPr="00911DBA">
        <w:t xml:space="preserve"> and Artifacts</w:t>
      </w:r>
      <w:r w:rsidR="00DA5D4F" w:rsidRPr="00911DBA">
        <w:t xml:space="preserve"> </w:t>
      </w:r>
      <w:r w:rsidR="00DA5D4F" w:rsidRPr="00911DBA">
        <w:fldChar w:fldCharType="begin" w:fldLock="1"/>
      </w:r>
      <w:r w:rsidR="009F06B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9], [27]–[31]","plainTextFormattedCitation":"[9], [27]–[31]","previouslyFormattedCitation":"[9], [27]–[31]"},"properties":{"noteIndex":0},"schema":"https://github.com/citation-style-language/schema/raw/master/csl-citation.json"}</w:instrText>
      </w:r>
      <w:r w:rsidR="00DA5D4F" w:rsidRPr="00911DBA">
        <w:fldChar w:fldCharType="separate"/>
      </w:r>
      <w:r w:rsidR="00B56E1E" w:rsidRPr="00B56E1E">
        <w:rPr>
          <w:noProof/>
        </w:rPr>
        <w:t>[9], [27]–[31]</w:t>
      </w:r>
      <w:r w:rsidR="00DA5D4F" w:rsidRPr="00911DBA">
        <w:fldChar w:fldCharType="end"/>
      </w:r>
      <w:r w:rsidRPr="00911DBA">
        <w:t xml:space="preserve"> are the most common problems for video translation.</w:t>
      </w:r>
    </w:p>
    <w:p w14:paraId="3301DD5C" w14:textId="238E61F0" w:rsidR="00EF6C64" w:rsidRPr="00911DBA" w:rsidRDefault="00EE2F16" w:rsidP="00737F55">
      <w:pPr>
        <w:rPr>
          <w:rFonts w:eastAsiaTheme="minorEastAsia"/>
        </w:rPr>
      </w:pPr>
      <w:r w:rsidRPr="00911DBA">
        <w:t xml:space="preserve">Let say </w:t>
      </w:r>
      <w:r w:rsidR="00B4589D" w:rsidRPr="00911DBA">
        <w:t>there are</w:t>
      </w:r>
      <w:r w:rsidRPr="00911DBA">
        <w:t xml:space="preser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911DBA">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911DBA">
        <w:t>to translate from one domain to another domain and two discriminators</w:t>
      </w:r>
      <w:r w:rsidR="00EB687F" w:rsidRPr="00911DBA">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911DBA">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911DBA">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911DBA">
        <w:rPr>
          <w:rFonts w:eastAsiaTheme="minorEastAsia"/>
          <w:sz w:val="22"/>
        </w:rPr>
        <w:t xml:space="preserve"> trained to </w:t>
      </w:r>
      <w:r w:rsidRPr="00911DBA">
        <w:t xml:space="preserve">translate from </w:t>
      </w:r>
      <m:oMath>
        <m:r>
          <w:rPr>
            <w:rFonts w:ascii="Cambria Math" w:hAnsi="Cambria Math"/>
          </w:rPr>
          <m:t>A</m:t>
        </m:r>
      </m:oMath>
      <w:r w:rsidRPr="00911DBA">
        <w:t xml:space="preserve"> to </w:t>
      </w:r>
      <m:oMath>
        <m:r>
          <w:rPr>
            <w:rFonts w:ascii="Cambria Math" w:hAnsi="Cambria Math"/>
          </w:rPr>
          <m:t>B</m:t>
        </m:r>
      </m:oMath>
      <w:r w:rsidRPr="00911DBA">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911DBA">
        <w:t xml:space="preserve">from </w:t>
      </w:r>
      <m:oMath>
        <m:r>
          <w:rPr>
            <w:rFonts w:ascii="Cambria Math" w:hAnsi="Cambria Math"/>
          </w:rPr>
          <m:t>B</m:t>
        </m:r>
      </m:oMath>
      <w:r w:rsidRPr="00911DBA">
        <w:t xml:space="preserve"> to </w:t>
      </w:r>
      <m:oMath>
        <m:r>
          <w:rPr>
            <w:rFonts w:ascii="Cambria Math" w:hAnsi="Cambria Math"/>
          </w:rPr>
          <m:t>A</m:t>
        </m:r>
      </m:oMath>
      <w:r w:rsidRPr="00911DBA">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911DBA">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sidRPr="00911DBA">
        <w:rPr>
          <w:rFonts w:eastAsiaTheme="minorEastAsia"/>
          <w:sz w:val="22"/>
        </w:rPr>
        <w:t xml:space="preserve"> </w:t>
      </w:r>
      <w:r w:rsidRPr="00911DBA">
        <w:t xml:space="preserve">to classify between real and fake in both domains. Video </w:t>
      </w:r>
      <m:oMath>
        <m:r>
          <w:rPr>
            <w:rFonts w:ascii="Cambria Math" w:hAnsi="Cambria Math"/>
          </w:rPr>
          <m:t>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 videos from respective domain </w:t>
      </w:r>
      <m:oMath>
        <m:r>
          <w:rPr>
            <w:rFonts w:ascii="Cambria Math" w:hAnsi="Cambria Math"/>
          </w:rPr>
          <m:t>A</m:t>
        </m:r>
      </m:oMath>
      <w:r w:rsidRPr="00911DBA">
        <w:t xml:space="preserve"> and </w:t>
      </w:r>
      <m:oMath>
        <m:r>
          <w:rPr>
            <w:rFonts w:ascii="Cambria Math" w:hAnsi="Cambria Math"/>
          </w:rPr>
          <m:t>B</m:t>
        </m:r>
      </m:oMath>
      <w:r w:rsidRPr="00911DBA">
        <w:t xml:space="preserve">. </w:t>
      </w:r>
    </w:p>
    <w:p w14:paraId="1026B83A" w14:textId="38764EFB" w:rsidR="00EF6C64" w:rsidRPr="00911DBA"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911DBA">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911DBA">
        <w:rPr>
          <w:rFonts w:eastAsiaTheme="minorEastAsia"/>
        </w:rPr>
        <w:t xml:space="preserve"> are </w:t>
      </w:r>
      <w:r w:rsidR="00610F3C" w:rsidRPr="00911DBA">
        <w:rPr>
          <w:rFonts w:eastAsiaTheme="minorEastAsia"/>
        </w:rPr>
        <w:t xml:space="preserve">the </w:t>
      </w:r>
      <w:r w:rsidRPr="00911DBA">
        <w:rPr>
          <w:rFonts w:eastAsiaTheme="minorEastAsia"/>
        </w:rPr>
        <w:t>i</w:t>
      </w:r>
      <w:r w:rsidRPr="00911DBA">
        <w:rPr>
          <w:rFonts w:eastAsiaTheme="minorEastAsia"/>
          <w:vertAlign w:val="superscript"/>
        </w:rPr>
        <w:t>th</w:t>
      </w:r>
      <w:r w:rsidRPr="00911DBA">
        <w:rPr>
          <w:rFonts w:eastAsiaTheme="minorEastAsia"/>
        </w:rPr>
        <w:t xml:space="preserve"> frame of video </w:t>
      </w:r>
      <m:oMath>
        <m:r>
          <w:rPr>
            <w:rFonts w:ascii="Cambria Math" w:hAnsi="Cambria Math"/>
          </w:rPr>
          <m:t>X</m:t>
        </m:r>
      </m:oMath>
      <w:r w:rsidRPr="00911DBA">
        <w:rPr>
          <w:rFonts w:eastAsiaTheme="minorEastAsia"/>
        </w:rPr>
        <w:t>.</w:t>
      </w:r>
    </w:p>
    <w:p w14:paraId="4A41A842" w14:textId="6407892F" w:rsidR="00EE2F16" w:rsidRPr="00911DBA" w:rsidRDefault="00EE2F16" w:rsidP="00737F55">
      <w:pPr>
        <w:rPr>
          <w:rFonts w:eastAsiaTheme="minorEastAsia"/>
        </w:rPr>
      </w:pPr>
      <w:r w:rsidRPr="00911DBA">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sidRPr="00911DBA">
        <w:rPr>
          <w:rFonts w:eastAsiaTheme="minorEastAsia"/>
        </w:rPr>
        <w:t xml:space="preserve"> </w:t>
      </w:r>
      <w:r w:rsidR="00A664A2" w:rsidRPr="00911DBA">
        <w:rPr>
          <w:rFonts w:eastAsiaTheme="minorEastAsia"/>
        </w:rPr>
        <w:t>O</w:t>
      </w:r>
      <w:r w:rsidR="00137FFB" w:rsidRPr="00911DBA">
        <w:rPr>
          <w:rFonts w:eastAsiaTheme="minorEastAsia"/>
        </w:rPr>
        <w:t xml:space="preserve">bjects in a frame can be seen as a group of </w:t>
      </w:r>
      <w:r w:rsidR="008E7D5C" w:rsidRPr="00911DBA">
        <w:rPr>
          <w:rFonts w:eastAsiaTheme="minorEastAsia"/>
        </w:rPr>
        <w:t xml:space="preserve">connected </w:t>
      </w:r>
      <w:r w:rsidR="00137FFB" w:rsidRPr="00911DBA">
        <w:rPr>
          <w:rFonts w:eastAsiaTheme="minorEastAsia"/>
        </w:rPr>
        <w:t>pixels.</w:t>
      </w:r>
    </w:p>
    <w:p w14:paraId="4413D54B" w14:textId="77777777" w:rsidR="009D321C" w:rsidRPr="00911DBA" w:rsidRDefault="009D321C" w:rsidP="00FB5190">
      <w:pPr>
        <w:pStyle w:val="ListParagraph"/>
        <w:numPr>
          <w:ilvl w:val="0"/>
          <w:numId w:val="22"/>
        </w:numPr>
      </w:pPr>
      <w:r w:rsidRPr="00911DBA">
        <w:t xml:space="preserve">Artifacts: An image frame artifact is any element that occurs in the picture that is not present in the initial picture set. </w:t>
      </w:r>
    </w:p>
    <w:p w14:paraId="7CAE4180" w14:textId="09473315" w:rsidR="009D321C" w:rsidRPr="00911DBA" w:rsidRDefault="009D321C" w:rsidP="00FB5190">
      <w:pPr>
        <w:pStyle w:val="ListParagraph"/>
        <w:numPr>
          <w:ilvl w:val="0"/>
          <w:numId w:val="22"/>
        </w:numPr>
      </w:pPr>
      <w:r w:rsidRPr="00911DBA">
        <w:t>Tide Spatially to the input: The optimizer is required to learn a solution that is strongly similar to the input due to the reconstruction loss on the input itself.</w:t>
      </w:r>
    </w:p>
    <w:p w14:paraId="53E0D6F9" w14:textId="0E3404F1" w:rsidR="00EE2F16" w:rsidRPr="00911DBA" w:rsidRDefault="00EE2F16" w:rsidP="00FB5190">
      <w:pPr>
        <w:pStyle w:val="ListParagraph"/>
        <w:numPr>
          <w:ilvl w:val="0"/>
          <w:numId w:val="22"/>
        </w:numPr>
      </w:pPr>
      <w:r w:rsidRPr="00911DBA">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911DBA">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in domain </w:t>
      </w:r>
      <m:oMath>
        <m:r>
          <w:rPr>
            <w:rFonts w:ascii="Cambria Math" w:hAnsi="Cambria Math"/>
          </w:rPr>
          <m:t>A</m:t>
        </m:r>
      </m:oMath>
      <w:r w:rsidRPr="00911DBA">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911DBA">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911DBA">
        <w:t xml:space="preserve"> Mathematically,</w:t>
      </w:r>
    </w:p>
    <w:p w14:paraId="73A3F6FB" w14:textId="74B0BF1B" w:rsidR="00EE2F16" w:rsidRPr="00911DBA"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0205A360" w:rsidR="00EE2F16" w:rsidRPr="00911DBA" w:rsidRDefault="00EE2F16" w:rsidP="00FB5190">
      <w:pPr>
        <w:pStyle w:val="ListParagraph"/>
        <w:numPr>
          <w:ilvl w:val="0"/>
          <w:numId w:val="22"/>
        </w:numPr>
      </w:pPr>
      <w:r w:rsidRPr="00911DBA">
        <w:lastRenderedPageBreak/>
        <w:t>Object dislocation</w:t>
      </w:r>
      <w:r w:rsidRPr="00911DBA">
        <w:rPr>
          <w:vertAlign w:val="superscript"/>
        </w:rPr>
        <w:footnoteReference w:id="3"/>
      </w:r>
      <w:r w:rsidRPr="00911DBA">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911DBA">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911DBA">
        <w:t xml:space="preserve">from </w:t>
      </w:r>
      <w:r w:rsidR="00610F3C" w:rsidRPr="00911DBA">
        <w:t xml:space="preserve">a </w:t>
      </w:r>
      <w:r w:rsidRPr="00911DBA">
        <w:t xml:space="preserve">domain </w:t>
      </w:r>
      <m:oMath>
        <m:r>
          <w:rPr>
            <w:rFonts w:ascii="Cambria Math" w:hAnsi="Cambria Math"/>
          </w:rPr>
          <m:t>A</m:t>
        </m:r>
      </m:oMath>
      <w:r w:rsidRPr="00911DBA">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007279B2" w:rsidRPr="00911DBA">
        <w:rPr>
          <w:rFonts w:eastAsiaTheme="minorEastAsia"/>
        </w:rPr>
        <w:t xml:space="preserve"> </w:t>
      </w:r>
      <w:r w:rsidRPr="00911DBA">
        <w:t xml:space="preserve">domain </w:t>
      </w:r>
      <m:oMath>
        <m:r>
          <w:rPr>
            <w:rFonts w:ascii="Cambria Math" w:hAnsi="Cambria Math"/>
          </w:rPr>
          <m:t>B</m:t>
        </m:r>
      </m:oMath>
      <w:r w:rsidRPr="00911DBA">
        <w:t>.</w:t>
      </w:r>
      <w:r w:rsidR="00EF6C64" w:rsidRPr="00911DBA">
        <w:t xml:space="preserve"> </w:t>
      </w:r>
      <w:r w:rsidRPr="00911DBA">
        <w:t xml:space="preserve">Object dislocation also can be seen as </w:t>
      </w:r>
      <w:r w:rsidR="00610F3C" w:rsidRPr="00911DBA">
        <w:t xml:space="preserve">an </w:t>
      </w:r>
      <w:r w:rsidRPr="00911DBA">
        <w:t xml:space="preserve">abrupt object movement.  Mathematically, </w:t>
      </w:r>
    </w:p>
    <w:p w14:paraId="5EA31F44" w14:textId="2677F4A8" w:rsidR="00EE2F16" w:rsidRPr="00911DBA"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5D841752" w14:textId="04D22DCF" w:rsidR="00EE2F16" w:rsidRPr="00911DBA" w:rsidRDefault="00EE2F16" w:rsidP="009D321C">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219BA484" w14:textId="6ADC1BAF" w:rsidR="00AB2C3E" w:rsidRPr="00911DBA" w:rsidRDefault="00967E37" w:rsidP="00737F55">
      <w:r w:rsidRPr="00911DBA">
        <w:rPr>
          <w:noProof/>
        </w:rPr>
        <w:drawing>
          <wp:anchor distT="0" distB="0" distL="114300" distR="114300" simplePos="0" relativeHeight="251878400" behindDoc="0" locked="0" layoutInCell="1" allowOverlap="1" wp14:anchorId="3F3BAF73" wp14:editId="04D9A4E2">
            <wp:simplePos x="0" y="0"/>
            <wp:positionH relativeFrom="page">
              <wp:posOffset>1622210</wp:posOffset>
            </wp:positionH>
            <wp:positionV relativeFrom="paragraph">
              <wp:posOffset>561975</wp:posOffset>
            </wp:positionV>
            <wp:extent cx="4301490" cy="2355850"/>
            <wp:effectExtent l="19050" t="19050" r="22860" b="2540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4301490" cy="235585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11DBA">
        <w:rPr>
          <w:noProof/>
        </w:rPr>
        <mc:AlternateContent>
          <mc:Choice Requires="wps">
            <w:drawing>
              <wp:anchor distT="0" distB="0" distL="114300" distR="114300" simplePos="0" relativeHeight="251880448" behindDoc="0" locked="0" layoutInCell="1" allowOverlap="1" wp14:anchorId="44FCCFC8" wp14:editId="146D003C">
                <wp:simplePos x="0" y="0"/>
                <wp:positionH relativeFrom="page">
                  <wp:posOffset>1104265</wp:posOffset>
                </wp:positionH>
                <wp:positionV relativeFrom="paragraph">
                  <wp:posOffset>2980879</wp:posOffset>
                </wp:positionV>
                <wp:extent cx="5497195" cy="635"/>
                <wp:effectExtent l="0" t="0" r="8255" b="2540"/>
                <wp:wrapTopAndBottom/>
                <wp:docPr id="241" name="Text Box 241"/>
                <wp:cNvGraphicFramePr/>
                <a:graphic xmlns:a="http://schemas.openxmlformats.org/drawingml/2006/main">
                  <a:graphicData uri="http://schemas.microsoft.com/office/word/2010/wordprocessingShape">
                    <wps:wsp>
                      <wps:cNvSpPr txBox="1"/>
                      <wps:spPr>
                        <a:xfrm>
                          <a:off x="0" y="0"/>
                          <a:ext cx="5497195" cy="635"/>
                        </a:xfrm>
                        <a:prstGeom prst="rect">
                          <a:avLst/>
                        </a:prstGeom>
                        <a:solidFill>
                          <a:prstClr val="white"/>
                        </a:solidFill>
                        <a:ln>
                          <a:noFill/>
                        </a:ln>
                      </wps:spPr>
                      <wps:txbx>
                        <w:txbxContent>
                          <w:p w14:paraId="41A816C3" w14:textId="63ADAE4E" w:rsidR="00977DC2" w:rsidRPr="00EC74D8" w:rsidRDefault="00977DC2" w:rsidP="00EC74D8">
                            <w:pPr>
                              <w:pStyle w:val="Caption"/>
                              <w:jc w:val="center"/>
                              <w:rPr>
                                <w:color w:val="auto"/>
                                <w:sz w:val="36"/>
                                <w:szCs w:val="36"/>
                                <w:shd w:val="clear" w:color="auto" w:fill="FFFFFF"/>
                              </w:rPr>
                            </w:pPr>
                            <w:bookmarkStart w:id="125" w:name="_Toc52980537"/>
                            <w:bookmarkStart w:id="126" w:name="_Toc54357386"/>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E97BB6">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E97BB6">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86.95pt;margin-top:234.7pt;width:432.8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" stroked="f">
                <v:textbox style="mso-fit-shape-to-text:t" inset="0,0,0,0">
                  <w:txbxContent>
                    <w:p w14:paraId="41A816C3" w14:textId="63ADAE4E" w:rsidR="00977DC2" w:rsidRPr="00EC74D8" w:rsidRDefault="00977DC2" w:rsidP="00EC74D8">
                      <w:pPr>
                        <w:pStyle w:val="Caption"/>
                        <w:jc w:val="center"/>
                        <w:rPr>
                          <w:color w:val="auto"/>
                          <w:sz w:val="36"/>
                          <w:szCs w:val="36"/>
                          <w:shd w:val="clear" w:color="auto" w:fill="FFFFFF"/>
                        </w:rPr>
                      </w:pPr>
                      <w:bookmarkStart w:id="127" w:name="_Toc52980537"/>
                      <w:bookmarkStart w:id="128" w:name="_Toc54357386"/>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E97BB6">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E97BB6">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27"/>
                      <w:bookmarkEnd w:id="128"/>
                    </w:p>
                  </w:txbxContent>
                </v:textbox>
                <w10:wrap type="topAndBottom" anchorx="page"/>
              </v:shape>
            </w:pict>
          </mc:Fallback>
        </mc:AlternateContent>
      </w:r>
      <w:r w:rsidR="00EE2F16" w:rsidRPr="00911DBA">
        <w:t xml:space="preserve">The problems described above are appropriate for the problem of translation, where </w:t>
      </w:r>
      <w:r w:rsidR="00B643AF" w:rsidRPr="00911DBA">
        <w:t>S</w:t>
      </w:r>
      <w:r w:rsidR="00EE2F16" w:rsidRPr="00911DBA">
        <w:t>pat</w:t>
      </w:r>
      <w:r w:rsidR="005C53B9" w:rsidRPr="00911DBA">
        <w:t>io</w:t>
      </w:r>
      <w:r w:rsidR="007279B2" w:rsidRPr="00911DBA">
        <w:t>-te</w:t>
      </w:r>
      <w:r w:rsidR="005C53B9" w:rsidRPr="00911DBA">
        <w:t>m</w:t>
      </w:r>
      <w:r w:rsidR="007279B2" w:rsidRPr="00911DBA">
        <w:t>poral i</w:t>
      </w:r>
      <w:r w:rsidR="00EE2F16" w:rsidRPr="00911DBA">
        <w:t xml:space="preserve">nformation is </w:t>
      </w:r>
      <w:r w:rsidR="007279B2" w:rsidRPr="00911DBA">
        <w:t xml:space="preserve">not </w:t>
      </w:r>
      <w:r w:rsidR="000E08D3" w:rsidRPr="00911DBA">
        <w:t>leveraged</w:t>
      </w:r>
      <w:r w:rsidR="000E08D3" w:rsidRPr="00911DBA">
        <w:rPr>
          <w:i/>
          <w:iCs/>
        </w:rPr>
        <w:t xml:space="preserve"> </w:t>
      </w:r>
      <w:r w:rsidR="007279B2" w:rsidRPr="00911DBA">
        <w:t>fully</w:t>
      </w:r>
      <w:r w:rsidR="00EE2F16" w:rsidRPr="00911DBA">
        <w:t>.</w:t>
      </w:r>
      <w:bookmarkStart w:id="129" w:name="_Toc46601418"/>
      <w:bookmarkStart w:id="130" w:name="_Toc46601555"/>
      <w:bookmarkStart w:id="131" w:name="_Toc46746815"/>
      <w:bookmarkStart w:id="132" w:name="_Toc47207596"/>
      <w:bookmarkStart w:id="133" w:name="_Toc47231504"/>
      <w:bookmarkStart w:id="134" w:name="_Toc48646296"/>
      <w:bookmarkStart w:id="135" w:name="_Toc48646390"/>
      <w:bookmarkStart w:id="136" w:name="_Toc46601419"/>
      <w:bookmarkStart w:id="137" w:name="_Toc46601556"/>
      <w:bookmarkStart w:id="138" w:name="_Toc46746816"/>
      <w:bookmarkStart w:id="139" w:name="_Toc47207597"/>
      <w:bookmarkStart w:id="140" w:name="_Toc47231505"/>
      <w:bookmarkStart w:id="141" w:name="_Toc48646297"/>
      <w:bookmarkStart w:id="142" w:name="_Toc48646391"/>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77F7F085" w14:textId="2249EB1F" w:rsidR="00B20F7A" w:rsidRPr="00911DBA" w:rsidRDefault="00B20F7A" w:rsidP="00B20F7A">
      <w:pPr>
        <w:jc w:val="center"/>
        <w:rPr>
          <w:shd w:val="clear" w:color="auto" w:fill="FFFFFF"/>
        </w:rPr>
      </w:pPr>
      <w:bookmarkStart w:id="143" w:name="_Temporal_information"/>
      <w:bookmarkEnd w:id="143"/>
      <w:r w:rsidRPr="00911DBA">
        <w:rPr>
          <w:shd w:val="clear" w:color="auto" w:fill="FFFFFF"/>
        </w:rPr>
        <w:t xml:space="preserve">Source: Adapted from </w:t>
      </w:r>
      <w:r w:rsidRPr="00911DBA">
        <w:rPr>
          <w:shd w:val="clear" w:color="auto" w:fill="FFFFFF"/>
        </w:rPr>
        <w:fldChar w:fldCharType="begin" w:fldLock="1"/>
      </w:r>
      <w:r w:rsidR="009F06B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2]","plainTextFormattedCitation":"[32]","previouslyFormattedCitation":"[32]"},"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32]</w:t>
      </w:r>
      <w:r w:rsidRPr="00911DBA">
        <w:rPr>
          <w:shd w:val="clear" w:color="auto" w:fill="FFFFFF"/>
        </w:rPr>
        <w:fldChar w:fldCharType="end"/>
      </w:r>
    </w:p>
    <w:p w14:paraId="21E66BC9" w14:textId="040ED771" w:rsidR="00022A8C" w:rsidRPr="00911DBA" w:rsidRDefault="00022A8C" w:rsidP="00B05706">
      <w:pPr>
        <w:pStyle w:val="Heading2"/>
      </w:pPr>
      <w:bookmarkStart w:id="144" w:name="_Toc52981529"/>
      <w:bookmarkStart w:id="145" w:name="_Toc54363763"/>
      <w:r w:rsidRPr="00911DBA">
        <w:t xml:space="preserve">Temporal </w:t>
      </w:r>
      <w:r w:rsidR="00AD65AC" w:rsidRPr="00911DBA">
        <w:t>I</w:t>
      </w:r>
      <w:r w:rsidRPr="00911DBA">
        <w:t>nformation</w:t>
      </w:r>
      <w:bookmarkEnd w:id="144"/>
      <w:bookmarkEnd w:id="145"/>
      <w:r w:rsidRPr="00911DBA">
        <w:t xml:space="preserve"> </w:t>
      </w:r>
    </w:p>
    <w:p w14:paraId="6B1D1BED" w14:textId="2DD2934B" w:rsidR="000A3D35" w:rsidRPr="00911DBA" w:rsidRDefault="00BB2F52" w:rsidP="00991395">
      <w:pPr>
        <w:rPr>
          <w:shd w:val="clear" w:color="auto" w:fill="FFFFFF"/>
        </w:rPr>
      </w:pPr>
      <w:r w:rsidRPr="00911DBA">
        <w:rPr>
          <w:shd w:val="clear" w:color="auto" w:fill="FFFFFF"/>
        </w:rPr>
        <w:t>Temporal refers to time</w:t>
      </w:r>
      <w:r w:rsidR="00610F3C" w:rsidRPr="00911DBA">
        <w:rPr>
          <w:shd w:val="clear" w:color="auto" w:fill="FFFFFF"/>
        </w:rPr>
        <w:t>-</w:t>
      </w:r>
      <w:r w:rsidRPr="00911DBA">
        <w:rPr>
          <w:shd w:val="clear" w:color="auto" w:fill="FFFFFF"/>
        </w:rPr>
        <w:t>domain</w:t>
      </w:r>
      <w:r w:rsidR="00A664A2" w:rsidRPr="00911DBA">
        <w:rPr>
          <w:shd w:val="clear" w:color="auto" w:fill="FFFFFF"/>
        </w:rPr>
        <w:t>,</w:t>
      </w:r>
      <w:r w:rsidRPr="00911DBA">
        <w:rPr>
          <w:shd w:val="clear" w:color="auto" w:fill="FFFFFF"/>
        </w:rPr>
        <w:t xml:space="preserve"> wherein </w:t>
      </w:r>
      <w:r w:rsidR="00FB6092" w:rsidRPr="00911DBA">
        <w:rPr>
          <w:shd w:val="clear" w:color="auto" w:fill="FFFFFF"/>
        </w:rPr>
        <w:t xml:space="preserve">a </w:t>
      </w:r>
      <w:r w:rsidR="00E50697" w:rsidRPr="00911DBA">
        <w:rPr>
          <w:shd w:val="clear" w:color="auto" w:fill="FFFFFF"/>
        </w:rPr>
        <w:t>computer vis</w:t>
      </w:r>
      <w:r w:rsidR="00FB6092" w:rsidRPr="00911DBA">
        <w:rPr>
          <w:shd w:val="clear" w:color="auto" w:fill="FFFFFF"/>
        </w:rPr>
        <w:t>i</w:t>
      </w:r>
      <w:r w:rsidR="00E50697" w:rsidRPr="00911DBA">
        <w:rPr>
          <w:shd w:val="clear" w:color="auto" w:fill="FFFFFF"/>
        </w:rPr>
        <w:t>on</w:t>
      </w:r>
      <w:r w:rsidRPr="00911DBA">
        <w:rPr>
          <w:shd w:val="clear" w:color="auto" w:fill="FFFFFF"/>
        </w:rPr>
        <w:t xml:space="preserve"> case</w:t>
      </w:r>
      <w:r w:rsidR="00A664A2" w:rsidRPr="00911DBA">
        <w:rPr>
          <w:shd w:val="clear" w:color="auto" w:fill="FFFFFF"/>
        </w:rPr>
        <w:t>,</w:t>
      </w:r>
      <w:r w:rsidRPr="00911DBA">
        <w:rPr>
          <w:shd w:val="clear" w:color="auto" w:fill="FFFFFF"/>
        </w:rPr>
        <w:t xml:space="preserve"> </w:t>
      </w:r>
      <w:r w:rsidR="004953A3" w:rsidRPr="00911DBA">
        <w:rPr>
          <w:shd w:val="clear" w:color="auto" w:fill="FFFFFF"/>
        </w:rPr>
        <w:t xml:space="preserve">it can be seen as </w:t>
      </w:r>
      <w:r w:rsidR="00610F3C" w:rsidRPr="00911DBA">
        <w:rPr>
          <w:shd w:val="clear" w:color="auto" w:fill="FFFFFF"/>
        </w:rPr>
        <w:t xml:space="preserve">a </w:t>
      </w:r>
      <w:r w:rsidR="004953A3" w:rsidRPr="00911DBA">
        <w:rPr>
          <w:shd w:val="clear" w:color="auto" w:fill="FFFFFF"/>
        </w:rPr>
        <w:t xml:space="preserve">relation between </w:t>
      </w:r>
      <w:r w:rsidR="00A664A2" w:rsidRPr="00911DBA">
        <w:rPr>
          <w:shd w:val="clear" w:color="auto" w:fill="FFFFFF"/>
        </w:rPr>
        <w:t xml:space="preserve">the </w:t>
      </w:r>
      <w:r w:rsidR="004953A3" w:rsidRPr="00911DBA">
        <w:rPr>
          <w:shd w:val="clear" w:color="auto" w:fill="FFFFFF"/>
        </w:rPr>
        <w:t>sequence of</w:t>
      </w:r>
      <w:r w:rsidR="00FE3681" w:rsidRPr="00911DBA">
        <w:rPr>
          <w:shd w:val="clear" w:color="auto" w:fill="FFFFFF"/>
        </w:rPr>
        <w:t xml:space="preserve"> frames in </w:t>
      </w:r>
      <w:r w:rsidR="008B2345" w:rsidRPr="00911DBA">
        <w:rPr>
          <w:shd w:val="clear" w:color="auto" w:fill="FFFFFF"/>
        </w:rPr>
        <w:t xml:space="preserve">the </w:t>
      </w:r>
      <w:r w:rsidR="00FE3681" w:rsidRPr="00911DBA">
        <w:rPr>
          <w:shd w:val="clear" w:color="auto" w:fill="FFFFFF"/>
        </w:rPr>
        <w:t>video</w:t>
      </w:r>
      <w:r w:rsidR="00A664A2" w:rsidRPr="00911DBA">
        <w:rPr>
          <w:shd w:val="clear" w:color="auto" w:fill="FFFFFF"/>
        </w:rPr>
        <w:t>,</w:t>
      </w:r>
      <w:r w:rsidR="00597059" w:rsidRPr="00911DBA">
        <w:rPr>
          <w:shd w:val="clear" w:color="auto" w:fill="FFFFFF"/>
        </w:rPr>
        <w:t xml:space="preserve"> while Spatial refers to RGB space. </w:t>
      </w:r>
      <w:r w:rsidR="00893519" w:rsidRPr="00911DBA">
        <w:rPr>
          <w:shd w:val="clear" w:color="auto" w:fill="FFFFFF"/>
        </w:rPr>
        <w:t xml:space="preserve">Spatiotemporal or </w:t>
      </w:r>
      <w:r w:rsidR="008B2345" w:rsidRPr="00911DBA">
        <w:rPr>
          <w:shd w:val="clear" w:color="auto" w:fill="FFFFFF"/>
        </w:rPr>
        <w:t>S</w:t>
      </w:r>
      <w:r w:rsidR="00893519" w:rsidRPr="00911DBA">
        <w:rPr>
          <w:shd w:val="clear" w:color="auto" w:fill="FFFFFF"/>
        </w:rPr>
        <w:t>patio-temporal is used in the study of information as data is gathered over time and space</w:t>
      </w:r>
      <w:r w:rsidR="00584890" w:rsidRPr="00911DBA">
        <w:rPr>
          <w:shd w:val="clear" w:color="auto" w:fill="FFFFFF"/>
        </w:rPr>
        <w:t xml:space="preserve">. </w:t>
      </w:r>
      <w:r w:rsidR="00A26021" w:rsidRPr="00911DBA">
        <w:rPr>
          <w:shd w:val="clear" w:color="auto" w:fill="FFFFFF"/>
        </w:rPr>
        <w:t>S</w:t>
      </w:r>
      <w:r w:rsidR="004953A3" w:rsidRPr="00911DBA">
        <w:rPr>
          <w:shd w:val="clear" w:color="auto" w:fill="FFFFFF"/>
        </w:rPr>
        <w:t xml:space="preserve">traight forward approaches </w:t>
      </w:r>
      <w:r w:rsidR="00E50697" w:rsidRPr="00911DBA">
        <w:rPr>
          <w:shd w:val="clear" w:color="auto" w:fill="FFFFFF"/>
        </w:rPr>
        <w:t>g</w:t>
      </w:r>
      <w:r w:rsidR="00793CE2" w:rsidRPr="00911DBA">
        <w:rPr>
          <w:shd w:val="clear" w:color="auto" w:fill="FFFFFF"/>
        </w:rPr>
        <w:t>enerally</w:t>
      </w:r>
      <w:r w:rsidR="002E6419" w:rsidRPr="00911DBA">
        <w:rPr>
          <w:shd w:val="clear" w:color="auto" w:fill="FFFFFF"/>
        </w:rPr>
        <w:t xml:space="preserve"> </w:t>
      </w:r>
      <w:r w:rsidR="00584890" w:rsidRPr="00911DBA">
        <w:rPr>
          <w:shd w:val="clear" w:color="auto" w:fill="FFFFFF"/>
        </w:rPr>
        <w:t>fail</w:t>
      </w:r>
      <w:r w:rsidR="002E6419" w:rsidRPr="00911DBA">
        <w:rPr>
          <w:shd w:val="clear" w:color="auto" w:fill="FFFFFF"/>
        </w:rPr>
        <w:t xml:space="preserve"> because </w:t>
      </w:r>
      <w:r w:rsidR="00610F3C" w:rsidRPr="00911DBA">
        <w:rPr>
          <w:shd w:val="clear" w:color="auto" w:fill="FFFFFF"/>
        </w:rPr>
        <w:t>they</w:t>
      </w:r>
      <w:r w:rsidR="002E6419" w:rsidRPr="00911DBA">
        <w:rPr>
          <w:shd w:val="clear" w:color="auto" w:fill="FFFFFF"/>
        </w:rPr>
        <w:t xml:space="preserve"> </w:t>
      </w:r>
      <w:r w:rsidR="008B2CEB" w:rsidRPr="00911DBA">
        <w:rPr>
          <w:shd w:val="clear" w:color="auto" w:fill="FFFFFF"/>
        </w:rPr>
        <w:t>can</w:t>
      </w:r>
      <w:r w:rsidR="00A664A2" w:rsidRPr="00911DBA">
        <w:rPr>
          <w:shd w:val="clear" w:color="auto" w:fill="FFFFFF"/>
        </w:rPr>
        <w:t>no</w:t>
      </w:r>
      <w:r w:rsidR="008B2CEB" w:rsidRPr="00911DBA">
        <w:rPr>
          <w:shd w:val="clear" w:color="auto" w:fill="FFFFFF"/>
        </w:rPr>
        <w:t>t</w:t>
      </w:r>
      <w:r w:rsidR="002E6419" w:rsidRPr="00911DBA">
        <w:rPr>
          <w:shd w:val="clear" w:color="auto" w:fill="FFFFFF"/>
        </w:rPr>
        <w:t xml:space="preserve"> consider both </w:t>
      </w:r>
      <w:r w:rsidR="008B2CEB" w:rsidRPr="00911DBA">
        <w:t xml:space="preserve">domains. </w:t>
      </w:r>
      <w:r w:rsidR="00226CB1" w:rsidRPr="00911DBA">
        <w:t>Temporal</w:t>
      </w:r>
      <w:r w:rsidR="00584890" w:rsidRPr="00911DBA">
        <w:t xml:space="preserve"> information for video can</w:t>
      </w:r>
      <w:r w:rsidR="00022A8C" w:rsidRPr="00911DBA">
        <w:t xml:space="preserve"> describe a phenomenon in a </w:t>
      </w:r>
      <w:r w:rsidR="00321167" w:rsidRPr="00911DBA">
        <w:lastRenderedPageBreak/>
        <w:t>particular</w:t>
      </w:r>
      <w:r w:rsidR="00022A8C" w:rsidRPr="00911DBA">
        <w:t xml:space="preserve"> </w:t>
      </w:r>
      <w:r w:rsidR="001503F0" w:rsidRPr="00911DBA">
        <w:t xml:space="preserve">pixel </w:t>
      </w:r>
      <w:r w:rsidR="0033251C" w:rsidRPr="00911DBA">
        <w:t>location</w:t>
      </w:r>
      <w:r w:rsidR="00022A8C" w:rsidRPr="00911DBA">
        <w:t xml:space="preserve"> </w:t>
      </w:r>
      <w:r w:rsidR="00AD6BE6" w:rsidRPr="00911DBA">
        <w:t xml:space="preserve">with </w:t>
      </w:r>
      <w:r w:rsidR="007E6D30" w:rsidRPr="00911DBA">
        <w:t xml:space="preserve">position change in </w:t>
      </w:r>
      <w:r w:rsidR="00022A8C" w:rsidRPr="00911DBA">
        <w:t>time</w:t>
      </w:r>
      <w:r w:rsidR="001503F0" w:rsidRPr="00911DBA">
        <w:rPr>
          <w:shd w:val="clear" w:color="auto" w:fill="FFFFFF"/>
        </w:rPr>
        <w:t>.</w:t>
      </w:r>
      <w:r w:rsidR="007E6D30" w:rsidRPr="00911DBA">
        <w:rPr>
          <w:shd w:val="clear" w:color="auto" w:fill="FFFFFF"/>
        </w:rPr>
        <w:t xml:space="preserve"> </w:t>
      </w:r>
      <w:r w:rsidR="004322C7" w:rsidRPr="00911DBA">
        <w:rPr>
          <w:shd w:val="clear" w:color="auto" w:fill="FFFFFF"/>
        </w:rPr>
        <w:t xml:space="preserve">For a </w:t>
      </w:r>
      <w:r w:rsidR="00507715" w:rsidRPr="00911DBA">
        <w:rPr>
          <w:shd w:val="clear" w:color="auto" w:fill="FFFFFF"/>
        </w:rPr>
        <w:t>video-to-video</w:t>
      </w:r>
      <w:r w:rsidR="004322C7" w:rsidRPr="00911DBA">
        <w:rPr>
          <w:shd w:val="clear" w:color="auto" w:fill="FFFFFF"/>
        </w:rPr>
        <w:t xml:space="preserve"> translation, </w:t>
      </w:r>
      <w:r w:rsidR="00E50697" w:rsidRPr="00911DBA">
        <w:rPr>
          <w:shd w:val="clear" w:color="auto" w:fill="FFFFFF"/>
        </w:rPr>
        <w:t>there are</w:t>
      </w:r>
      <w:r w:rsidR="004322C7" w:rsidRPr="00911DBA">
        <w:rPr>
          <w:shd w:val="clear" w:color="auto" w:fill="FFFFFF"/>
        </w:rPr>
        <w:t xml:space="preserve"> various options to represent motion information. The next section would discuss those topics</w:t>
      </w:r>
      <w:r w:rsidR="005072EE" w:rsidRPr="00911DBA">
        <w:rPr>
          <w:shd w:val="clear" w:color="auto" w:fill="FFFFFF"/>
        </w:rPr>
        <w:t xml:space="preserve"> f</w:t>
      </w:r>
      <w:r w:rsidR="004322C7" w:rsidRPr="00911DBA">
        <w:t>or illustration</w:t>
      </w:r>
      <w:r w:rsidR="005072EE" w:rsidRPr="00911DBA">
        <w:t>.</w:t>
      </w:r>
      <w:r w:rsidR="004322C7" w:rsidRPr="00911DBA">
        <w:rPr>
          <w:shd w:val="clear" w:color="auto" w:fill="FFFFFF"/>
        </w:rPr>
        <w:t xml:space="preserve"> </w:t>
      </w:r>
      <w:r w:rsidR="005072EE" w:rsidRPr="00911DBA">
        <w:rPr>
          <w:shd w:val="clear" w:color="auto" w:fill="FFFFFF"/>
        </w:rPr>
        <w:t>T</w:t>
      </w:r>
      <w:r w:rsidR="009B1ACB" w:rsidRPr="00911DBA">
        <w:rPr>
          <w:shd w:val="clear" w:color="auto" w:fill="FFFFFF"/>
        </w:rPr>
        <w:t>he</w:t>
      </w:r>
      <w:r w:rsidR="004322C7" w:rsidRPr="00911DBA">
        <w:rPr>
          <w:shd w:val="clear" w:color="auto" w:fill="FFFFFF"/>
        </w:rPr>
        <w:t xml:space="preserve"> extraction of time knowledge</w:t>
      </w:r>
      <w:r w:rsidR="00B20F7A" w:rsidRPr="00911DBA">
        <w:rPr>
          <w:shd w:val="clear" w:color="auto" w:fill="FFFFFF"/>
        </w:rPr>
        <w:t xml:space="preserve"> </w:t>
      </w:r>
      <w:r w:rsidR="004322C7" w:rsidRPr="00911DBA">
        <w:rPr>
          <w:shd w:val="clear" w:color="auto" w:fill="FFFFFF"/>
        </w:rPr>
        <w:t xml:space="preserve">can be split into two separate groups. One explicit temporal information extraction: this kind of network operates in such a way that the model extracts temporal information directly, such as </w:t>
      </w:r>
      <w:r w:rsidR="008362B9" w:rsidRPr="00911DBA">
        <w:rPr>
          <w:shd w:val="clear" w:color="auto" w:fill="FFFFFF"/>
        </w:rPr>
        <w:t xml:space="preserve">optical flow and pose </w:t>
      </w:r>
      <w:r w:rsidR="008E201F" w:rsidRPr="00911DBA">
        <w:rPr>
          <w:shd w:val="clear" w:color="auto" w:fill="FFFFFF"/>
        </w:rPr>
        <w:t>estimation. Then</w:t>
      </w:r>
      <w:r w:rsidR="008362B9" w:rsidRPr="00911DBA">
        <w:rPr>
          <w:shd w:val="clear" w:color="auto" w:fill="FFFFFF"/>
        </w:rPr>
        <w:t xml:space="preserve"> the model imposes temporal information on the generated frame. The other tacit does not explicitly collect temporal knowledge but aims to learn temporal dimension through specially modeled learning layers of the model. Examples could be 3D Conv-nets, RNNs, and temporal constraint models.</w:t>
      </w:r>
      <w:r w:rsidR="008362B9" w:rsidRPr="00911DBA">
        <w:t xml:space="preserve"> </w:t>
      </w:r>
      <w:r w:rsidR="008362B9" w:rsidRPr="00911DBA">
        <w:rPr>
          <w:shd w:val="clear" w:color="auto" w:fill="FFFFFF"/>
        </w:rPr>
        <w:t xml:space="preserve">Indeed, some of the works have been done </w:t>
      </w:r>
      <w:r w:rsidR="0025327C" w:rsidRPr="00911DBA">
        <w:rPr>
          <w:shd w:val="clear" w:color="auto" w:fill="FFFFFF"/>
        </w:rPr>
        <w:t xml:space="preserve">to </w:t>
      </w:r>
      <w:r w:rsidR="008362B9" w:rsidRPr="00911DBA">
        <w:rPr>
          <w:shd w:val="clear" w:color="auto" w:fill="FFFFFF"/>
        </w:rPr>
        <w:t xml:space="preserve">blend the above techniques, such as Park et al. </w:t>
      </w:r>
      <w:r w:rsidR="008362B9" w:rsidRPr="00911DBA">
        <w:rPr>
          <w:shd w:val="clear" w:color="auto" w:fill="FFFFFF"/>
        </w:rPr>
        <w:fldChar w:fldCharType="begin" w:fldLock="1"/>
      </w:r>
      <w:r w:rsidR="009F06B1">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3]"},"properties":{"noteIndex":0},"schema":"https://github.com/citation-style-language/schema/raw/master/csl-citation.json"}</w:instrText>
      </w:r>
      <w:r w:rsidR="008362B9" w:rsidRPr="00911DBA">
        <w:rPr>
          <w:shd w:val="clear" w:color="auto" w:fill="FFFFFF"/>
        </w:rPr>
        <w:fldChar w:fldCharType="separate"/>
      </w:r>
      <w:r w:rsidR="00B56E1E" w:rsidRPr="00B56E1E">
        <w:rPr>
          <w:noProof/>
          <w:shd w:val="clear" w:color="auto" w:fill="FFFFFF"/>
        </w:rPr>
        <w:t>[33]</w:t>
      </w:r>
      <w:r w:rsidR="008362B9" w:rsidRPr="00911DBA">
        <w:rPr>
          <w:shd w:val="clear" w:color="auto" w:fill="FFFFFF"/>
        </w:rPr>
        <w:fldChar w:fldCharType="end"/>
      </w:r>
      <w:r w:rsidR="008362B9" w:rsidRPr="00911DBA">
        <w:rPr>
          <w:shd w:val="clear" w:color="auto" w:fill="FFFFFF"/>
        </w:rPr>
        <w:t>.</w:t>
      </w:r>
      <w:r w:rsidR="00D12D45" w:rsidRPr="00911DBA">
        <w:rPr>
          <w:shd w:val="clear" w:color="auto" w:fill="FFFFFF"/>
        </w:rPr>
        <w:t xml:space="preserve"> </w:t>
      </w:r>
    </w:p>
    <w:p w14:paraId="41FE234E" w14:textId="616C3D68" w:rsidR="000A3D35" w:rsidRPr="00911DBA" w:rsidRDefault="000A3D35" w:rsidP="00BC6457">
      <w:pPr>
        <w:pStyle w:val="Heading3"/>
        <w:rPr>
          <w:shd w:val="clear" w:color="auto" w:fill="FFFFFF"/>
        </w:rPr>
      </w:pPr>
      <w:bookmarkStart w:id="146" w:name="_Optical_flow"/>
      <w:bookmarkStart w:id="147" w:name="_Toc52981530"/>
      <w:bookmarkStart w:id="148" w:name="_Toc54363764"/>
      <w:bookmarkEnd w:id="146"/>
      <w:r w:rsidRPr="00911DBA">
        <w:rPr>
          <w:shd w:val="clear" w:color="auto" w:fill="FFFFFF"/>
        </w:rPr>
        <w:t xml:space="preserve">Optical </w:t>
      </w:r>
      <w:r w:rsidR="005072EE" w:rsidRPr="00911DBA">
        <w:rPr>
          <w:shd w:val="clear" w:color="auto" w:fill="FFFFFF"/>
        </w:rPr>
        <w:t>F</w:t>
      </w:r>
      <w:r w:rsidRPr="00911DBA">
        <w:rPr>
          <w:shd w:val="clear" w:color="auto" w:fill="FFFFFF"/>
        </w:rPr>
        <w:t>low</w:t>
      </w:r>
      <w:bookmarkEnd w:id="147"/>
      <w:bookmarkEnd w:id="148"/>
    </w:p>
    <w:p w14:paraId="39BEA9C8" w14:textId="277D9F59" w:rsidR="00941821" w:rsidRPr="00911DBA" w:rsidRDefault="00D23CC9" w:rsidP="001E7326">
      <w:pPr>
        <w:rPr>
          <w:shd w:val="clear" w:color="auto" w:fill="FFFFFF"/>
        </w:rPr>
      </w:pPr>
      <w:r w:rsidRPr="00911DBA">
        <w:rPr>
          <w:shd w:val="clear" w:color="auto" w:fill="FFFFFF"/>
        </w:rPr>
        <w:t>Optic</w:t>
      </w:r>
      <w:r w:rsidR="00AD7CA2" w:rsidRPr="00911DBA">
        <w:rPr>
          <w:shd w:val="clear" w:color="auto" w:fill="FFFFFF"/>
        </w:rPr>
        <w:t>al</w:t>
      </w:r>
      <w:r w:rsidRPr="00911DBA">
        <w:rPr>
          <w:shd w:val="clear" w:color="auto" w:fill="FFFFFF"/>
        </w:rPr>
        <w:t xml:space="preserve"> flow is the change of structured </w:t>
      </w:r>
      <w:r w:rsidR="001E7326" w:rsidRPr="00911DBA">
        <w:rPr>
          <w:shd w:val="clear" w:color="auto" w:fill="FFFFFF"/>
        </w:rPr>
        <w:t>pixels with specific intensity</w:t>
      </w:r>
      <w:r w:rsidRPr="00911DBA">
        <w:rPr>
          <w:shd w:val="clear" w:color="auto" w:fill="FFFFFF"/>
        </w:rPr>
        <w:t xml:space="preserve"> in </w:t>
      </w:r>
      <w:r w:rsidR="001E7326" w:rsidRPr="00911DBA">
        <w:rPr>
          <w:shd w:val="clear" w:color="auto" w:fill="FFFFFF"/>
        </w:rPr>
        <w:t>successive</w:t>
      </w:r>
      <w:r w:rsidRPr="00911DBA">
        <w:rPr>
          <w:shd w:val="clear" w:color="auto" w:fill="FFFFFF"/>
        </w:rPr>
        <w:t xml:space="preserve"> image</w:t>
      </w:r>
      <w:r w:rsidR="001E7326" w:rsidRPr="00911DBA">
        <w:rPr>
          <w:shd w:val="clear" w:color="auto" w:fill="FFFFFF"/>
        </w:rPr>
        <w:t>s</w:t>
      </w:r>
      <w:r w:rsidRPr="00911DBA">
        <w:rPr>
          <w:shd w:val="clear" w:color="auto" w:fill="FFFFFF"/>
        </w:rPr>
        <w:t>,</w:t>
      </w:r>
      <w:r w:rsidR="001E7326" w:rsidRPr="00911DBA">
        <w:rPr>
          <w:shd w:val="clear" w:color="auto" w:fill="FFFFFF"/>
        </w:rPr>
        <w:t xml:space="preserve"> </w:t>
      </w:r>
      <w:r w:rsidR="00941821" w:rsidRPr="00911DBA">
        <w:t xml:space="preserve">or in </w:t>
      </w:r>
      <w:r w:rsidR="009B183E" w:rsidRPr="00911DBA">
        <w:t>other words</w:t>
      </w:r>
      <w:r w:rsidR="00982897" w:rsidRPr="00911DBA">
        <w:t>,</w:t>
      </w:r>
      <w:r w:rsidR="00941821" w:rsidRPr="00911DBA">
        <w:t xml:space="preserve"> </w:t>
      </w:r>
      <w:r w:rsidR="00663065" w:rsidRPr="00911DBA">
        <w:t>o</w:t>
      </w:r>
      <w:r w:rsidR="00941821" w:rsidRPr="00911DBA">
        <w:t>ptical flow</w:t>
      </w:r>
      <w:r w:rsidR="001E7326" w:rsidRPr="00911DBA">
        <w:t xml:space="preserve"> is the motion of objects </w:t>
      </w:r>
      <w:r w:rsidR="00941821" w:rsidRPr="00911DBA">
        <w:t>among</w:t>
      </w:r>
      <w:r w:rsidR="001E7326" w:rsidRPr="00911DBA">
        <w:t xml:space="preserve"> </w:t>
      </w:r>
      <w:r w:rsidR="00941821" w:rsidRPr="00911DBA">
        <w:t>successive</w:t>
      </w:r>
      <w:r w:rsidR="001E7326" w:rsidRPr="00911DBA">
        <w:t xml:space="preserve"> frames, caused by the </w:t>
      </w:r>
      <w:r w:rsidR="00321167" w:rsidRPr="00911DBA">
        <w:t>rel</w:t>
      </w:r>
      <w:r w:rsidR="00941821" w:rsidRPr="00911DBA">
        <w:t>ative</w:t>
      </w:r>
      <w:r w:rsidR="001E7326" w:rsidRPr="00911DBA">
        <w:t xml:space="preserve"> movement </w:t>
      </w:r>
      <w:r w:rsidR="00941821" w:rsidRPr="00911DBA">
        <w:t>among</w:t>
      </w:r>
      <w:r w:rsidR="001E7326" w:rsidRPr="00911DBA">
        <w:t xml:space="preserve"> the object and camera.</w:t>
      </w:r>
      <w:r w:rsidR="003B0804" w:rsidRPr="00911DBA">
        <w:t xml:space="preserve"> This make optical flow an ideal for encoding temporal information</w:t>
      </w:r>
      <w:r w:rsidR="00E50697" w:rsidRPr="00911DBA">
        <w:t xml:space="preserve"> </w:t>
      </w:r>
      <w:r w:rsidR="00926C3F" w:rsidRPr="00911DBA">
        <w:fldChar w:fldCharType="begin" w:fldLock="1"/>
      </w:r>
      <w:r w:rsidR="009F06B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3], [34]","plainTextFormattedCitation":"[1], [33], [34]","previouslyFormattedCitation":"[1], [33], [34]"},"properties":{"noteIndex":0},"schema":"https://github.com/citation-style-language/schema/raw/master/csl-citation.json"}</w:instrText>
      </w:r>
      <w:r w:rsidR="00926C3F" w:rsidRPr="00911DBA">
        <w:fldChar w:fldCharType="separate"/>
      </w:r>
      <w:r w:rsidR="00B56E1E" w:rsidRPr="00B56E1E">
        <w:rPr>
          <w:noProof/>
        </w:rPr>
        <w:t>[1], [33], [34]</w:t>
      </w:r>
      <w:r w:rsidR="00926C3F" w:rsidRPr="00911DBA">
        <w:fldChar w:fldCharType="end"/>
      </w:r>
      <w:r w:rsidR="00B3563F" w:rsidRPr="00911DBA">
        <w:rPr>
          <w:shd w:val="clear" w:color="auto" w:fill="FFFFFF"/>
        </w:rPr>
        <w:t>.</w:t>
      </w:r>
    </w:p>
    <w:p w14:paraId="4A338A85" w14:textId="067ECCB7" w:rsidR="001E7326" w:rsidRPr="00911DBA" w:rsidRDefault="001E7326" w:rsidP="001E7326">
      <w:pPr>
        <w:rPr>
          <w:shd w:val="clear" w:color="auto" w:fill="FFFFFF"/>
        </w:rPr>
      </w:pPr>
      <w:r w:rsidRPr="00911DBA">
        <w:rPr>
          <w:shd w:val="clear" w:color="auto" w:fill="FFFFFF"/>
        </w:rPr>
        <w:t xml:space="preserve">Figure </w:t>
      </w:r>
      <w:r w:rsidR="00896585" w:rsidRPr="00911DBA">
        <w:rPr>
          <w:shd w:val="clear" w:color="auto" w:fill="FFFFFF"/>
        </w:rPr>
        <w:t>2-5</w:t>
      </w:r>
      <w:r w:rsidRPr="00911DBA">
        <w:rPr>
          <w:shd w:val="clear" w:color="auto" w:fill="FFFFFF"/>
        </w:rPr>
        <w:t xml:space="preserve"> shows </w:t>
      </w:r>
      <w:r w:rsidR="00FB6FFB" w:rsidRPr="00911DBA">
        <w:rPr>
          <w:shd w:val="clear" w:color="auto" w:fill="FFFFFF"/>
        </w:rPr>
        <w:t xml:space="preserve">three </w:t>
      </w:r>
      <w:r w:rsidR="000A275B" w:rsidRPr="00911DBA">
        <w:rPr>
          <w:shd w:val="clear" w:color="auto" w:fill="FFFFFF"/>
        </w:rPr>
        <w:t>sequence images</w:t>
      </w:r>
      <w:r w:rsidRPr="00911DBA">
        <w:rPr>
          <w:shd w:val="clear" w:color="auto" w:fill="FFFFFF"/>
        </w:rPr>
        <w:t xml:space="preserve">, </w:t>
      </w:r>
      <w:r w:rsidR="000A275B" w:rsidRPr="00911DBA">
        <w:rPr>
          <w:shd w:val="clear" w:color="auto" w:fill="FFFFFF"/>
        </w:rPr>
        <w:t xml:space="preserve">and in the next row </w:t>
      </w:r>
      <w:r w:rsidR="00FB6FFB" w:rsidRPr="00911DBA">
        <w:rPr>
          <w:shd w:val="clear" w:color="auto" w:fill="FFFFFF"/>
        </w:rPr>
        <w:t xml:space="preserve">shows </w:t>
      </w:r>
      <w:r w:rsidR="00AF6D1A" w:rsidRPr="00911DBA">
        <w:rPr>
          <w:shd w:val="clear" w:color="auto" w:fill="FFFFFF"/>
        </w:rPr>
        <w:t xml:space="preserve">the </w:t>
      </w:r>
      <w:r w:rsidRPr="00911DBA">
        <w:rPr>
          <w:shd w:val="clear" w:color="auto" w:fill="FFFFFF"/>
        </w:rPr>
        <w:t xml:space="preserve">Optic flow </w:t>
      </w:r>
      <w:r w:rsidR="00FB6FFB" w:rsidRPr="00911DBA">
        <w:rPr>
          <w:shd w:val="clear" w:color="auto" w:fill="FFFFFF"/>
        </w:rPr>
        <w:t xml:space="preserve">between </w:t>
      </w:r>
      <w:r w:rsidRPr="00911DBA">
        <w:rPr>
          <w:shd w:val="clear" w:color="auto" w:fill="FFFFFF"/>
        </w:rPr>
        <w:t xml:space="preserve">the </w:t>
      </w:r>
      <w:r w:rsidR="000A275B" w:rsidRPr="00911DBA">
        <w:rPr>
          <w:shd w:val="clear" w:color="auto" w:fill="FFFFFF"/>
        </w:rPr>
        <w:t>modification</w:t>
      </w:r>
      <w:r w:rsidRPr="00911DBA">
        <w:rPr>
          <w:shd w:val="clear" w:color="auto" w:fill="FFFFFF"/>
        </w:rPr>
        <w:t xml:space="preserve"> in these images </w:t>
      </w:r>
      <w:r w:rsidR="000A275B" w:rsidRPr="00911DBA">
        <w:rPr>
          <w:shd w:val="clear" w:color="auto" w:fill="FFFFFF"/>
        </w:rPr>
        <w:t>over</w:t>
      </w:r>
      <w:r w:rsidRPr="00911DBA">
        <w:rPr>
          <w:shd w:val="clear" w:color="auto" w:fill="FFFFFF"/>
        </w:rPr>
        <w:t xml:space="preserve"> a vector field. </w:t>
      </w:r>
      <w:r w:rsidR="00AF6D1A" w:rsidRPr="00911DBA">
        <w:rPr>
          <w:shd w:val="clear" w:color="auto" w:fill="FFFFFF"/>
        </w:rPr>
        <w:t>The r</w:t>
      </w:r>
      <w:r w:rsidRPr="00911DBA">
        <w:rPr>
          <w:shd w:val="clear" w:color="auto" w:fill="FFFFFF"/>
        </w:rPr>
        <w:t xml:space="preserve">esearch </w:t>
      </w:r>
      <w:r w:rsidR="00F903E4" w:rsidRPr="00911DBA">
        <w:rPr>
          <w:shd w:val="clear" w:color="auto" w:fill="FFFFFF"/>
        </w:rPr>
        <w:t>underlines</w:t>
      </w:r>
      <w:r w:rsidRPr="00911DBA">
        <w:rPr>
          <w:shd w:val="clear" w:color="auto" w:fill="FFFFFF"/>
        </w:rPr>
        <w:t xml:space="preserve"> the </w:t>
      </w:r>
      <w:r w:rsidR="00F903E4" w:rsidRPr="00911DBA">
        <w:rPr>
          <w:shd w:val="clear" w:color="auto" w:fill="FFFFFF"/>
        </w:rPr>
        <w:t>precise</w:t>
      </w:r>
      <w:r w:rsidRPr="00911DBA">
        <w:rPr>
          <w:shd w:val="clear" w:color="auto" w:fill="FFFFFF"/>
        </w:rPr>
        <w:t>, pixel-wise estimation of optic</w:t>
      </w:r>
      <w:r w:rsidR="00AD7CA2" w:rsidRPr="00911DBA">
        <w:rPr>
          <w:shd w:val="clear" w:color="auto" w:fill="FFFFFF"/>
        </w:rPr>
        <w:t>al</w:t>
      </w:r>
      <w:r w:rsidRPr="00911DBA">
        <w:rPr>
          <w:shd w:val="clear" w:color="auto" w:fill="FFFFFF"/>
        </w:rPr>
        <w:t xml:space="preserve"> flow, which is a computationally </w:t>
      </w:r>
      <w:r w:rsidR="00F903E4" w:rsidRPr="00911DBA">
        <w:rPr>
          <w:shd w:val="clear" w:color="auto" w:fill="FFFFFF"/>
        </w:rPr>
        <w:t>challenging</w:t>
      </w:r>
      <w:r w:rsidRPr="00911DBA">
        <w:rPr>
          <w:shd w:val="clear" w:color="auto" w:fill="FFFFFF"/>
        </w:rPr>
        <w:t xml:space="preserve"> task. </w:t>
      </w:r>
    </w:p>
    <w:p w14:paraId="1A48AD4C" w14:textId="79C3C1EB" w:rsidR="00FB6FFB" w:rsidRPr="00911DBA" w:rsidRDefault="00FB6FFB" w:rsidP="00FB6FFB">
      <w:r w:rsidRPr="00911DBA">
        <w:rPr>
          <w:shd w:val="clear" w:color="auto" w:fill="FFFFFF"/>
        </w:rPr>
        <w:t>Nowadays</w:t>
      </w:r>
      <w:r w:rsidR="00175AD0" w:rsidRPr="00911DBA">
        <w:rPr>
          <w:shd w:val="clear" w:color="auto" w:fill="FFFFFF"/>
        </w:rPr>
        <w:t>, better computational resource</w:t>
      </w:r>
      <w:r w:rsidR="00E55BA1" w:rsidRPr="00911DBA">
        <w:rPr>
          <w:shd w:val="clear" w:color="auto" w:fill="FFFFFF"/>
        </w:rPr>
        <w:t>s</w:t>
      </w:r>
      <w:r w:rsidR="00175AD0" w:rsidRPr="00911DBA">
        <w:rPr>
          <w:shd w:val="clear" w:color="auto" w:fill="FFFFFF"/>
        </w:rPr>
        <w:t xml:space="preserve"> and </w:t>
      </w:r>
      <w:r w:rsidR="00B3563F" w:rsidRPr="00911DBA">
        <w:rPr>
          <w:shd w:val="clear" w:color="auto" w:fill="FFFFFF"/>
        </w:rPr>
        <w:t>Recent advancement</w:t>
      </w:r>
      <w:r w:rsidR="00AF6D1A" w:rsidRPr="00911DBA">
        <w:rPr>
          <w:shd w:val="clear" w:color="auto" w:fill="FFFFFF"/>
        </w:rPr>
        <w:t>s</w:t>
      </w:r>
      <w:r w:rsidR="00B3563F" w:rsidRPr="00911DBA">
        <w:rPr>
          <w:shd w:val="clear" w:color="auto" w:fill="FFFFFF"/>
        </w:rPr>
        <w:t xml:space="preserve"> in Deep learning enable researchers to estimate optical flow</w:t>
      </w:r>
      <w:r w:rsidR="00E50697" w:rsidRPr="00911DBA">
        <w:rPr>
          <w:shd w:val="clear" w:color="auto" w:fill="FFFFFF"/>
        </w:rPr>
        <w:t xml:space="preserve"> </w:t>
      </w:r>
      <w:r w:rsidR="00E50697" w:rsidRPr="00911DBA">
        <w:fldChar w:fldCharType="begin" w:fldLock="1"/>
      </w:r>
      <w:r w:rsidR="009F06B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5], [36]"},"properties":{"noteIndex":0},"schema":"https://github.com/citation-style-language/schema/raw/master/csl-citation.json"}</w:instrText>
      </w:r>
      <w:r w:rsidR="00E50697" w:rsidRPr="00911DBA">
        <w:fldChar w:fldCharType="separate"/>
      </w:r>
      <w:r w:rsidR="00B56E1E" w:rsidRPr="00B56E1E">
        <w:rPr>
          <w:noProof/>
        </w:rPr>
        <w:t>[35], [36]</w:t>
      </w:r>
      <w:r w:rsidR="00E50697" w:rsidRPr="00911DBA">
        <w:fldChar w:fldCharType="end"/>
      </w:r>
      <w:r w:rsidR="000A275B" w:rsidRPr="00911DBA">
        <w:rPr>
          <w:shd w:val="clear" w:color="auto" w:fill="FFFFFF"/>
        </w:rPr>
        <w:t xml:space="preserve">. </w:t>
      </w:r>
      <w:r w:rsidR="000A275B" w:rsidRPr="00911DBA">
        <w:t>Generally, such approaches take two video frames as input to output the optical flow (color-coded image)</w:t>
      </w:r>
      <w:r w:rsidR="00663BBC" w:rsidRPr="00911DBA">
        <w:t xml:space="preserve">, </w:t>
      </w:r>
      <w:r w:rsidR="000A275B" w:rsidRPr="00911DBA">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911DBA">
        <w:t xml:space="preserve"> </w:t>
      </w:r>
      <w:r w:rsidRPr="00911DBA">
        <w:t>where </w:t>
      </w:r>
      <m:oMath>
        <m:r>
          <w:rPr>
            <w:rFonts w:ascii="Cambria Math" w:hAnsi="Cambria Math"/>
          </w:rPr>
          <m:t>u</m:t>
        </m:r>
      </m:oMath>
      <w:r w:rsidRPr="00911DBA">
        <w:t xml:space="preserve"> is the motion in the </w:t>
      </w:r>
      <m:oMath>
        <m:r>
          <w:rPr>
            <w:rFonts w:ascii="Cambria Math" w:hAnsi="Cambria Math"/>
          </w:rPr>
          <m:t>x</m:t>
        </m:r>
      </m:oMath>
      <w:r w:rsidRPr="00911DBA">
        <w:t> direction, </w:t>
      </w:r>
      <m:oMath>
        <m:r>
          <w:rPr>
            <w:rFonts w:ascii="Cambria Math" w:hAnsi="Cambria Math"/>
          </w:rPr>
          <m:t>v</m:t>
        </m:r>
      </m:oMath>
      <w:r w:rsidRPr="00911DBA">
        <w:t> is the motion in the</w:t>
      </w:r>
      <m:oMath>
        <m:r>
          <w:rPr>
            <w:rFonts w:ascii="Cambria Math" w:hAnsi="Cambria Math"/>
          </w:rPr>
          <m:t xml:space="preserve"> y</m:t>
        </m:r>
      </m:oMath>
      <w:r w:rsidRPr="00911DBA">
        <w:t xml:space="preserve"> direction, and </w:t>
      </w:r>
      <m:oMath>
        <m:r>
          <w:rPr>
            <w:rFonts w:ascii="Cambria Math" w:hAnsi="Cambria Math"/>
          </w:rPr>
          <m:t>f</m:t>
        </m:r>
      </m:oMath>
      <w:r w:rsidRPr="00911DBA">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t xml:space="preserve"> (frame at time </w:t>
      </w:r>
      <m:oMath>
        <m:r>
          <w:rPr>
            <w:rFonts w:ascii="Cambria Math" w:hAnsi="Cambria Math"/>
          </w:rPr>
          <m:t>=t-1</m:t>
        </m:r>
      </m:oMath>
      <w:r w:rsidRPr="00911DBA">
        <w:t> </w:t>
      </w:r>
      <w:r w:rsidR="00214CF8" w:rsidRPr="00911DBA">
        <w:t xml:space="preserve">) </w:t>
      </w:r>
      <w:r w:rsidRPr="00911DBA">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911DBA">
        <w:t xml:space="preserve"> </w:t>
      </w:r>
      <w:r w:rsidRPr="00911DBA">
        <w:t xml:space="preserve">(frame at time </w:t>
      </w:r>
      <m:oMath>
        <m:r>
          <w:rPr>
            <w:rFonts w:ascii="Cambria Math" w:eastAsiaTheme="minorEastAsia" w:hAnsi="Cambria Math"/>
          </w:rPr>
          <m:t>=</m:t>
        </m:r>
        <m:r>
          <w:rPr>
            <w:rFonts w:ascii="Cambria Math" w:hAnsi="Cambria Math"/>
          </w:rPr>
          <m:t>t)</m:t>
        </m:r>
      </m:oMath>
      <w:r w:rsidR="00214CF8" w:rsidRPr="00911DBA">
        <w:t xml:space="preserve"> </w:t>
      </w:r>
      <w:r w:rsidRPr="00911DBA">
        <w:t>as input.</w:t>
      </w:r>
    </w:p>
    <w:p w14:paraId="6B8555F0" w14:textId="4EBCCEF6" w:rsidR="00014521" w:rsidRPr="00911DBA" w:rsidRDefault="00014521" w:rsidP="00FB6FFB">
      <w:r w:rsidRPr="00911DBA">
        <w:t>Computing optical flow with deep neural networks</w:t>
      </w:r>
      <w:r w:rsidR="00A82BE7" w:rsidRPr="00911DBA">
        <w:t xml:space="preserve"> </w:t>
      </w:r>
      <w:r w:rsidR="00A82BE7" w:rsidRPr="00911DBA">
        <w:fldChar w:fldCharType="begin" w:fldLock="1"/>
      </w:r>
      <w:r w:rsidR="009F06B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5], [36]"},"properties":{"noteIndex":0},"schema":"https://github.com/citation-style-language/schema/raw/master/csl-citation.json"}</w:instrText>
      </w:r>
      <w:r w:rsidR="00A82BE7" w:rsidRPr="00911DBA">
        <w:fldChar w:fldCharType="separate"/>
      </w:r>
      <w:r w:rsidR="00B56E1E" w:rsidRPr="00B56E1E">
        <w:rPr>
          <w:noProof/>
        </w:rPr>
        <w:t>[35], [36]</w:t>
      </w:r>
      <w:r w:rsidR="00A82BE7" w:rsidRPr="00911DBA">
        <w:fldChar w:fldCharType="end"/>
      </w:r>
      <w:r w:rsidR="00A82BE7" w:rsidRPr="00911DBA">
        <w:t xml:space="preserve"> </w:t>
      </w:r>
      <w:r w:rsidRPr="00911DBA">
        <w:t xml:space="preserve"> requires </w:t>
      </w:r>
      <w:r w:rsidR="00321167" w:rsidRPr="00911DBA">
        <w:t>vast</w:t>
      </w:r>
      <w:r w:rsidRPr="00911DBA">
        <w:t xml:space="preserve"> amounts of training data which is principally hard to obtain. </w:t>
      </w:r>
      <w:r w:rsidR="002A203E" w:rsidRPr="00911DBA">
        <w:t xml:space="preserve">This is because marking optical flow video footage requires </w:t>
      </w:r>
      <w:r w:rsidR="008B2345" w:rsidRPr="00911DBA">
        <w:t xml:space="preserve">a </w:t>
      </w:r>
      <w:r w:rsidR="002A203E" w:rsidRPr="00911DBA">
        <w:t>detailed finding of the precise motion of each point of a frame to the precision of the subpixels.</w:t>
      </w:r>
      <w:r w:rsidR="00893519" w:rsidRPr="00911DBA">
        <w:t xml:space="preserve"> </w:t>
      </w:r>
      <w:r w:rsidRPr="00911DBA">
        <w:t>To address the issue of labeling training data</w:t>
      </w:r>
      <w:r w:rsidR="009B183E" w:rsidRPr="00911DBA">
        <w:t>,</w:t>
      </w:r>
      <w:r w:rsidR="00D17732" w:rsidRPr="00911DBA">
        <w:t xml:space="preserve"> many research works</w:t>
      </w:r>
      <w:r w:rsidR="00A82BE7" w:rsidRPr="00911DBA">
        <w:t xml:space="preserve">, </w:t>
      </w:r>
      <w:r w:rsidR="00A82BE7" w:rsidRPr="00911DBA">
        <w:fldChar w:fldCharType="begin" w:fldLock="1"/>
      </w:r>
      <w:r w:rsidR="009F06B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14"]]},"page":"8934-8943","publisher":"IEEE Computer Society","title":"PWC-Net: CNNs for Optical Flow Using Pyramid, Warping, and Cost Volume","type":"paper-conference"},"uris":["http://www.mendeley.com/documents/?uuid=711610c0-9609-3c6e-8732-ad7f0d9b4c84"]}],"mendeley":{"formattedCitation":"[35]–[37]","plainTextFormattedCitation":"[35]–[37]","previouslyFormattedCitation":"[35]–[37]"},"properties":{"noteIndex":0},"schema":"https://github.com/citation-style-language/schema/raw/master/csl-citation.json"}</w:instrText>
      </w:r>
      <w:r w:rsidR="00A82BE7" w:rsidRPr="00911DBA">
        <w:fldChar w:fldCharType="separate"/>
      </w:r>
      <w:r w:rsidR="00B56E1E" w:rsidRPr="00B56E1E">
        <w:rPr>
          <w:noProof/>
        </w:rPr>
        <w:t>[35]–[37]</w:t>
      </w:r>
      <w:r w:rsidR="00A82BE7" w:rsidRPr="00911DBA">
        <w:fldChar w:fldCharType="end"/>
      </w:r>
      <w:r w:rsidR="00D17732" w:rsidRPr="00911DBA">
        <w:t xml:space="preserve"> </w:t>
      </w:r>
      <w:r w:rsidRPr="00911DBA">
        <w:t>used computer graphics to simulate massive realistic worlds.</w:t>
      </w:r>
      <w:r w:rsidR="00357286" w:rsidRPr="00911DBA">
        <w:t xml:space="preserve"> </w:t>
      </w:r>
      <w:r w:rsidR="00D17732" w:rsidRPr="00911DBA">
        <w:t xml:space="preserve">Since virtual </w:t>
      </w:r>
      <w:r w:rsidRPr="00911DBA">
        <w:t xml:space="preserve">worlds are </w:t>
      </w:r>
      <w:r w:rsidR="00D3478A" w:rsidRPr="00911DBA">
        <w:t>produced</w:t>
      </w:r>
      <w:r w:rsidRPr="00911DBA">
        <w:t xml:space="preserve"> by </w:t>
      </w:r>
      <w:r w:rsidR="00A82BE7" w:rsidRPr="00911DBA">
        <w:t xml:space="preserve">complex computer </w:t>
      </w:r>
      <w:r w:rsidRPr="00911DBA">
        <w:t xml:space="preserve">instruction, the motion of each and every point </w:t>
      </w:r>
      <w:r w:rsidRPr="00911DBA">
        <w:lastRenderedPageBreak/>
        <w:t>of an image in a video sequence is known. Some examples of such include MPI-Sintel</w:t>
      </w:r>
      <w:r w:rsidR="004E6222" w:rsidRPr="00911DBA">
        <w:t xml:space="preserve"> </w:t>
      </w:r>
      <w:r w:rsidR="004E6222" w:rsidRPr="00911DBA">
        <w:fldChar w:fldCharType="begin" w:fldLock="1"/>
      </w:r>
      <w:r w:rsidR="009F06B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8]","plainTextFormattedCitation":"[38]","previouslyFormattedCitation":"[38]"},"properties":{"noteIndex":0},"schema":"https://github.com/citation-style-language/schema/raw/master/csl-citation.json"}</w:instrText>
      </w:r>
      <w:r w:rsidR="004E6222" w:rsidRPr="00911DBA">
        <w:fldChar w:fldCharType="separate"/>
      </w:r>
      <w:r w:rsidR="00B56E1E" w:rsidRPr="00B56E1E">
        <w:rPr>
          <w:noProof/>
        </w:rPr>
        <w:t>[38]</w:t>
      </w:r>
      <w:r w:rsidR="004E6222" w:rsidRPr="00911DBA">
        <w:fldChar w:fldCharType="end"/>
      </w:r>
      <w:r w:rsidRPr="00911DBA">
        <w:t xml:space="preserve">, an open-source CGI movie with optical flow labeling rendered for </w:t>
      </w:r>
      <w:r w:rsidR="00A52D96" w:rsidRPr="00911DBA">
        <w:t>numerous</w:t>
      </w:r>
      <w:r w:rsidRPr="00911DBA">
        <w:t xml:space="preserve"> sequences, and Flying Chairs</w:t>
      </w:r>
      <w:r w:rsidR="00AB7F99" w:rsidRPr="00911DBA">
        <w:t xml:space="preserve"> </w:t>
      </w:r>
      <w:r w:rsidR="00AB7F99" w:rsidRPr="00911DBA">
        <w:fldChar w:fldCharType="begin" w:fldLock="1"/>
      </w:r>
      <w:r w:rsidR="009F06B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7]","plainTextFormattedCitation":"[37]","previouslyFormattedCitation":"[37]"},"properties":{"noteIndex":0},"schema":"https://github.com/citation-style-language/schema/raw/master/csl-citation.json"}</w:instrText>
      </w:r>
      <w:r w:rsidR="00AB7F99" w:rsidRPr="00911DBA">
        <w:fldChar w:fldCharType="separate"/>
      </w:r>
      <w:r w:rsidR="00B56E1E" w:rsidRPr="00B56E1E">
        <w:rPr>
          <w:noProof/>
        </w:rPr>
        <w:t>[37]</w:t>
      </w:r>
      <w:r w:rsidR="00AB7F99" w:rsidRPr="00911DBA">
        <w:fldChar w:fldCharType="end"/>
      </w:r>
      <w:r w:rsidRPr="00911DBA">
        <w:t xml:space="preserve">, a dataset of </w:t>
      </w:r>
      <w:r w:rsidR="00AF6D1A" w:rsidRPr="00911DBA">
        <w:t>numerous</w:t>
      </w:r>
      <w:r w:rsidRPr="00911DBA">
        <w:t xml:space="preserve"> chairs </w:t>
      </w:r>
      <w:r w:rsidR="00AF6D1A" w:rsidRPr="00911DBA">
        <w:t>hovering</w:t>
      </w:r>
      <w:r w:rsidRPr="00911DBA">
        <w:t xml:space="preserve"> </w:t>
      </w:r>
      <w:r w:rsidR="00AF6D1A" w:rsidRPr="00911DBA">
        <w:t>a</w:t>
      </w:r>
      <w:r w:rsidR="00A52D96" w:rsidRPr="00911DBA">
        <w:t>round</w:t>
      </w:r>
      <w:r w:rsidRPr="00911DBA">
        <w:t xml:space="preserve"> random backgrounds</w:t>
      </w:r>
      <w:r w:rsidR="000C69EC" w:rsidRPr="00911DBA">
        <w:t xml:space="preserve"> both generated from </w:t>
      </w:r>
      <w:r w:rsidR="00E55BA1" w:rsidRPr="00911DBA">
        <w:t xml:space="preserve">the </w:t>
      </w:r>
      <w:r w:rsidR="000C69EC" w:rsidRPr="00911DBA">
        <w:t xml:space="preserve">virtual </w:t>
      </w:r>
      <w:r w:rsidR="00907897" w:rsidRPr="00911DBA">
        <w:t>world</w:t>
      </w:r>
      <w:r w:rsidR="000C69EC" w:rsidRPr="00911DBA">
        <w:t xml:space="preserve"> using </w:t>
      </w:r>
      <w:r w:rsidR="00E55BA1" w:rsidRPr="00911DBA">
        <w:t>C</w:t>
      </w:r>
      <w:r w:rsidR="000C69EC" w:rsidRPr="00911DBA">
        <w:t>omputer Graphics</w:t>
      </w:r>
      <w:r w:rsidR="00A52D96" w:rsidRPr="00911DBA">
        <w:t>.</w:t>
      </w:r>
    </w:p>
    <w:p w14:paraId="51D48400" w14:textId="42094B73" w:rsidR="000A3D35" w:rsidRPr="00911DBA" w:rsidRDefault="009655BC" w:rsidP="00BC6457">
      <w:pPr>
        <w:pStyle w:val="Heading3"/>
      </w:pPr>
      <w:bookmarkStart w:id="149" w:name="_Toc52981531"/>
      <w:bookmarkStart w:id="150" w:name="_Toc54363765"/>
      <w:r w:rsidRPr="00911DBA">
        <w:t xml:space="preserve">Pose </w:t>
      </w:r>
      <w:r w:rsidR="00B3116F" w:rsidRPr="00911DBA">
        <w:t>E</w:t>
      </w:r>
      <w:r w:rsidRPr="00911DBA">
        <w:t>stimation</w:t>
      </w:r>
      <w:bookmarkEnd w:id="149"/>
      <w:bookmarkEnd w:id="150"/>
    </w:p>
    <w:p w14:paraId="0854D1C2" w14:textId="4B8117CD" w:rsidR="00F94DB5" w:rsidRPr="00911DBA" w:rsidRDefault="00F94DB5" w:rsidP="00AF6D1A">
      <w:r w:rsidRPr="00911DBA">
        <w:rPr>
          <w:noProof/>
        </w:rPr>
        <mc:AlternateContent>
          <mc:Choice Requires="wps">
            <w:drawing>
              <wp:anchor distT="0" distB="0" distL="114300" distR="114300" simplePos="0" relativeHeight="251703296" behindDoc="0" locked="0" layoutInCell="1" allowOverlap="1" wp14:anchorId="271E9183" wp14:editId="67CED8A4">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7417AF9A" w:rsidR="00977DC2" w:rsidRPr="00611D77" w:rsidRDefault="00977DC2" w:rsidP="00F94DB5">
                            <w:pPr>
                              <w:pStyle w:val="Caption"/>
                              <w:spacing w:before="0" w:after="0"/>
                              <w:jc w:val="center"/>
                              <w:rPr>
                                <w:color w:val="auto"/>
                                <w:sz w:val="36"/>
                                <w:szCs w:val="36"/>
                              </w:rPr>
                            </w:pPr>
                            <w:bookmarkStart w:id="151" w:name="_Toc47219620"/>
                            <w:bookmarkStart w:id="152" w:name="_Toc52980538"/>
                            <w:bookmarkStart w:id="153" w:name="_Toc5435738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E97BB6">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E97BB6">
                              <w:rPr>
                                <w:noProof/>
                                <w:color w:val="auto"/>
                                <w:sz w:val="24"/>
                                <w:szCs w:val="24"/>
                              </w:rPr>
                              <w:t>6</w:t>
                            </w:r>
                            <w:r>
                              <w:rPr>
                                <w:color w:val="auto"/>
                                <w:sz w:val="24"/>
                                <w:szCs w:val="24"/>
                              </w:rPr>
                              <w:fldChar w:fldCharType="end"/>
                            </w:r>
                            <w:r w:rsidRPr="00611D77">
                              <w:rPr>
                                <w:color w:val="auto"/>
                                <w:sz w:val="24"/>
                                <w:szCs w:val="24"/>
                              </w:rPr>
                              <w:t xml:space="preserve"> </w:t>
                            </w:r>
                            <w:r>
                              <w:rPr>
                                <w:color w:val="auto"/>
                                <w:sz w:val="24"/>
                                <w:szCs w:val="24"/>
                              </w:rPr>
                              <w:t>P</w:t>
                            </w:r>
                            <w:r w:rsidRPr="00611D77">
                              <w:rPr>
                                <w:color w:val="auto"/>
                                <w:sz w:val="24"/>
                                <w:szCs w:val="24"/>
                              </w:rPr>
                              <w:t>ose extraction</w:t>
                            </w:r>
                            <w:bookmarkEnd w:id="151"/>
                            <w:r>
                              <w:rPr>
                                <w:color w:val="auto"/>
                                <w:sz w:val="24"/>
                                <w:szCs w:val="24"/>
                              </w:rPr>
                              <w:t xml:space="preserve"> to transfer pose.</w:t>
                            </w:r>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7417AF9A" w:rsidR="00977DC2" w:rsidRPr="00611D77" w:rsidRDefault="00977DC2" w:rsidP="00F94DB5">
                      <w:pPr>
                        <w:pStyle w:val="Caption"/>
                        <w:spacing w:before="0" w:after="0"/>
                        <w:jc w:val="center"/>
                        <w:rPr>
                          <w:color w:val="auto"/>
                          <w:sz w:val="36"/>
                          <w:szCs w:val="36"/>
                        </w:rPr>
                      </w:pPr>
                      <w:bookmarkStart w:id="154" w:name="_Toc47219620"/>
                      <w:bookmarkStart w:id="155" w:name="_Toc52980538"/>
                      <w:bookmarkStart w:id="156" w:name="_Toc5435738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E97BB6">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E97BB6">
                        <w:rPr>
                          <w:noProof/>
                          <w:color w:val="auto"/>
                          <w:sz w:val="24"/>
                          <w:szCs w:val="24"/>
                        </w:rPr>
                        <w:t>6</w:t>
                      </w:r>
                      <w:r>
                        <w:rPr>
                          <w:color w:val="auto"/>
                          <w:sz w:val="24"/>
                          <w:szCs w:val="24"/>
                        </w:rPr>
                        <w:fldChar w:fldCharType="end"/>
                      </w:r>
                      <w:r w:rsidRPr="00611D77">
                        <w:rPr>
                          <w:color w:val="auto"/>
                          <w:sz w:val="24"/>
                          <w:szCs w:val="24"/>
                        </w:rPr>
                        <w:t xml:space="preserve"> </w:t>
                      </w:r>
                      <w:r>
                        <w:rPr>
                          <w:color w:val="auto"/>
                          <w:sz w:val="24"/>
                          <w:szCs w:val="24"/>
                        </w:rPr>
                        <w:t>P</w:t>
                      </w:r>
                      <w:r w:rsidRPr="00611D77">
                        <w:rPr>
                          <w:color w:val="auto"/>
                          <w:sz w:val="24"/>
                          <w:szCs w:val="24"/>
                        </w:rPr>
                        <w:t>ose extraction</w:t>
                      </w:r>
                      <w:bookmarkEnd w:id="154"/>
                      <w:r>
                        <w:rPr>
                          <w:color w:val="auto"/>
                          <w:sz w:val="24"/>
                          <w:szCs w:val="24"/>
                        </w:rPr>
                        <w:t xml:space="preserve"> to transfer pose.</w:t>
                      </w:r>
                      <w:bookmarkEnd w:id="155"/>
                      <w:bookmarkEnd w:id="156"/>
                    </w:p>
                  </w:txbxContent>
                </v:textbox>
                <w10:wrap type="topAndBottom" anchorx="margin"/>
              </v:shape>
            </w:pict>
          </mc:Fallback>
        </mc:AlternateContent>
      </w:r>
      <w:r w:rsidRPr="00911DBA">
        <w:rPr>
          <w:noProof/>
        </w:rPr>
        <w:drawing>
          <wp:anchor distT="0" distB="0" distL="114300" distR="114300" simplePos="0" relativeHeight="251882496" behindDoc="0" locked="0" layoutInCell="1" allowOverlap="1" wp14:anchorId="58BEE2DD" wp14:editId="055A0CE9">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911DBA">
        <w:t xml:space="preserve">Human pose estimation can be framed as the problem on </w:t>
      </w:r>
      <w:r w:rsidR="00A9590E" w:rsidRPr="00911DBA">
        <w:t xml:space="preserve">the </w:t>
      </w:r>
      <w:r w:rsidR="00DF59DC" w:rsidRPr="00911DBA">
        <w:t xml:space="preserve">localization of key points like eye, nose, elbows, wrists, etc. in </w:t>
      </w:r>
      <w:r w:rsidR="004E5A7B" w:rsidRPr="00911DBA">
        <w:t>i</w:t>
      </w:r>
      <w:r w:rsidR="008220ED" w:rsidRPr="00911DBA">
        <w:t xml:space="preserve">mages or videos </w:t>
      </w:r>
      <w:r w:rsidR="004E5A7B" w:rsidRPr="00911DBA">
        <w:t>frequently</w:t>
      </w:r>
      <w:r w:rsidR="008220ED" w:rsidRPr="00911DBA">
        <w:t xml:space="preserve"> referred to as human joints. It is also known as the exploration of the overt position of all articulated poses in space.</w:t>
      </w:r>
      <w:r w:rsidR="00C07E32" w:rsidRPr="00911DBA">
        <w:t xml:space="preserve"> </w:t>
      </w:r>
      <w:r w:rsidR="00DF59DC" w:rsidRPr="00911DBA">
        <w:t xml:space="preserve">Basically, pose estimation translate used in transferring motion from a deriving video to derived object in a video. </w:t>
      </w:r>
    </w:p>
    <w:p w14:paraId="706C64D2" w14:textId="77777777" w:rsidR="00F94DB5" w:rsidRPr="00911DBA" w:rsidRDefault="00F94DB5" w:rsidP="00F94DB5">
      <w:pPr>
        <w:spacing w:before="0" w:after="0"/>
        <w:jc w:val="center"/>
        <w:rPr>
          <w:shd w:val="clear" w:color="auto" w:fill="FFFFFF"/>
        </w:rPr>
      </w:pPr>
      <w:r w:rsidRPr="00911DBA">
        <w:rPr>
          <w:shd w:val="clear" w:color="auto" w:fill="FFFFFF"/>
        </w:rPr>
        <w:t xml:space="preserve">(left) driving video, (middle) extracted pose from driving video and, (right) generated video using estimated pose. </w:t>
      </w:r>
    </w:p>
    <w:p w14:paraId="40A8BE46" w14:textId="704ED212" w:rsidR="00F94DB5" w:rsidRPr="00911DBA" w:rsidRDefault="00F94DB5" w:rsidP="00F94DB5">
      <w:pPr>
        <w:spacing w:before="0" w:after="0"/>
        <w:jc w:val="center"/>
      </w:pPr>
      <w:r w:rsidRPr="00911DBA">
        <w:rPr>
          <w:shd w:val="clear" w:color="auto" w:fill="FFFFFF"/>
        </w:rPr>
        <w:t>Source: Adapted from</w:t>
      </w:r>
      <w:r w:rsidRPr="00911DBA">
        <w:rPr>
          <w:shd w:val="clear" w:color="auto" w:fill="FFFFFF"/>
        </w:rPr>
        <w:fldChar w:fldCharType="begin" w:fldLock="1"/>
      </w:r>
      <w:r w:rsidR="009F06B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39]"},"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39]</w:t>
      </w:r>
      <w:r w:rsidRPr="00911DBA">
        <w:rPr>
          <w:shd w:val="clear" w:color="auto" w:fill="FFFFFF"/>
        </w:rPr>
        <w:fldChar w:fldCharType="end"/>
      </w:r>
    </w:p>
    <w:p w14:paraId="252524D7" w14:textId="0CBC7BF3" w:rsidR="00676AC2" w:rsidRPr="00911DBA" w:rsidRDefault="00321167" w:rsidP="00AF6D1A">
      <w:r w:rsidRPr="00911DBA">
        <w:t>Main</w:t>
      </w:r>
      <w:r w:rsidR="00DF59DC" w:rsidRPr="00911DBA">
        <w:t xml:space="preserve">ly human pose estimation </w:t>
      </w:r>
      <w:r w:rsidR="00A9590E" w:rsidRPr="00911DBA">
        <w:t xml:space="preserve">is </w:t>
      </w:r>
      <w:r w:rsidR="00DF59DC" w:rsidRPr="00911DBA">
        <w:t xml:space="preserve">used in transferring motion from one person to </w:t>
      </w:r>
      <w:r w:rsidR="00A9590E" w:rsidRPr="00911DBA">
        <w:t>an</w:t>
      </w:r>
      <w:r w:rsidR="00DF59DC" w:rsidRPr="00911DBA">
        <w:t xml:space="preserve">other as used </w:t>
      </w:r>
      <w:r w:rsidR="00DF59DC" w:rsidRPr="00911DBA">
        <w:fldChar w:fldCharType="begin" w:fldLock="1"/>
      </w:r>
      <w:r w:rsidR="009F06B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39]"},"properties":{"noteIndex":0},"schema":"https://github.com/citation-style-language/schema/raw/master/csl-citation.json"}</w:instrText>
      </w:r>
      <w:r w:rsidR="00DF59DC" w:rsidRPr="00911DBA">
        <w:fldChar w:fldCharType="separate"/>
      </w:r>
      <w:r w:rsidR="00B56E1E" w:rsidRPr="00B56E1E">
        <w:rPr>
          <w:noProof/>
        </w:rPr>
        <w:t>[39]</w:t>
      </w:r>
      <w:r w:rsidR="00DF59DC" w:rsidRPr="00911DBA">
        <w:fldChar w:fldCharType="end"/>
      </w:r>
      <w:r w:rsidR="00E328E8" w:rsidRPr="00911DBA">
        <w:fldChar w:fldCharType="begin" w:fldLock="1"/>
      </w:r>
      <w:r w:rsidR="009F06B1">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0]","plainTextFormattedCitation":"[40]","previouslyFormattedCitation":"[40]"},"properties":{"noteIndex":0},"schema":"https://github.com/citation-style-language/schema/raw/master/csl-citation.json"}</w:instrText>
      </w:r>
      <w:r w:rsidR="00E328E8" w:rsidRPr="00911DBA">
        <w:fldChar w:fldCharType="separate"/>
      </w:r>
      <w:r w:rsidR="00B56E1E" w:rsidRPr="00B56E1E">
        <w:rPr>
          <w:noProof/>
        </w:rPr>
        <w:t>[40]</w:t>
      </w:r>
      <w:r w:rsidR="00E328E8" w:rsidRPr="00911DBA">
        <w:fldChar w:fldCharType="end"/>
      </w:r>
      <w:r w:rsidR="0010500C" w:rsidRPr="00911DBA">
        <w:t>, to transfer motion between different domain videos specifically for animating static image by driving motion</w:t>
      </w:r>
      <w:r w:rsidR="00DC7109" w:rsidRPr="00911DBA">
        <w:t xml:space="preserve"> as shown in figure 2-6</w:t>
      </w:r>
      <w:r w:rsidR="0010500C" w:rsidRPr="00911DBA">
        <w:t xml:space="preserve"> </w:t>
      </w:r>
      <w:r w:rsidR="0010500C" w:rsidRPr="00911DBA">
        <w:fldChar w:fldCharType="begin" w:fldLock="1"/>
      </w:r>
      <w:r w:rsidR="009F06B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1]","plainTextFormattedCitation":"[41]","previouslyFormattedCitation":"[41]"},"properties":{"noteIndex":0},"schema":"https://github.com/citation-style-language/schema/raw/master/csl-citation.json"}</w:instrText>
      </w:r>
      <w:r w:rsidR="0010500C" w:rsidRPr="00911DBA">
        <w:fldChar w:fldCharType="separate"/>
      </w:r>
      <w:r w:rsidR="00B56E1E" w:rsidRPr="00B56E1E">
        <w:rPr>
          <w:noProof/>
        </w:rPr>
        <w:t>[41]</w:t>
      </w:r>
      <w:r w:rsidR="0010500C" w:rsidRPr="00911DBA">
        <w:fldChar w:fldCharType="end"/>
      </w:r>
      <w:r w:rsidR="0010500C" w:rsidRPr="00911DBA">
        <w:t xml:space="preserve"> and facial expression transfer </w:t>
      </w:r>
      <w:r w:rsidR="0010500C" w:rsidRPr="00911DBA">
        <w:fldChar w:fldCharType="begin" w:fldLock="1"/>
      </w:r>
      <w:r w:rsidR="009F06B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2]","plainTextFormattedCitation":"[42]","previouslyFormattedCitation":"[42]"},"properties":{"noteIndex":0},"schema":"https://github.com/citation-style-language/schema/raw/master/csl-citation.json"}</w:instrText>
      </w:r>
      <w:r w:rsidR="0010500C" w:rsidRPr="00911DBA">
        <w:fldChar w:fldCharType="separate"/>
      </w:r>
      <w:r w:rsidR="00B56E1E" w:rsidRPr="00B56E1E">
        <w:rPr>
          <w:noProof/>
        </w:rPr>
        <w:t>[42]</w:t>
      </w:r>
      <w:r w:rsidR="0010500C" w:rsidRPr="00911DBA">
        <w:fldChar w:fldCharType="end"/>
      </w:r>
      <w:r w:rsidR="0010500C" w:rsidRPr="00911DBA">
        <w:t xml:space="preserve"> between source and </w:t>
      </w:r>
      <w:r w:rsidR="00A9590E" w:rsidRPr="00911DBA">
        <w:t xml:space="preserve">the </w:t>
      </w:r>
      <w:r w:rsidR="0010500C" w:rsidRPr="00911DBA">
        <w:t>target</w:t>
      </w:r>
      <w:r w:rsidR="00C07E32" w:rsidRPr="00911DBA">
        <w:t xml:space="preserve"> person</w:t>
      </w:r>
      <w:r w:rsidR="00A9590E" w:rsidRPr="00911DBA">
        <w:t>.</w:t>
      </w:r>
    </w:p>
    <w:p w14:paraId="1741C6BC" w14:textId="6DB3C20D" w:rsidR="00676AC2" w:rsidRPr="00911DBA" w:rsidRDefault="00B20F7A" w:rsidP="00676AC2">
      <w:r w:rsidRPr="00911DBA">
        <w:t>There are</w:t>
      </w:r>
      <w:r w:rsidR="00AF6D1A" w:rsidRPr="00911DBA">
        <w:t xml:space="preserve"> two types of pose estimation classical and deep learning</w:t>
      </w:r>
      <w:r w:rsidR="009B183E" w:rsidRPr="00911DBA">
        <w:t>;</w:t>
      </w:r>
      <w:r w:rsidR="00AF6D1A" w:rsidRPr="00911DBA">
        <w:t xml:space="preserve"> the former</w:t>
      </w:r>
      <w:r w:rsidR="00251EA6" w:rsidRPr="00911DBA">
        <w:t xml:space="preserve"> is</w:t>
      </w:r>
      <w:r w:rsidR="00A9590E" w:rsidRPr="00911DBA">
        <w:t xml:space="preserve"> all about represents an object by a group of "parts" organized in a deformable configuration</w:t>
      </w:r>
      <w:r w:rsidR="00E55BA1" w:rsidRPr="00911DBA">
        <w:t>,</w:t>
      </w:r>
      <w:r w:rsidR="00AF6D1A" w:rsidRPr="00911DBA">
        <w:t xml:space="preserve"> and </w:t>
      </w:r>
      <w:r w:rsidR="00640FF0" w:rsidRPr="00911DBA">
        <w:t>Later, ConvNets was commonly embraced as their core building block.</w:t>
      </w:r>
      <w:r w:rsidR="000C69EC" w:rsidRPr="00911DBA">
        <w:t xml:space="preserve"> They largely replace hand-crafted features &amp; graphical mod</w:t>
      </w:r>
      <w:r w:rsidR="00E55BA1" w:rsidRPr="00911DBA">
        <w:t>el</w:t>
      </w:r>
      <w:r w:rsidR="000C69EC" w:rsidRPr="00911DBA">
        <w:t>s perhaps this approach has returned drastic advances on standard benchmarks.</w:t>
      </w:r>
      <w:r w:rsidR="00AA5142" w:rsidRPr="00911DBA">
        <w:t xml:space="preserve"> </w:t>
      </w:r>
    </w:p>
    <w:p w14:paraId="1220FC5E" w14:textId="061758B3" w:rsidR="00E32A9C" w:rsidRPr="00911DBA" w:rsidRDefault="00E32A9C" w:rsidP="00BC6457">
      <w:pPr>
        <w:pStyle w:val="Heading3"/>
      </w:pPr>
      <w:bookmarkStart w:id="157" w:name="_Toc52981532"/>
      <w:bookmarkStart w:id="158" w:name="_Toc54363766"/>
      <w:r w:rsidRPr="00911DBA">
        <w:lastRenderedPageBreak/>
        <w:t xml:space="preserve">3D </w:t>
      </w:r>
      <w:r w:rsidR="009C2ACD" w:rsidRPr="00911DBA">
        <w:t>Convolutional Tensor</w:t>
      </w:r>
      <w:bookmarkEnd w:id="157"/>
      <w:bookmarkEnd w:id="158"/>
    </w:p>
    <w:p w14:paraId="5E157B64" w14:textId="22F3D3C7" w:rsidR="00A21170" w:rsidRPr="00911DBA" w:rsidRDefault="00E55BA1" w:rsidP="001177FC">
      <w:r w:rsidRPr="00911DBA">
        <w:t xml:space="preserve">The </w:t>
      </w:r>
      <w:r w:rsidR="001F6227" w:rsidRPr="00911DBA">
        <w:t xml:space="preserve">3D </w:t>
      </w:r>
      <w:r w:rsidR="001155BE" w:rsidRPr="00911DBA">
        <w:t xml:space="preserve">convolutional tensor mechanism is </w:t>
      </w:r>
      <w:r w:rsidR="008728FE" w:rsidRPr="00911DBA">
        <w:t>one</w:t>
      </w:r>
      <w:r w:rsidR="008C7F48" w:rsidRPr="00911DBA">
        <w:t xml:space="preserve"> of the </w:t>
      </w:r>
      <w:r w:rsidR="009874DD" w:rsidRPr="00911DBA">
        <w:t>orthodox</w:t>
      </w:r>
      <w:r w:rsidR="008C7F48" w:rsidRPr="00911DBA">
        <w:t xml:space="preserve"> methods</w:t>
      </w:r>
      <w:r w:rsidR="009B183E" w:rsidRPr="00911DBA">
        <w:t>,</w:t>
      </w:r>
      <w:r w:rsidR="008C7F48" w:rsidRPr="00911DBA">
        <w:t xml:space="preserve"> which</w:t>
      </w:r>
      <w:r w:rsidR="001177FC" w:rsidRPr="00911DBA">
        <w:t xml:space="preserve"> basically does</w:t>
      </w:r>
      <w:r w:rsidR="009B183E" w:rsidRPr="00911DBA">
        <w:t xml:space="preserve"> no</w:t>
      </w:r>
      <w:r w:rsidR="001177FC" w:rsidRPr="00911DBA">
        <w:t>t consider temporal information explicitly</w:t>
      </w:r>
      <w:r w:rsidR="002E4BB4" w:rsidRPr="00911DBA">
        <w:t>. S</w:t>
      </w:r>
      <w:r w:rsidR="001177FC" w:rsidRPr="00911DBA">
        <w:t xml:space="preserve">ince it considers presenting </w:t>
      </w:r>
      <w:r w:rsidR="00FB6092" w:rsidRPr="00911DBA">
        <w:t xml:space="preserve">a </w:t>
      </w:r>
      <w:r w:rsidR="001177FC" w:rsidRPr="00911DBA">
        <w:t>video scene</w:t>
      </w:r>
      <w:r w:rsidR="008C7F48" w:rsidRPr="00911DBA">
        <w:t xml:space="preserve"> </w:t>
      </w:r>
      <w:r w:rsidR="008C7F48" w:rsidRPr="00911DBA">
        <w:fldChar w:fldCharType="begin" w:fldLock="1"/>
      </w:r>
      <w:r w:rsidR="009F06B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8C7F48" w:rsidRPr="00911DBA">
        <w:fldChar w:fldCharType="separate"/>
      </w:r>
      <w:r w:rsidR="00B56E1E" w:rsidRPr="00B56E1E">
        <w:rPr>
          <w:noProof/>
        </w:rPr>
        <w:t>[27]</w:t>
      </w:r>
      <w:r w:rsidR="008C7F48" w:rsidRPr="00911DBA">
        <w:fldChar w:fldCharType="end"/>
      </w:r>
      <w:r w:rsidR="001177FC" w:rsidRPr="00911DBA">
        <w:t xml:space="preserve"> as </w:t>
      </w:r>
      <w:r w:rsidR="008C7F48" w:rsidRPr="00911DBA">
        <w:t xml:space="preserve">a </w:t>
      </w:r>
      <w:r w:rsidR="001177FC" w:rsidRPr="00911DBA">
        <w:t>3-dimensional tensor</w:t>
      </w:r>
      <w:r w:rsidR="002E4BB4" w:rsidRPr="00911DBA">
        <w:t xml:space="preserve"> m</w:t>
      </w:r>
      <w:r w:rsidR="001155BE" w:rsidRPr="00911DBA">
        <w:t>eaning</w:t>
      </w:r>
      <w:r w:rsidR="008C7F48" w:rsidRPr="00911DBA">
        <w:t xml:space="preserve"> it takes the whole video as input</w:t>
      </w:r>
      <w:r w:rsidR="009B183E" w:rsidRPr="00911DBA">
        <w:t>,</w:t>
      </w:r>
      <w:r w:rsidR="008C7F48" w:rsidRPr="00911DBA">
        <w:t xml:space="preserve"> and the network eventually learns the relation between consecutive frames to preserve temporal consistency</w:t>
      </w:r>
      <w:r w:rsidR="000F0359" w:rsidRPr="00911DBA">
        <w:t xml:space="preserve"> implicitly</w:t>
      </w:r>
      <w:r w:rsidR="008C7F48" w:rsidRPr="00911DBA">
        <w:t>.</w:t>
      </w:r>
      <w:r w:rsidR="00A21170" w:rsidRPr="00911DBA">
        <w:t xml:space="preserve"> </w:t>
      </w:r>
      <w:r w:rsidR="00B65143" w:rsidRPr="00911DBA">
        <w:t>In due course</w:t>
      </w:r>
      <w:r w:rsidRPr="00911DBA">
        <w:t>,</w:t>
      </w:r>
      <w:r w:rsidR="00A21170" w:rsidRPr="00911DBA">
        <w:t xml:space="preserve"> this approach is not used frequently because of two </w:t>
      </w:r>
      <w:r w:rsidR="00321167" w:rsidRPr="00911DBA">
        <w:t>fundamental</w:t>
      </w:r>
      <w:r w:rsidR="000F0359" w:rsidRPr="00911DBA">
        <w:t xml:space="preserve"> </w:t>
      </w:r>
      <w:r w:rsidR="00A21170" w:rsidRPr="00911DBA">
        <w:t>reasons</w:t>
      </w:r>
      <w:r w:rsidR="003A6009" w:rsidRPr="00911DBA">
        <w:t xml:space="preserve"> </w:t>
      </w:r>
      <w:r w:rsidR="009863A1" w:rsidRPr="00911DBA">
        <w:t>requires</w:t>
      </w:r>
      <w:r w:rsidR="00A21170" w:rsidRPr="00911DBA">
        <w:t xml:space="preserve"> </w:t>
      </w:r>
      <w:r w:rsidRPr="00911DBA">
        <w:t xml:space="preserve">a </w:t>
      </w:r>
      <w:r w:rsidR="00A21170" w:rsidRPr="00911DBA">
        <w:t>high</w:t>
      </w:r>
      <w:r w:rsidRPr="00911DBA">
        <w:t>-</w:t>
      </w:r>
      <w:r w:rsidR="00A21170" w:rsidRPr="00911DBA">
        <w:t xml:space="preserve">efficiency </w:t>
      </w:r>
      <w:r w:rsidR="009863A1" w:rsidRPr="00911DBA">
        <w:t>machine, and</w:t>
      </w:r>
      <w:r w:rsidR="00A21170" w:rsidRPr="00911DBA">
        <w:t xml:space="preserve"> the network becomes </w:t>
      </w:r>
      <w:r w:rsidRPr="00911DBA">
        <w:t>a</w:t>
      </w:r>
      <w:r w:rsidR="00321167" w:rsidRPr="00911DBA">
        <w:t>n entire</w:t>
      </w:r>
      <w:r w:rsidR="00A21170" w:rsidRPr="00911DBA">
        <w:t>ly black box</w:t>
      </w:r>
      <w:r w:rsidR="009B183E" w:rsidRPr="00911DBA">
        <w:t>, which means</w:t>
      </w:r>
      <w:r w:rsidR="00B65143" w:rsidRPr="00911DBA">
        <w:t xml:space="preserve"> hard to tune parameters </w:t>
      </w:r>
      <w:r w:rsidR="007629EC" w:rsidRPr="00911DBA">
        <w:t>principally</w:t>
      </w:r>
      <w:r w:rsidR="00B65143" w:rsidRPr="00911DBA">
        <w:t xml:space="preserve"> done in training </w:t>
      </w:r>
      <w:r w:rsidR="00E50697" w:rsidRPr="00911DBA">
        <w:t>d</w:t>
      </w:r>
      <w:r w:rsidR="00B65143" w:rsidRPr="00911DBA">
        <w:t xml:space="preserve">eep </w:t>
      </w:r>
      <w:r w:rsidR="00E50697" w:rsidRPr="00911DBA">
        <w:t>l</w:t>
      </w:r>
      <w:r w:rsidR="00B65143" w:rsidRPr="00911DBA">
        <w:t>earning mod</w:t>
      </w:r>
      <w:r w:rsidR="008A75C0" w:rsidRPr="00911DBA">
        <w:t>els.</w:t>
      </w:r>
    </w:p>
    <w:p w14:paraId="2E312FD0" w14:textId="4454D5EA" w:rsidR="00E32A9C" w:rsidRPr="00911DBA" w:rsidRDefault="00E32A9C" w:rsidP="00BC6457">
      <w:pPr>
        <w:pStyle w:val="Heading3"/>
      </w:pPr>
      <w:bookmarkStart w:id="159" w:name="_Toc52981533"/>
      <w:bookmarkStart w:id="160" w:name="_Toc54363767"/>
      <w:r w:rsidRPr="00911DBA">
        <w:t xml:space="preserve">Recurrent </w:t>
      </w:r>
      <w:r w:rsidR="009C2ACD" w:rsidRPr="00911DBA">
        <w:t>Temporal</w:t>
      </w:r>
      <w:bookmarkEnd w:id="159"/>
      <w:bookmarkEnd w:id="160"/>
    </w:p>
    <w:p w14:paraId="7FE638D9" w14:textId="750FCAC1" w:rsidR="00390A10" w:rsidRPr="00911DBA" w:rsidRDefault="007D5997" w:rsidP="008C7F48">
      <w:pPr>
        <w:rPr>
          <w:highlight w:val="yellow"/>
        </w:rPr>
      </w:pPr>
      <w:r w:rsidRPr="00911DBA">
        <w:t>Recurrent neural networks or RNNs are a type of neural network inherently ideal for analyzing data from time</w:t>
      </w:r>
      <w:r w:rsidR="008B2345" w:rsidRPr="00911DBA">
        <w:t>-</w:t>
      </w:r>
      <w:r w:rsidRPr="00911DBA">
        <w:t>series</w:t>
      </w:r>
      <w:r w:rsidR="009B183E" w:rsidRPr="00911DBA">
        <w:t>,</w:t>
      </w:r>
      <w:r w:rsidRPr="00911DBA">
        <w:t xml:space="preserve"> and other sequential </w:t>
      </w:r>
      <w:r w:rsidR="00A75EED" w:rsidRPr="00911DBA">
        <w:t>figures</w:t>
      </w:r>
      <w:r w:rsidR="00F349E6" w:rsidRPr="00911DBA">
        <w:t xml:space="preserve"> make it ideal for video analysis</w:t>
      </w:r>
      <w:r w:rsidR="00544283" w:rsidRPr="00911DBA">
        <w:t>.</w:t>
      </w:r>
      <w:r w:rsidR="002B54DC" w:rsidRPr="00911DBA">
        <w:t xml:space="preserve"> </w:t>
      </w:r>
      <w:r w:rsidR="009B183E" w:rsidRPr="00911DBA">
        <w:t>P</w:t>
      </w:r>
      <w:r w:rsidR="00592BBF" w:rsidRPr="00911DBA">
        <w:t>ossibly</w:t>
      </w:r>
      <w:r w:rsidR="002B54DC" w:rsidRPr="00911DBA">
        <w:t xml:space="preserve"> it</w:t>
      </w:r>
      <w:r w:rsidR="008B2345" w:rsidRPr="00911DBA">
        <w:t xml:space="preserve"> overcomes</w:t>
      </w:r>
      <w:r w:rsidR="002B54DC" w:rsidRPr="00911DBA">
        <w:t xml:space="preserve"> </w:t>
      </w:r>
      <w:r w:rsidR="008B2345" w:rsidRPr="00911DBA">
        <w:t xml:space="preserve">the </w:t>
      </w:r>
      <w:r w:rsidR="002B54DC" w:rsidRPr="00911DBA">
        <w:t>black</w:t>
      </w:r>
      <w:r w:rsidR="008B2345" w:rsidRPr="00911DBA">
        <w:t>-</w:t>
      </w:r>
      <w:r w:rsidR="002B54DC" w:rsidRPr="00911DBA">
        <w:t xml:space="preserve">box nature </w:t>
      </w:r>
      <w:r w:rsidR="00D71B9D" w:rsidRPr="00911DBA">
        <w:t>of 3</w:t>
      </w:r>
      <w:r w:rsidR="002B54DC" w:rsidRPr="00911DBA">
        <w:t xml:space="preserve">D </w:t>
      </w:r>
      <w:r w:rsidR="008B2345" w:rsidRPr="00911DBA">
        <w:t>C</w:t>
      </w:r>
      <w:r w:rsidR="002B54DC" w:rsidRPr="00911DBA">
        <w:t xml:space="preserve">onv nets by adding </w:t>
      </w:r>
      <w:r w:rsidR="008B2345" w:rsidRPr="00911DBA">
        <w:t xml:space="preserve">an </w:t>
      </w:r>
      <w:r w:rsidR="002B54DC" w:rsidRPr="00911DBA">
        <w:t>additional parameter to tune the network.</w:t>
      </w:r>
      <w:r w:rsidR="00C8057C" w:rsidRPr="00911DBA">
        <w:t xml:space="preserve"> Recent works consider using LSTM (Long Short Time Memory.) which </w:t>
      </w:r>
      <w:r w:rsidR="00592BBF" w:rsidRPr="00911DBA">
        <w:t>take</w:t>
      </w:r>
      <w:r w:rsidR="00343B56" w:rsidRPr="00911DBA">
        <w:t>s</w:t>
      </w:r>
      <w:r w:rsidR="00592BBF" w:rsidRPr="00911DBA">
        <w:t xml:space="preserve"> into account</w:t>
      </w:r>
      <w:r w:rsidR="00C8057C" w:rsidRPr="00911DBA">
        <w:t xml:space="preserve"> all previous frames as an input</w:t>
      </w:r>
      <w:r w:rsidR="00D71B9D" w:rsidRPr="00911DBA">
        <w:t xml:space="preserve"> to minimize temporal residual error</w:t>
      </w:r>
      <w:r w:rsidR="006777B0" w:rsidRPr="00911DBA">
        <w:t xml:space="preserve"> </w:t>
      </w:r>
      <w:r w:rsidR="006777B0" w:rsidRPr="00911DBA">
        <w:fldChar w:fldCharType="begin" w:fldLock="1"/>
      </w:r>
      <w:r w:rsidR="009F06B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4]"},"properties":{"noteIndex":0},"schema":"https://github.com/citation-style-language/schema/raw/master/csl-citation.json"}</w:instrText>
      </w:r>
      <w:r w:rsidR="006777B0" w:rsidRPr="00911DBA">
        <w:fldChar w:fldCharType="separate"/>
      </w:r>
      <w:r w:rsidR="00B56E1E" w:rsidRPr="00B56E1E">
        <w:rPr>
          <w:noProof/>
        </w:rPr>
        <w:t>[34]</w:t>
      </w:r>
      <w:r w:rsidR="006777B0" w:rsidRPr="00911DBA">
        <w:fldChar w:fldCharType="end"/>
      </w:r>
      <w:r w:rsidR="009B34C1" w:rsidRPr="00911DBA">
        <w:t>.</w:t>
      </w:r>
    </w:p>
    <w:p w14:paraId="4375211C" w14:textId="6B52BFEB" w:rsidR="00B71A62" w:rsidRPr="00911DBA" w:rsidRDefault="00B71A62" w:rsidP="00B05706">
      <w:pPr>
        <w:pStyle w:val="Heading2"/>
      </w:pPr>
      <w:bookmarkStart w:id="161" w:name="_Toc52981534"/>
      <w:bookmarkStart w:id="162" w:name="_Toc54363768"/>
      <w:r w:rsidRPr="00911DBA">
        <w:t>Related Works</w:t>
      </w:r>
      <w:bookmarkEnd w:id="161"/>
      <w:bookmarkEnd w:id="162"/>
    </w:p>
    <w:p w14:paraId="7F83F66D" w14:textId="0A80B5F2" w:rsidR="00B71A62" w:rsidRPr="00911DBA" w:rsidRDefault="00B71A62" w:rsidP="00B71A62">
      <w:r w:rsidRPr="00911DBA">
        <w:t>In the previous section, the temporal information (motion information) extraction mechanism</w:t>
      </w:r>
      <w:r w:rsidR="00AE0F15" w:rsidRPr="00911DBA">
        <w:t xml:space="preserve"> is discussed</w:t>
      </w:r>
      <w:r w:rsidRPr="00911DBA">
        <w:t xml:space="preserve">. However, since video consists of both temporal and spatial information, </w:t>
      </w:r>
      <w:r w:rsidR="009C2ACD" w:rsidRPr="00911DBA">
        <w:t>let</w:t>
      </w:r>
      <w:r w:rsidR="001E17ED" w:rsidRPr="00911DBA">
        <w:t>'</w:t>
      </w:r>
      <w:r w:rsidR="009C2ACD" w:rsidRPr="00911DBA">
        <w:t xml:space="preserve">s </w:t>
      </w:r>
      <w:r w:rsidRPr="00911DBA">
        <w:t>discuss</w:t>
      </w:r>
      <w:r w:rsidR="00F35082" w:rsidRPr="00911DBA">
        <w:t xml:space="preserve"> various related works</w:t>
      </w:r>
      <w:r w:rsidRPr="00911DBA">
        <w:t xml:space="preserve"> mechanisms to get the advantage over an early approach (spatial only). </w:t>
      </w:r>
      <w:r w:rsidR="00BA1005" w:rsidRPr="00911DBA">
        <w:t>H</w:t>
      </w:r>
      <w:r w:rsidR="00A97515" w:rsidRPr="00911DBA">
        <w:t>ence</w:t>
      </w:r>
      <w:r w:rsidRPr="00911DBA">
        <w:t xml:space="preserve"> instead of applying </w:t>
      </w:r>
      <w:r w:rsidR="00F04767" w:rsidRPr="00911DBA">
        <w:t>Spatial</w:t>
      </w:r>
      <w:r w:rsidRPr="00911DBA">
        <w:t xml:space="preserve"> information only (meaning split a video as a sequence of images and apply for domain transfer on each</w:t>
      </w:r>
      <w:r w:rsidR="00A97515" w:rsidRPr="00911DBA">
        <w:t>,</w:t>
      </w:r>
      <w:r w:rsidRPr="00911DBA">
        <w:t xml:space="preserve"> then stitch them back) by assuming frame constraint has no relation</w:t>
      </w:r>
      <w:r w:rsidR="003408FB" w:rsidRPr="00911DBA">
        <w:t xml:space="preserve"> </w:t>
      </w:r>
      <w:r w:rsidR="00A86F09"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A86F09" w:rsidRPr="00911DBA">
        <w:fldChar w:fldCharType="separate"/>
      </w:r>
      <w:r w:rsidR="00C077EB" w:rsidRPr="00911DBA">
        <w:rPr>
          <w:noProof/>
        </w:rPr>
        <w:t>[2]</w:t>
      </w:r>
      <w:r w:rsidR="00A86F09" w:rsidRPr="00911DBA">
        <w:fldChar w:fldCharType="end"/>
      </w:r>
      <w:r w:rsidRPr="00911DBA">
        <w:t xml:space="preserve">. This approach is non-trivial since the key issues which motivate the problem listed in </w:t>
      </w:r>
      <w:r w:rsidR="003A1B55" w:rsidRPr="00911DBA">
        <w:t>S</w:t>
      </w:r>
      <w:r w:rsidRPr="00911DBA">
        <w:t>ection 2.6. the results output video</w:t>
      </w:r>
      <w:r w:rsidR="009C2ACD" w:rsidRPr="00911DBA">
        <w:t xml:space="preserve"> </w:t>
      </w:r>
      <w:r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Pr="00911DBA">
        <w:fldChar w:fldCharType="separate"/>
      </w:r>
      <w:r w:rsidR="00C077EB" w:rsidRPr="00911DBA">
        <w:rPr>
          <w:noProof/>
        </w:rPr>
        <w:t>[4], [16]</w:t>
      </w:r>
      <w:r w:rsidRPr="00911DBA">
        <w:fldChar w:fldCharType="end"/>
      </w:r>
      <w:r w:rsidRPr="00911DBA">
        <w:t>.</w:t>
      </w:r>
      <w:r w:rsidR="002012EB" w:rsidRPr="00911DBA">
        <w:t xml:space="preserve"> </w:t>
      </w:r>
    </w:p>
    <w:p w14:paraId="6710976C" w14:textId="20589A7D" w:rsidR="00B71A62" w:rsidRPr="00911DBA" w:rsidRDefault="00B71A62" w:rsidP="00B71A62">
      <w:r w:rsidRPr="00911DBA">
        <w:t xml:space="preserve">To overcome the flickering effect, Chen et al. </w:t>
      </w:r>
      <w:r w:rsidRPr="00911DBA">
        <w:fldChar w:fldCharType="begin" w:fldLock="1"/>
      </w:r>
      <w:r w:rsidR="005C6AAA" w:rsidRPr="00911DB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Pr="00911DBA">
        <w:fldChar w:fldCharType="separate"/>
      </w:r>
      <w:r w:rsidR="00C44553" w:rsidRPr="00911DBA">
        <w:rPr>
          <w:noProof/>
        </w:rPr>
        <w:t>[4]</w:t>
      </w:r>
      <w:r w:rsidRPr="00911DBA">
        <w:fldChar w:fldCharType="end"/>
      </w:r>
      <w:r w:rsidRPr="00911DBA">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 not consider newly introduced pixels in </w:t>
      </w:r>
      <w:r w:rsidR="00FB6092" w:rsidRPr="00911DBA">
        <w:t xml:space="preserve">the </w:t>
      </w:r>
      <w:r w:rsidRPr="00911DBA">
        <w:t xml:space="preserve">given frame scene). </w:t>
      </w:r>
      <w:r w:rsidR="003408FB" w:rsidRPr="00911DBA">
        <w:t xml:space="preserve">Unsupervised Video-to-Video Translation paper by Bashkirova et al. </w:t>
      </w:r>
      <w:r w:rsidR="003408FB" w:rsidRPr="00911DBA">
        <w:lastRenderedPageBreak/>
        <w:fldChar w:fldCharType="begin" w:fldLock="1"/>
      </w:r>
      <w:r w:rsidR="009F06B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3408FB" w:rsidRPr="00911DBA">
        <w:fldChar w:fldCharType="separate"/>
      </w:r>
      <w:r w:rsidR="00B56E1E" w:rsidRPr="00B56E1E">
        <w:rPr>
          <w:noProof/>
        </w:rPr>
        <w:t>[27]</w:t>
      </w:r>
      <w:r w:rsidR="003408FB" w:rsidRPr="00911DBA">
        <w:fldChar w:fldCharType="end"/>
      </w:r>
      <w:r w:rsidR="003408FB" w:rsidRPr="00911DBA">
        <w:t xml:space="preserve"> models temporal information using a 3D convolutional layer embedded on Cycle-GAN, the</w:t>
      </w:r>
      <w:r w:rsidR="00FB6092" w:rsidRPr="00911DBA">
        <w:t>ir</w:t>
      </w:r>
      <w:r w:rsidR="003408FB" w:rsidRPr="00911DBA">
        <w:t xml:space="preserve"> result shows better color preservation and less artifact compared to Cycle-GAN but, the model black-box nature makes it hard to train. Nevertheless, the result shows a lack of robustness to different video length</w:t>
      </w:r>
      <w:r w:rsidR="00FB6092" w:rsidRPr="00911DBA">
        <w:t>s</w:t>
      </w:r>
      <w:r w:rsidR="003408FB" w:rsidRPr="00911DBA">
        <w:t>.</w:t>
      </w:r>
    </w:p>
    <w:p w14:paraId="271392DC" w14:textId="5F938577" w:rsidR="009C1D37" w:rsidRPr="00911DBA" w:rsidRDefault="009C1D37" w:rsidP="009C1D37">
      <w:r w:rsidRPr="00911DBA">
        <w:t xml:space="preserve">Video-to-Video Translation with Global Temporal Consistency </w:t>
      </w:r>
      <w:r w:rsidRPr="00911DBA">
        <w:fldChar w:fldCharType="begin" w:fldLock="1"/>
      </w:r>
      <w:r w:rsidR="009F06B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4]"},"properties":{"noteIndex":0},"schema":"https://github.com/citation-style-language/schema/raw/master/csl-citation.json"}</w:instrText>
      </w:r>
      <w:r w:rsidRPr="00911DBA">
        <w:fldChar w:fldCharType="separate"/>
      </w:r>
      <w:r w:rsidR="00B56E1E" w:rsidRPr="00B56E1E">
        <w:rPr>
          <w:noProof/>
        </w:rPr>
        <w:t>[34]</w:t>
      </w:r>
      <w:r w:rsidRPr="00911DBA">
        <w:fldChar w:fldCharType="end"/>
      </w:r>
      <w:r w:rsidRPr="00911DBA">
        <w:t xml:space="preserve"> </w:t>
      </w:r>
      <w:r w:rsidR="00F04767" w:rsidRPr="00911DBA">
        <w:t xml:space="preserve">by Wei et al. </w:t>
      </w:r>
      <w:r w:rsidRPr="00911DBA">
        <w:t>further extend the optical flow frame warping network,</w:t>
      </w:r>
      <w:r w:rsidR="00F04767" w:rsidRPr="00911DBA">
        <w:t xml:space="preserve"> the authors</w:t>
      </w:r>
      <w:r w:rsidRPr="00911DBA">
        <w:t xml:space="preserve"> present a mechanism focusing on the video-level consistency by residual error based </w:t>
      </w:r>
      <w:r w:rsidR="005F00B0" w:rsidRPr="00911DBA">
        <w:t>on</w:t>
      </w:r>
      <w:r w:rsidR="00D374D4" w:rsidRPr="00911DBA">
        <w:t xml:space="preserve"> two-channel </w:t>
      </w:r>
      <w:r w:rsidRPr="00911DBA">
        <w:t xml:space="preserve">discriminator to minimize the total </w:t>
      </w:r>
      <w:r w:rsidR="009F1AE6" w:rsidRPr="00911DBA">
        <w:t>Mean absolute (</w:t>
      </w:r>
      <w:r w:rsidRPr="00911DBA">
        <w:t>L1</w:t>
      </w:r>
      <w:r w:rsidR="009F1AE6" w:rsidRPr="00911DBA">
        <w:t>)</w:t>
      </w:r>
      <w:r w:rsidRPr="00911DBA">
        <w:t xml:space="preserve"> distance between </w:t>
      </w:r>
      <w:r w:rsidR="005F00B0" w:rsidRPr="00911DBA">
        <w:t xml:space="preserve">the </w:t>
      </w:r>
      <w:r w:rsidRPr="00911DBA">
        <w:t>optical flow map of consecutive frames eventually this appro</w:t>
      </w:r>
      <w:r w:rsidR="005F00B0" w:rsidRPr="00911DBA">
        <w:t>a</w:t>
      </w:r>
      <w:r w:rsidRPr="00911DBA">
        <w:t>ch</w:t>
      </w:r>
      <w:r w:rsidR="0073734C" w:rsidRPr="00911DBA">
        <w:t xml:space="preserve"> failed on longer video and </w:t>
      </w:r>
      <w:r w:rsidR="006F19DE" w:rsidRPr="00911DBA">
        <w:t xml:space="preserve">result failed in fast motion videos since the network </w:t>
      </w:r>
      <w:r w:rsidR="00570903" w:rsidRPr="00911DBA">
        <w:t>constrained</w:t>
      </w:r>
      <w:r w:rsidR="006F19DE" w:rsidRPr="00911DBA">
        <w:t xml:space="preserve"> to minimize </w:t>
      </w:r>
      <w:r w:rsidR="00570903" w:rsidRPr="00911DBA">
        <w:t>temporal</w:t>
      </w:r>
      <w:r w:rsidR="006F19DE" w:rsidRPr="00911DBA">
        <w:t xml:space="preserve"> difference along</w:t>
      </w:r>
      <w:r w:rsidR="00FB6092" w:rsidRPr="00911DBA">
        <w:t xml:space="preserve"> with</w:t>
      </w:r>
      <w:r w:rsidR="006F19DE" w:rsidRPr="00911DBA">
        <w:t xml:space="preserve"> the </w:t>
      </w:r>
      <w:r w:rsidR="00C857B8" w:rsidRPr="00911DBA">
        <w:t>w</w:t>
      </w:r>
      <w:r w:rsidR="006F19DE" w:rsidRPr="00911DBA">
        <w:t>hole video.</w:t>
      </w:r>
    </w:p>
    <w:p w14:paraId="0491A9D7" w14:textId="48BA51D1" w:rsidR="00B71A62" w:rsidRPr="00911DBA" w:rsidRDefault="00B71A62" w:rsidP="00B71A62">
      <w:r w:rsidRPr="00911DBA">
        <w:t xml:space="preserve">Another fine work by Chen et al. </w:t>
      </w:r>
      <w:r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911DBA">
        <w:fldChar w:fldCharType="separate"/>
      </w:r>
      <w:r w:rsidR="00C077EB" w:rsidRPr="00911DBA">
        <w:rPr>
          <w:noProof/>
        </w:rPr>
        <w:t>[8]</w:t>
      </w:r>
      <w:r w:rsidRPr="00911DBA">
        <w:fldChar w:fldCharType="end"/>
      </w:r>
      <w:r w:rsidRPr="00911DBA">
        <w:t xml:space="preserve">  MoCycle-GAN introduces </w:t>
      </w:r>
      <w:r w:rsidR="00E93A54" w:rsidRPr="00911DBA">
        <w:t xml:space="preserve">motion guided Cycle GAN </w:t>
      </w:r>
      <w:r w:rsidRPr="00911DBA">
        <w:t xml:space="preserve">to transfer estimated motion </w:t>
      </w:r>
      <w:r w:rsidR="002C0B28" w:rsidRPr="00911DBA">
        <w:t>between domains.</w:t>
      </w:r>
      <w:r w:rsidRPr="00911DBA">
        <w:t xml:space="preserve"> </w:t>
      </w:r>
      <w:r w:rsidR="002C0B28" w:rsidRPr="00911DBA">
        <w:t xml:space="preserve">This work </w:t>
      </w:r>
      <w:r w:rsidR="00FB6092" w:rsidRPr="00911DBA">
        <w:t xml:space="preserve">is </w:t>
      </w:r>
      <w:r w:rsidR="002C0B28" w:rsidRPr="00911DBA">
        <w:t xml:space="preserve">explicitly </w:t>
      </w:r>
      <w:r w:rsidR="00C01CE5" w:rsidRPr="00911DBA">
        <w:t>designed in</w:t>
      </w:r>
      <w:r w:rsidR="002C0B28" w:rsidRPr="00911DBA">
        <w:t xml:space="preserve"> two way network by splitting spati</w:t>
      </w:r>
      <w:r w:rsidR="00FB6092" w:rsidRPr="00911DBA">
        <w:t>al</w:t>
      </w:r>
      <w:r w:rsidR="002C0B28" w:rsidRPr="00911DBA">
        <w:t>, and temporal information separately</w:t>
      </w:r>
      <w:r w:rsidRPr="00911DBA">
        <w:t xml:space="preserve">. </w:t>
      </w:r>
      <w:r w:rsidR="00D04D44" w:rsidRPr="00911DBA">
        <w:t>The spati</w:t>
      </w:r>
      <w:r w:rsidR="00FB6092" w:rsidRPr="00911DBA">
        <w:t>al</w:t>
      </w:r>
      <w:r w:rsidR="00D04D44" w:rsidRPr="00911DBA">
        <w:t xml:space="preserve"> network is Cycle GAN and </w:t>
      </w:r>
      <w:r w:rsidR="00FB6092" w:rsidRPr="00911DBA">
        <w:t xml:space="preserve">the </w:t>
      </w:r>
      <w:r w:rsidR="00D04D44" w:rsidRPr="00911DBA">
        <w:t xml:space="preserve">temporal network is </w:t>
      </w:r>
      <w:r w:rsidR="00FB6092" w:rsidRPr="00911DBA">
        <w:t xml:space="preserve">a </w:t>
      </w:r>
      <w:r w:rsidR="00D04D44" w:rsidRPr="00911DBA">
        <w:t>motion translation network</w:t>
      </w:r>
      <w:r w:rsidR="006A4257" w:rsidRPr="00911DBA">
        <w:t>.</w:t>
      </w:r>
      <w:r w:rsidR="00D04D44" w:rsidRPr="00911DBA">
        <w:t xml:space="preserve"> </w:t>
      </w:r>
      <w:r w:rsidRPr="00911DBA">
        <w:t xml:space="preserve">This work also relives the temporal cycle constraint for motion reconstruction. </w:t>
      </w:r>
      <w:r w:rsidR="00E7112E" w:rsidRPr="00911DBA">
        <w:t xml:space="preserve">Even if </w:t>
      </w:r>
      <w:r w:rsidR="00FB6092" w:rsidRPr="00911DBA">
        <w:t xml:space="preserve">an </w:t>
      </w:r>
      <w:r w:rsidR="00E7112E" w:rsidRPr="00911DBA">
        <w:t xml:space="preserve">explicit motion translation network is a blessing, </w:t>
      </w:r>
      <w:r w:rsidR="00B15137" w:rsidRPr="00911DBA">
        <w:t xml:space="preserve">the </w:t>
      </w:r>
      <w:r w:rsidR="00E7112E" w:rsidRPr="00911DBA">
        <w:t>model parameter increase</w:t>
      </w:r>
      <w:r w:rsidR="00625DEF" w:rsidRPr="00911DBA">
        <w:t>d</w:t>
      </w:r>
      <w:r w:rsidR="00E7112E" w:rsidRPr="00911DBA">
        <w:t xml:space="preserve"> enormously. </w:t>
      </w:r>
      <w:r w:rsidR="00B15137" w:rsidRPr="00911DBA">
        <w:t>Another pitfall of this work is the network relay on cycle constraint to content translation.</w:t>
      </w:r>
    </w:p>
    <w:p w14:paraId="5A2F944B" w14:textId="7C845A97" w:rsidR="002D2252" w:rsidRPr="00911DBA" w:rsidRDefault="00B71A62" w:rsidP="00B71A62">
      <w:r w:rsidRPr="00911DBA">
        <w:t xml:space="preserve">The current state of artwork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Pr="00911DBA">
        <w:t xml:space="preserve"> ReCycle-GAN further extends cycle consistency constraint by intercorporate it with </w:t>
      </w:r>
      <w:r w:rsidR="00FB6092" w:rsidRPr="00911DBA">
        <w:t xml:space="preserve">a </w:t>
      </w:r>
      <w:r w:rsidRPr="00911DBA">
        <w:t xml:space="preserve">temporal predictor network to predict over </w:t>
      </w:r>
      <w:bookmarkStart w:id="163" w:name="_Hlk34721957"/>
      <w:r w:rsidRPr="00911DBA">
        <w:t>spatio</w:t>
      </w:r>
      <w:bookmarkEnd w:id="163"/>
      <w:r w:rsidRPr="00911DBA">
        <w:t>temporal predictor</w:t>
      </w:r>
      <w:r w:rsidR="00DF0AC6" w:rsidRPr="00911DBA">
        <w:t>.</w:t>
      </w:r>
      <w:r w:rsidRPr="00911DBA">
        <w:t xml:space="preserve"> though directly synthesize future frame via temporal predictor to preserve temporal continuity</w:t>
      </w:r>
      <w:r w:rsidR="00DF0AC6" w:rsidRPr="00911DBA">
        <w:t xml:space="preserve"> is still under</w:t>
      </w:r>
      <w:r w:rsidR="00B15137" w:rsidRPr="00911DBA">
        <w:t xml:space="preserve"> </w:t>
      </w:r>
      <w:r w:rsidR="00DF0AC6" w:rsidRPr="00911DBA">
        <w:t>constraint</w:t>
      </w:r>
      <w:r w:rsidRPr="00911DBA">
        <w:t>.</w:t>
      </w:r>
      <w:r w:rsidR="00DF0AC6" w:rsidRPr="00911DBA">
        <w:t xml:space="preserve"> The under constraint problem in ReCycle GAN work result in </w:t>
      </w:r>
      <w:r w:rsidR="00626EF6" w:rsidRPr="00911DBA">
        <w:t>undesirable</w:t>
      </w:r>
      <w:r w:rsidR="00DF0AC6" w:rsidRPr="00911DBA">
        <w:t xml:space="preserve"> </w:t>
      </w:r>
      <w:r w:rsidR="0044183A" w:rsidRPr="00911DBA">
        <w:t>motion on generated video.</w:t>
      </w:r>
      <w:r w:rsidRPr="00911DBA">
        <w:t xml:space="preserve"> </w:t>
      </w:r>
    </w:p>
    <w:p w14:paraId="27C85064" w14:textId="24AD2F92" w:rsidR="00B71A62" w:rsidRPr="00911DBA" w:rsidRDefault="00B71A62" w:rsidP="00B71A62">
      <w:pPr>
        <w:rPr>
          <w:iCs/>
        </w:rPr>
        <w:sectPr w:rsidR="00B71A62" w:rsidRPr="00911DBA" w:rsidSect="00EE3F33">
          <w:pgSz w:w="11906" w:h="16838" w:code="9"/>
          <w:pgMar w:top="1440" w:right="1440" w:bottom="1440" w:left="1701" w:header="720" w:footer="720" w:gutter="0"/>
          <w:cols w:space="720"/>
          <w:docGrid w:linePitch="360"/>
        </w:sectPr>
      </w:pPr>
      <w:r w:rsidRPr="00911DBA">
        <w:t>Another recent quality work by</w:t>
      </w:r>
      <w:r w:rsidR="0087735B" w:rsidRPr="00911DBA">
        <w:t xml:space="preserve"> </w:t>
      </w:r>
      <w:r w:rsidR="00B15137" w:rsidRPr="00911DBA">
        <w:t>P</w:t>
      </w:r>
      <w:r w:rsidR="0087735B" w:rsidRPr="00911DBA">
        <w:t>ark et al.</w:t>
      </w:r>
      <w:r w:rsidRPr="00911DBA">
        <w:t xml:space="preserve"> </w:t>
      </w:r>
      <w:r w:rsidRPr="00911DBA">
        <w:fldChar w:fldCharType="begin" w:fldLock="1"/>
      </w:r>
      <w:r w:rsidR="009F06B1">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3]"},"properties":{"noteIndex":0},"schema":"https://github.com/citation-style-language/schema/raw/master/csl-citation.json"}</w:instrText>
      </w:r>
      <w:r w:rsidRPr="00911DBA">
        <w:fldChar w:fldCharType="separate"/>
      </w:r>
      <w:r w:rsidR="00B56E1E" w:rsidRPr="00B56E1E">
        <w:rPr>
          <w:noProof/>
        </w:rPr>
        <w:t>[33]</w:t>
      </w:r>
      <w:r w:rsidRPr="00911DBA">
        <w:fldChar w:fldCharType="end"/>
      </w:r>
      <w:r w:rsidRPr="00911DBA">
        <w:t xml:space="preserve"> proposes an optical flow </w:t>
      </w:r>
      <w:r w:rsidR="00E74D07" w:rsidRPr="00911DBA">
        <w:t>warping</w:t>
      </w:r>
      <w:r w:rsidRPr="00911DBA">
        <w:t xml:space="preserve"> ground truth and </w:t>
      </w:r>
      <w:r w:rsidR="00E74D07" w:rsidRPr="00911DBA">
        <w:t xml:space="preserve">content loss on </w:t>
      </w:r>
      <w:r w:rsidRPr="00911DBA">
        <w:t>frame mechanism to guarantee the consistency to overcome the temporal flickering and motion inconsistency between frames</w:t>
      </w:r>
      <w:r w:rsidR="00C43455" w:rsidRPr="00911DBA">
        <w:t>.</w:t>
      </w:r>
      <w:r w:rsidR="00E740A4" w:rsidRPr="00911DBA">
        <w:t xml:space="preserve"> </w:t>
      </w:r>
      <w:r w:rsidR="00C43455" w:rsidRPr="00911DBA">
        <w:t>T</w:t>
      </w:r>
      <w:r w:rsidR="00E740A4" w:rsidRPr="00911DBA">
        <w:t xml:space="preserve">emporal flow consistency is another </w:t>
      </w:r>
      <w:r w:rsidR="00FB6092" w:rsidRPr="00911DBA">
        <w:t>count</w:t>
      </w:r>
      <w:r w:rsidR="00E740A4" w:rsidRPr="00911DBA">
        <w:t xml:space="preserve"> of </w:t>
      </w:r>
      <w:r w:rsidR="00CE7EDB" w:rsidRPr="00911DBA">
        <w:t xml:space="preserve">this work, which basically excellent if the two domains are similar in nature, </w:t>
      </w:r>
      <w:r w:rsidR="00CF3593" w:rsidRPr="00911DBA">
        <w:t>but has no much impact on slight</w:t>
      </w:r>
      <w:r w:rsidR="00FB6092" w:rsidRPr="00911DBA">
        <w:t>ly</w:t>
      </w:r>
      <w:r w:rsidR="00CF3593" w:rsidRPr="00911DBA">
        <w:t xml:space="preserve"> different motion videos.</w:t>
      </w:r>
      <w:r w:rsidR="00E740A4" w:rsidRPr="00911DBA">
        <w:rPr>
          <w:iCs/>
        </w:rPr>
        <w:t xml:space="preserve"> </w:t>
      </w:r>
    </w:p>
    <w:p w14:paraId="5E65213C" w14:textId="270470EB" w:rsidR="00567041" w:rsidRPr="00911DBA" w:rsidRDefault="00F94DB5" w:rsidP="00B05706">
      <w:pPr>
        <w:pStyle w:val="Heading2"/>
      </w:pPr>
      <w:bookmarkStart w:id="164" w:name="_Toc52981535"/>
      <w:bookmarkStart w:id="165" w:name="_Toc54363769"/>
      <w:r w:rsidRPr="00911DBA">
        <w:lastRenderedPageBreak/>
        <w:t xml:space="preserve">Summary of </w:t>
      </w:r>
      <w:r w:rsidR="00567041" w:rsidRPr="00911DBA">
        <w:t>Re</w:t>
      </w:r>
      <w:r w:rsidR="003047D1" w:rsidRPr="00911DBA">
        <w:t>lated</w:t>
      </w:r>
      <w:r w:rsidR="00567041" w:rsidRPr="00911DBA">
        <w:t xml:space="preserve"> </w:t>
      </w:r>
      <w:r w:rsidRPr="00911DBA">
        <w:t>W</w:t>
      </w:r>
      <w:r w:rsidR="004B296F" w:rsidRPr="00911DBA">
        <w:t>ork</w:t>
      </w:r>
      <w:bookmarkEnd w:id="164"/>
      <w:bookmarkEnd w:id="165"/>
      <w:r w:rsidR="00567041" w:rsidRPr="00911DBA">
        <w:t xml:space="preserve"> </w:t>
      </w:r>
    </w:p>
    <w:p w14:paraId="1782AEB7" w14:textId="0F229946" w:rsidR="00567041" w:rsidRPr="00911DBA" w:rsidRDefault="00A841FC" w:rsidP="00567041">
      <w:r w:rsidRPr="00911DBA">
        <w:t>the following table illustrate</w:t>
      </w:r>
      <w:r w:rsidR="00E55BA1" w:rsidRPr="00911DBA">
        <w:t>s</w:t>
      </w:r>
      <w:r w:rsidRPr="00911DBA">
        <w:t xml:space="preserve"> </w:t>
      </w:r>
      <w:r w:rsidR="00E55BA1" w:rsidRPr="00911DBA">
        <w:t xml:space="preserve">a </w:t>
      </w:r>
      <w:r w:rsidR="006942B3" w:rsidRPr="00911DBA">
        <w:t xml:space="preserve">summary of </w:t>
      </w:r>
      <w:r w:rsidRPr="00911DBA">
        <w:t xml:space="preserve">previous works on </w:t>
      </w:r>
      <w:r w:rsidR="00E55BA1" w:rsidRPr="00911DBA">
        <w:t xml:space="preserve">the </w:t>
      </w:r>
      <w:r w:rsidR="00507715" w:rsidRPr="00911DBA">
        <w:t>video-to-video</w:t>
      </w:r>
      <w:r w:rsidRPr="00911DBA">
        <w:t xml:space="preserve"> translation</w:t>
      </w:r>
      <w:r w:rsidRPr="00911DBA">
        <w:rPr>
          <w:rStyle w:val="FootnoteReference"/>
        </w:rPr>
        <w:footnoteReference w:id="4"/>
      </w:r>
      <w:r w:rsidRPr="00911DBA">
        <w:t xml:space="preserve">. </w:t>
      </w:r>
    </w:p>
    <w:p w14:paraId="6C67F697" w14:textId="38C4510A" w:rsidR="00A841FC" w:rsidRPr="00911DBA" w:rsidRDefault="00A841FC" w:rsidP="00E2262A">
      <w:pPr>
        <w:pStyle w:val="Caption"/>
        <w:keepNext/>
        <w:jc w:val="center"/>
      </w:pPr>
      <w:bookmarkStart w:id="166" w:name="_Toc52970524"/>
      <w:bookmarkStart w:id="167" w:name="_Toc54355994"/>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E97BB6">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E97BB6">
        <w:rPr>
          <w:noProof/>
          <w:color w:val="auto"/>
          <w:sz w:val="24"/>
          <w:szCs w:val="24"/>
        </w:rPr>
        <w:t>3</w:t>
      </w:r>
      <w:r w:rsidR="00416BA0" w:rsidRPr="00911DBA">
        <w:rPr>
          <w:color w:val="auto"/>
          <w:sz w:val="24"/>
          <w:szCs w:val="24"/>
        </w:rPr>
        <w:fldChar w:fldCharType="end"/>
      </w:r>
      <w:r w:rsidRPr="00911DBA">
        <w:rPr>
          <w:color w:val="auto"/>
          <w:sz w:val="24"/>
          <w:szCs w:val="24"/>
        </w:rPr>
        <w:t xml:space="preserve"> </w:t>
      </w:r>
      <w:r w:rsidR="00A06A7C" w:rsidRPr="00911DBA">
        <w:rPr>
          <w:color w:val="auto"/>
          <w:sz w:val="24"/>
          <w:szCs w:val="24"/>
        </w:rPr>
        <w:t>P</w:t>
      </w:r>
      <w:r w:rsidRPr="00911DBA">
        <w:rPr>
          <w:color w:val="auto"/>
          <w:sz w:val="24"/>
          <w:szCs w:val="24"/>
        </w:rPr>
        <w:t>revious works</w:t>
      </w:r>
      <w:r w:rsidR="00B961ED" w:rsidRPr="00911DBA">
        <w:rPr>
          <w:color w:val="auto"/>
          <w:sz w:val="24"/>
          <w:szCs w:val="24"/>
        </w:rPr>
        <w:t xml:space="preserve"> summary</w:t>
      </w:r>
      <w:r w:rsidRPr="00911DBA">
        <w:rPr>
          <w:color w:val="auto"/>
          <w:sz w:val="24"/>
          <w:szCs w:val="24"/>
        </w:rPr>
        <w:t xml:space="preserve"> on </w:t>
      </w:r>
      <w:r w:rsidR="00E55BA1" w:rsidRPr="00911DBA">
        <w:rPr>
          <w:color w:val="auto"/>
          <w:sz w:val="24"/>
          <w:szCs w:val="24"/>
        </w:rPr>
        <w:t xml:space="preserve">the </w:t>
      </w:r>
      <w:r w:rsidR="00507715" w:rsidRPr="00911DBA">
        <w:rPr>
          <w:color w:val="auto"/>
          <w:sz w:val="24"/>
          <w:szCs w:val="24"/>
        </w:rPr>
        <w:t>video-to-video</w:t>
      </w:r>
      <w:r w:rsidRPr="00911DBA">
        <w:rPr>
          <w:color w:val="auto"/>
          <w:sz w:val="24"/>
          <w:szCs w:val="24"/>
        </w:rPr>
        <w:t xml:space="preserve"> </w:t>
      </w:r>
      <w:r w:rsidR="00D1296E" w:rsidRPr="00911DBA">
        <w:rPr>
          <w:color w:val="auto"/>
          <w:sz w:val="24"/>
          <w:szCs w:val="24"/>
        </w:rPr>
        <w:t>translation</w:t>
      </w:r>
      <w:r w:rsidRPr="00911DBA">
        <w:t>.</w:t>
      </w:r>
      <w:bookmarkEnd w:id="166"/>
      <w:bookmarkEnd w:id="167"/>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911DBA"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911DBA" w:rsidRDefault="0005775E" w:rsidP="00B71A62">
            <w:pPr>
              <w:spacing w:before="0"/>
              <w:jc w:val="center"/>
            </w:pPr>
            <w:r w:rsidRPr="00911DBA">
              <w:t>Related papers</w:t>
            </w:r>
          </w:p>
        </w:tc>
        <w:tc>
          <w:tcPr>
            <w:tcW w:w="714" w:type="pct"/>
            <w:tcBorders>
              <w:left w:val="single" w:sz="4" w:space="0" w:color="auto"/>
            </w:tcBorders>
            <w:vAlign w:val="center"/>
          </w:tcPr>
          <w:p w14:paraId="069D7B36" w14:textId="3CBFFF79" w:rsidR="00E90E1D" w:rsidRPr="00911DBA" w:rsidRDefault="00E90E1D" w:rsidP="00B71A62">
            <w:pPr>
              <w:spacing w:before="0"/>
              <w:jc w:val="center"/>
              <w:rPr>
                <w:b/>
                <w:bCs/>
                <w:i/>
                <w:iCs/>
              </w:rPr>
            </w:pPr>
            <w:r w:rsidRPr="00911DBA">
              <w:rPr>
                <w:b/>
                <w:bCs/>
                <w:i/>
                <w:iCs/>
              </w:rPr>
              <w:t>Dataset (Data collection)</w:t>
            </w:r>
          </w:p>
        </w:tc>
        <w:tc>
          <w:tcPr>
            <w:tcW w:w="714" w:type="pct"/>
            <w:vAlign w:val="center"/>
          </w:tcPr>
          <w:p w14:paraId="405A71BB" w14:textId="364BAFF0" w:rsidR="00E90E1D" w:rsidRPr="00911DBA" w:rsidRDefault="00E90E1D" w:rsidP="00B71A62">
            <w:pPr>
              <w:spacing w:before="0"/>
              <w:jc w:val="center"/>
              <w:rPr>
                <w:b/>
                <w:bCs/>
                <w:i/>
                <w:iCs/>
              </w:rPr>
            </w:pPr>
            <w:r w:rsidRPr="00911DBA">
              <w:rPr>
                <w:b/>
                <w:bCs/>
                <w:i/>
                <w:iCs/>
              </w:rPr>
              <w:t>Architecture</w:t>
            </w:r>
          </w:p>
        </w:tc>
        <w:tc>
          <w:tcPr>
            <w:tcW w:w="714" w:type="pct"/>
            <w:vAlign w:val="center"/>
          </w:tcPr>
          <w:p w14:paraId="68C9E1C2" w14:textId="6F2396A0" w:rsidR="00E90E1D" w:rsidRPr="00911DBA" w:rsidRDefault="00E90E1D" w:rsidP="00B71A62">
            <w:pPr>
              <w:spacing w:before="0"/>
              <w:jc w:val="center"/>
              <w:rPr>
                <w:b/>
                <w:bCs/>
                <w:i/>
                <w:iCs/>
              </w:rPr>
            </w:pPr>
            <w:r w:rsidRPr="00911DBA">
              <w:rPr>
                <w:b/>
                <w:bCs/>
                <w:i/>
                <w:iCs/>
              </w:rPr>
              <w:t>Temporal information modeling</w:t>
            </w:r>
            <w:r w:rsidR="00AC634B" w:rsidRPr="00911DBA">
              <w:rPr>
                <w:b/>
                <w:bCs/>
                <w:i/>
                <w:iCs/>
              </w:rPr>
              <w:t>.</w:t>
            </w:r>
          </w:p>
        </w:tc>
        <w:tc>
          <w:tcPr>
            <w:tcW w:w="714" w:type="pct"/>
            <w:vAlign w:val="center"/>
          </w:tcPr>
          <w:p w14:paraId="23E6AC9D" w14:textId="106F423B" w:rsidR="00E90E1D" w:rsidRPr="00911DBA" w:rsidRDefault="000577B5" w:rsidP="00B71A62">
            <w:pPr>
              <w:spacing w:before="0"/>
              <w:jc w:val="center"/>
              <w:rPr>
                <w:b/>
                <w:bCs/>
                <w:i/>
                <w:iCs/>
              </w:rPr>
            </w:pPr>
            <w:r w:rsidRPr="00911DBA">
              <w:rPr>
                <w:b/>
                <w:bCs/>
                <w:i/>
                <w:iCs/>
              </w:rPr>
              <w:t>Temporal constraint</w:t>
            </w:r>
            <w:r w:rsidR="00D60A6B" w:rsidRPr="00911DBA">
              <w:rPr>
                <w:b/>
                <w:bCs/>
                <w:i/>
                <w:iCs/>
              </w:rPr>
              <w:t xml:space="preserve"> </w:t>
            </w:r>
            <w:r w:rsidR="004C452D" w:rsidRPr="00911DBA">
              <w:rPr>
                <w:b/>
                <w:bCs/>
                <w:i/>
                <w:iCs/>
              </w:rPr>
              <w:t>applied</w:t>
            </w:r>
            <w:r w:rsidR="00D9004C" w:rsidRPr="00911DBA">
              <w:rPr>
                <w:b/>
                <w:bCs/>
                <w:i/>
                <w:iCs/>
              </w:rPr>
              <w:t xml:space="preserve"> on</w:t>
            </w:r>
          </w:p>
        </w:tc>
        <w:tc>
          <w:tcPr>
            <w:tcW w:w="714" w:type="pct"/>
            <w:vAlign w:val="center"/>
          </w:tcPr>
          <w:p w14:paraId="6378D468" w14:textId="75F11DBD" w:rsidR="00E90E1D" w:rsidRPr="00911DBA" w:rsidRDefault="00E90E1D" w:rsidP="00B71A62">
            <w:pPr>
              <w:spacing w:before="0"/>
              <w:jc w:val="center"/>
              <w:rPr>
                <w:b/>
                <w:bCs/>
                <w:i/>
                <w:iCs/>
              </w:rPr>
            </w:pPr>
            <w:r w:rsidRPr="00911DBA">
              <w:rPr>
                <w:b/>
                <w:bCs/>
                <w:i/>
                <w:iCs/>
              </w:rPr>
              <w:t>Evaluation m</w:t>
            </w:r>
            <w:r w:rsidR="00D109D0" w:rsidRPr="00911DBA">
              <w:rPr>
                <w:b/>
                <w:bCs/>
                <w:i/>
                <w:iCs/>
              </w:rPr>
              <w:t>etrics</w:t>
            </w:r>
            <w:r w:rsidRPr="00911DBA">
              <w:rPr>
                <w:b/>
                <w:bCs/>
                <w:i/>
                <w:iCs/>
              </w:rPr>
              <w:t xml:space="preserve"> used</w:t>
            </w:r>
          </w:p>
        </w:tc>
        <w:tc>
          <w:tcPr>
            <w:tcW w:w="714" w:type="pct"/>
            <w:vAlign w:val="center"/>
          </w:tcPr>
          <w:p w14:paraId="28D69B1B" w14:textId="586BD9EA" w:rsidR="00E90E1D" w:rsidRPr="00911DBA" w:rsidRDefault="00E90E1D" w:rsidP="00B71A62">
            <w:pPr>
              <w:spacing w:before="0"/>
              <w:jc w:val="center"/>
              <w:rPr>
                <w:b/>
                <w:bCs/>
                <w:i/>
                <w:iCs/>
              </w:rPr>
            </w:pPr>
            <w:r w:rsidRPr="00911DBA">
              <w:rPr>
                <w:b/>
                <w:bCs/>
                <w:i/>
                <w:iCs/>
              </w:rPr>
              <w:t>Limitation</w:t>
            </w:r>
          </w:p>
        </w:tc>
      </w:tr>
      <w:tr w:rsidR="00E90E1D" w:rsidRPr="00911DBA" w14:paraId="74FC5760" w14:textId="77777777" w:rsidTr="00A66DFE">
        <w:trPr>
          <w:trHeight w:val="2214"/>
        </w:trPr>
        <w:tc>
          <w:tcPr>
            <w:tcW w:w="714" w:type="pct"/>
            <w:tcBorders>
              <w:top w:val="single" w:sz="4" w:space="0" w:color="auto"/>
            </w:tcBorders>
            <w:vAlign w:val="center"/>
          </w:tcPr>
          <w:p w14:paraId="0BD9504F" w14:textId="42554700" w:rsidR="00E90E1D" w:rsidRPr="00911DBA" w:rsidRDefault="00E90E1D" w:rsidP="00E2262A">
            <w:pPr>
              <w:jc w:val="center"/>
            </w:pPr>
            <w:r w:rsidRPr="00911DBA">
              <w:t>Unpaired Image-to-Image Translation Using Cycle-Consistent Adversarial Networks</w:t>
            </w:r>
            <w:r w:rsidR="00491D2D"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91D2D" w:rsidRPr="00911DBA">
              <w:fldChar w:fldCharType="separate"/>
            </w:r>
            <w:r w:rsidR="00C077EB" w:rsidRPr="00911DBA">
              <w:rPr>
                <w:noProof/>
              </w:rPr>
              <w:t>[2]</w:t>
            </w:r>
            <w:r w:rsidR="00491D2D" w:rsidRPr="00911DBA">
              <w:fldChar w:fldCharType="end"/>
            </w:r>
          </w:p>
        </w:tc>
        <w:tc>
          <w:tcPr>
            <w:tcW w:w="714" w:type="pct"/>
            <w:vAlign w:val="center"/>
          </w:tcPr>
          <w:p w14:paraId="2AEAA484" w14:textId="67AC24AA" w:rsidR="00E90E1D" w:rsidRPr="00911DBA" w:rsidRDefault="00E90E1D" w:rsidP="00E2262A">
            <w:pPr>
              <w:jc w:val="center"/>
            </w:pPr>
            <w:r w:rsidRPr="00911DBA">
              <w:t>Cityscapes, Horse to Zebra</w:t>
            </w:r>
            <w:r w:rsidR="00C33A3B" w:rsidRPr="00911DBA">
              <w:t>,</w:t>
            </w:r>
            <w:r w:rsidRPr="00911DBA">
              <w:t xml:space="preserve"> Apple to Orange, Summer to Winter Yosemite</w:t>
            </w:r>
            <w:r w:rsidR="00491D2D" w:rsidRPr="00911DBA">
              <w:t>.</w:t>
            </w:r>
          </w:p>
        </w:tc>
        <w:tc>
          <w:tcPr>
            <w:tcW w:w="714" w:type="pct"/>
            <w:vAlign w:val="center"/>
          </w:tcPr>
          <w:p w14:paraId="1662E81F" w14:textId="7FF32506" w:rsidR="00E90E1D" w:rsidRPr="00911DBA" w:rsidRDefault="00E90E1D" w:rsidP="00E2262A">
            <w:pPr>
              <w:jc w:val="center"/>
            </w:pPr>
            <w:r w:rsidRPr="00911DBA">
              <w:t>Cycle Consistency Constraint.</w:t>
            </w:r>
          </w:p>
        </w:tc>
        <w:tc>
          <w:tcPr>
            <w:tcW w:w="714" w:type="pct"/>
            <w:vAlign w:val="center"/>
          </w:tcPr>
          <w:p w14:paraId="6B6FA275" w14:textId="36C30B92" w:rsidR="00E90E1D" w:rsidRPr="00911DBA" w:rsidRDefault="00E90E1D" w:rsidP="00E2262A">
            <w:pPr>
              <w:jc w:val="center"/>
            </w:pPr>
            <w:r w:rsidRPr="00911DBA">
              <w:t xml:space="preserve">No temporal Information </w:t>
            </w:r>
            <w:r w:rsidR="00D25B6D" w:rsidRPr="00911DBA">
              <w:t xml:space="preserve">is </w:t>
            </w:r>
            <w:r w:rsidRPr="00911DBA">
              <w:t>consider</w:t>
            </w:r>
            <w:r w:rsidR="00E55BA1" w:rsidRPr="00911DBA">
              <w:t>e</w:t>
            </w:r>
            <w:r w:rsidRPr="00911DBA">
              <w:t>d.</w:t>
            </w:r>
          </w:p>
        </w:tc>
        <w:tc>
          <w:tcPr>
            <w:tcW w:w="714" w:type="pct"/>
            <w:vAlign w:val="center"/>
          </w:tcPr>
          <w:p w14:paraId="34B8615C" w14:textId="2C91CB98" w:rsidR="00E90E1D" w:rsidRPr="00911DBA" w:rsidRDefault="00E90E1D" w:rsidP="00E2262A">
            <w:pPr>
              <w:jc w:val="center"/>
            </w:pPr>
            <w:r w:rsidRPr="00911DBA">
              <w:t>-</w:t>
            </w:r>
          </w:p>
        </w:tc>
        <w:tc>
          <w:tcPr>
            <w:tcW w:w="714" w:type="pct"/>
            <w:vAlign w:val="center"/>
          </w:tcPr>
          <w:p w14:paraId="207BCDD5" w14:textId="5766E3DE" w:rsidR="00E90E1D" w:rsidRPr="00911DBA" w:rsidRDefault="00E90E1D" w:rsidP="00E2262A">
            <w:pPr>
              <w:jc w:val="center"/>
            </w:pPr>
            <w:r w:rsidRPr="00911DBA">
              <w:t xml:space="preserve">FCN, </w:t>
            </w:r>
            <w:r w:rsidR="00FC7495" w:rsidRPr="00911DBA">
              <w:t>IS</w:t>
            </w:r>
          </w:p>
        </w:tc>
        <w:tc>
          <w:tcPr>
            <w:tcW w:w="714" w:type="pct"/>
            <w:vAlign w:val="center"/>
          </w:tcPr>
          <w:p w14:paraId="48941BD3" w14:textId="20C8FF1C" w:rsidR="00E90E1D" w:rsidRPr="00911DBA" w:rsidRDefault="00E90E1D" w:rsidP="00E2262A">
            <w:pPr>
              <w:jc w:val="center"/>
            </w:pPr>
            <w:r w:rsidRPr="00911DBA">
              <w:t xml:space="preserve">Framewise </w:t>
            </w:r>
            <w:r w:rsidR="00507715" w:rsidRPr="00911DBA">
              <w:t>image-to-image</w:t>
            </w:r>
            <w:r w:rsidRPr="00911DBA">
              <w:t xml:space="preserve"> translation.</w:t>
            </w:r>
          </w:p>
        </w:tc>
      </w:tr>
      <w:tr w:rsidR="00687030" w:rsidRPr="00911DBA" w14:paraId="5E8F5D0A" w14:textId="77777777" w:rsidTr="00A66DFE">
        <w:trPr>
          <w:trHeight w:val="2214"/>
        </w:trPr>
        <w:tc>
          <w:tcPr>
            <w:tcW w:w="714" w:type="pct"/>
            <w:vAlign w:val="center"/>
          </w:tcPr>
          <w:p w14:paraId="253FD7C5" w14:textId="15367AB2" w:rsidR="00687030" w:rsidRPr="00911DBA" w:rsidRDefault="00687030" w:rsidP="00687030">
            <w:pPr>
              <w:spacing w:before="0"/>
              <w:jc w:val="center"/>
            </w:pPr>
            <w:r w:rsidRPr="00911DBA">
              <w:t xml:space="preserve">Unsupervised Video-to-Video Translation </w:t>
            </w:r>
            <w:r w:rsidRPr="00911DBA">
              <w:fldChar w:fldCharType="begin" w:fldLock="1"/>
            </w:r>
            <w:r w:rsidR="009F06B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Pr="00911DBA">
              <w:fldChar w:fldCharType="separate"/>
            </w:r>
            <w:r w:rsidR="00B56E1E" w:rsidRPr="00B56E1E">
              <w:rPr>
                <w:noProof/>
              </w:rPr>
              <w:t>[27]</w:t>
            </w:r>
            <w:r w:rsidRPr="00911DBA">
              <w:fldChar w:fldCharType="end"/>
            </w:r>
          </w:p>
        </w:tc>
        <w:tc>
          <w:tcPr>
            <w:tcW w:w="714" w:type="pct"/>
            <w:vAlign w:val="center"/>
          </w:tcPr>
          <w:p w14:paraId="1D456B1F" w14:textId="2C8476F4" w:rsidR="00687030" w:rsidRPr="00911DBA" w:rsidRDefault="00687030" w:rsidP="00687030">
            <w:pPr>
              <w:spacing w:before="0"/>
              <w:jc w:val="center"/>
            </w:pPr>
            <w:r w:rsidRPr="00911DBA">
              <w:t>Volumetric MNIST, GTA segment to video and MRI-to-CT</w:t>
            </w:r>
          </w:p>
        </w:tc>
        <w:tc>
          <w:tcPr>
            <w:tcW w:w="714" w:type="pct"/>
            <w:vAlign w:val="center"/>
          </w:tcPr>
          <w:p w14:paraId="0B2B53D7" w14:textId="70D439DE" w:rsidR="00687030" w:rsidRPr="00911DBA" w:rsidRDefault="00687030" w:rsidP="00687030">
            <w:pPr>
              <w:spacing w:before="0"/>
              <w:jc w:val="center"/>
            </w:pPr>
            <w:r w:rsidRPr="00911DBA">
              <w:t>3D Cycle-GAN</w:t>
            </w:r>
          </w:p>
        </w:tc>
        <w:tc>
          <w:tcPr>
            <w:tcW w:w="714" w:type="pct"/>
            <w:vAlign w:val="center"/>
          </w:tcPr>
          <w:p w14:paraId="18BCE194" w14:textId="5FB0B8F4" w:rsidR="00687030" w:rsidRPr="00911DBA" w:rsidRDefault="00687030" w:rsidP="00687030">
            <w:pPr>
              <w:spacing w:before="0"/>
              <w:jc w:val="center"/>
            </w:pPr>
            <w:r w:rsidRPr="00911DBA">
              <w:t xml:space="preserve">The network implicitly learns </w:t>
            </w:r>
            <w:r w:rsidR="00097179">
              <w:t>from</w:t>
            </w:r>
            <w:r w:rsidRPr="00911DBA">
              <w:t xml:space="preserve"> input video</w:t>
            </w:r>
          </w:p>
          <w:p w14:paraId="183C0ED6" w14:textId="21269BD9" w:rsidR="00687030" w:rsidRPr="00911DBA" w:rsidRDefault="00687030" w:rsidP="00687030">
            <w:pPr>
              <w:spacing w:before="0"/>
              <w:jc w:val="center"/>
            </w:pPr>
            <w:r w:rsidRPr="00911DBA">
              <w:t>(3D-Conv- net)</w:t>
            </w:r>
          </w:p>
        </w:tc>
        <w:tc>
          <w:tcPr>
            <w:tcW w:w="714" w:type="pct"/>
            <w:vAlign w:val="center"/>
          </w:tcPr>
          <w:p w14:paraId="5311F644" w14:textId="1CECABF1" w:rsidR="00687030" w:rsidRPr="00911DBA" w:rsidRDefault="00720A60" w:rsidP="00687030">
            <w:pPr>
              <w:spacing w:before="0"/>
              <w:jc w:val="center"/>
            </w:pPr>
            <w:r w:rsidRPr="00911DBA">
              <w:t>-</w:t>
            </w:r>
          </w:p>
        </w:tc>
        <w:tc>
          <w:tcPr>
            <w:tcW w:w="714" w:type="pct"/>
            <w:vAlign w:val="center"/>
          </w:tcPr>
          <w:p w14:paraId="73217653" w14:textId="5D6F550D" w:rsidR="00687030" w:rsidRPr="00911DBA" w:rsidRDefault="00687030" w:rsidP="00687030">
            <w:pPr>
              <w:spacing w:before="0"/>
              <w:jc w:val="center"/>
            </w:pPr>
            <w:r w:rsidRPr="00911DBA">
              <w:t>Human evaluation, pixel accuracy, and L2 error between original and retranslated image</w:t>
            </w:r>
          </w:p>
        </w:tc>
        <w:tc>
          <w:tcPr>
            <w:tcW w:w="714" w:type="pct"/>
            <w:vAlign w:val="center"/>
          </w:tcPr>
          <w:p w14:paraId="65C5565F" w14:textId="6E238E3D" w:rsidR="00687030" w:rsidRPr="00911DBA" w:rsidRDefault="00687030" w:rsidP="00687030">
            <w:pPr>
              <w:spacing w:before="0"/>
              <w:jc w:val="center"/>
            </w:pPr>
            <w:r w:rsidRPr="00911DBA">
              <w:t>3D tensor fails for temporal learning consistency between frames</w:t>
            </w:r>
            <w:r w:rsidR="00D9004C" w:rsidRPr="00911DBA">
              <w:t>, fixed</w:t>
            </w:r>
            <w:r w:rsidR="00403917" w:rsidRPr="00911DBA">
              <w:t>-</w:t>
            </w:r>
            <w:r w:rsidR="00D9004C" w:rsidRPr="00911DBA">
              <w:t>length video.</w:t>
            </w:r>
          </w:p>
        </w:tc>
      </w:tr>
      <w:tr w:rsidR="00687030" w:rsidRPr="00911DBA" w14:paraId="195715B0" w14:textId="77777777" w:rsidTr="00A66DFE">
        <w:trPr>
          <w:trHeight w:val="2657"/>
        </w:trPr>
        <w:tc>
          <w:tcPr>
            <w:tcW w:w="714" w:type="pct"/>
            <w:vAlign w:val="center"/>
          </w:tcPr>
          <w:p w14:paraId="53DC7132" w14:textId="274DB97D" w:rsidR="00687030" w:rsidRPr="00911DBA" w:rsidRDefault="00687030" w:rsidP="00687030">
            <w:pPr>
              <w:jc w:val="center"/>
            </w:pPr>
            <w:r w:rsidRPr="00911DBA">
              <w:lastRenderedPageBreak/>
              <w:t>Video-to-Video Translation with Global Temporal Consistency</w:t>
            </w:r>
            <w:r w:rsidRPr="00911DBA">
              <w:fldChar w:fldCharType="begin" w:fldLock="1"/>
            </w:r>
            <w:r w:rsidR="009F06B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4]"},"properties":{"noteIndex":0},"schema":"https://github.com/citation-style-language/schema/raw/master/csl-citation.json"}</w:instrText>
            </w:r>
            <w:r w:rsidRPr="00911DBA">
              <w:fldChar w:fldCharType="separate"/>
            </w:r>
            <w:r w:rsidR="00B56E1E" w:rsidRPr="00B56E1E">
              <w:rPr>
                <w:noProof/>
              </w:rPr>
              <w:t>[34]</w:t>
            </w:r>
            <w:r w:rsidRPr="00911DBA">
              <w:fldChar w:fldCharType="end"/>
            </w:r>
          </w:p>
        </w:tc>
        <w:tc>
          <w:tcPr>
            <w:tcW w:w="714" w:type="pct"/>
            <w:vAlign w:val="center"/>
          </w:tcPr>
          <w:p w14:paraId="4AEF5CFC" w14:textId="2284EBB4" w:rsidR="00687030" w:rsidRPr="00911DBA" w:rsidRDefault="00687030" w:rsidP="00687030">
            <w:pPr>
              <w:jc w:val="center"/>
            </w:pPr>
            <w:r w:rsidRPr="00911DBA">
              <w:t>DAVIS 2017</w:t>
            </w:r>
          </w:p>
        </w:tc>
        <w:tc>
          <w:tcPr>
            <w:tcW w:w="714" w:type="pct"/>
            <w:vAlign w:val="center"/>
          </w:tcPr>
          <w:p w14:paraId="32AD555C" w14:textId="605324F7" w:rsidR="00687030" w:rsidRPr="00911DBA" w:rsidRDefault="00687030" w:rsidP="00687030">
            <w:pPr>
              <w:jc w:val="center"/>
            </w:pPr>
            <w:r w:rsidRPr="00911DBA">
              <w:t>RNN based Cycle-GAN, and RNN based Discriminator for global temporal consistency</w:t>
            </w:r>
          </w:p>
        </w:tc>
        <w:tc>
          <w:tcPr>
            <w:tcW w:w="714" w:type="pct"/>
            <w:vAlign w:val="center"/>
          </w:tcPr>
          <w:p w14:paraId="3EB076ED" w14:textId="6D76F19B" w:rsidR="00687030" w:rsidRPr="00911DBA" w:rsidRDefault="00D9004C" w:rsidP="00687030">
            <w:pPr>
              <w:jc w:val="center"/>
            </w:pPr>
            <w:r w:rsidRPr="00911DBA">
              <w:t>O</w:t>
            </w:r>
            <w:r w:rsidR="00A66DFE" w:rsidRPr="00911DBA">
              <w:t>ptical flow</w:t>
            </w:r>
            <w:r w:rsidR="00687030" w:rsidRPr="00911DBA">
              <w:t>, temporal residual error minimizer</w:t>
            </w:r>
          </w:p>
        </w:tc>
        <w:tc>
          <w:tcPr>
            <w:tcW w:w="714" w:type="pct"/>
            <w:vAlign w:val="center"/>
          </w:tcPr>
          <w:p w14:paraId="4592558D" w14:textId="77777777" w:rsidR="00687030" w:rsidRPr="00911DBA" w:rsidRDefault="00687030" w:rsidP="00687030">
            <w:pPr>
              <w:jc w:val="center"/>
            </w:pPr>
            <w:r w:rsidRPr="00911DBA">
              <w:t>Generator + Discriminator Network</w:t>
            </w:r>
          </w:p>
          <w:p w14:paraId="12CF2709" w14:textId="30CE06CA" w:rsidR="00687030" w:rsidRPr="00911DBA" w:rsidRDefault="00687030" w:rsidP="00687030">
            <w:pPr>
              <w:jc w:val="center"/>
            </w:pPr>
          </w:p>
        </w:tc>
        <w:tc>
          <w:tcPr>
            <w:tcW w:w="714" w:type="pct"/>
            <w:vAlign w:val="center"/>
          </w:tcPr>
          <w:p w14:paraId="30193BF1" w14:textId="19E8DADE" w:rsidR="00687030" w:rsidRPr="00911DBA" w:rsidRDefault="00687030" w:rsidP="00687030">
            <w:pPr>
              <w:jc w:val="center"/>
            </w:pPr>
            <w:r w:rsidRPr="00911DBA">
              <w:t>Peak Signal to Noise Ratio, Region Similarity, and Contour Accuracy</w:t>
            </w:r>
          </w:p>
        </w:tc>
        <w:tc>
          <w:tcPr>
            <w:tcW w:w="714" w:type="pct"/>
            <w:vAlign w:val="center"/>
          </w:tcPr>
          <w:p w14:paraId="29B17EB8" w14:textId="337EB5CC" w:rsidR="00687030" w:rsidRPr="00911DBA" w:rsidRDefault="00687030" w:rsidP="00687030">
            <w:pPr>
              <w:jc w:val="center"/>
            </w:pPr>
            <w:r w:rsidRPr="00911DBA">
              <w:t>Complex architecture hard to train</w:t>
            </w:r>
            <w:r w:rsidR="009C1D37" w:rsidRPr="00911DBA">
              <w:t>. Inappropriate for in videos contain fast object motion. Not work for long video</w:t>
            </w:r>
            <w:r w:rsidR="004E519E" w:rsidRPr="00911DBA">
              <w:t>s</w:t>
            </w:r>
            <w:r w:rsidR="005F00B0" w:rsidRPr="00911DBA">
              <w:t>.</w:t>
            </w:r>
          </w:p>
        </w:tc>
      </w:tr>
      <w:tr w:rsidR="00687030" w:rsidRPr="00911DBA" w14:paraId="55BE414B" w14:textId="77777777" w:rsidTr="00074D2B">
        <w:trPr>
          <w:trHeight w:val="2533"/>
        </w:trPr>
        <w:tc>
          <w:tcPr>
            <w:tcW w:w="714" w:type="pct"/>
            <w:vAlign w:val="center"/>
          </w:tcPr>
          <w:p w14:paraId="15DFB0E1" w14:textId="117B130B" w:rsidR="00687030" w:rsidRPr="00911DBA" w:rsidRDefault="00687030" w:rsidP="00687030">
            <w:pPr>
              <w:jc w:val="center"/>
            </w:pPr>
            <w:r w:rsidRPr="00911DBA">
              <w:t xml:space="preserve">MoCycle-GAN: Unpaired Video-to-Video Translation  MoCycle-GAN </w:t>
            </w:r>
            <w:r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911DBA">
              <w:fldChar w:fldCharType="separate"/>
            </w:r>
            <w:r w:rsidR="00C077EB" w:rsidRPr="00911DBA">
              <w:rPr>
                <w:noProof/>
              </w:rPr>
              <w:t>[8]</w:t>
            </w:r>
            <w:r w:rsidRPr="00911DBA">
              <w:fldChar w:fldCharType="end"/>
            </w:r>
          </w:p>
        </w:tc>
        <w:tc>
          <w:tcPr>
            <w:tcW w:w="714" w:type="pct"/>
            <w:vAlign w:val="center"/>
          </w:tcPr>
          <w:p w14:paraId="419167F4" w14:textId="1946CBBB" w:rsidR="00687030" w:rsidRPr="00911DBA" w:rsidRDefault="00687030" w:rsidP="00687030">
            <w:pPr>
              <w:jc w:val="center"/>
            </w:pPr>
            <w:r w:rsidRPr="00911DBA">
              <w:t>Flower video and viper dataset</w:t>
            </w:r>
          </w:p>
        </w:tc>
        <w:tc>
          <w:tcPr>
            <w:tcW w:w="714" w:type="pct"/>
            <w:vAlign w:val="center"/>
          </w:tcPr>
          <w:p w14:paraId="7D181777" w14:textId="1E59ABF1" w:rsidR="00687030" w:rsidRPr="00911DBA" w:rsidRDefault="00687030" w:rsidP="00687030">
            <w:pPr>
              <w:jc w:val="center"/>
            </w:pPr>
            <w:r w:rsidRPr="00911DBA">
              <w:t>Cycle-GAN with motion translator-based motion cycle consistency</w:t>
            </w:r>
          </w:p>
        </w:tc>
        <w:tc>
          <w:tcPr>
            <w:tcW w:w="714" w:type="pct"/>
            <w:vAlign w:val="center"/>
          </w:tcPr>
          <w:p w14:paraId="20493E26" w14:textId="5F952ADA" w:rsidR="00687030" w:rsidRPr="00911DBA" w:rsidRDefault="00D71848" w:rsidP="00687030">
            <w:pPr>
              <w:jc w:val="center"/>
            </w:pPr>
            <w:r w:rsidRPr="00911DBA">
              <w:t>O</w:t>
            </w:r>
            <w:r w:rsidR="00A66DFE" w:rsidRPr="00911DBA">
              <w:t>ptical flow</w:t>
            </w:r>
            <w:r w:rsidR="00687030" w:rsidRPr="00911DBA">
              <w:t xml:space="preserve"> with motion translator network</w:t>
            </w:r>
          </w:p>
        </w:tc>
        <w:tc>
          <w:tcPr>
            <w:tcW w:w="714" w:type="pct"/>
            <w:vAlign w:val="center"/>
          </w:tcPr>
          <w:p w14:paraId="34E20369" w14:textId="3FD28680" w:rsidR="00687030" w:rsidRPr="00911DBA" w:rsidRDefault="00687030" w:rsidP="00687030">
            <w:pPr>
              <w:jc w:val="center"/>
            </w:pPr>
            <w:r w:rsidRPr="00911DBA">
              <w:t>Generator Network</w:t>
            </w:r>
          </w:p>
        </w:tc>
        <w:tc>
          <w:tcPr>
            <w:tcW w:w="714" w:type="pct"/>
            <w:vAlign w:val="center"/>
          </w:tcPr>
          <w:p w14:paraId="5DA9912F" w14:textId="415DECC4" w:rsidR="00687030" w:rsidRPr="00911DBA" w:rsidRDefault="00687030" w:rsidP="00687030">
            <w:pPr>
              <w:jc w:val="center"/>
            </w:pPr>
            <w:r w:rsidRPr="00911DBA">
              <w:t>Human evaluation, IoU, pixel accuracy, Average class accuracy</w:t>
            </w:r>
          </w:p>
        </w:tc>
        <w:tc>
          <w:tcPr>
            <w:tcW w:w="714" w:type="pct"/>
            <w:vAlign w:val="center"/>
          </w:tcPr>
          <w:p w14:paraId="50BBF54C" w14:textId="52613686" w:rsidR="00687030" w:rsidRPr="00911DBA" w:rsidRDefault="00687030" w:rsidP="00074D2B">
            <w:pPr>
              <w:spacing w:before="0"/>
              <w:jc w:val="center"/>
            </w:pPr>
            <w:r w:rsidRPr="00911DBA">
              <w:t>Explicit motion translator</w:t>
            </w:r>
            <w:r w:rsidR="00074D2B" w:rsidRPr="00911DBA">
              <w:t>, and no content translation</w:t>
            </w:r>
          </w:p>
        </w:tc>
      </w:tr>
      <w:tr w:rsidR="00687030" w:rsidRPr="00911DBA" w14:paraId="7BE56800" w14:textId="77777777" w:rsidTr="00A66DFE">
        <w:trPr>
          <w:trHeight w:val="2657"/>
        </w:trPr>
        <w:tc>
          <w:tcPr>
            <w:tcW w:w="714" w:type="pct"/>
            <w:vAlign w:val="center"/>
          </w:tcPr>
          <w:p w14:paraId="0F054B3B" w14:textId="35F36EA6" w:rsidR="00687030" w:rsidRPr="00911DBA" w:rsidRDefault="00687030" w:rsidP="00687030">
            <w:pPr>
              <w:spacing w:before="0"/>
              <w:jc w:val="center"/>
            </w:pPr>
            <w:r w:rsidRPr="00911DBA">
              <w:t xml:space="preserve">Recycle-GAN: Unsupervised Video Retargeting: ReCycle-GA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p>
        </w:tc>
        <w:tc>
          <w:tcPr>
            <w:tcW w:w="714" w:type="pct"/>
            <w:vAlign w:val="center"/>
          </w:tcPr>
          <w:p w14:paraId="5923C3EA" w14:textId="11583E8B" w:rsidR="00687030" w:rsidRPr="00911DBA" w:rsidRDefault="00687030" w:rsidP="00687030">
            <w:pPr>
              <w:jc w:val="center"/>
            </w:pPr>
            <w:r w:rsidRPr="00911DBA">
              <w:t>Viper, face, and flower datasets (more than 10,000 images)</w:t>
            </w:r>
          </w:p>
        </w:tc>
        <w:tc>
          <w:tcPr>
            <w:tcW w:w="714" w:type="pct"/>
            <w:vAlign w:val="center"/>
          </w:tcPr>
          <w:p w14:paraId="7AD5028F" w14:textId="01642248" w:rsidR="00687030" w:rsidRPr="00911DBA" w:rsidRDefault="00687030" w:rsidP="00687030">
            <w:pPr>
              <w:jc w:val="center"/>
            </w:pPr>
            <w:r w:rsidRPr="00911DBA">
              <w:t>Cycle-GAN with recurrent temporal predictor</w:t>
            </w:r>
          </w:p>
        </w:tc>
        <w:tc>
          <w:tcPr>
            <w:tcW w:w="714" w:type="pct"/>
            <w:vAlign w:val="center"/>
          </w:tcPr>
          <w:p w14:paraId="58D024EE" w14:textId="556CE607" w:rsidR="00687030" w:rsidRPr="00911DBA" w:rsidRDefault="00687030" w:rsidP="00687030">
            <w:pPr>
              <w:jc w:val="center"/>
            </w:pPr>
            <w:r w:rsidRPr="00911DBA">
              <w:t xml:space="preserve">Recurrent temporal </w:t>
            </w:r>
            <w:r w:rsidR="00CA70E1" w:rsidRPr="00911DBA">
              <w:t>predictor (</w:t>
            </w:r>
            <w:r w:rsidR="00AA7FFD" w:rsidRPr="00911DBA">
              <w:t>Pix2Pix</w:t>
            </w:r>
            <w:r w:rsidRPr="00911DBA">
              <w:t>)</w:t>
            </w:r>
          </w:p>
        </w:tc>
        <w:tc>
          <w:tcPr>
            <w:tcW w:w="714" w:type="pct"/>
            <w:vAlign w:val="center"/>
          </w:tcPr>
          <w:p w14:paraId="44259767" w14:textId="520572BF" w:rsidR="00687030" w:rsidRPr="00911DBA" w:rsidRDefault="00687030" w:rsidP="00687030">
            <w:pPr>
              <w:jc w:val="center"/>
            </w:pPr>
            <w:r w:rsidRPr="00911DBA">
              <w:t>Generator Network</w:t>
            </w:r>
          </w:p>
        </w:tc>
        <w:tc>
          <w:tcPr>
            <w:tcW w:w="714" w:type="pct"/>
            <w:vAlign w:val="center"/>
          </w:tcPr>
          <w:p w14:paraId="712E1532" w14:textId="64A6C7F9" w:rsidR="00687030" w:rsidRPr="00911DBA" w:rsidRDefault="00687030" w:rsidP="00687030">
            <w:pPr>
              <w:jc w:val="center"/>
            </w:pPr>
            <w:r w:rsidRPr="00911DBA">
              <w:t xml:space="preserve">Human evaluation, IoU, pixel accuracy, Average class </w:t>
            </w:r>
            <w:r w:rsidR="00E449AC" w:rsidRPr="00911DBA">
              <w:t>accuracy, IS</w:t>
            </w:r>
          </w:p>
        </w:tc>
        <w:tc>
          <w:tcPr>
            <w:tcW w:w="714" w:type="pct"/>
            <w:vAlign w:val="center"/>
          </w:tcPr>
          <w:p w14:paraId="05C89AC0" w14:textId="209BF5DA" w:rsidR="00687030" w:rsidRPr="00911DBA" w:rsidRDefault="00687030" w:rsidP="00687030">
            <w:pPr>
              <w:jc w:val="center"/>
            </w:pPr>
            <w:r w:rsidRPr="00911DBA">
              <w:t xml:space="preserve">Temporal predictor fails to correctly predict, and </w:t>
            </w:r>
            <w:r w:rsidR="005660A3" w:rsidRPr="00911DBA">
              <w:t>no content translation</w:t>
            </w:r>
          </w:p>
        </w:tc>
      </w:tr>
      <w:tr w:rsidR="00687030" w:rsidRPr="00911DBA" w14:paraId="4D48D9EF" w14:textId="77777777" w:rsidTr="00C01B83">
        <w:trPr>
          <w:trHeight w:val="2657"/>
        </w:trPr>
        <w:tc>
          <w:tcPr>
            <w:tcW w:w="714" w:type="pct"/>
            <w:vAlign w:val="center"/>
          </w:tcPr>
          <w:p w14:paraId="2049F085" w14:textId="77CE3CD0" w:rsidR="00687030" w:rsidRPr="00911DBA" w:rsidRDefault="00687030" w:rsidP="00687030">
            <w:pPr>
              <w:jc w:val="center"/>
            </w:pPr>
            <w:r w:rsidRPr="00911DBA">
              <w:lastRenderedPageBreak/>
              <w:t xml:space="preserve">Preserving Semantic and Temporal Consistency for Unpaired Video-to-Video Translation </w:t>
            </w:r>
            <w:r w:rsidRPr="00911DBA">
              <w:fldChar w:fldCharType="begin" w:fldLock="1"/>
            </w:r>
            <w:r w:rsidR="009F06B1">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3]"},"properties":{"noteIndex":0},"schema":"https://github.com/citation-style-language/schema/raw/master/csl-citation.json"}</w:instrText>
            </w:r>
            <w:r w:rsidRPr="00911DBA">
              <w:fldChar w:fldCharType="separate"/>
            </w:r>
            <w:r w:rsidR="00B56E1E" w:rsidRPr="00B56E1E">
              <w:rPr>
                <w:noProof/>
              </w:rPr>
              <w:t>[33]</w:t>
            </w:r>
            <w:r w:rsidRPr="00911DBA">
              <w:fldChar w:fldCharType="end"/>
            </w:r>
          </w:p>
        </w:tc>
        <w:tc>
          <w:tcPr>
            <w:tcW w:w="714" w:type="pct"/>
            <w:vAlign w:val="center"/>
          </w:tcPr>
          <w:p w14:paraId="4F9CF2D6" w14:textId="3BA3B44B" w:rsidR="00687030" w:rsidRPr="00911DBA" w:rsidRDefault="00687030" w:rsidP="00687030">
            <w:pPr>
              <w:jc w:val="center"/>
            </w:pPr>
            <w:r w:rsidRPr="00911DBA">
              <w:t>Viper dataset</w:t>
            </w:r>
          </w:p>
        </w:tc>
        <w:tc>
          <w:tcPr>
            <w:tcW w:w="714" w:type="pct"/>
            <w:vAlign w:val="center"/>
          </w:tcPr>
          <w:p w14:paraId="13998E0C" w14:textId="0545136C" w:rsidR="00687030" w:rsidRPr="00911DBA" w:rsidRDefault="00687030" w:rsidP="00687030">
            <w:pPr>
              <w:jc w:val="center"/>
            </w:pPr>
            <w:r w:rsidRPr="00911DBA">
              <w:t>Cycle-GAN with flow estimator network and consistency warping network</w:t>
            </w:r>
          </w:p>
        </w:tc>
        <w:tc>
          <w:tcPr>
            <w:tcW w:w="714" w:type="pct"/>
            <w:vAlign w:val="center"/>
          </w:tcPr>
          <w:p w14:paraId="04EB15FD" w14:textId="115C57B0" w:rsidR="00687030" w:rsidRPr="00911DBA" w:rsidRDefault="00A66DFE" w:rsidP="00687030">
            <w:pPr>
              <w:jc w:val="center"/>
            </w:pPr>
            <w:r w:rsidRPr="00911DBA">
              <w:t xml:space="preserve">optical flow </w:t>
            </w:r>
            <w:r w:rsidR="00687030" w:rsidRPr="00911DBA">
              <w:t>base temporal fuse with spatial for improving occlusions problem</w:t>
            </w:r>
          </w:p>
        </w:tc>
        <w:tc>
          <w:tcPr>
            <w:tcW w:w="714" w:type="pct"/>
            <w:vAlign w:val="center"/>
          </w:tcPr>
          <w:p w14:paraId="49B74428" w14:textId="7166DB80" w:rsidR="00687030" w:rsidRPr="00911DBA" w:rsidRDefault="00687030" w:rsidP="00687030">
            <w:pPr>
              <w:jc w:val="center"/>
            </w:pPr>
            <w:r w:rsidRPr="00911DBA">
              <w:t xml:space="preserve">Generator  Network, Use </w:t>
            </w:r>
            <w:r w:rsidRPr="00911DBA">
              <w:fldChar w:fldCharType="begin" w:fldLock="1"/>
            </w:r>
            <w:r w:rsidR="009F06B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3]","plainTextFormattedCitation":"[43]","previouslyFormattedCitation":"[43]"},"properties":{"noteIndex":0},"schema":"https://github.com/citation-style-language/schema/raw/master/csl-citation.json"}</w:instrText>
            </w:r>
            <w:r w:rsidRPr="00911DBA">
              <w:fldChar w:fldCharType="separate"/>
            </w:r>
            <w:r w:rsidR="00B56E1E" w:rsidRPr="00B56E1E">
              <w:rPr>
                <w:noProof/>
              </w:rPr>
              <w:t>[43]</w:t>
            </w:r>
            <w:r w:rsidRPr="00911DBA">
              <w:fldChar w:fldCharType="end"/>
            </w:r>
            <w:r w:rsidRPr="00911DBA">
              <w:t xml:space="preserve"> to further reduce the Temporal warping error.</w:t>
            </w:r>
          </w:p>
        </w:tc>
        <w:tc>
          <w:tcPr>
            <w:tcW w:w="714" w:type="pct"/>
            <w:vAlign w:val="center"/>
          </w:tcPr>
          <w:p w14:paraId="16BE83AE" w14:textId="2ED4016A" w:rsidR="00687030" w:rsidRPr="00911DBA" w:rsidRDefault="00687030" w:rsidP="00687030">
            <w:pPr>
              <w:jc w:val="center"/>
            </w:pPr>
            <w:r w:rsidRPr="00911DBA">
              <w:t>mIoU, fwIoU, and pixel accuracy</w:t>
            </w:r>
          </w:p>
        </w:tc>
        <w:tc>
          <w:tcPr>
            <w:tcW w:w="714" w:type="pct"/>
            <w:vAlign w:val="center"/>
          </w:tcPr>
          <w:p w14:paraId="7D0BEB25" w14:textId="551220BC" w:rsidR="00687030" w:rsidRPr="00911DBA" w:rsidRDefault="008F452E" w:rsidP="00687030">
            <w:pPr>
              <w:jc w:val="center"/>
            </w:pPr>
            <w:r w:rsidRPr="00911DBA">
              <w:t>Input domain videos shall have very similar content.</w:t>
            </w:r>
          </w:p>
        </w:tc>
      </w:tr>
    </w:tbl>
    <w:p w14:paraId="261061AE" w14:textId="7772D4AE" w:rsidR="000F74B2" w:rsidRDefault="000F74B2" w:rsidP="000F74B2">
      <w:r>
        <w:t xml:space="preserve">As shown in the above table, researchers design various architectures in previous work to learn a mapping from a domain to domain transfer in an unsupervised manner. However, those works count on </w:t>
      </w:r>
      <w:r w:rsidR="00A86CA2">
        <w:t>C</w:t>
      </w:r>
      <w:r>
        <w:t>ycle</w:t>
      </w:r>
      <w:r w:rsidR="00A86CA2">
        <w:t>-GAN</w:t>
      </w:r>
      <w:r>
        <w:t xml:space="preserve"> to contain translation, hence cycle </w:t>
      </w:r>
      <w:r w:rsidR="00A86CA2">
        <w:t>loss</w:t>
      </w:r>
      <w:r>
        <w:t xml:space="preserve"> does not assure semantically </w:t>
      </w:r>
      <w:r w:rsidR="00A86CA2">
        <w:t>coherence</w:t>
      </w:r>
      <w:r>
        <w:t xml:space="preserve"> outputs. </w:t>
      </w:r>
      <w:r w:rsidR="00BA0BD6">
        <w:t xml:space="preserve">As </w:t>
      </w:r>
      <w:r>
        <w:t>a result</w:t>
      </w:r>
      <w:r w:rsidR="00143625">
        <w:t>, existing video to video translation approaches a</w:t>
      </w:r>
      <w:r w:rsidR="00C67036">
        <w:t>r</w:t>
      </w:r>
      <w:r w:rsidR="00143625">
        <w:t xml:space="preserve">e prone to </w:t>
      </w:r>
      <w:r>
        <w:t>disappearance and artifacts</w:t>
      </w:r>
      <w:r w:rsidR="00143625">
        <w:t xml:space="preserve"> problems</w:t>
      </w:r>
      <w:r>
        <w:t xml:space="preserve"> in generated video. </w:t>
      </w:r>
      <w:r w:rsidR="00BA0BD6">
        <w:t xml:space="preserve">On </w:t>
      </w:r>
      <w:r w:rsidR="00A86CA2">
        <w:t>another</w:t>
      </w:r>
      <w:r w:rsidR="00143625">
        <w:t xml:space="preserve"> hand, early works focus only on improving constraints on generator networks, which </w:t>
      </w:r>
      <w:r w:rsidR="00A86CA2">
        <w:t>shorthanded</w:t>
      </w:r>
      <w:r w:rsidR="00143625">
        <w:t xml:space="preserve"> </w:t>
      </w:r>
      <w:r w:rsidR="00A86CA2">
        <w:t>to appropriate</w:t>
      </w:r>
      <w:r w:rsidR="00143625">
        <w:t xml:space="preserve"> consideration of temporal information that can modeled using </w:t>
      </w:r>
      <w:r w:rsidR="00A86CA2">
        <w:t>discriminator</w:t>
      </w:r>
      <w:r w:rsidR="00143625">
        <w:t xml:space="preserve"> network. </w:t>
      </w:r>
      <w:r w:rsidR="00BA0BD6">
        <w:t xml:space="preserve">This </w:t>
      </w:r>
      <w:r w:rsidR="00143625">
        <w:t xml:space="preserve">lead object dislocation problem in </w:t>
      </w:r>
      <w:r w:rsidR="00A86CA2">
        <w:t xml:space="preserve">generated </w:t>
      </w:r>
      <w:r w:rsidR="00143625">
        <w:t xml:space="preserve">videos. </w:t>
      </w:r>
      <w:r w:rsidR="00BA0BD6">
        <w:t>Therefore</w:t>
      </w:r>
      <w:r>
        <w:t>,</w:t>
      </w:r>
      <w:r w:rsidR="006F302B">
        <w:t xml:space="preserve"> to mitigate the above </w:t>
      </w:r>
      <w:r w:rsidR="004B6EE1">
        <w:t>issues imbedding</w:t>
      </w:r>
      <w:r>
        <w:t xml:space="preserve"> content translation constraint </w:t>
      </w:r>
      <w:r w:rsidR="006F302B">
        <w:t xml:space="preserve">that is </w:t>
      </w:r>
      <w:r w:rsidR="00A86CA2">
        <w:t>responsible</w:t>
      </w:r>
      <w:r w:rsidR="006F302B">
        <w:t xml:space="preserve"> for</w:t>
      </w:r>
      <w:r>
        <w:t xml:space="preserve"> </w:t>
      </w:r>
      <w:r w:rsidR="006F302B">
        <w:t xml:space="preserve">translating is </w:t>
      </w:r>
      <w:r>
        <w:t>e</w:t>
      </w:r>
      <w:r w:rsidR="006F302B">
        <w:t>s</w:t>
      </w:r>
      <w:r>
        <w:t>sential</w:t>
      </w:r>
      <w:r w:rsidR="006F302B">
        <w:t xml:space="preserve">. Even more the discriminator network </w:t>
      </w:r>
      <w:r w:rsidR="00C67036">
        <w:t>must</w:t>
      </w:r>
      <w:r w:rsidR="006F302B">
        <w:t xml:space="preserve"> be </w:t>
      </w:r>
      <w:r w:rsidR="00C67036">
        <w:t>exploited</w:t>
      </w:r>
      <w:r w:rsidR="006F302B">
        <w:t xml:space="preserve"> </w:t>
      </w:r>
      <w:r w:rsidR="00C67036">
        <w:t>regarding</w:t>
      </w:r>
      <w:r w:rsidR="006F302B">
        <w:t xml:space="preserve"> temporal modelin</w:t>
      </w:r>
      <w:r w:rsidR="00C67036">
        <w:t>g to</w:t>
      </w:r>
      <w:r w:rsidR="006F302B">
        <w:t xml:space="preserve"> improve the translation network performance. </w:t>
      </w:r>
    </w:p>
    <w:p w14:paraId="227BE004" w14:textId="5A9C62CC" w:rsidR="00B71A62" w:rsidRPr="00911DBA" w:rsidRDefault="00B71A62" w:rsidP="00567041">
      <w:pPr>
        <w:sectPr w:rsidR="00B71A62" w:rsidRPr="00911DBA" w:rsidSect="00EE3F33">
          <w:pgSz w:w="16838" w:h="11906" w:orient="landscape" w:code="9"/>
          <w:pgMar w:top="1701" w:right="1440" w:bottom="1440" w:left="1440" w:header="720" w:footer="720" w:gutter="0"/>
          <w:cols w:space="720"/>
          <w:docGrid w:linePitch="360"/>
        </w:sectPr>
      </w:pPr>
    </w:p>
    <w:p w14:paraId="663BE9A0" w14:textId="69CE5E85" w:rsidR="009C504F" w:rsidRPr="00911DBA" w:rsidRDefault="009C504F" w:rsidP="00C27283">
      <w:pPr>
        <w:pStyle w:val="Title"/>
      </w:pPr>
      <w:r w:rsidRPr="00911DBA">
        <w:lastRenderedPageBreak/>
        <w:t>CHAPTER THREE</w:t>
      </w:r>
    </w:p>
    <w:p w14:paraId="282C235B" w14:textId="6FDBB09B" w:rsidR="007D0443" w:rsidRPr="00911DBA" w:rsidRDefault="00AF406D" w:rsidP="00A6662D">
      <w:pPr>
        <w:pStyle w:val="Heading1"/>
        <w:numPr>
          <w:ilvl w:val="0"/>
          <w:numId w:val="10"/>
        </w:numPr>
        <w:rPr>
          <w:rFonts w:eastAsiaTheme="minorEastAsia"/>
        </w:rPr>
      </w:pPr>
      <w:bookmarkStart w:id="168" w:name="_Toc44355920"/>
      <w:bookmarkStart w:id="169" w:name="_Toc44355979"/>
      <w:bookmarkStart w:id="170" w:name="_Toc44462733"/>
      <w:bookmarkStart w:id="171" w:name="_Toc44644525"/>
      <w:bookmarkStart w:id="172" w:name="_Toc44647378"/>
      <w:bookmarkStart w:id="173" w:name="_Toc46593332"/>
      <w:bookmarkStart w:id="174" w:name="_Toc46593405"/>
      <w:bookmarkStart w:id="175" w:name="_Toc46600125"/>
      <w:bookmarkStart w:id="176" w:name="_Toc46600201"/>
      <w:bookmarkStart w:id="177" w:name="_Toc46601425"/>
      <w:bookmarkStart w:id="178" w:name="_Toc46601562"/>
      <w:bookmarkStart w:id="179" w:name="_Toc46746822"/>
      <w:bookmarkStart w:id="180" w:name="_Toc47207603"/>
      <w:bookmarkStart w:id="181" w:name="_Toc47231511"/>
      <w:bookmarkStart w:id="182" w:name="_Toc48646303"/>
      <w:bookmarkStart w:id="183" w:name="_Toc48646397"/>
      <w:bookmarkStart w:id="184" w:name="_Toc46601426"/>
      <w:bookmarkStart w:id="185" w:name="_Toc46601563"/>
      <w:bookmarkStart w:id="186" w:name="_Toc46746823"/>
      <w:bookmarkStart w:id="187" w:name="_Toc47207604"/>
      <w:bookmarkStart w:id="188" w:name="_Toc47231512"/>
      <w:bookmarkStart w:id="189" w:name="_Toc48646304"/>
      <w:bookmarkStart w:id="190" w:name="_Toc48646398"/>
      <w:bookmarkStart w:id="191" w:name="_Toc50399166"/>
      <w:bookmarkStart w:id="192" w:name="_Toc50399244"/>
      <w:bookmarkStart w:id="193" w:name="_Toc52981536"/>
      <w:bookmarkStart w:id="194" w:name="_Toc54363770"/>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r w:rsidRPr="00911DBA">
        <w:rPr>
          <w:rFonts w:eastAsiaTheme="minorEastAsia"/>
        </w:rPr>
        <w:t>RESEARCH METH</w:t>
      </w:r>
      <w:r w:rsidR="00D109D0" w:rsidRPr="00911DBA">
        <w:rPr>
          <w:rFonts w:eastAsiaTheme="minorEastAsia"/>
        </w:rPr>
        <w:t>OD</w:t>
      </w:r>
      <w:r w:rsidRPr="00911DBA">
        <w:rPr>
          <w:rFonts w:eastAsiaTheme="minorEastAsia"/>
        </w:rPr>
        <w:t>OLOGY</w:t>
      </w:r>
      <w:bookmarkEnd w:id="193"/>
      <w:bookmarkEnd w:id="194"/>
      <w:r w:rsidRPr="00911DBA">
        <w:rPr>
          <w:rFonts w:eastAsiaTheme="minorEastAsia"/>
        </w:rPr>
        <w:t xml:space="preserve"> </w:t>
      </w:r>
      <w:r w:rsidRPr="00911DBA">
        <w:rPr>
          <w:rFonts w:eastAsiaTheme="minorEastAsia"/>
          <w:sz w:val="28"/>
          <w:szCs w:val="28"/>
        </w:rPr>
        <w:t xml:space="preserve"> </w:t>
      </w:r>
    </w:p>
    <w:p w14:paraId="55B26499" w14:textId="7B6787A8" w:rsidR="003771C9" w:rsidRPr="00911DBA" w:rsidRDefault="003E2A80" w:rsidP="00B05706">
      <w:pPr>
        <w:pStyle w:val="Heading2"/>
      </w:pPr>
      <w:bookmarkStart w:id="195" w:name="_Toc52981537"/>
      <w:bookmarkStart w:id="196" w:name="_Toc54363771"/>
      <w:r w:rsidRPr="00911DBA">
        <w:t xml:space="preserve">Chapter </w:t>
      </w:r>
      <w:r w:rsidR="003771C9" w:rsidRPr="00911DBA">
        <w:t>Overview</w:t>
      </w:r>
      <w:bookmarkEnd w:id="195"/>
      <w:bookmarkEnd w:id="196"/>
      <w:r w:rsidR="003771C9" w:rsidRPr="00911DBA">
        <w:t xml:space="preserve"> </w:t>
      </w:r>
    </w:p>
    <w:p w14:paraId="3FDFD6CB" w14:textId="7E773426" w:rsidR="00E0008F" w:rsidRPr="00911DBA" w:rsidRDefault="008B79F4" w:rsidP="001D4567">
      <w:r w:rsidRPr="00911DBA">
        <w:t xml:space="preserve">The thesis research questions were outlined in Chapter </w:t>
      </w:r>
      <w:r w:rsidR="007831CE" w:rsidRPr="00911DBA">
        <w:t>one</w:t>
      </w:r>
      <w:r w:rsidR="00C41ED4" w:rsidRPr="00911DBA">
        <w:t>,</w:t>
      </w:r>
      <w:r w:rsidRPr="00911DBA">
        <w:t xml:space="preserve"> along with </w:t>
      </w:r>
      <w:r w:rsidR="00C2086D" w:rsidRPr="00911DBA">
        <w:t>a</w:t>
      </w:r>
      <w:r w:rsidRPr="00911DBA">
        <w:t xml:space="preserve"> </w:t>
      </w:r>
      <w:r w:rsidR="005B5922" w:rsidRPr="00911DBA">
        <w:t xml:space="preserve">mathematical formulation and an </w:t>
      </w:r>
      <w:r w:rsidRPr="00911DBA">
        <w:t xml:space="preserve">overview of the </w:t>
      </w:r>
      <w:r w:rsidR="00C633E3" w:rsidRPr="00911DBA">
        <w:t>method</w:t>
      </w:r>
      <w:r w:rsidRPr="00911DBA">
        <w:t xml:space="preserve"> used to investigate the associated </w:t>
      </w:r>
      <w:r w:rsidR="00C60C84" w:rsidRPr="00911DBA">
        <w:t>plans</w:t>
      </w:r>
      <w:r w:rsidRPr="00911DBA">
        <w:t xml:space="preserve">. </w:t>
      </w:r>
      <w:r w:rsidR="004845AF" w:rsidRPr="00911DBA">
        <w:t>T</w:t>
      </w:r>
      <w:r w:rsidR="003771C9" w:rsidRPr="00911DBA">
        <w:t xml:space="preserve">his </w:t>
      </w:r>
      <w:r w:rsidRPr="00911DBA">
        <w:t>chapter provides further details of the methodology</w:t>
      </w:r>
      <w:r w:rsidR="006C4541" w:rsidRPr="00911DBA">
        <w:t>,</w:t>
      </w:r>
      <w:r w:rsidRPr="00911DBA">
        <w:t xml:space="preserve"> </w:t>
      </w:r>
      <w:r w:rsidR="005B5922" w:rsidRPr="00911DBA">
        <w:t>dataset,</w:t>
      </w:r>
      <w:r w:rsidRPr="00911DBA">
        <w:t xml:space="preserve"> and experimental metrics to </w:t>
      </w:r>
      <w:r w:rsidR="00C60C84" w:rsidRPr="00911DBA">
        <w:t>answer</w:t>
      </w:r>
      <w:r w:rsidRPr="00911DBA">
        <w:t xml:space="preserve"> the research questions.</w:t>
      </w:r>
      <w:r w:rsidR="001D4567" w:rsidRPr="00911DBA">
        <w:t xml:space="preserve"> </w:t>
      </w:r>
    </w:p>
    <w:p w14:paraId="4AD8050C" w14:textId="3212BAA6" w:rsidR="007226CE" w:rsidRPr="00911DBA" w:rsidRDefault="00FC17C4" w:rsidP="007226CE">
      <w:r w:rsidRPr="00911DBA">
        <w:t>The following approaches and procedures are used to accomplish the goals of this study.</w:t>
      </w:r>
      <w:r w:rsidR="007226CE" w:rsidRPr="00911DBA">
        <w:t xml:space="preserve"> </w:t>
      </w:r>
    </w:p>
    <w:p w14:paraId="502D3AE2" w14:textId="3135BDC5" w:rsidR="001D4567" w:rsidRPr="00911DBA" w:rsidRDefault="00DD1726" w:rsidP="00B05706">
      <w:pPr>
        <w:pStyle w:val="Heading2"/>
      </w:pPr>
      <w:bookmarkStart w:id="197" w:name="_Toc52981538"/>
      <w:bookmarkStart w:id="198" w:name="_Toc54363772"/>
      <w:r w:rsidRPr="00911DBA">
        <w:t>Dataset</w:t>
      </w:r>
      <w:bookmarkEnd w:id="197"/>
      <w:bookmarkEnd w:id="198"/>
      <w:r w:rsidRPr="00911DBA">
        <w:t xml:space="preserve"> </w:t>
      </w:r>
    </w:p>
    <w:p w14:paraId="79FA3251" w14:textId="78F566BD" w:rsidR="00DD1726" w:rsidRPr="00911DBA" w:rsidRDefault="007F504E" w:rsidP="00DD1726">
      <w:pPr>
        <w:rPr>
          <w:color w:val="FF0000"/>
        </w:rPr>
      </w:pPr>
      <w:r w:rsidRPr="00911DBA">
        <w:t xml:space="preserve">This study uses a </w:t>
      </w:r>
      <w:r w:rsidR="00F90F3D" w:rsidRPr="00911DBA">
        <w:t>deep</w:t>
      </w:r>
      <w:r w:rsidRPr="00911DBA">
        <w:t xml:space="preserve"> learning approach to solve </w:t>
      </w:r>
      <w:r w:rsidR="00507715" w:rsidRPr="00911DBA">
        <w:t>video-to-video</w:t>
      </w:r>
      <w:r w:rsidRPr="00911DBA">
        <w:t xml:space="preserve"> translation problem</w:t>
      </w:r>
      <w:r w:rsidR="00E37E74" w:rsidRPr="00911DBA">
        <w:t>s</w:t>
      </w:r>
      <w:r w:rsidRPr="00911DBA">
        <w:t xml:space="preserve"> in </w:t>
      </w:r>
      <w:r w:rsidR="00E37E74" w:rsidRPr="00911DBA">
        <w:t xml:space="preserve">an </w:t>
      </w:r>
      <w:r w:rsidRPr="00911DBA">
        <w:t xml:space="preserve">unsupervised manner, so data is </w:t>
      </w:r>
      <w:r w:rsidR="00E37E74" w:rsidRPr="00911DBA">
        <w:t xml:space="preserve">an </w:t>
      </w:r>
      <w:r w:rsidRPr="00911DBA">
        <w:t xml:space="preserve">essential part of the study. Images of </w:t>
      </w:r>
      <w:r w:rsidR="00E615A0" w:rsidRPr="00911DBA">
        <w:t xml:space="preserve">a </w:t>
      </w:r>
      <w:r w:rsidRPr="00911DBA">
        <w:t>face (Obama-trump)</w:t>
      </w:r>
      <w:r w:rsidR="001F0D1F" w:rsidRPr="00911DBA">
        <w:t>,</w:t>
      </w:r>
      <w:r w:rsidR="00E615A0" w:rsidRPr="00911DBA">
        <w:t xml:space="preserve"> V</w:t>
      </w:r>
      <w:r w:rsidR="001F0D1F" w:rsidRPr="00911DBA">
        <w:t>iper</w:t>
      </w:r>
      <w:r w:rsidRPr="00911DBA">
        <w:t xml:space="preserve"> and, flowers are used for both training and testing stages as used i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007226CE" w:rsidRPr="00911DBA">
        <w:t>.</w:t>
      </w:r>
      <w:r w:rsidR="00656F34" w:rsidRPr="00911DBA">
        <w:t xml:space="preserve"> In addition to inference the result of this </w:t>
      </w:r>
      <w:r w:rsidR="003708B8" w:rsidRPr="00911DBA">
        <w:t>thesis</w:t>
      </w:r>
      <w:r w:rsidR="00C41ED4" w:rsidRPr="00911DBA">
        <w:t>,</w:t>
      </w:r>
      <w:r w:rsidR="00656F34" w:rsidRPr="00911DBA">
        <w:t xml:space="preserve"> a local dataset called </w:t>
      </w:r>
      <w:r w:rsidR="002429E0" w:rsidRPr="00911DBA">
        <w:rPr>
          <w:rFonts w:ascii="Nyala" w:hAnsi="Nyala" w:cs="Nyala"/>
        </w:rPr>
        <w:t>አ</w:t>
      </w:r>
      <w:r w:rsidR="003F766B" w:rsidRPr="00911DBA">
        <w:rPr>
          <w:rFonts w:ascii="Nyala" w:hAnsi="Nyala" w:cs="Nyala"/>
        </w:rPr>
        <w:t>ዲስ</w:t>
      </w:r>
      <w:r w:rsidR="002429E0" w:rsidRPr="00911DBA">
        <w:t xml:space="preserve"> </w:t>
      </w:r>
      <w:r w:rsidR="003F766B" w:rsidRPr="00911DBA">
        <w:t>(Adiss)</w:t>
      </w:r>
      <w:r w:rsidR="003708B8" w:rsidRPr="00911DBA">
        <w:t xml:space="preserve"> has </w:t>
      </w:r>
      <w:r w:rsidR="009C561B" w:rsidRPr="00911DBA">
        <w:t xml:space="preserve">been </w:t>
      </w:r>
      <w:r w:rsidR="003708B8" w:rsidRPr="00911DBA">
        <w:t>collected.</w:t>
      </w:r>
    </w:p>
    <w:p w14:paraId="692A3BE4" w14:textId="7FE9B19B" w:rsidR="001F0D1F" w:rsidRPr="00911DBA" w:rsidRDefault="001F0D1F" w:rsidP="00FB5190">
      <w:pPr>
        <w:pStyle w:val="ListParagraph"/>
        <w:numPr>
          <w:ilvl w:val="0"/>
          <w:numId w:val="28"/>
        </w:numPr>
      </w:pPr>
      <w:r w:rsidRPr="00911DBA">
        <w:rPr>
          <w:b/>
          <w:bCs/>
          <w:i/>
          <w:iCs/>
        </w:rPr>
        <w:t>Obama-</w:t>
      </w:r>
      <w:r w:rsidR="00F90F3D" w:rsidRPr="00911DBA">
        <w:rPr>
          <w:b/>
          <w:bCs/>
          <w:i/>
          <w:iCs/>
        </w:rPr>
        <w:t>T</w:t>
      </w:r>
      <w:r w:rsidRPr="00911DBA">
        <w:rPr>
          <w:b/>
          <w:bCs/>
          <w:i/>
          <w:iCs/>
        </w:rPr>
        <w:t>rump</w:t>
      </w:r>
      <w:r w:rsidR="00656F34" w:rsidRPr="00911DBA">
        <w:t>:</w:t>
      </w:r>
      <w:r w:rsidRPr="00911DBA">
        <w:t xml:space="preserve"> is a dataset for style transfer and video retargeting. This dataset contains a sequence of images of Obama and Trump making an interview (though </w:t>
      </w:r>
      <w:r w:rsidR="00656F34" w:rsidRPr="00911DBA">
        <w:t>at</w:t>
      </w:r>
      <w:r w:rsidRPr="00911DBA">
        <w:t xml:space="preserve"> </w:t>
      </w:r>
      <w:r w:rsidR="00E37E74" w:rsidRPr="00911DBA">
        <w:t xml:space="preserve">a </w:t>
      </w:r>
      <w:r w:rsidRPr="00911DBA">
        <w:t xml:space="preserve">different time and </w:t>
      </w:r>
      <w:r w:rsidR="006F3D53" w:rsidRPr="00911DBA">
        <w:t>talking about completely different topics</w:t>
      </w:r>
      <w:r w:rsidRPr="00911DBA">
        <w:t xml:space="preserve">). </w:t>
      </w:r>
      <w:r w:rsidR="006969CF" w:rsidRPr="00911DBA">
        <w:t xml:space="preserve">Each frame is 256 x 256 and about 8617 </w:t>
      </w:r>
      <w:r w:rsidR="00786EB3">
        <w:t>video frames</w:t>
      </w:r>
      <w:r w:rsidR="006969CF" w:rsidRPr="00911DBA">
        <w:t xml:space="preserve"> </w:t>
      </w:r>
      <w:r w:rsidR="00656F34" w:rsidRPr="00911DBA">
        <w:t xml:space="preserve">are </w:t>
      </w:r>
      <w:r w:rsidR="006969CF" w:rsidRPr="00911DBA">
        <w:t>included.</w:t>
      </w:r>
    </w:p>
    <w:p w14:paraId="58E0730F" w14:textId="7236F480" w:rsidR="002975E5" w:rsidRPr="00911DBA" w:rsidRDefault="002975E5" w:rsidP="00FB5190">
      <w:pPr>
        <w:pStyle w:val="ListParagraph"/>
        <w:numPr>
          <w:ilvl w:val="0"/>
          <w:numId w:val="28"/>
        </w:numPr>
      </w:pPr>
      <w:r w:rsidRPr="00911DBA">
        <w:rPr>
          <w:b/>
          <w:bCs/>
          <w:i/>
          <w:iCs/>
        </w:rPr>
        <w:t>Flower Dataset</w:t>
      </w:r>
      <w:r w:rsidR="00656F34" w:rsidRPr="00911DBA">
        <w:t>:</w:t>
      </w:r>
      <w:r w:rsidRPr="00911DBA">
        <w:t xml:space="preserve"> is a recently released dataset for video translation. This dataset contains the time-lapse videos which depict the flourishing or fading of several flowers but lacking any </w:t>
      </w:r>
      <w:r w:rsidR="008B615E" w:rsidRPr="00911DBA">
        <w:t>synchroniz</w:t>
      </w:r>
      <w:r w:rsidR="009C561B" w:rsidRPr="00911DBA">
        <w:t>ation</w:t>
      </w:r>
      <w:r w:rsidRPr="00911DBA">
        <w:t>. The resolution of the respective videos is 256 × 256</w:t>
      </w:r>
      <w:r w:rsidR="00C41ED4" w:rsidRPr="00911DBA">
        <w:t>—t</w:t>
      </w:r>
      <w:r w:rsidRPr="00911DBA">
        <w:t xml:space="preserve">his work use flower-to-flower for domain transfer between dissimilar types of flowers. </w:t>
      </w:r>
    </w:p>
    <w:p w14:paraId="0851EC41" w14:textId="0393DA88" w:rsidR="002975E5" w:rsidRPr="00911DBA" w:rsidRDefault="002975E5" w:rsidP="00FB5190">
      <w:pPr>
        <w:pStyle w:val="ListParagraph"/>
        <w:numPr>
          <w:ilvl w:val="0"/>
          <w:numId w:val="28"/>
        </w:numPr>
      </w:pPr>
      <w:r w:rsidRPr="00911DBA">
        <w:rPr>
          <w:b/>
          <w:bCs/>
          <w:i/>
          <w:iCs/>
        </w:rPr>
        <w:t>Viper</w:t>
      </w:r>
      <w:r w:rsidR="00014ECC" w:rsidRPr="00911DBA">
        <w:rPr>
          <w:b/>
          <w:bCs/>
          <w:i/>
          <w:iCs/>
        </w:rPr>
        <w:t xml:space="preserve"> Dataset</w:t>
      </w:r>
      <w:r w:rsidR="00656F34" w:rsidRPr="00911DBA">
        <w:t>:</w:t>
      </w:r>
      <w:r w:rsidRPr="00911DBA">
        <w:t xml:space="preserve"> is a prevalent visual perception benchmark to facilitate both low-level and high-level vision tasks -semantic segmentation and optical flow. It comprises videos from a realistic virtual world </w:t>
      </w:r>
      <w:r w:rsidR="009169E3" w:rsidRPr="00911DBA">
        <w:t xml:space="preserve">game </w:t>
      </w:r>
      <w:r w:rsidRPr="00911DBA">
        <w:t>(i.e. GTA V), which are composed while driving, riding</w:t>
      </w:r>
      <w:r w:rsidR="00E37E74" w:rsidRPr="00911DBA">
        <w:t>,</w:t>
      </w:r>
      <w:r w:rsidRPr="00911DBA">
        <w:t xml:space="preserve"> and walking in various ambient circumstances (day, sunset, snow, rain, and night). Each frame (</w:t>
      </w:r>
      <w:r w:rsidR="00E9657C" w:rsidRPr="00911DBA">
        <w:t>resolution</w:t>
      </w:r>
      <w:r w:rsidRPr="00911DBA">
        <w:t xml:space="preserve">: 1920 × 1080) is annotated with pix-level labels, for video-to-labels and labels-to-video, viper could be a benchmark for </w:t>
      </w:r>
      <w:r w:rsidRPr="00911DBA">
        <w:lastRenderedPageBreak/>
        <w:t xml:space="preserve">evaluating the translations between videos and segmentation label maps, and </w:t>
      </w:r>
      <w:r w:rsidR="00B611D5" w:rsidRPr="00911DBA">
        <w:t>day</w:t>
      </w:r>
      <w:r w:rsidRPr="00911DBA">
        <w:t xml:space="preserve"> ↔ sunset. </w:t>
      </w:r>
      <w:r w:rsidR="009169E3" w:rsidRPr="00911DBA">
        <w:t>For this study</w:t>
      </w:r>
      <w:r w:rsidR="002429E0" w:rsidRPr="00911DBA">
        <w:t>,</w:t>
      </w:r>
      <w:r w:rsidR="009169E3" w:rsidRPr="00911DBA">
        <w:t xml:space="preserve"> the frame resolution is </w:t>
      </w:r>
      <w:r w:rsidR="00E9657C" w:rsidRPr="00911DBA">
        <w:t xml:space="preserve">Demote </w:t>
      </w:r>
      <w:r w:rsidR="009169E3" w:rsidRPr="00911DBA">
        <w:t xml:space="preserve">to </w:t>
      </w:r>
      <w:r w:rsidR="00E9657C" w:rsidRPr="00911DBA">
        <w:t xml:space="preserve">(resolution: </w:t>
      </w:r>
      <w:r w:rsidR="009169E3" w:rsidRPr="00911DBA">
        <w:t>256 × 256</w:t>
      </w:r>
      <w:r w:rsidR="00E9657C" w:rsidRPr="00911DBA">
        <w:t>).</w:t>
      </w:r>
    </w:p>
    <w:p w14:paraId="03FF66AC" w14:textId="217415C4" w:rsidR="00C13822" w:rsidRPr="00911DBA" w:rsidRDefault="00C13822" w:rsidP="00FB5190">
      <w:pPr>
        <w:pStyle w:val="ListParagraph"/>
        <w:numPr>
          <w:ilvl w:val="0"/>
          <w:numId w:val="28"/>
        </w:numPr>
      </w:pPr>
      <w:r w:rsidRPr="00911DBA">
        <w:rPr>
          <w:rFonts w:ascii="Nyala" w:hAnsi="Nyala" w:cs="Nyala"/>
          <w:b/>
          <w:bCs/>
          <w:i/>
          <w:iCs/>
        </w:rPr>
        <w:t>አዲስ</w:t>
      </w:r>
      <w:r w:rsidRPr="00911DBA">
        <w:rPr>
          <w:b/>
          <w:bCs/>
          <w:i/>
          <w:iCs/>
        </w:rPr>
        <w:t xml:space="preserve"> (Adiss)</w:t>
      </w:r>
      <w:r w:rsidR="00014ECC" w:rsidRPr="00911DBA">
        <w:rPr>
          <w:b/>
          <w:bCs/>
          <w:i/>
          <w:iCs/>
        </w:rPr>
        <w:t xml:space="preserve"> Dataset</w:t>
      </w:r>
      <w:r w:rsidRPr="00911DBA">
        <w:t>: is a local dataset for video retargeting containing two very popular politicians Prime minister Abiy Ahmed and Debretsion Gebre</w:t>
      </w:r>
      <w:r w:rsidR="00B27276" w:rsidRPr="00911DBA">
        <w:t>michael</w:t>
      </w:r>
      <w:r w:rsidRPr="00911DBA">
        <w:t xml:space="preserve"> making an interview</w:t>
      </w:r>
      <w:r w:rsidR="00AA2060" w:rsidRPr="00911DBA">
        <w:t xml:space="preserve"> and</w:t>
      </w:r>
      <w:r w:rsidRPr="00911DBA">
        <w:t xml:space="preserve"> press</w:t>
      </w:r>
      <w:r w:rsidR="00AA2060" w:rsidRPr="00911DBA">
        <w:t xml:space="preserve"> briefing</w:t>
      </w:r>
      <w:r w:rsidRPr="00911DBA">
        <w:t xml:space="preserve">. </w:t>
      </w:r>
      <w:r w:rsidR="009C561B" w:rsidRPr="00911DBA">
        <w:t>The f</w:t>
      </w:r>
      <w:r w:rsidRPr="00911DBA">
        <w:t xml:space="preserve">rame size is 256 x 256, and around 5000 </w:t>
      </w:r>
      <w:r w:rsidR="00786EB3">
        <w:t>video frames</w:t>
      </w:r>
      <w:r w:rsidR="00786EB3" w:rsidRPr="00911DBA">
        <w:t xml:space="preserve"> </w:t>
      </w:r>
      <w:r w:rsidRPr="00911DBA">
        <w:t>are included.</w:t>
      </w:r>
      <w:r w:rsidR="00AA2060" w:rsidRPr="00911DBA">
        <w:t xml:space="preserve"> </w:t>
      </w:r>
      <w:r w:rsidR="003708B8" w:rsidRPr="00911DBA">
        <w:t>(a 3</w:t>
      </w:r>
      <w:r w:rsidR="00035178" w:rsidRPr="00911DBA">
        <w:t>-</w:t>
      </w:r>
      <w:r w:rsidR="003708B8" w:rsidRPr="00911DBA">
        <w:t>minute</w:t>
      </w:r>
      <w:r w:rsidR="00EF38BF" w:rsidRPr="00911DBA">
        <w:t xml:space="preserve"> </w:t>
      </w:r>
      <w:r w:rsidR="003708B8" w:rsidRPr="00911DBA">
        <w:t>video from the internet has been used to make the dataset)</w:t>
      </w:r>
    </w:p>
    <w:p w14:paraId="5D54BD45" w14:textId="061109D8" w:rsidR="004E74D2" w:rsidRPr="00911DBA" w:rsidRDefault="004E74D2" w:rsidP="007A0D49">
      <w:pPr>
        <w:pStyle w:val="Caption"/>
        <w:keepNext/>
        <w:jc w:val="center"/>
      </w:pPr>
      <w:bookmarkStart w:id="199" w:name="_Toc52970525"/>
      <w:bookmarkStart w:id="200" w:name="_Toc54355995"/>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E97BB6">
        <w:rPr>
          <w:noProof/>
          <w:color w:val="auto"/>
          <w:sz w:val="24"/>
          <w:szCs w:val="24"/>
        </w:rPr>
        <w:t>3</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E97BB6">
        <w:rPr>
          <w:noProof/>
          <w:color w:val="auto"/>
          <w:sz w:val="24"/>
          <w:szCs w:val="24"/>
        </w:rPr>
        <w:t>1</w:t>
      </w:r>
      <w:r w:rsidR="00416BA0" w:rsidRPr="00911DBA">
        <w:rPr>
          <w:color w:val="auto"/>
          <w:sz w:val="24"/>
          <w:szCs w:val="24"/>
        </w:rPr>
        <w:fldChar w:fldCharType="end"/>
      </w:r>
      <w:r w:rsidRPr="00911DBA">
        <w:rPr>
          <w:color w:val="auto"/>
          <w:sz w:val="24"/>
          <w:szCs w:val="24"/>
        </w:rPr>
        <w:t xml:space="preserve"> Training </w:t>
      </w:r>
      <w:r w:rsidR="002C226B" w:rsidRPr="00911DBA">
        <w:rPr>
          <w:color w:val="auto"/>
          <w:sz w:val="24"/>
          <w:szCs w:val="24"/>
        </w:rPr>
        <w:t>d</w:t>
      </w:r>
      <w:r w:rsidRPr="00911DBA">
        <w:rPr>
          <w:color w:val="auto"/>
          <w:sz w:val="24"/>
          <w:szCs w:val="24"/>
        </w:rPr>
        <w:t>ataset Sample (</w:t>
      </w:r>
      <w:r w:rsidR="002C226B" w:rsidRPr="00911DBA">
        <w:rPr>
          <w:color w:val="auto"/>
          <w:sz w:val="24"/>
          <w:szCs w:val="24"/>
        </w:rPr>
        <w:t xml:space="preserve">from </w:t>
      </w:r>
      <w:r w:rsidR="00CA70E1">
        <w:rPr>
          <w:color w:val="auto"/>
          <w:sz w:val="24"/>
          <w:szCs w:val="24"/>
        </w:rPr>
        <w:t>F</w:t>
      </w:r>
      <w:r w:rsidR="003708B8" w:rsidRPr="00911DBA">
        <w:rPr>
          <w:color w:val="auto"/>
          <w:sz w:val="24"/>
          <w:szCs w:val="24"/>
        </w:rPr>
        <w:t xml:space="preserve">lower, </w:t>
      </w:r>
      <w:r w:rsidR="00CA70E1" w:rsidRPr="00911DBA">
        <w:rPr>
          <w:color w:val="auto"/>
          <w:sz w:val="24"/>
          <w:szCs w:val="24"/>
        </w:rPr>
        <w:t>Obama</w:t>
      </w:r>
      <w:r w:rsidR="002C226B" w:rsidRPr="00911DBA">
        <w:rPr>
          <w:color w:val="auto"/>
          <w:sz w:val="24"/>
          <w:szCs w:val="24"/>
        </w:rPr>
        <w:t xml:space="preserve"> – </w:t>
      </w:r>
      <w:r w:rsidR="00CA70E1">
        <w:rPr>
          <w:color w:val="auto"/>
          <w:sz w:val="24"/>
          <w:szCs w:val="24"/>
        </w:rPr>
        <w:t>T</w:t>
      </w:r>
      <w:r w:rsidR="002C226B" w:rsidRPr="00911DBA">
        <w:rPr>
          <w:color w:val="auto"/>
          <w:sz w:val="24"/>
          <w:szCs w:val="24"/>
        </w:rPr>
        <w:t xml:space="preserve">rump, and </w:t>
      </w:r>
      <w:r w:rsidR="00CA70E1">
        <w:rPr>
          <w:color w:val="auto"/>
          <w:sz w:val="24"/>
          <w:szCs w:val="24"/>
        </w:rPr>
        <w:t>A</w:t>
      </w:r>
      <w:r w:rsidR="002C226B" w:rsidRPr="00911DBA">
        <w:rPr>
          <w:color w:val="auto"/>
          <w:sz w:val="24"/>
          <w:szCs w:val="24"/>
        </w:rPr>
        <w:t>diss datasets</w:t>
      </w:r>
      <w:r w:rsidRPr="00911DBA">
        <w:rPr>
          <w:color w:val="auto"/>
          <w:sz w:val="24"/>
          <w:szCs w:val="24"/>
        </w:rPr>
        <w:t>)</w:t>
      </w:r>
      <w:bookmarkEnd w:id="199"/>
      <w:bookmarkEnd w:id="200"/>
    </w:p>
    <w:tbl>
      <w:tblPr>
        <w:tblStyle w:val="TableGrid"/>
        <w:tblW w:w="8250" w:type="dxa"/>
        <w:tblInd w:w="279" w:type="dxa"/>
        <w:tblBorders>
          <w:insideH w:val="none" w:sz="0" w:space="0" w:color="auto"/>
          <w:insideV w:val="none" w:sz="0" w:space="0" w:color="auto"/>
        </w:tblBorders>
        <w:tblLook w:val="04A0" w:firstRow="1" w:lastRow="0" w:firstColumn="1" w:lastColumn="0" w:noHBand="0" w:noVBand="1"/>
      </w:tblPr>
      <w:tblGrid>
        <w:gridCol w:w="569"/>
        <w:gridCol w:w="7681"/>
      </w:tblGrid>
      <w:tr w:rsidR="00BB2FC4" w:rsidRPr="00911DBA" w14:paraId="27C1D614" w14:textId="77777777" w:rsidTr="00EF5A8A">
        <w:trPr>
          <w:cantSplit/>
          <w:trHeight w:val="1613"/>
        </w:trPr>
        <w:tc>
          <w:tcPr>
            <w:tcW w:w="569" w:type="dxa"/>
            <w:textDirection w:val="btLr"/>
          </w:tcPr>
          <w:p w14:paraId="65A4C182" w14:textId="157DA9E0" w:rsidR="00BB2FC4" w:rsidRPr="00911DBA" w:rsidRDefault="00BB2FC4" w:rsidP="00AF26B9">
            <w:pPr>
              <w:spacing w:before="0"/>
              <w:ind w:left="113" w:right="113"/>
              <w:jc w:val="center"/>
            </w:pPr>
            <w:r w:rsidRPr="00911DBA">
              <w:t>Flower1</w:t>
            </w:r>
          </w:p>
        </w:tc>
        <w:tc>
          <w:tcPr>
            <w:tcW w:w="7681" w:type="dxa"/>
            <w:vMerge w:val="restart"/>
            <w:vAlign w:val="center"/>
          </w:tcPr>
          <w:p w14:paraId="43762DA4" w14:textId="10EAB0BF" w:rsidR="00BB2FC4" w:rsidRPr="00911DBA" w:rsidRDefault="00AF26B9" w:rsidP="00AF26B9">
            <w:pPr>
              <w:spacing w:before="0"/>
              <w:jc w:val="left"/>
              <w:rPr>
                <w:color w:val="FF0000"/>
              </w:rPr>
            </w:pPr>
            <w:r w:rsidRPr="00911DBA">
              <w:rPr>
                <w:noProof/>
              </w:rPr>
              <w:drawing>
                <wp:anchor distT="0" distB="0" distL="114300" distR="114300" simplePos="0" relativeHeight="251892736" behindDoc="0" locked="0" layoutInCell="1" allowOverlap="1" wp14:anchorId="10406605" wp14:editId="6AADE763">
                  <wp:simplePos x="0" y="0"/>
                  <wp:positionH relativeFrom="column">
                    <wp:posOffset>-127635</wp:posOffset>
                  </wp:positionH>
                  <wp:positionV relativeFrom="paragraph">
                    <wp:posOffset>-11430</wp:posOffset>
                  </wp:positionV>
                  <wp:extent cx="4916170" cy="6043930"/>
                  <wp:effectExtent l="0" t="0" r="0"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916170" cy="6043930"/>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911DBA" w14:paraId="095CB19E" w14:textId="77777777" w:rsidTr="00EF5A8A">
        <w:trPr>
          <w:cantSplit/>
          <w:trHeight w:val="1613"/>
        </w:trPr>
        <w:tc>
          <w:tcPr>
            <w:tcW w:w="569" w:type="dxa"/>
            <w:textDirection w:val="btLr"/>
          </w:tcPr>
          <w:p w14:paraId="523E8D83" w14:textId="77777777" w:rsidR="00BB2FC4" w:rsidRPr="00911DBA" w:rsidRDefault="00BB2FC4" w:rsidP="00AF26B9">
            <w:pPr>
              <w:spacing w:before="0"/>
              <w:ind w:left="113" w:right="113"/>
              <w:jc w:val="center"/>
            </w:pPr>
            <w:r w:rsidRPr="00911DBA">
              <w:t>Flower2</w:t>
            </w:r>
          </w:p>
        </w:tc>
        <w:tc>
          <w:tcPr>
            <w:tcW w:w="7681" w:type="dxa"/>
            <w:vMerge/>
            <w:vAlign w:val="center"/>
          </w:tcPr>
          <w:p w14:paraId="547E38FA" w14:textId="38ADBC20" w:rsidR="00BB2FC4" w:rsidRPr="00911DBA" w:rsidRDefault="00BB2FC4" w:rsidP="00AF26B9">
            <w:pPr>
              <w:spacing w:before="0"/>
              <w:jc w:val="center"/>
            </w:pPr>
          </w:p>
        </w:tc>
      </w:tr>
      <w:tr w:rsidR="00BB2FC4" w:rsidRPr="00911DBA" w14:paraId="678D5DF6" w14:textId="77777777" w:rsidTr="00EF5A8A">
        <w:trPr>
          <w:cantSplit/>
          <w:trHeight w:val="1613"/>
        </w:trPr>
        <w:tc>
          <w:tcPr>
            <w:tcW w:w="569" w:type="dxa"/>
            <w:textDirection w:val="btLr"/>
          </w:tcPr>
          <w:p w14:paraId="6047E6BE" w14:textId="4F83F87B" w:rsidR="00BB2FC4" w:rsidRPr="00911DBA" w:rsidRDefault="00BB2FC4" w:rsidP="00AF26B9">
            <w:pPr>
              <w:spacing w:before="0"/>
              <w:ind w:left="113" w:right="113"/>
              <w:jc w:val="center"/>
            </w:pPr>
            <w:r w:rsidRPr="00911DBA">
              <w:t>Obama</w:t>
            </w:r>
          </w:p>
        </w:tc>
        <w:tc>
          <w:tcPr>
            <w:tcW w:w="7681" w:type="dxa"/>
            <w:vMerge/>
            <w:vAlign w:val="center"/>
          </w:tcPr>
          <w:p w14:paraId="647B4184" w14:textId="0D6F7B77" w:rsidR="00BB2FC4" w:rsidRPr="00911DBA" w:rsidRDefault="00BB2FC4" w:rsidP="00AF26B9">
            <w:pPr>
              <w:spacing w:before="0"/>
              <w:rPr>
                <w:color w:val="FF0000"/>
              </w:rPr>
            </w:pPr>
          </w:p>
        </w:tc>
      </w:tr>
      <w:tr w:rsidR="00BB2FC4" w:rsidRPr="00911DBA" w14:paraId="50DFF912" w14:textId="77777777" w:rsidTr="00EF5A8A">
        <w:trPr>
          <w:cantSplit/>
          <w:trHeight w:val="1613"/>
        </w:trPr>
        <w:tc>
          <w:tcPr>
            <w:tcW w:w="569" w:type="dxa"/>
            <w:textDirection w:val="btLr"/>
          </w:tcPr>
          <w:p w14:paraId="355A8D9F" w14:textId="1AEBEF6C" w:rsidR="00BB2FC4" w:rsidRPr="00911DBA" w:rsidRDefault="00BB2FC4" w:rsidP="00AF26B9">
            <w:pPr>
              <w:spacing w:before="0"/>
              <w:ind w:left="113" w:right="113"/>
              <w:jc w:val="center"/>
            </w:pPr>
            <w:r w:rsidRPr="00911DBA">
              <w:t>Trump</w:t>
            </w:r>
          </w:p>
        </w:tc>
        <w:tc>
          <w:tcPr>
            <w:tcW w:w="7681" w:type="dxa"/>
            <w:vMerge/>
            <w:vAlign w:val="center"/>
          </w:tcPr>
          <w:p w14:paraId="70D25A52" w14:textId="31276B5F" w:rsidR="00BB2FC4" w:rsidRPr="00911DBA" w:rsidRDefault="00BB2FC4" w:rsidP="00AF26B9">
            <w:pPr>
              <w:spacing w:before="0"/>
              <w:jc w:val="center"/>
            </w:pPr>
          </w:p>
        </w:tc>
      </w:tr>
      <w:tr w:rsidR="00BB2FC4" w:rsidRPr="00911DBA" w14:paraId="74F739AD" w14:textId="77777777" w:rsidTr="00EF5A8A">
        <w:trPr>
          <w:cantSplit/>
          <w:trHeight w:val="1613"/>
        </w:trPr>
        <w:tc>
          <w:tcPr>
            <w:tcW w:w="569" w:type="dxa"/>
            <w:textDirection w:val="btLr"/>
          </w:tcPr>
          <w:p w14:paraId="70F60B23" w14:textId="3C9CB388" w:rsidR="00BB2FC4" w:rsidRPr="00911DBA" w:rsidRDefault="00BB2FC4" w:rsidP="00AF26B9">
            <w:pPr>
              <w:spacing w:before="0"/>
              <w:ind w:left="113" w:right="113"/>
              <w:jc w:val="center"/>
            </w:pPr>
            <w:r w:rsidRPr="00911DBA">
              <w:t>Abiy</w:t>
            </w:r>
          </w:p>
        </w:tc>
        <w:tc>
          <w:tcPr>
            <w:tcW w:w="7681" w:type="dxa"/>
            <w:vMerge/>
            <w:vAlign w:val="center"/>
          </w:tcPr>
          <w:p w14:paraId="1DAC459C" w14:textId="08E04559" w:rsidR="00BB2FC4" w:rsidRPr="00911DBA" w:rsidRDefault="00BB2FC4" w:rsidP="00AF26B9">
            <w:pPr>
              <w:spacing w:before="0"/>
              <w:jc w:val="center"/>
              <w:rPr>
                <w:noProof/>
              </w:rPr>
            </w:pPr>
          </w:p>
        </w:tc>
      </w:tr>
      <w:tr w:rsidR="00BB2FC4" w:rsidRPr="00911DBA" w14:paraId="6E26B9B3" w14:textId="77777777" w:rsidTr="00EF5A8A">
        <w:trPr>
          <w:cantSplit/>
          <w:trHeight w:val="1613"/>
        </w:trPr>
        <w:tc>
          <w:tcPr>
            <w:tcW w:w="569" w:type="dxa"/>
            <w:textDirection w:val="btLr"/>
          </w:tcPr>
          <w:p w14:paraId="2798619E" w14:textId="3722AE31" w:rsidR="00BB2FC4" w:rsidRPr="00911DBA" w:rsidRDefault="00BB2FC4" w:rsidP="00AF26B9">
            <w:pPr>
              <w:spacing w:before="0"/>
              <w:ind w:left="113" w:right="113"/>
              <w:jc w:val="center"/>
            </w:pPr>
            <w:r w:rsidRPr="00911DBA">
              <w:t>Debretsion</w:t>
            </w:r>
          </w:p>
        </w:tc>
        <w:tc>
          <w:tcPr>
            <w:tcW w:w="7681" w:type="dxa"/>
            <w:vMerge/>
            <w:vAlign w:val="center"/>
          </w:tcPr>
          <w:p w14:paraId="311AD9EA" w14:textId="77777777" w:rsidR="00BB2FC4" w:rsidRPr="00911DBA" w:rsidRDefault="00BB2FC4" w:rsidP="00AF26B9">
            <w:pPr>
              <w:spacing w:before="0"/>
              <w:jc w:val="center"/>
              <w:rPr>
                <w:noProof/>
              </w:rPr>
            </w:pPr>
          </w:p>
        </w:tc>
      </w:tr>
    </w:tbl>
    <w:p w14:paraId="5A46C25F" w14:textId="6F8DDFF3" w:rsidR="00007EDF" w:rsidRPr="00911DBA" w:rsidRDefault="00007EDF" w:rsidP="00E87706">
      <w:pPr>
        <w:pStyle w:val="Caption"/>
        <w:keepNext/>
        <w:jc w:val="center"/>
        <w:rPr>
          <w:color w:val="auto"/>
          <w:sz w:val="24"/>
          <w:szCs w:val="24"/>
        </w:rPr>
      </w:pPr>
      <w:bookmarkStart w:id="201" w:name="_Toc52970526"/>
      <w:bookmarkStart w:id="202" w:name="_Toc54355996"/>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E97BB6">
        <w:rPr>
          <w:noProof/>
          <w:color w:val="auto"/>
          <w:sz w:val="24"/>
          <w:szCs w:val="24"/>
        </w:rPr>
        <w:t>3</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E97BB6">
        <w:rPr>
          <w:noProof/>
          <w:color w:val="auto"/>
          <w:sz w:val="24"/>
          <w:szCs w:val="24"/>
        </w:rPr>
        <w:t>2</w:t>
      </w:r>
      <w:r w:rsidR="00416BA0" w:rsidRPr="00911DBA">
        <w:rPr>
          <w:color w:val="auto"/>
          <w:sz w:val="24"/>
          <w:szCs w:val="24"/>
        </w:rPr>
        <w:fldChar w:fldCharType="end"/>
      </w:r>
      <w:r w:rsidRPr="00911DBA">
        <w:rPr>
          <w:color w:val="auto"/>
          <w:sz w:val="24"/>
          <w:szCs w:val="24"/>
        </w:rPr>
        <w:t xml:space="preserve"> Viper </w:t>
      </w:r>
      <w:r w:rsidR="002C226B" w:rsidRPr="00911DBA">
        <w:rPr>
          <w:color w:val="auto"/>
          <w:sz w:val="24"/>
          <w:szCs w:val="24"/>
        </w:rPr>
        <w:t>dataset sample examples</w:t>
      </w:r>
      <w:bookmarkEnd w:id="201"/>
      <w:bookmarkEnd w:id="202"/>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911DBA"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911DBA" w:rsidRDefault="00E87706" w:rsidP="00AE6A6C">
            <w:pPr>
              <w:spacing w:before="0"/>
              <w:jc w:val="center"/>
              <w:rPr>
                <w:b/>
                <w:bCs/>
                <w:i/>
                <w:iCs/>
                <w:noProof/>
              </w:rPr>
            </w:pPr>
            <w:r w:rsidRPr="00911DBA">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911DBA" w:rsidRDefault="00E87706" w:rsidP="00AE6A6C">
            <w:pPr>
              <w:spacing w:before="0"/>
              <w:jc w:val="center"/>
              <w:rPr>
                <w:b/>
                <w:bCs/>
                <w:i/>
                <w:iCs/>
                <w:noProof/>
              </w:rPr>
            </w:pPr>
            <w:r w:rsidRPr="00911DBA">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911DBA" w:rsidRDefault="00E87706" w:rsidP="00AE6A6C">
            <w:pPr>
              <w:spacing w:before="0"/>
              <w:jc w:val="center"/>
              <w:rPr>
                <w:b/>
                <w:bCs/>
                <w:i/>
                <w:iCs/>
                <w:noProof/>
              </w:rPr>
            </w:pPr>
            <w:r w:rsidRPr="00911DBA">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911DBA" w:rsidRDefault="00E87706" w:rsidP="00AE6A6C">
            <w:pPr>
              <w:spacing w:before="0"/>
              <w:jc w:val="center"/>
              <w:rPr>
                <w:b/>
                <w:bCs/>
                <w:i/>
                <w:iCs/>
                <w:noProof/>
              </w:rPr>
            </w:pPr>
            <w:r w:rsidRPr="00911DBA">
              <w:rPr>
                <w:b/>
                <w:bCs/>
                <w:i/>
                <w:iCs/>
                <w:noProof/>
              </w:rPr>
              <w:t>Day</w:t>
            </w:r>
          </w:p>
        </w:tc>
      </w:tr>
      <w:tr w:rsidR="00EF2A2D" w:rsidRPr="00911DBA"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Pr="00911DBA" w:rsidRDefault="008E45DA" w:rsidP="008E45DA">
            <w:pPr>
              <w:jc w:val="center"/>
              <w:rPr>
                <w:noProof/>
              </w:rPr>
            </w:pPr>
            <w:r w:rsidRPr="00911DBA">
              <w:rPr>
                <w:noProof/>
              </w:rPr>
              <w:drawing>
                <wp:anchor distT="0" distB="0" distL="114300" distR="114300" simplePos="0" relativeHeight="251857920" behindDoc="1" locked="0" layoutInCell="1" allowOverlap="1" wp14:anchorId="445F8562" wp14:editId="2C92A944">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7DDFDA00" w:rsidR="00DD1726" w:rsidRPr="00911DBA" w:rsidRDefault="00DD1726" w:rsidP="00B05706">
      <w:pPr>
        <w:pStyle w:val="Heading2"/>
      </w:pPr>
      <w:bookmarkStart w:id="203" w:name="_Toc52981539"/>
      <w:bookmarkStart w:id="204" w:name="_Toc54363773"/>
      <w:r w:rsidRPr="00911DBA">
        <w:t xml:space="preserve">Development </w:t>
      </w:r>
      <w:r w:rsidR="002C226B" w:rsidRPr="00911DBA">
        <w:t>T</w:t>
      </w:r>
      <w:r w:rsidRPr="00911DBA">
        <w:t>ools</w:t>
      </w:r>
      <w:bookmarkEnd w:id="203"/>
      <w:bookmarkEnd w:id="204"/>
      <w:r w:rsidRPr="00911DBA">
        <w:t xml:space="preserve"> </w:t>
      </w:r>
    </w:p>
    <w:p w14:paraId="385C9CE2" w14:textId="631BE1F7" w:rsidR="00DD1726" w:rsidRPr="00911DBA" w:rsidRDefault="000423DE" w:rsidP="00DD1726">
      <w:r w:rsidRPr="00911DBA">
        <w:t>For this research</w:t>
      </w:r>
      <w:r w:rsidR="00E37E74" w:rsidRPr="00911DBA">
        <w:t>,</w:t>
      </w:r>
      <w:r w:rsidRPr="00911DBA">
        <w:t xml:space="preserve"> </w:t>
      </w:r>
      <w:r w:rsidR="007E5777" w:rsidRPr="00911DBA">
        <w:t>numerous</w:t>
      </w:r>
      <w:r w:rsidRPr="00911DBA">
        <w:t xml:space="preserve"> types of development tools are used to design and implement the proposed </w:t>
      </w:r>
      <w:r w:rsidR="00B10524" w:rsidRPr="00911DBA">
        <w:t>thesis work</w:t>
      </w:r>
      <w:r w:rsidRPr="00911DBA">
        <w:t xml:space="preserve">. The development tools section gives a description and justification of these development tools. These tools include prototype development tools and platforms, UML Modeling tools, and other </w:t>
      </w:r>
      <w:r w:rsidR="00CC5F8B" w:rsidRPr="00911DBA">
        <w:t>relevant tools</w:t>
      </w:r>
      <w:r w:rsidRPr="00911DBA">
        <w:t xml:space="preserve"> to the research. The following sections give a brief detail about these development tools.</w:t>
      </w:r>
    </w:p>
    <w:p w14:paraId="6084C57F" w14:textId="430145A6" w:rsidR="00DD1726" w:rsidRPr="00911DBA" w:rsidRDefault="00DD1726" w:rsidP="00BC6457">
      <w:pPr>
        <w:pStyle w:val="Heading3"/>
      </w:pPr>
      <w:bookmarkStart w:id="205" w:name="_Toc52981540"/>
      <w:bookmarkStart w:id="206" w:name="_Toc54363774"/>
      <w:r w:rsidRPr="00911DBA">
        <w:t xml:space="preserve">Design </w:t>
      </w:r>
      <w:r w:rsidR="002C226B" w:rsidRPr="00911DBA">
        <w:t>T</w:t>
      </w:r>
      <w:r w:rsidRPr="00911DBA">
        <w:t>ools</w:t>
      </w:r>
      <w:bookmarkEnd w:id="205"/>
      <w:bookmarkEnd w:id="206"/>
      <w:r w:rsidRPr="00911DBA">
        <w:t xml:space="preserve"> </w:t>
      </w:r>
    </w:p>
    <w:p w14:paraId="0DCB6902" w14:textId="2986EE1D" w:rsidR="000423DE" w:rsidRPr="00911DBA" w:rsidRDefault="00AE1FED" w:rsidP="00F67D20">
      <w:r w:rsidRPr="00911DBA">
        <w:t xml:space="preserve">Design tools are mediums that are used for the creation, presentation, and interpretation of design concepts. </w:t>
      </w:r>
      <w:r w:rsidR="000423DE" w:rsidRPr="00911DBA">
        <w:t xml:space="preserve">Edraw Max </w:t>
      </w:r>
      <w:r w:rsidR="000423DE" w:rsidRPr="00911DBA">
        <w:fldChar w:fldCharType="begin" w:fldLock="1"/>
      </w:r>
      <w:r w:rsidR="009F06B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4]","plainTextFormattedCitation":"[44]","previouslyFormattedCitation":"[44]"},"properties":{"noteIndex":0},"schema":"https://github.com/citation-style-language/schema/raw/master/csl-citation.json"}</w:instrText>
      </w:r>
      <w:r w:rsidR="000423DE" w:rsidRPr="00911DBA">
        <w:fldChar w:fldCharType="separate"/>
      </w:r>
      <w:r w:rsidR="00B56E1E" w:rsidRPr="00B56E1E">
        <w:rPr>
          <w:noProof/>
        </w:rPr>
        <w:t>[44]</w:t>
      </w:r>
      <w:r w:rsidR="000423DE" w:rsidRPr="00911DBA">
        <w:fldChar w:fldCharType="end"/>
      </w:r>
      <w:r w:rsidR="000423DE" w:rsidRPr="00911DBA">
        <w:t xml:space="preserve"> is used to design in the proposed system. It is a lightweight and powerful graphic design tool for creating professional-looking flowcharts, network diagrams, </w:t>
      </w:r>
      <w:r w:rsidR="00DC0F3B" w:rsidRPr="00911DBA">
        <w:t xml:space="preserve">flowchart </w:t>
      </w:r>
      <w:r w:rsidR="000423DE" w:rsidRPr="00911DBA">
        <w:t xml:space="preserve">diagrams, and others. This tool is selected because </w:t>
      </w:r>
      <w:r w:rsidR="000423DE" w:rsidRPr="00911DBA">
        <w:fldChar w:fldCharType="begin" w:fldLock="1"/>
      </w:r>
      <w:r w:rsidR="009F06B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4]","plainTextFormattedCitation":"[44]","previouslyFormattedCitation":"[44]"},"properties":{"noteIndex":0},"schema":"https://github.com/citation-style-language/schema/raw/master/csl-citation.json"}</w:instrText>
      </w:r>
      <w:r w:rsidR="000423DE" w:rsidRPr="00911DBA">
        <w:fldChar w:fldCharType="separate"/>
      </w:r>
      <w:r w:rsidR="00B56E1E" w:rsidRPr="00B56E1E">
        <w:rPr>
          <w:noProof/>
        </w:rPr>
        <w:t>[44]</w:t>
      </w:r>
      <w:r w:rsidR="000423DE" w:rsidRPr="00911DBA">
        <w:fldChar w:fldCharType="end"/>
      </w:r>
      <w:r w:rsidR="000423DE" w:rsidRPr="00911DBA">
        <w:t>.</w:t>
      </w:r>
    </w:p>
    <w:p w14:paraId="4F8832EA" w14:textId="77777777" w:rsidR="000423DE" w:rsidRPr="00911DBA" w:rsidRDefault="000423DE" w:rsidP="00FB5190">
      <w:pPr>
        <w:pStyle w:val="ListParagraph"/>
        <w:numPr>
          <w:ilvl w:val="0"/>
          <w:numId w:val="15"/>
        </w:numPr>
      </w:pPr>
      <w:r w:rsidRPr="00911DBA">
        <w:t xml:space="preserve">It has lots of high-quality shapes, example, and template, </w:t>
      </w:r>
    </w:p>
    <w:p w14:paraId="5220C7F3" w14:textId="77777777" w:rsidR="00EE404F" w:rsidRPr="00911DBA" w:rsidRDefault="00AE1FED" w:rsidP="00FB5190">
      <w:pPr>
        <w:pStyle w:val="ListParagraph"/>
        <w:numPr>
          <w:ilvl w:val="0"/>
          <w:numId w:val="15"/>
        </w:numPr>
      </w:pPr>
      <w:r w:rsidRPr="00911DBA">
        <w:t>Easily visualizes complicated details through a broad range of graphics.</w:t>
      </w:r>
      <w:r w:rsidR="00EE404F" w:rsidRPr="00911DBA">
        <w:t xml:space="preserve"> </w:t>
      </w:r>
    </w:p>
    <w:p w14:paraId="5E528831" w14:textId="7810ED86" w:rsidR="00AE1FED" w:rsidRPr="00911DBA" w:rsidRDefault="002777F0" w:rsidP="00FB5190">
      <w:pPr>
        <w:pStyle w:val="ListParagraph"/>
        <w:numPr>
          <w:ilvl w:val="0"/>
          <w:numId w:val="15"/>
        </w:numPr>
      </w:pPr>
      <w:r w:rsidRPr="00911DBA">
        <w:t>It w</w:t>
      </w:r>
      <w:r w:rsidR="00EE404F" w:rsidRPr="00911DBA">
        <w:t xml:space="preserve">orks </w:t>
      </w:r>
      <w:r w:rsidR="009B183E" w:rsidRPr="00911DBA">
        <w:t xml:space="preserve">well </w:t>
      </w:r>
      <w:r w:rsidR="00EE404F" w:rsidRPr="00911DBA">
        <w:t xml:space="preserve">with MS Office. </w:t>
      </w:r>
    </w:p>
    <w:p w14:paraId="59B78E8B" w14:textId="1CB26F6C" w:rsidR="00AB2C3E" w:rsidRPr="00911DBA" w:rsidRDefault="00DD1726" w:rsidP="00BC6457">
      <w:pPr>
        <w:pStyle w:val="Heading3"/>
      </w:pPr>
      <w:bookmarkStart w:id="207" w:name="_Toc52981541"/>
      <w:bookmarkStart w:id="208" w:name="_Toc54363775"/>
      <w:r w:rsidRPr="00911DBA">
        <w:t xml:space="preserve">Prototype </w:t>
      </w:r>
      <w:r w:rsidR="002C226B" w:rsidRPr="00911DBA">
        <w:t>Development Framework</w:t>
      </w:r>
      <w:bookmarkStart w:id="209" w:name="_Toc46601432"/>
      <w:bookmarkStart w:id="210" w:name="_Toc46601569"/>
      <w:bookmarkStart w:id="211" w:name="_Toc46746829"/>
      <w:bookmarkStart w:id="212" w:name="_Toc47207610"/>
      <w:bookmarkStart w:id="213" w:name="_Toc47231518"/>
      <w:bookmarkStart w:id="214" w:name="_Toc48646310"/>
      <w:bookmarkStart w:id="215" w:name="_Toc48646404"/>
      <w:bookmarkStart w:id="216" w:name="_Toc46601435"/>
      <w:bookmarkStart w:id="217" w:name="_Toc46601572"/>
      <w:bookmarkStart w:id="218" w:name="_Toc46746832"/>
      <w:bookmarkStart w:id="219" w:name="_Toc47207613"/>
      <w:bookmarkStart w:id="220" w:name="_Toc47231521"/>
      <w:bookmarkStart w:id="221" w:name="_Toc48646313"/>
      <w:bookmarkStart w:id="222" w:name="_Toc48646407"/>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p>
    <w:p w14:paraId="1DEC60E2" w14:textId="0307D71E" w:rsidR="000423DE" w:rsidRPr="00911DBA" w:rsidRDefault="006258E9" w:rsidP="00F67D20">
      <w:r w:rsidRPr="00911DBA">
        <w:rPr>
          <w:b/>
          <w:bCs/>
          <w:i/>
          <w:iCs/>
        </w:rPr>
        <w:t xml:space="preserve">TensorFlow: </w:t>
      </w:r>
      <w:r w:rsidR="00674D74" w:rsidRPr="00911DBA">
        <w:t xml:space="preserve">TensorFlow is an open-source software library optimized for maximum-performance numerical modeling and processing. Its modular architecture can be easily </w:t>
      </w:r>
      <w:r w:rsidR="00674D74" w:rsidRPr="00911DBA">
        <w:lastRenderedPageBreak/>
        <w:t xml:space="preserve">implemented on a range of platforms such as Central Processing Units (CPUs), Graphical Processing Units (GPUs), Tensor Processing Units (TPUs). It can also be mounted on personal computers, clusters, handheld devices, and edge devices. </w:t>
      </w:r>
      <w:r w:rsidR="00CA70E1" w:rsidRPr="00911DBA">
        <w:t>TensorFlow</w:t>
      </w:r>
      <w:r w:rsidR="008E3490" w:rsidRPr="00911DBA">
        <w:t xml:space="preserve"> </w:t>
      </w:r>
      <w:r w:rsidR="002C226B" w:rsidRPr="00911DBA">
        <w:t>s</w:t>
      </w:r>
      <w:r w:rsidR="00674D74" w:rsidRPr="00911DBA">
        <w:t xml:space="preserve">upports artificial learning, deep learning, and versatile numerical computing </w:t>
      </w:r>
      <w:r w:rsidR="00674D74" w:rsidRPr="00911DBA">
        <w:fldChar w:fldCharType="begin" w:fldLock="1"/>
      </w:r>
      <w:r w:rsidR="009F06B1">
        <w:instrText>ADDIN CSL_CITATION {"citationItems":[{"id":"ITEM-1","itemData":{"URL":"https://www.tensorflow.org/","accessed":{"date-parts":[["2020","6","2"]]},"id":"ITEM-1","issued":{"date-parts":[["0"]]},"title":"TensorFlow","type":"webpage"},"uris":["http://www.mendeley.com/documents/?uuid=9516193a-61d9-3d13-bd96-9cdd5e1b06f4"]}],"mendeley":{"formattedCitation":"[45]","plainTextFormattedCitation":"[45]","previouslyFormattedCitation":"[45]"},"properties":{"noteIndex":0},"schema":"https://github.com/citation-style-language/schema/raw/master/csl-citation.json"}</w:instrText>
      </w:r>
      <w:r w:rsidR="00674D74" w:rsidRPr="00911DBA">
        <w:fldChar w:fldCharType="separate"/>
      </w:r>
      <w:r w:rsidR="00B56E1E" w:rsidRPr="00B56E1E">
        <w:rPr>
          <w:noProof/>
        </w:rPr>
        <w:t>[45]</w:t>
      </w:r>
      <w:r w:rsidR="00674D74" w:rsidRPr="00911DBA">
        <w:fldChar w:fldCharType="end"/>
      </w:r>
      <w:r w:rsidR="00321167" w:rsidRPr="00911DBA">
        <w:t xml:space="preserve"> </w:t>
      </w:r>
      <w:r w:rsidR="00674D74" w:rsidRPr="00911DBA">
        <w:t>The following diagram displays the power score of the deep learning system based on application, popularity, and interest</w:t>
      </w:r>
      <w:r w:rsidR="001F0DBD" w:rsidRPr="00911DBA">
        <w:t xml:space="preserve"> </w:t>
      </w:r>
      <w:r w:rsidR="00674D74" w:rsidRPr="00911DBA">
        <w:fldChar w:fldCharType="begin" w:fldLock="1"/>
      </w:r>
      <w:r w:rsidR="009F06B1">
        <w:instrText>ADDIN CSL_CITATION {"citationItems":[{"id":"ITEM-1","itemData":{"URL":"https://towardsdatascience.com/deep-learning-framework-power-scores-2018-23607ddf297a","author":[{"dropping-particle":"","family":"Hale","given":"J.","non-dropping-particle":"","parse-names":false,"suffix":""}],"id":"ITEM-1","issued":{"date-parts":[["2019"]]},"title":"Deep Learning Framework Power Scores","type":"webpage"},"uris":["http://www.mendeley.com/documents/?uuid=8cb6b207-cec2-457c-b377-09cd06ebd69d"]}],"mendeley":{"formattedCitation":"[46]","plainTextFormattedCitation":"[46]","previouslyFormattedCitation":"[46]"},"properties":{"noteIndex":0},"schema":"https://github.com/citation-style-language/schema/raw/master/csl-citation.json"}</w:instrText>
      </w:r>
      <w:r w:rsidR="00674D74" w:rsidRPr="00911DBA">
        <w:fldChar w:fldCharType="separate"/>
      </w:r>
      <w:r w:rsidR="00B56E1E" w:rsidRPr="00B56E1E">
        <w:rPr>
          <w:noProof/>
        </w:rPr>
        <w:t>[46]</w:t>
      </w:r>
      <w:r w:rsidR="00674D74" w:rsidRPr="00911DBA">
        <w:fldChar w:fldCharType="end"/>
      </w:r>
      <w:r w:rsidR="00674D74" w:rsidRPr="00911DBA">
        <w:t>.</w:t>
      </w:r>
      <w:r w:rsidR="000423DE" w:rsidRPr="00911DBA">
        <w:t xml:space="preserve"> </w:t>
      </w:r>
    </w:p>
    <w:p w14:paraId="25ED756B" w14:textId="42DFCD64" w:rsidR="00BE3C12" w:rsidRPr="00911DBA" w:rsidRDefault="0078793C" w:rsidP="00BE3C12">
      <w:r w:rsidRPr="00911DBA">
        <w:t>The following diagram demonstrates the power score of the deep learning system based on application and popularity.</w:t>
      </w:r>
      <w:r w:rsidR="00BE3C12" w:rsidRPr="00911DBA">
        <w:t xml:space="preserve"> As shown in </w:t>
      </w:r>
      <w:r w:rsidR="002C226B" w:rsidRPr="00911DBA">
        <w:t>Figure 3-1</w:t>
      </w:r>
      <w:r w:rsidR="00BE3C12" w:rsidRPr="00911DBA">
        <w:t>, TensorFlow is by far the most used and popular deep learning framework.</w:t>
      </w:r>
    </w:p>
    <w:p w14:paraId="21BE44FE" w14:textId="77777777" w:rsidR="00BE3C12" w:rsidRPr="00911DBA" w:rsidRDefault="00BE3C12" w:rsidP="00FB5190">
      <w:pPr>
        <w:pStyle w:val="ListParagraph"/>
      </w:pPr>
      <w:r w:rsidRPr="00911DBA">
        <w:t>Makes fast and rapid prototyping;</w:t>
      </w:r>
    </w:p>
    <w:p w14:paraId="1B6983D1" w14:textId="77777777" w:rsidR="00BE3C12" w:rsidRPr="00911DBA" w:rsidRDefault="00BE3C12" w:rsidP="00FB5190">
      <w:pPr>
        <w:pStyle w:val="ListParagraph"/>
      </w:pPr>
      <w:r w:rsidRPr="00911DBA">
        <w:t>Embraces all Convolution networks and recurrent networks, as well as variations of each.</w:t>
      </w:r>
    </w:p>
    <w:p w14:paraId="39F29D9A" w14:textId="77777777" w:rsidR="00BE3C12" w:rsidRPr="00911DBA" w:rsidRDefault="00BE3C12" w:rsidP="00FB5190">
      <w:pPr>
        <w:pStyle w:val="ListParagraph"/>
      </w:pPr>
      <w:r w:rsidRPr="00911DBA">
        <w:t>User-friendly, modular, and extensible.</w:t>
      </w:r>
    </w:p>
    <w:p w14:paraId="1CD7F962" w14:textId="342C92E3" w:rsidR="004B4284" w:rsidRPr="00911DBA" w:rsidRDefault="004B4284" w:rsidP="00FB5190">
      <w:pPr>
        <w:pStyle w:val="ListParagraph"/>
      </w:pPr>
      <w:r w:rsidRPr="00911DBA">
        <w:rPr>
          <w:noProof/>
        </w:rPr>
        <w:drawing>
          <wp:anchor distT="0" distB="0" distL="114300" distR="114300" simplePos="0" relativeHeight="251893760" behindDoc="0" locked="0" layoutInCell="1" allowOverlap="1" wp14:anchorId="6E4542D5" wp14:editId="1B9EE5A7">
            <wp:simplePos x="0" y="0"/>
            <wp:positionH relativeFrom="column">
              <wp:posOffset>844653</wp:posOffset>
            </wp:positionH>
            <wp:positionV relativeFrom="paragraph">
              <wp:posOffset>309880</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911DBA">
        <w:t>It can run efficiently on GPU or CPU.</w:t>
      </w:r>
      <w:r w:rsidRPr="00911DBA">
        <w:rPr>
          <w:noProof/>
        </w:rPr>
        <w:t xml:space="preserve"> </w:t>
      </w:r>
    </w:p>
    <w:p w14:paraId="2B94EB06" w14:textId="4A8EC4A9" w:rsidR="00BE3C12" w:rsidRPr="00911DBA" w:rsidRDefault="004B4284" w:rsidP="004B4284">
      <w:pPr>
        <w:pStyle w:val="Caption"/>
        <w:jc w:val="center"/>
        <w:rPr>
          <w:color w:val="auto"/>
          <w:sz w:val="24"/>
          <w:szCs w:val="24"/>
        </w:rPr>
      </w:pPr>
      <w:bookmarkStart w:id="223" w:name="_Toc47219621"/>
      <w:r w:rsidRPr="00911DBA">
        <w:rPr>
          <w:color w:val="auto"/>
          <w:sz w:val="24"/>
          <w:szCs w:val="24"/>
        </w:rPr>
        <w:t xml:space="preserve"> </w:t>
      </w:r>
      <w:bookmarkStart w:id="224" w:name="_Toc52980539"/>
      <w:bookmarkStart w:id="225" w:name="_Toc54357388"/>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3</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1</w:t>
      </w:r>
      <w:r w:rsidR="00670E54">
        <w:rPr>
          <w:color w:val="auto"/>
          <w:sz w:val="24"/>
          <w:szCs w:val="24"/>
        </w:rPr>
        <w:fldChar w:fldCharType="end"/>
      </w:r>
      <w:r w:rsidRPr="00911DBA">
        <w:rPr>
          <w:color w:val="auto"/>
          <w:sz w:val="24"/>
          <w:szCs w:val="24"/>
        </w:rPr>
        <w:t xml:space="preserve">  Deep Learning Framework comparison.</w:t>
      </w:r>
      <w:bookmarkEnd w:id="223"/>
      <w:bookmarkEnd w:id="224"/>
      <w:bookmarkEnd w:id="225"/>
    </w:p>
    <w:p w14:paraId="40D7F07A" w14:textId="3531DC15" w:rsidR="004B4284" w:rsidRPr="00911DBA" w:rsidRDefault="004B4284" w:rsidP="004B4284">
      <w:pPr>
        <w:spacing w:before="0"/>
        <w:jc w:val="center"/>
      </w:pPr>
      <w:r w:rsidRPr="00911DBA">
        <w:rPr>
          <w:shd w:val="clear" w:color="auto" w:fill="FFFFFF"/>
        </w:rPr>
        <w:t xml:space="preserve">Source: Adapted from </w:t>
      </w:r>
      <w:r w:rsidRPr="00911DBA">
        <w:fldChar w:fldCharType="begin" w:fldLock="1"/>
      </w:r>
      <w:r w:rsidR="009F06B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7]","plainTextFormattedCitation":"[47]","previouslyFormattedCitation":"[47]"},"properties":{"noteIndex":0},"schema":"https://github.com/citation-style-language/schema/raw/master/csl-citation.json"}</w:instrText>
      </w:r>
      <w:r w:rsidRPr="00911DBA">
        <w:fldChar w:fldCharType="separate"/>
      </w:r>
      <w:r w:rsidR="00B56E1E" w:rsidRPr="00B56E1E">
        <w:rPr>
          <w:noProof/>
        </w:rPr>
        <w:t>[47]</w:t>
      </w:r>
      <w:r w:rsidRPr="00911DBA">
        <w:fldChar w:fldCharType="end"/>
      </w:r>
    </w:p>
    <w:p w14:paraId="39FC564D" w14:textId="7B21AC68" w:rsidR="00F67D20" w:rsidRPr="00911DBA" w:rsidRDefault="00F67D20" w:rsidP="00C324E3">
      <w:bookmarkStart w:id="226" w:name="_Toc21334408"/>
      <w:r w:rsidRPr="00911DBA">
        <w:rPr>
          <w:b/>
          <w:bCs/>
          <w:i/>
          <w:iCs/>
        </w:rPr>
        <w:t>OpenCV</w:t>
      </w:r>
      <w:bookmarkEnd w:id="226"/>
      <w:r w:rsidR="006258E9" w:rsidRPr="00911DBA">
        <w:rPr>
          <w:b/>
          <w:bCs/>
          <w:i/>
          <w:iCs/>
        </w:rPr>
        <w:t xml:space="preserve">: </w:t>
      </w:r>
      <w:r w:rsidR="00993842" w:rsidRPr="00911DBA">
        <w:t xml:space="preserve">OpenCV is an open-source computer vision software library intended to provide a shared infrastructure for image processing and computer vision applications </w:t>
      </w:r>
      <w:r w:rsidR="00993842" w:rsidRPr="00911DBA">
        <w:fldChar w:fldCharType="begin" w:fldLock="1"/>
      </w:r>
      <w:r w:rsidR="009F06B1">
        <w:instrText>ADDIN CSL_CITATION {"citationItems":[{"id":"ITEM-1","itemData":{"URL":"https://opencv.org/","accessed":{"date-parts":[["2020","6","2"]]},"id":"ITEM-1","issued":{"date-parts":[["0"]]},"title":"OpenCV","type":"webpage"},"uris":["http://www.mendeley.com/documents/?uuid=fb3b4887-01b6-324e-97a7-80e65f0fa293"]}],"mendeley":{"formattedCitation":"[48]","plainTextFormattedCitation":"[48]","previouslyFormattedCitation":"[48]"},"properties":{"noteIndex":0},"schema":"https://github.com/citation-style-language/schema/raw/master/csl-citation.json"}</w:instrText>
      </w:r>
      <w:r w:rsidR="00993842" w:rsidRPr="00911DBA">
        <w:fldChar w:fldCharType="separate"/>
      </w:r>
      <w:r w:rsidR="00B56E1E" w:rsidRPr="00B56E1E">
        <w:rPr>
          <w:noProof/>
        </w:rPr>
        <w:t>[48]</w:t>
      </w:r>
      <w:r w:rsidR="00993842" w:rsidRPr="00911DBA">
        <w:fldChar w:fldCharType="end"/>
      </w:r>
      <w:r w:rsidR="00993842" w:rsidRPr="00911DBA">
        <w:t>. It has Python, Java, C++, and MATLAB interfaces and supports nearly any operating system as well. OpenCV was developed for image processing, meaning that and feature and data structure was developed with the image processing engineers in mind.</w:t>
      </w:r>
      <w:r w:rsidRPr="00911DBA">
        <w:t xml:space="preserve"> </w:t>
      </w:r>
    </w:p>
    <w:p w14:paraId="71134B8F" w14:textId="5A359E56" w:rsidR="00B10524" w:rsidRPr="00911DBA" w:rsidRDefault="00B10524" w:rsidP="00B10524">
      <w:r w:rsidRPr="00911DBA">
        <w:rPr>
          <w:b/>
          <w:bCs/>
          <w:i/>
          <w:iCs/>
        </w:rPr>
        <w:lastRenderedPageBreak/>
        <w:t>MATLAB Deep Network Designer</w:t>
      </w:r>
      <w:r w:rsidR="006258E9" w:rsidRPr="00911DBA">
        <w:rPr>
          <w:b/>
          <w:bCs/>
          <w:i/>
          <w:iCs/>
        </w:rPr>
        <w:t>:</w:t>
      </w:r>
      <w:r w:rsidR="006258E9" w:rsidRPr="00911DBA">
        <w:t xml:space="preserve"> </w:t>
      </w:r>
      <w:r w:rsidR="00154348" w:rsidRPr="00911DBA">
        <w:t>MATLAB</w:t>
      </w:r>
      <w:r w:rsidRPr="00911DBA">
        <w:t xml:space="preserve"> deep network designer</w:t>
      </w:r>
      <w:r w:rsidR="00154348" w:rsidRPr="00911DBA">
        <w:t xml:space="preserve"> </w:t>
      </w:r>
      <w:r w:rsidR="00154348" w:rsidRPr="00911DBA">
        <w:fldChar w:fldCharType="begin" w:fldLock="1"/>
      </w:r>
      <w:r w:rsidR="009F06B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9]","plainTextFormattedCitation":"[49]","previouslyFormattedCitation":"[49]"},"properties":{"noteIndex":0},"schema":"https://github.com/citation-style-language/schema/raw/master/csl-citation.json"}</w:instrText>
      </w:r>
      <w:r w:rsidR="00154348" w:rsidRPr="00911DBA">
        <w:fldChar w:fldCharType="separate"/>
      </w:r>
      <w:r w:rsidR="00B56E1E" w:rsidRPr="00B56E1E">
        <w:rPr>
          <w:noProof/>
        </w:rPr>
        <w:t>[49]</w:t>
      </w:r>
      <w:r w:rsidR="00154348" w:rsidRPr="00911DBA">
        <w:fldChar w:fldCharType="end"/>
      </w:r>
      <w:r w:rsidR="00154348" w:rsidRPr="00911DBA">
        <w:t xml:space="preserve"> </w:t>
      </w:r>
      <w:r w:rsidRPr="00911DBA">
        <w:t xml:space="preserve">is </w:t>
      </w:r>
      <w:r w:rsidR="005E555C" w:rsidRPr="00911DBA">
        <w:t xml:space="preserve">an application developed by </w:t>
      </w:r>
      <w:r w:rsidRPr="00911DBA">
        <w:t xml:space="preserve">MATLAB </w:t>
      </w:r>
      <w:r w:rsidR="005E555C" w:rsidRPr="00911DBA">
        <w:t xml:space="preserve">which developed for easy </w:t>
      </w:r>
      <w:r w:rsidR="002C226B" w:rsidRPr="00911DBA">
        <w:t>d</w:t>
      </w:r>
      <w:r w:rsidR="005E555C" w:rsidRPr="00911DBA">
        <w:t xml:space="preserve">esign, </w:t>
      </w:r>
      <w:r w:rsidR="002C226B" w:rsidRPr="00911DBA">
        <w:t>v</w:t>
      </w:r>
      <w:r w:rsidR="005E555C" w:rsidRPr="00911DBA">
        <w:t xml:space="preserve">isualize, and train deep learning networks using drag </w:t>
      </w:r>
      <w:r w:rsidR="00EB7CE8" w:rsidRPr="00911DBA">
        <w:t>&amp;</w:t>
      </w:r>
      <w:r w:rsidR="005E555C" w:rsidRPr="00911DBA">
        <w:t xml:space="preserve"> drop simple user interactive mechanism. This tool is a relief for AI developers</w:t>
      </w:r>
      <w:r w:rsidR="008E3490" w:rsidRPr="00911DBA">
        <w:t>,</w:t>
      </w:r>
      <w:r w:rsidR="005E555C" w:rsidRPr="00911DBA">
        <w:t xml:space="preserve"> </w:t>
      </w:r>
      <w:r w:rsidR="00C41ED4" w:rsidRPr="00911DBA">
        <w:t>e</w:t>
      </w:r>
      <w:r w:rsidR="005E555C" w:rsidRPr="00911DBA">
        <w:t xml:space="preserve">specially for complex network </w:t>
      </w:r>
      <w:r w:rsidR="001070B9" w:rsidRPr="00911DBA">
        <w:t>deep architectures and GAN networks.</w:t>
      </w:r>
      <w:r w:rsidR="00154348" w:rsidRPr="00911DBA">
        <w:t xml:space="preserve"> </w:t>
      </w:r>
      <w:r w:rsidR="00E37E74" w:rsidRPr="00911DBA">
        <w:t>This</w:t>
      </w:r>
      <w:r w:rsidR="00154348" w:rsidRPr="00911DBA">
        <w:t xml:space="preserve"> even further help</w:t>
      </w:r>
      <w:r w:rsidR="00E37E74" w:rsidRPr="00911DBA">
        <w:t>s</w:t>
      </w:r>
      <w:r w:rsidR="00154348" w:rsidRPr="00911DBA">
        <w:t xml:space="preserve"> </w:t>
      </w:r>
      <w:r w:rsidR="002C226B" w:rsidRPr="00911DBA">
        <w:t>d</w:t>
      </w:r>
      <w:r w:rsidR="00154348" w:rsidRPr="00911DBA">
        <w:t xml:space="preserve">evelopers to track and debug errors on </w:t>
      </w:r>
      <w:r w:rsidR="00E37E74" w:rsidRPr="00911DBA">
        <w:t xml:space="preserve">the </w:t>
      </w:r>
      <w:r w:rsidR="008E3490" w:rsidRPr="00911DBA">
        <w:t>early</w:t>
      </w:r>
      <w:r w:rsidR="00154348" w:rsidRPr="00911DBA">
        <w:t xml:space="preserve"> design stage.</w:t>
      </w:r>
    </w:p>
    <w:p w14:paraId="5C602F87" w14:textId="055FC130" w:rsidR="00F75C02" w:rsidRPr="00911DBA" w:rsidRDefault="00F75C02" w:rsidP="00B05706">
      <w:pPr>
        <w:pStyle w:val="Heading2"/>
      </w:pPr>
      <w:bookmarkStart w:id="227" w:name="_Toc52981542"/>
      <w:bookmarkStart w:id="228" w:name="_Toc54363776"/>
      <w:r w:rsidRPr="00911DBA">
        <w:t>Baseline</w:t>
      </w:r>
      <w:r w:rsidR="005B6544" w:rsidRPr="00911DBA">
        <w:t xml:space="preserve"> Works</w:t>
      </w:r>
      <w:bookmarkEnd w:id="227"/>
      <w:bookmarkEnd w:id="228"/>
    </w:p>
    <w:p w14:paraId="22E3B507" w14:textId="0AA310C0" w:rsidR="007D2938" w:rsidRPr="00911DBA" w:rsidRDefault="00863431" w:rsidP="00F75C02">
      <w:r w:rsidRPr="00911DBA">
        <w:t>To</w:t>
      </w:r>
      <w:r w:rsidR="007D2938" w:rsidRPr="00911DBA">
        <w:t xml:space="preserve"> validate </w:t>
      </w:r>
      <w:r w:rsidR="0035005C" w:rsidRPr="00911DBA">
        <w:t>this study</w:t>
      </w:r>
      <w:r w:rsidR="007D2938" w:rsidRPr="00911DBA">
        <w:t xml:space="preserve"> model's effectiveness, </w:t>
      </w:r>
      <w:r w:rsidR="003D13B4" w:rsidRPr="00911DBA">
        <w:t xml:space="preserve">the implemented model is equated </w:t>
      </w:r>
      <w:r w:rsidR="007D2938" w:rsidRPr="00911DBA">
        <w:t xml:space="preserve">with models that dwell on translating video with GAN. Since architecture is based on Recycle-GAN and takes input </w:t>
      </w:r>
      <w:r w:rsidR="003D13B4" w:rsidRPr="00911DBA">
        <w:t xml:space="preserve">as </w:t>
      </w:r>
      <w:r w:rsidR="007D2938" w:rsidRPr="00911DBA">
        <w:t xml:space="preserve">unpaired video data, </w:t>
      </w:r>
      <w:r w:rsidR="00927604" w:rsidRPr="00911DBA">
        <w:t>Cycle-GAN</w:t>
      </w:r>
      <w:r w:rsidR="00F51415" w:rsidRPr="00911DBA">
        <w:t xml:space="preserve"> </w:t>
      </w:r>
      <w:r w:rsidR="0035005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35005C" w:rsidRPr="00911DBA">
        <w:fldChar w:fldCharType="separate"/>
      </w:r>
      <w:r w:rsidR="00C077EB" w:rsidRPr="00911DBA">
        <w:rPr>
          <w:noProof/>
        </w:rPr>
        <w:t>[2]</w:t>
      </w:r>
      <w:r w:rsidR="0035005C" w:rsidRPr="00911DBA">
        <w:fldChar w:fldCharType="end"/>
      </w:r>
      <w:r w:rsidR="007D2938" w:rsidRPr="00911DBA">
        <w:t xml:space="preserve"> and Recycle-GAN</w:t>
      </w:r>
      <w:r w:rsidR="004E593D" w:rsidRPr="00911DBA">
        <w:t xml:space="preserve"> </w:t>
      </w:r>
      <w:r w:rsidR="0035005C" w:rsidRPr="00911DBA">
        <w:fldChar w:fldCharType="begin" w:fldLock="1"/>
      </w:r>
      <w:r w:rsidR="0035005C"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rsidRPr="00911DBA">
        <w:fldChar w:fldCharType="separate"/>
      </w:r>
      <w:r w:rsidR="0035005C" w:rsidRPr="00911DBA">
        <w:rPr>
          <w:noProof/>
        </w:rPr>
        <w:t>[1]</w:t>
      </w:r>
      <w:r w:rsidR="0035005C" w:rsidRPr="00911DBA">
        <w:fldChar w:fldCharType="end"/>
      </w:r>
      <w:r w:rsidR="007D2938" w:rsidRPr="00911DBA">
        <w:t xml:space="preserve"> </w:t>
      </w:r>
      <w:r w:rsidR="003D13B4" w:rsidRPr="00911DBA">
        <w:t xml:space="preserve">are taken as baselines for the </w:t>
      </w:r>
      <w:r w:rsidR="007D2938" w:rsidRPr="00911DBA">
        <w:t>experiments.</w:t>
      </w:r>
    </w:p>
    <w:p w14:paraId="6E6FF09C" w14:textId="7470491A" w:rsidR="002D2D55" w:rsidRPr="00911DBA" w:rsidRDefault="0035005C" w:rsidP="00FB5190">
      <w:pPr>
        <w:pStyle w:val="ListParagraph"/>
        <w:numPr>
          <w:ilvl w:val="0"/>
          <w:numId w:val="12"/>
        </w:numPr>
      </w:pPr>
      <w:r w:rsidRPr="00911DBA">
        <w:t xml:space="preserve">Cycle-GAN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w:t>
      </w:r>
      <w:r w:rsidR="007D2938" w:rsidRPr="00911DBA">
        <w:t xml:space="preserve">converts images using two generators, with the assumption of cycle consistency. </w:t>
      </w:r>
      <w:r w:rsidR="004D7DF5" w:rsidRPr="00911DBA">
        <w:t>This work</w:t>
      </w:r>
      <w:r w:rsidR="007D2938" w:rsidRPr="00911DBA">
        <w:t xml:space="preserve"> </w:t>
      </w:r>
      <w:r w:rsidR="00C6792D" w:rsidRPr="00911DBA">
        <w:t>uses</w:t>
      </w:r>
      <w:r w:rsidR="007D2938" w:rsidRPr="00911DBA">
        <w:t xml:space="preserve"> it to translate the video frames and make comparisons in order to </w:t>
      </w:r>
      <w:r w:rsidR="009E5CC9" w:rsidRPr="00911DBA">
        <w:t>understand the Spatio-temporal constraint effect better</w:t>
      </w:r>
      <w:r w:rsidR="007D2938" w:rsidRPr="00911DBA">
        <w:t>.</w:t>
      </w:r>
      <w:r w:rsidR="002D2D55" w:rsidRPr="00911DBA">
        <w:t xml:space="preserve"> </w:t>
      </w:r>
    </w:p>
    <w:p w14:paraId="08D6151C" w14:textId="0C50C2AE" w:rsidR="00054514" w:rsidRPr="00911DBA" w:rsidRDefault="0035005C" w:rsidP="00FB5190">
      <w:pPr>
        <w:pStyle w:val="ListParagraph"/>
        <w:numPr>
          <w:ilvl w:val="0"/>
          <w:numId w:val="12"/>
        </w:numPr>
      </w:pPr>
      <w:r w:rsidRPr="00911DBA">
        <w:t xml:space="preserve">Recycle-GAN </w:t>
      </w:r>
      <w:r w:rsidRPr="00911DBA">
        <w:fldChar w:fldCharType="begin" w:fldLock="1"/>
      </w:r>
      <w:r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w:t>
      </w:r>
      <w:r w:rsidR="002D2D55" w:rsidRPr="00911DBA">
        <w:t xml:space="preserve">uses two generators and two predictors for video </w:t>
      </w:r>
      <w:r w:rsidRPr="00911DBA">
        <w:t>retargeting</w:t>
      </w:r>
      <w:r w:rsidR="002D2D55" w:rsidRPr="00911DBA">
        <w:t xml:space="preserve">. It puts forward a recycle loss to work with cycle loss and recurrent loss for content conversion and style preservation, </w:t>
      </w:r>
      <w:r w:rsidRPr="00911DBA">
        <w:t>considering</w:t>
      </w:r>
      <w:r w:rsidR="002D2D55" w:rsidRPr="00911DBA">
        <w:t xml:space="preserve"> the temporal detail. </w:t>
      </w:r>
    </w:p>
    <w:p w14:paraId="0B5C948E" w14:textId="469FD13E" w:rsidR="00F75C02" w:rsidRPr="00911DBA" w:rsidRDefault="002D2D55" w:rsidP="002C226B">
      <w:pPr>
        <w:spacing w:before="0" w:after="0"/>
        <w:ind w:left="360"/>
      </w:pPr>
      <w:r w:rsidRPr="00911DBA">
        <w:t xml:space="preserve">The purpose of contrasts </w:t>
      </w:r>
      <w:r w:rsidR="00054514" w:rsidRPr="00911DBA">
        <w:t xml:space="preserve">Cycle-GAN and </w:t>
      </w:r>
      <w:r w:rsidRPr="00911DBA">
        <w:t>Re</w:t>
      </w:r>
      <w:r w:rsidR="00301D37" w:rsidRPr="00911DBA">
        <w:t>C</w:t>
      </w:r>
      <w:r w:rsidRPr="00911DBA">
        <w:t>ycle-GAN is to show the substantial improvements achieved by our model in terms of spatial</w:t>
      </w:r>
      <w:r w:rsidR="00A83508" w:rsidRPr="00911DBA">
        <w:t>-</w:t>
      </w:r>
      <w:r w:rsidRPr="00911DBA">
        <w:t>temporal knowledge.</w:t>
      </w:r>
    </w:p>
    <w:p w14:paraId="5E65F1EF" w14:textId="05FD36BE" w:rsidR="00375111" w:rsidRPr="00911DBA" w:rsidRDefault="00375111" w:rsidP="006258E9">
      <w:pPr>
        <w:pStyle w:val="Heading2"/>
        <w:spacing w:after="0"/>
      </w:pPr>
      <w:bookmarkStart w:id="229" w:name="_Toc52981543"/>
      <w:bookmarkStart w:id="230" w:name="_Toc54363777"/>
      <w:r w:rsidRPr="00911DBA">
        <w:t xml:space="preserve">Feature Extraction </w:t>
      </w:r>
      <w:r w:rsidR="0087694E" w:rsidRPr="00911DBA">
        <w:t>Network</w:t>
      </w:r>
      <w:bookmarkEnd w:id="229"/>
      <w:bookmarkEnd w:id="230"/>
    </w:p>
    <w:p w14:paraId="142D1B1D" w14:textId="7B74461D" w:rsidR="007670CD" w:rsidRPr="00911DBA" w:rsidRDefault="00D772D7" w:rsidP="00D772D7">
      <w:r w:rsidRPr="00911DBA">
        <w:t xml:space="preserve">Several </w:t>
      </w:r>
      <w:r w:rsidR="00844A4E" w:rsidRPr="00911DBA">
        <w:t xml:space="preserve">state-of-the-art </w:t>
      </w:r>
      <w:r w:rsidRPr="00911DBA">
        <w:t xml:space="preserve">Deep CNN based architectures have been proposed over the last decades for </w:t>
      </w:r>
      <w:r w:rsidR="009D515C" w:rsidRPr="00911DBA">
        <w:t xml:space="preserve">the </w:t>
      </w:r>
      <w:r w:rsidRPr="00911DBA">
        <w:t xml:space="preserve">classification of images. These different </w:t>
      </w:r>
      <w:r w:rsidR="008653BF" w:rsidRPr="00911DBA">
        <w:t>modern</w:t>
      </w:r>
      <w:r w:rsidRPr="00911DBA">
        <w:t xml:space="preserve"> CNN based feature extraction architecture include ResNet</w:t>
      </w:r>
      <w:r w:rsidR="007218FF" w:rsidRPr="00911DBA">
        <w:fldChar w:fldCharType="begin" w:fldLock="1"/>
      </w:r>
      <w:r w:rsidR="009F06B1">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0]","plainTextFormattedCitation":"[50]","previouslyFormattedCitation":"[50]"},"properties":{"noteIndex":0},"schema":"https://github.com/citation-style-language/schema/raw/master/csl-citation.json"}</w:instrText>
      </w:r>
      <w:r w:rsidR="007218FF" w:rsidRPr="00911DBA">
        <w:fldChar w:fldCharType="separate"/>
      </w:r>
      <w:r w:rsidR="00B56E1E" w:rsidRPr="00B56E1E">
        <w:rPr>
          <w:noProof/>
        </w:rPr>
        <w:t>[50]</w:t>
      </w:r>
      <w:r w:rsidR="007218FF" w:rsidRPr="00911DBA">
        <w:fldChar w:fldCharType="end"/>
      </w:r>
      <w:r w:rsidRPr="00911DBA">
        <w:t>, Inception</w:t>
      </w:r>
      <w:r w:rsidR="007218FF" w:rsidRPr="00911DBA">
        <w:fldChar w:fldCharType="begin" w:fldLock="1"/>
      </w:r>
      <w:r w:rsidR="009F06B1">
        <w:instrText>ADDIN CSL_CITATION {"citationItems":[{"id":"ITEM-1","itemData":{"DOI":"10.1109/CVPR.2015.7298594","ISBN":"9781467369640","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page":"1-9","title":"Going deeper with convolutions","type":"article-journal","volume":"07-12-June"},"uris":["http://www.mendeley.com/documents/?uuid=62d57707-b5c7-3dc6-8297-a9884ed023c2"]}],"mendeley":{"formattedCitation":"[51]","plainTextFormattedCitation":"[51]","previouslyFormattedCitation":"[51]"},"properties":{"noteIndex":0},"schema":"https://github.com/citation-style-language/schema/raw/master/csl-citation.json"}</w:instrText>
      </w:r>
      <w:r w:rsidR="007218FF" w:rsidRPr="00911DBA">
        <w:fldChar w:fldCharType="separate"/>
      </w:r>
      <w:r w:rsidR="00B56E1E" w:rsidRPr="00B56E1E">
        <w:rPr>
          <w:noProof/>
        </w:rPr>
        <w:t>[51]</w:t>
      </w:r>
      <w:r w:rsidR="007218FF" w:rsidRPr="00911DBA">
        <w:fldChar w:fldCharType="end"/>
      </w:r>
      <w:r w:rsidRPr="00911DBA">
        <w:t>, Xception</w:t>
      </w:r>
      <w:r w:rsidR="007218FF" w:rsidRPr="00911DBA">
        <w:t xml:space="preserve"> </w:t>
      </w:r>
      <w:r w:rsidR="007218FF" w:rsidRPr="00911DBA">
        <w:fldChar w:fldCharType="begin" w:fldLock="1"/>
      </w:r>
      <w:r w:rsidR="009F06B1">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2]","plainTextFormattedCitation":"[52]","previouslyFormattedCitation":"[52]"},"properties":{"noteIndex":0},"schema":"https://github.com/citation-style-language/schema/raw/master/csl-citation.json"}</w:instrText>
      </w:r>
      <w:r w:rsidR="007218FF" w:rsidRPr="00911DBA">
        <w:fldChar w:fldCharType="separate"/>
      </w:r>
      <w:r w:rsidR="00B56E1E" w:rsidRPr="00B56E1E">
        <w:rPr>
          <w:noProof/>
        </w:rPr>
        <w:t>[52]</w:t>
      </w:r>
      <w:r w:rsidR="007218FF" w:rsidRPr="00911DBA">
        <w:fldChar w:fldCharType="end"/>
      </w:r>
      <w:r w:rsidRPr="00911DBA">
        <w:t>,  EfficientNet</w:t>
      </w:r>
      <w:r w:rsidR="007218FF" w:rsidRPr="00911DBA">
        <w:fldChar w:fldCharType="begin" w:fldLock="1"/>
      </w:r>
      <w:r w:rsidR="009F06B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3]"},"properties":{"noteIndex":0},"schema":"https://github.com/citation-style-language/schema/raw/master/csl-citation.json"}</w:instrText>
      </w:r>
      <w:r w:rsidR="007218FF" w:rsidRPr="00911DBA">
        <w:fldChar w:fldCharType="separate"/>
      </w:r>
      <w:r w:rsidR="00B56E1E" w:rsidRPr="00B56E1E">
        <w:rPr>
          <w:noProof/>
        </w:rPr>
        <w:t>[53]</w:t>
      </w:r>
      <w:r w:rsidR="007218FF" w:rsidRPr="00911DBA">
        <w:fldChar w:fldCharType="end"/>
      </w:r>
      <w:r w:rsidRPr="00911DBA">
        <w:t xml:space="preserve">, and others. </w:t>
      </w:r>
    </w:p>
    <w:p w14:paraId="2EC921F6" w14:textId="4A91580E" w:rsidR="007670CD" w:rsidRPr="00911DBA" w:rsidRDefault="007670CD" w:rsidP="007670CD">
      <w:r w:rsidRPr="00911DBA">
        <w:t>Figure 3-2 shows the top1 accuracy vs the number of parameters. The x-axis represents the number of trainable parameters. EfficientNet-B7. Another architectures like VGG have more than 155 million parameters and ResNet has round 60 million. EfficientNet-B7 has a smaller number of parameters and operations compared to most architectures, which makes it able to run fast on different devices that have less computing. Perhaps, Other architectures like ResNet-50 have a fewer number of parameters and operations as shown in the figure above, but their accuracy fails as well. Based on the above observation, EfficientNet-B7</w:t>
      </w:r>
      <w:r w:rsidRPr="00911DBA">
        <w:fldChar w:fldCharType="begin" w:fldLock="1"/>
      </w:r>
      <w:r w:rsidR="009F06B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3]"},"properties":{"noteIndex":0},"schema":"https://github.com/citation-style-language/schema/raw/master/csl-citation.json"}</w:instrText>
      </w:r>
      <w:r w:rsidRPr="00911DBA">
        <w:fldChar w:fldCharType="separate"/>
      </w:r>
      <w:r w:rsidR="00B56E1E" w:rsidRPr="00B56E1E">
        <w:rPr>
          <w:noProof/>
        </w:rPr>
        <w:t>[53]</w:t>
      </w:r>
      <w:r w:rsidRPr="00911DBA">
        <w:fldChar w:fldCharType="end"/>
      </w:r>
      <w:r w:rsidRPr="00911DBA">
        <w:t xml:space="preserve"> </w:t>
      </w:r>
      <w:r w:rsidRPr="00911DBA">
        <w:lastRenderedPageBreak/>
        <w:t xml:space="preserve">is used in this research for feature extraction in the task of computing feature maps of a given </w:t>
      </w:r>
      <w:r w:rsidR="0052102D" w:rsidRPr="00911DBA">
        <w:rPr>
          <w:noProof/>
        </w:rPr>
        <w:drawing>
          <wp:anchor distT="0" distB="0" distL="114300" distR="114300" simplePos="0" relativeHeight="251918336" behindDoc="0" locked="0" layoutInCell="1" allowOverlap="1" wp14:anchorId="5012FD1C" wp14:editId="228D2F0D">
            <wp:simplePos x="0" y="0"/>
            <wp:positionH relativeFrom="column">
              <wp:posOffset>201881</wp:posOffset>
            </wp:positionH>
            <wp:positionV relativeFrom="paragraph">
              <wp:posOffset>522531</wp:posOffset>
            </wp:positionV>
            <wp:extent cx="4821381" cy="3932175"/>
            <wp:effectExtent l="0" t="0" r="0" b="0"/>
            <wp:wrapTopAndBottom/>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21381" cy="3932175"/>
                    </a:xfrm>
                    <a:prstGeom prst="rect">
                      <a:avLst/>
                    </a:prstGeom>
                    <a:noFill/>
                    <a:ln>
                      <a:noFill/>
                    </a:ln>
                  </pic:spPr>
                </pic:pic>
              </a:graphicData>
            </a:graphic>
          </wp:anchor>
        </w:drawing>
      </w:r>
      <w:r w:rsidRPr="00911DBA">
        <w:t>image.</w:t>
      </w:r>
    </w:p>
    <w:p w14:paraId="4A144BBC" w14:textId="09AC26C0" w:rsidR="00D772D7" w:rsidRPr="00911DBA" w:rsidRDefault="00597CBC" w:rsidP="00597CBC">
      <w:pPr>
        <w:pStyle w:val="Caption"/>
        <w:jc w:val="center"/>
        <w:rPr>
          <w:color w:val="auto"/>
          <w:sz w:val="24"/>
          <w:szCs w:val="24"/>
        </w:rPr>
      </w:pPr>
      <w:bookmarkStart w:id="231" w:name="_Toc52980540"/>
      <w:bookmarkStart w:id="232" w:name="_Toc54357389"/>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3</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2</w:t>
      </w:r>
      <w:r w:rsidR="00670E54">
        <w:rPr>
          <w:color w:val="auto"/>
          <w:sz w:val="24"/>
          <w:szCs w:val="24"/>
        </w:rPr>
        <w:fldChar w:fldCharType="end"/>
      </w:r>
      <w:r w:rsidRPr="00911DBA">
        <w:rPr>
          <w:color w:val="auto"/>
          <w:sz w:val="24"/>
          <w:szCs w:val="24"/>
        </w:rPr>
        <w:t xml:space="preserve"> Benchmark Analysis</w:t>
      </w:r>
      <w:r w:rsidR="00E417B9" w:rsidRPr="00911DBA">
        <w:rPr>
          <w:color w:val="auto"/>
          <w:sz w:val="24"/>
          <w:szCs w:val="24"/>
        </w:rPr>
        <w:t xml:space="preserve"> on EfficientNet-B7</w:t>
      </w:r>
      <w:bookmarkEnd w:id="231"/>
      <w:bookmarkEnd w:id="232"/>
      <w:r w:rsidR="00E417B9" w:rsidRPr="00911DBA">
        <w:t xml:space="preserve"> </w:t>
      </w:r>
    </w:p>
    <w:p w14:paraId="104B9EC6" w14:textId="3AE54C1E" w:rsidR="004D16F7" w:rsidRPr="00911DBA" w:rsidRDefault="004D16F7" w:rsidP="004D16F7">
      <w:pPr>
        <w:jc w:val="center"/>
      </w:pPr>
      <w:r w:rsidRPr="00911DBA">
        <w:rPr>
          <w:shd w:val="clear" w:color="auto" w:fill="FFFFFF"/>
        </w:rPr>
        <w:t>Source: Adapted from</w:t>
      </w:r>
      <w:r w:rsidRPr="00911DBA">
        <w:rPr>
          <w:shd w:val="clear" w:color="auto" w:fill="FFFFFF"/>
        </w:rPr>
        <w:fldChar w:fldCharType="begin" w:fldLock="1"/>
      </w:r>
      <w:r w:rsidR="009F06B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3]"},"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53]</w:t>
      </w:r>
      <w:r w:rsidRPr="00911DBA">
        <w:rPr>
          <w:shd w:val="clear" w:color="auto" w:fill="FFFFFF"/>
        </w:rPr>
        <w:fldChar w:fldCharType="end"/>
      </w:r>
    </w:p>
    <w:p w14:paraId="1EE7F5F3" w14:textId="1788FB70" w:rsidR="0036504E" w:rsidRPr="00911DBA" w:rsidRDefault="0036504E" w:rsidP="00B05706">
      <w:pPr>
        <w:pStyle w:val="Heading2"/>
      </w:pPr>
      <w:bookmarkStart w:id="233" w:name="_Toc52981544"/>
      <w:bookmarkStart w:id="234" w:name="_Toc54363778"/>
      <w:r w:rsidRPr="00911DBA">
        <w:t>Temporal Discriminator Network</w:t>
      </w:r>
      <w:bookmarkEnd w:id="233"/>
      <w:bookmarkEnd w:id="234"/>
    </w:p>
    <w:p w14:paraId="526A4161" w14:textId="1E1CD31A" w:rsidR="00737F55" w:rsidRPr="00911DBA" w:rsidRDefault="00737F55" w:rsidP="00737F55">
      <w:pPr>
        <w:rPr>
          <w:rStyle w:val="Hyperlink"/>
        </w:rPr>
      </w:pPr>
      <w:r w:rsidRPr="00911DBA">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rsidRPr="00911DBA">
        <w:t>The d</w:t>
      </w:r>
      <w:r w:rsidRPr="00911DBA">
        <w:t>etail</w:t>
      </w:r>
      <w:r w:rsidR="00B55E0D" w:rsidRPr="00911DBA">
        <w:t>ed</w:t>
      </w:r>
      <w:r w:rsidRPr="00911DBA">
        <w:t xml:space="preserve"> results are found in Appendix </w:t>
      </w:r>
      <w:r w:rsidR="00142F39">
        <w:t>A</w:t>
      </w:r>
      <w:r w:rsidRPr="00911DBA">
        <w:rPr>
          <w:rStyle w:val="Hyperlink"/>
          <w:color w:val="auto"/>
          <w:u w:val="none"/>
        </w:rPr>
        <w:t xml:space="preserve">. </w:t>
      </w:r>
    </w:p>
    <w:p w14:paraId="01FF2BA4" w14:textId="2C41C38A" w:rsidR="00CF45F8" w:rsidRPr="00911DBA" w:rsidRDefault="00737F55" w:rsidP="00737F55">
      <w:r w:rsidRPr="00911DBA">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sidRPr="00911DBA">
        <w:rPr>
          <w:rStyle w:val="Hyperlink"/>
          <w:color w:val="auto"/>
          <w:u w:val="none"/>
        </w:rPr>
        <w:t>insufficiency</w:t>
      </w:r>
      <w:r w:rsidRPr="00911DBA">
        <w:rPr>
          <w:rStyle w:val="Hyperlink"/>
          <w:color w:val="auto"/>
          <w:u w:val="none"/>
        </w:rPr>
        <w:t xml:space="preserve"> problem. From the result</w:t>
      </w:r>
      <w:r w:rsidR="004A3951" w:rsidRPr="00911DBA">
        <w:rPr>
          <w:rStyle w:val="Hyperlink"/>
          <w:color w:val="auto"/>
          <w:u w:val="none"/>
        </w:rPr>
        <w:t xml:space="preserve"> (AEE)</w:t>
      </w:r>
      <w:r w:rsidRPr="00911DBA">
        <w:rPr>
          <w:rStyle w:val="Hyperlink"/>
          <w:color w:val="auto"/>
          <w:u w:val="none"/>
        </w:rPr>
        <w:t xml:space="preserve">, </w:t>
      </w:r>
      <w:r w:rsidR="00B55E0D" w:rsidRPr="00911DBA">
        <w:rPr>
          <w:rStyle w:val="Hyperlink"/>
          <w:color w:val="auto"/>
          <w:u w:val="none"/>
        </w:rPr>
        <w:t xml:space="preserve">a </w:t>
      </w:r>
      <w:r w:rsidRPr="00911DBA">
        <w:rPr>
          <w:rStyle w:val="Hyperlink"/>
          <w:color w:val="auto"/>
          <w:u w:val="none"/>
        </w:rPr>
        <w:t xml:space="preserve">Temporal </w:t>
      </w:r>
      <w:r w:rsidR="001660B5" w:rsidRPr="00911DBA">
        <w:rPr>
          <w:rStyle w:val="Hyperlink"/>
          <w:color w:val="auto"/>
          <w:u w:val="none"/>
        </w:rPr>
        <w:t>d</w:t>
      </w:r>
      <w:r w:rsidRPr="00911DBA">
        <w:rPr>
          <w:rStyle w:val="Hyperlink"/>
          <w:color w:val="auto"/>
          <w:u w:val="none"/>
        </w:rPr>
        <w:t xml:space="preserve">iscriminator with three input frames performs well than comparative models. </w:t>
      </w:r>
      <w:r w:rsidR="00CA70E1" w:rsidRPr="00911DBA">
        <w:rPr>
          <w:rStyle w:val="Hyperlink"/>
          <w:color w:val="auto"/>
          <w:u w:val="none"/>
        </w:rPr>
        <w:t>So,</w:t>
      </w:r>
      <w:r w:rsidRPr="00911DBA">
        <w:rPr>
          <w:rStyle w:val="Hyperlink"/>
          <w:color w:val="auto"/>
          <w:u w:val="none"/>
        </w:rPr>
        <w:t xml:space="preserve"> in this study temporal discriminator with </w:t>
      </w:r>
      <w:r w:rsidR="0016558C" w:rsidRPr="00911DBA">
        <w:rPr>
          <w:rStyle w:val="Hyperlink"/>
          <w:color w:val="auto"/>
          <w:u w:val="none"/>
        </w:rPr>
        <w:t>three</w:t>
      </w:r>
      <w:r w:rsidRPr="00911DBA">
        <w:rPr>
          <w:rStyle w:val="Hyperlink"/>
          <w:color w:val="auto"/>
          <w:u w:val="none"/>
        </w:rPr>
        <w:t xml:space="preserve"> frames has been used.</w:t>
      </w:r>
    </w:p>
    <w:p w14:paraId="6A6A9C5E" w14:textId="4F67C9B6" w:rsidR="0036504E" w:rsidRPr="00911DBA" w:rsidRDefault="0036504E" w:rsidP="00B05706">
      <w:pPr>
        <w:pStyle w:val="Heading2"/>
      </w:pPr>
      <w:bookmarkStart w:id="235" w:name="_Toc52981545"/>
      <w:bookmarkStart w:id="236" w:name="_Toc54363779"/>
      <w:r w:rsidRPr="00911DBA">
        <w:lastRenderedPageBreak/>
        <w:t>Evaluation Methods</w:t>
      </w:r>
      <w:bookmarkEnd w:id="235"/>
      <w:bookmarkEnd w:id="236"/>
    </w:p>
    <w:p w14:paraId="1D39B2A2" w14:textId="4DEF821F" w:rsidR="00497EE6" w:rsidRPr="00911DBA" w:rsidRDefault="00282E08" w:rsidP="00F427D7">
      <w:r w:rsidRPr="00911DBA">
        <w:t xml:space="preserve">The result </w:t>
      </w:r>
      <w:r w:rsidR="006258E9" w:rsidRPr="00911DBA">
        <w:t>has</w:t>
      </w:r>
      <w:r w:rsidRPr="00911DBA">
        <w:t xml:space="preserve"> b</w:t>
      </w:r>
      <w:r w:rsidR="006258E9" w:rsidRPr="00911DBA">
        <w:t>e</w:t>
      </w:r>
      <w:r w:rsidR="00B55E0D" w:rsidRPr="00911DBA">
        <w:t>en</w:t>
      </w:r>
      <w:r w:rsidRPr="00911DBA">
        <w:t xml:space="preserve"> analyzed to describe the </w:t>
      </w:r>
      <w:r w:rsidR="00FC3A09" w:rsidRPr="00911DBA">
        <w:t>video-to-video translation models performance</w:t>
      </w:r>
      <w:r w:rsidRPr="00911DBA">
        <w:t xml:space="preserve"> on a test data set</w:t>
      </w:r>
      <w:r w:rsidR="00911525" w:rsidRPr="00911DBA">
        <w:t>. The dataset is split into different training and testing set using different test sizes.</w:t>
      </w:r>
      <w:r w:rsidR="00BE073E" w:rsidRPr="00911DBA">
        <w:rPr>
          <w:lang w:val="am-ET"/>
        </w:rPr>
        <w:t xml:space="preserve"> </w:t>
      </w:r>
      <w:r w:rsidR="00911525" w:rsidRPr="00911DBA">
        <w:t>The algorithm is evaluated using the test set.</w:t>
      </w:r>
      <w:r w:rsidR="005F760E" w:rsidRPr="00911DBA">
        <w:t xml:space="preserve"> One big problem with GANs is that there is no robust way to beyond visual inspection</w:t>
      </w:r>
      <w:r w:rsidR="003C26EE" w:rsidRPr="00911DBA">
        <w:t>.</w:t>
      </w:r>
      <w:r w:rsidR="005F760E" w:rsidRPr="00911DBA">
        <w:t xml:space="preserve"> </w:t>
      </w:r>
      <w:r w:rsidR="00D12006" w:rsidRPr="00911DBA">
        <w:t>T</w:t>
      </w:r>
      <w:r w:rsidR="00DC36DA" w:rsidRPr="00911DBA">
        <w:t>he</w:t>
      </w:r>
      <w:r w:rsidR="00497EE6" w:rsidRPr="00911DBA">
        <w:t xml:space="preserve"> </w:t>
      </w:r>
      <w:r w:rsidR="00D12006" w:rsidRPr="00911DBA">
        <w:t>next</w:t>
      </w:r>
      <w:r w:rsidR="003C26EE" w:rsidRPr="00911DBA">
        <w:t xml:space="preserve"> subsection present </w:t>
      </w:r>
      <w:r w:rsidR="00DC36DA" w:rsidRPr="00911DBA">
        <w:t>is</w:t>
      </w:r>
      <w:r w:rsidR="00497EE6" w:rsidRPr="00911DBA">
        <w:t xml:space="preserve"> </w:t>
      </w:r>
      <w:r w:rsidR="004C2BDA" w:rsidRPr="00911DBA">
        <w:t xml:space="preserve">a </w:t>
      </w:r>
      <w:r w:rsidR="00497EE6" w:rsidRPr="00911DBA">
        <w:t>qu</w:t>
      </w:r>
      <w:r w:rsidR="00E37E74" w:rsidRPr="00911DBA">
        <w:t>ali</w:t>
      </w:r>
      <w:r w:rsidR="00497EE6" w:rsidRPr="00911DBA">
        <w:t>tative analysis</w:t>
      </w:r>
      <w:r w:rsidR="003C26EE" w:rsidRPr="00911DBA">
        <w:t xml:space="preserve"> and </w:t>
      </w:r>
      <w:r w:rsidR="00D12006" w:rsidRPr="00911DBA">
        <w:t xml:space="preserve">a </w:t>
      </w:r>
      <w:r w:rsidR="003C26EE" w:rsidRPr="00911DBA">
        <w:t>quantitative</w:t>
      </w:r>
      <w:r w:rsidR="00497EE6" w:rsidRPr="00911DBA">
        <w:t xml:space="preserve"> metric to evaluate </w:t>
      </w:r>
      <w:r w:rsidR="005F760E" w:rsidRPr="00911DBA">
        <w:t>this work.</w:t>
      </w:r>
    </w:p>
    <w:p w14:paraId="49284271" w14:textId="5503DB64" w:rsidR="00497EE6" w:rsidRPr="00911DBA" w:rsidRDefault="00E71545" w:rsidP="00BC6457">
      <w:pPr>
        <w:pStyle w:val="Heading3"/>
      </w:pPr>
      <w:bookmarkStart w:id="237" w:name="_Toc52981546"/>
      <w:bookmarkStart w:id="238" w:name="_Toc54363780"/>
      <w:r w:rsidRPr="00911DBA">
        <w:t xml:space="preserve">Human </w:t>
      </w:r>
      <w:r w:rsidR="005B6544" w:rsidRPr="00911DBA">
        <w:t>Evaluation Study</w:t>
      </w:r>
      <w:bookmarkEnd w:id="237"/>
      <w:bookmarkEnd w:id="238"/>
      <w:r w:rsidR="005B6544" w:rsidRPr="00911DBA">
        <w:t xml:space="preserve"> </w:t>
      </w:r>
    </w:p>
    <w:p w14:paraId="0907AA7C" w14:textId="66FF322B" w:rsidR="00BB05A0" w:rsidRPr="00911DBA" w:rsidRDefault="00497EE6" w:rsidP="00497EE6">
      <w:r w:rsidRPr="00911DBA">
        <w:t xml:space="preserve">This evaluation method </w:t>
      </w:r>
      <w:r w:rsidR="00DC36DA" w:rsidRPr="00911DBA">
        <w:t>uses</w:t>
      </w:r>
      <w:r w:rsidRPr="00911DBA">
        <w:t xml:space="preserve"> </w:t>
      </w:r>
      <w:r w:rsidR="00BB05A0" w:rsidRPr="00911DBA">
        <w:t xml:space="preserve">10 to </w:t>
      </w:r>
      <w:r w:rsidR="00DA1BA6" w:rsidRPr="00911DBA">
        <w:t xml:space="preserve">15 </w:t>
      </w:r>
      <w:r w:rsidRPr="00911DBA">
        <w:t xml:space="preserve">volunteers </w:t>
      </w:r>
      <w:r w:rsidR="00E37E74" w:rsidRPr="00911DBA">
        <w:t>to</w:t>
      </w:r>
      <w:r w:rsidRPr="00911DBA">
        <w:t xml:space="preserve"> assess whether the given video is real or fake after he/she see</w:t>
      </w:r>
      <w:r w:rsidR="00E37E74" w:rsidRPr="00911DBA">
        <w:t>s</w:t>
      </w:r>
      <w:r w:rsidRPr="00911DBA">
        <w:t xml:space="preserve"> real and fake videos</w:t>
      </w:r>
      <w:r w:rsidR="00F427D7" w:rsidRPr="00911DBA">
        <w:t xml:space="preserve"> to determine whether or not the generated data is any good. </w:t>
      </w:r>
      <w:r w:rsidRPr="00911DBA">
        <w:t xml:space="preserve">The </w:t>
      </w:r>
      <w:r w:rsidR="00D12006" w:rsidRPr="00911DBA">
        <w:t>average</w:t>
      </w:r>
      <w:r w:rsidRPr="00911DBA">
        <w:t xml:space="preserve"> score value is evaluated as per </w:t>
      </w:r>
      <w:r w:rsidR="00E37E74" w:rsidRPr="00911DBA">
        <w:t xml:space="preserve">the </w:t>
      </w:r>
      <w:r w:rsidRPr="00911DBA">
        <w:t>figure of entities.</w:t>
      </w:r>
      <w:r w:rsidR="00DA0E8F" w:rsidRPr="00911DBA">
        <w:t xml:space="preserve"> Motivated by </w:t>
      </w:r>
      <w:r w:rsidR="006D3177" w:rsidRPr="00911DBA">
        <w:t xml:space="preserve">the </w:t>
      </w:r>
      <w:r w:rsidR="00DA0E8F" w:rsidRPr="00911DBA">
        <w:t>Re</w:t>
      </w:r>
      <w:r w:rsidR="00B60544" w:rsidRPr="00911DBA">
        <w:t>Cycle-</w:t>
      </w:r>
      <w:r w:rsidR="005B6544" w:rsidRPr="00911DBA">
        <w:t xml:space="preserve">GAN </w:t>
      </w:r>
      <w:r w:rsidR="00DB50B4" w:rsidRPr="00911DBA">
        <w:t>h</w:t>
      </w:r>
      <w:r w:rsidR="005B6544" w:rsidRPr="00911DBA">
        <w:t>uman</w:t>
      </w:r>
      <w:r w:rsidR="00E71545" w:rsidRPr="00911DBA">
        <w:t xml:space="preserve"> evaluation study</w:t>
      </w:r>
      <w:r w:rsidR="00D12006" w:rsidRPr="00911DBA">
        <w:t>,</w:t>
      </w:r>
      <w:r w:rsidR="00DA0E8F" w:rsidRPr="00911DBA">
        <w:t xml:space="preserve"> </w:t>
      </w:r>
      <w:r w:rsidR="006D3177" w:rsidRPr="00911DBA">
        <w:t xml:space="preserve">this thesis work uses two protocols. First, the </w:t>
      </w:r>
      <w:r w:rsidR="00BA659B" w:rsidRPr="00911DBA">
        <w:t xml:space="preserve">input video, </w:t>
      </w:r>
      <w:r w:rsidR="00DB50B4" w:rsidRPr="00911DBA">
        <w:t>s</w:t>
      </w:r>
      <w:r w:rsidR="006D3177" w:rsidRPr="00911DBA">
        <w:t>ynthesized videos</w:t>
      </w:r>
      <w:r w:rsidR="00BA659B" w:rsidRPr="00911DBA">
        <w:t xml:space="preserve"> of other </w:t>
      </w:r>
      <w:r w:rsidR="002F2415" w:rsidRPr="00911DBA">
        <w:t>approaches</w:t>
      </w:r>
      <w:r w:rsidR="004C2BDA" w:rsidRPr="00911DBA">
        <w:t>,</w:t>
      </w:r>
      <w:r w:rsidR="002F2415" w:rsidRPr="00911DBA">
        <w:t xml:space="preserve"> and</w:t>
      </w:r>
      <w:r w:rsidR="006D3177" w:rsidRPr="00911DBA">
        <w:t xml:space="preserve"> </w:t>
      </w:r>
      <w:r w:rsidR="005932CC" w:rsidRPr="00911DBA">
        <w:t>this work result</w:t>
      </w:r>
      <w:r w:rsidR="006D3177" w:rsidRPr="00911DBA">
        <w:t xml:space="preserve"> are seen simultaneously for the participants</w:t>
      </w:r>
      <w:r w:rsidR="0050530B" w:rsidRPr="00911DBA">
        <w:t xml:space="preserve">. </w:t>
      </w:r>
    </w:p>
    <w:p w14:paraId="7BA8285C" w14:textId="069D8A48" w:rsidR="00497EE6" w:rsidRPr="00911DBA" w:rsidRDefault="0050530B" w:rsidP="00497EE6">
      <w:r w:rsidRPr="00911DBA">
        <w:t>T</w:t>
      </w:r>
      <w:r w:rsidR="006D3177" w:rsidRPr="00911DBA">
        <w:t xml:space="preserve">hey are asked which one has higher consistency, better smoothness, and better continuity between video </w:t>
      </w:r>
      <w:r w:rsidR="00E04A64" w:rsidRPr="00911DBA">
        <w:t xml:space="preserve">frame </w:t>
      </w:r>
      <w:r w:rsidR="006D3177" w:rsidRPr="00911DBA">
        <w:t>sequences.</w:t>
      </w:r>
      <w:r w:rsidR="002F2415" w:rsidRPr="00911DBA">
        <w:t xml:space="preserve"> Second, only </w:t>
      </w:r>
      <w:r w:rsidR="00DB50B4" w:rsidRPr="00911DBA">
        <w:t>s</w:t>
      </w:r>
      <w:r w:rsidR="002F2415" w:rsidRPr="00911DBA">
        <w:t>ynthesized fake videos are seen simultaneously for the participants</w:t>
      </w:r>
      <w:r w:rsidR="00D12006" w:rsidRPr="00911DBA">
        <w:t>,</w:t>
      </w:r>
      <w:r w:rsidR="002F2415" w:rsidRPr="00911DBA">
        <w:t xml:space="preserve"> and they are asked which one has higher consistency</w:t>
      </w:r>
      <w:r w:rsidR="0062410B" w:rsidRPr="00911DBA">
        <w:t xml:space="preserve"> and looks more natural</w:t>
      </w:r>
      <w:r w:rsidR="006224D5" w:rsidRPr="00911DBA">
        <w:t xml:space="preserve"> Translation</w:t>
      </w:r>
      <w:r w:rsidR="0062410B" w:rsidRPr="00911DBA">
        <w:t>.</w:t>
      </w:r>
      <w:r w:rsidR="00DA1BA6" w:rsidRPr="00911DBA">
        <w:t xml:space="preserve"> </w:t>
      </w:r>
      <w:r w:rsidR="00267B7E" w:rsidRPr="00911DBA">
        <w:t xml:space="preserve">The higher </w:t>
      </w:r>
      <w:r w:rsidR="00ED310E" w:rsidRPr="00911DBA">
        <w:t xml:space="preserve">the </w:t>
      </w:r>
      <w:r w:rsidR="00DB50B4" w:rsidRPr="00911DBA">
        <w:t>h</w:t>
      </w:r>
      <w:r w:rsidR="00267B7E" w:rsidRPr="00911DBA">
        <w:t>uman evaluation score means</w:t>
      </w:r>
      <w:r w:rsidR="00BB7992" w:rsidRPr="00911DBA">
        <w:t>,</w:t>
      </w:r>
      <w:r w:rsidR="00267B7E" w:rsidRPr="00911DBA">
        <w:t xml:space="preserve"> the better the perfor</w:t>
      </w:r>
      <w:r w:rsidR="00ED310E" w:rsidRPr="00911DBA">
        <w:t>man</w:t>
      </w:r>
      <w:r w:rsidR="00267B7E" w:rsidRPr="00911DBA">
        <w:t>ce of the network</w:t>
      </w:r>
      <w:r w:rsidR="00B2565D" w:rsidRPr="00911DBA">
        <w:t>.</w:t>
      </w:r>
    </w:p>
    <w:p w14:paraId="0416A59C" w14:textId="3B1EA16F" w:rsidR="008B7FBF" w:rsidRPr="00911DBA" w:rsidRDefault="008B7FBF" w:rsidP="00BC6457">
      <w:pPr>
        <w:pStyle w:val="Heading3"/>
      </w:pPr>
      <w:bookmarkStart w:id="239" w:name="_Toc52981547"/>
      <w:bookmarkStart w:id="240" w:name="_Toc54363781"/>
      <w:r w:rsidRPr="00911DBA">
        <w:t xml:space="preserve">Inception </w:t>
      </w:r>
      <w:r w:rsidR="005B6544" w:rsidRPr="00911DBA">
        <w:t>S</w:t>
      </w:r>
      <w:r w:rsidRPr="00911DBA">
        <w:t>core</w:t>
      </w:r>
      <w:bookmarkEnd w:id="239"/>
      <w:bookmarkEnd w:id="240"/>
    </w:p>
    <w:p w14:paraId="372D428D" w14:textId="2F1E28DA" w:rsidR="00435B04" w:rsidRPr="00911DBA"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rsidRPr="00911DBA" w14:paraId="5CAE5B64" w14:textId="77777777" w:rsidTr="0054736E">
        <w:trPr>
          <w:trHeight w:val="980"/>
        </w:trPr>
        <w:tc>
          <w:tcPr>
            <w:tcW w:w="7425" w:type="dxa"/>
          </w:tcPr>
          <w:p w14:paraId="6CBC3C12" w14:textId="38E477BE" w:rsidR="0054736E" w:rsidRPr="00911DBA" w:rsidRDefault="0052102D" w:rsidP="0054736E">
            <m:oMathPara>
              <m:oMath>
                <m:r>
                  <w:rPr>
                    <w:rFonts w:ascii="Cambria Math" w:hAnsi="Cambria Math"/>
                  </w:rPr>
                  <m:t>IS(G) = exp(</m:t>
                </m:r>
                <m:sSub>
                  <m:sSubPr>
                    <m:ctrlPr>
                      <w:rPr>
                        <w:rFonts w:ascii="Cambria Math" w:eastAsiaTheme="minorEastAsia" w:hAnsi="Cambria Math" w:cstheme="minorBidi"/>
                        <w:i/>
                        <w:sz w:val="22"/>
                        <w:szCs w:val="22"/>
                      </w:rPr>
                    </m:ctrlPr>
                  </m:sSubPr>
                  <m:e>
                    <m:r>
                      <w:rPr>
                        <w:rFonts w:ascii="Cambria Math" w:eastAsiaTheme="minorEastAsia" w:hAnsi="Cambria Math"/>
                      </w:rPr>
                      <m:t>E</m:t>
                    </m:r>
                  </m:e>
                  <m:sub>
                    <m:r>
                      <w:rPr>
                        <w:rFonts w:ascii="Cambria Math" w:eastAsiaTheme="minorEastAsia" w:hAnsi="Cambria Math"/>
                      </w:rPr>
                      <m:t>x∼</m:t>
                    </m:r>
                    <m:sSub>
                      <m:sSubPr>
                        <m:ctrlPr>
                          <w:rPr>
                            <w:rFonts w:ascii="Cambria Math" w:eastAsiaTheme="minorEastAsia" w:hAnsi="Cambria Math" w:cstheme="minorBidi"/>
                            <w:i/>
                            <w:sz w:val="22"/>
                            <w:szCs w:val="22"/>
                          </w:rPr>
                        </m:ctrlPr>
                      </m:sSubPr>
                      <m:e>
                        <m:r>
                          <w:rPr>
                            <w:rFonts w:ascii="Cambria Math" w:eastAsiaTheme="minorEastAsia" w:hAnsi="Cambria Math"/>
                          </w:rPr>
                          <m:t>p</m:t>
                        </m:r>
                      </m:e>
                      <m:sub>
                        <m:r>
                          <w:rPr>
                            <w:rFonts w:ascii="Cambria Math" w:eastAsiaTheme="minorEastAsia" w:hAnsi="Cambria Math"/>
                          </w:rPr>
                          <m:t>g</m:t>
                        </m:r>
                      </m:sub>
                    </m:sSub>
                  </m:sub>
                </m:sSub>
                <m:sSub>
                  <m:sSubPr>
                    <m:ctrlPr>
                      <w:rPr>
                        <w:rFonts w:ascii="Cambria Math" w:eastAsiaTheme="minorEastAsia" w:hAnsi="Cambria Math" w:cstheme="minorBidi"/>
                        <w:i/>
                        <w:sz w:val="22"/>
                        <w:szCs w:val="22"/>
                      </w:rPr>
                    </m:ctrlPr>
                  </m:sSubPr>
                  <m:e>
                    <m:r>
                      <w:rPr>
                        <w:rFonts w:ascii="Cambria Math" w:eastAsiaTheme="minorEastAsia" w:hAnsi="Cambria Math"/>
                      </w:rPr>
                      <m:t>D</m:t>
                    </m:r>
                  </m:e>
                  <m:sub>
                    <m:r>
                      <w:rPr>
                        <w:rFonts w:ascii="Cambria Math" w:eastAsiaTheme="minorEastAsia" w:hAnsi="Cambria Math"/>
                      </w:rPr>
                      <m:t>KL</m:t>
                    </m:r>
                  </m:sub>
                </m:sSub>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e>
                    <m:r>
                      <w:rPr>
                        <w:rFonts w:ascii="Cambria Math" w:eastAsiaTheme="minorEastAsia" w:hAnsi="Cambria Math"/>
                      </w:rPr>
                      <m:t>x</m:t>
                    </m:r>
                  </m:e>
                </m:d>
                <m:r>
                  <w:rPr>
                    <w:rFonts w:ascii="Cambria Math" w:eastAsiaTheme="minorEastAsia" w:hAnsi="Cambria Math"/>
                  </w:rPr>
                  <m:t>|</m:t>
                </m:r>
                <m:d>
                  <m:dPr>
                    <m:begChr m:val="|"/>
                    <m:ctrlPr>
                      <w:rPr>
                        <w:rFonts w:ascii="Cambria Math" w:eastAsiaTheme="minorEastAsia" w:hAnsi="Cambria Math"/>
                        <w:i/>
                      </w:rPr>
                    </m:ctrlPr>
                  </m:dPr>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m:t>
                    </m:r>
                  </m:e>
                </m:d>
              </m:oMath>
            </m:oMathPara>
          </w:p>
        </w:tc>
        <w:tc>
          <w:tcPr>
            <w:tcW w:w="1340" w:type="dxa"/>
          </w:tcPr>
          <w:p w14:paraId="0C596618" w14:textId="1F2CBD22" w:rsidR="0054736E" w:rsidRPr="00911DBA" w:rsidRDefault="0054736E" w:rsidP="0054736E">
            <w:pPr>
              <w:keepNext/>
              <w:jc w:val="right"/>
            </w:pPr>
            <w:bookmarkStart w:id="241" w:name="_Toc52013985"/>
            <w:r w:rsidRPr="00911DBA">
              <w:t xml:space="preserve">eq.( </w:t>
            </w:r>
            <w:r w:rsidR="00977D91">
              <w:fldChar w:fldCharType="begin"/>
            </w:r>
            <w:r w:rsidR="00977D91">
              <w:instrText xml:space="preserve"> STYLEREF 1 \s </w:instrText>
            </w:r>
            <w:r w:rsidR="00977D91">
              <w:fldChar w:fldCharType="separate"/>
            </w:r>
            <w:r w:rsidR="00E97BB6">
              <w:rPr>
                <w:noProof/>
              </w:rPr>
              <w:t>3</w:t>
            </w:r>
            <w:r w:rsidR="00977D91">
              <w:rPr>
                <w:noProof/>
              </w:rPr>
              <w:fldChar w:fldCharType="end"/>
            </w:r>
            <w:r w:rsidR="00061A16">
              <w:t>.</w:t>
            </w:r>
            <w:r w:rsidR="00977D91">
              <w:fldChar w:fldCharType="begin"/>
            </w:r>
            <w:r w:rsidR="00977D91">
              <w:instrText xml:space="preserve"> SEQ eq.( \* ARABIC \s 1 </w:instrText>
            </w:r>
            <w:r w:rsidR="00977D91">
              <w:fldChar w:fldCharType="separate"/>
            </w:r>
            <w:r w:rsidR="00E97BB6">
              <w:rPr>
                <w:noProof/>
              </w:rPr>
              <w:t>1</w:t>
            </w:r>
            <w:r w:rsidR="00977D91">
              <w:rPr>
                <w:noProof/>
              </w:rPr>
              <w:fldChar w:fldCharType="end"/>
            </w:r>
            <w:r w:rsidRPr="00911DBA">
              <w:t>)</w:t>
            </w:r>
            <w:bookmarkEnd w:id="241"/>
          </w:p>
        </w:tc>
      </w:tr>
    </w:tbl>
    <w:p w14:paraId="25315EC6" w14:textId="6121185D" w:rsidR="00435B04" w:rsidRPr="00911DBA" w:rsidRDefault="008B7FBF" w:rsidP="001E00DB">
      <w:pPr>
        <w:spacing w:before="0"/>
        <w:sectPr w:rsidR="00435B04" w:rsidRPr="00911DBA" w:rsidSect="00EE3F33">
          <w:footerReference w:type="default" r:id="rId42"/>
          <w:pgSz w:w="11906" w:h="16838" w:code="9"/>
          <w:pgMar w:top="1440" w:right="1440" w:bottom="1440" w:left="1701" w:header="720" w:footer="720" w:gutter="0"/>
          <w:cols w:space="720"/>
          <w:docGrid w:linePitch="360"/>
        </w:sectPr>
      </w:pPr>
      <w:r w:rsidRPr="00911DBA">
        <w:t xml:space="preserve">The inception score is </w:t>
      </w:r>
      <w:r w:rsidR="00E37E74" w:rsidRPr="00911DBA">
        <w:t>a</w:t>
      </w:r>
      <w:r w:rsidRPr="00911DBA">
        <w:t xml:space="preserve"> </w:t>
      </w:r>
      <w:r w:rsidR="00A64214" w:rsidRPr="00911DBA">
        <w:t>commonly</w:t>
      </w:r>
      <w:r w:rsidRPr="00911DBA">
        <w:t xml:space="preserve"> used </w:t>
      </w:r>
      <w:r w:rsidR="00A64214" w:rsidRPr="00911DBA">
        <w:t>evaluating</w:t>
      </w:r>
      <w:r w:rsidRPr="00911DBA">
        <w:t xml:space="preserve"> algorithm for GANs. It uses a pre-trained inception V3 network (trained on </w:t>
      </w:r>
      <w:r w:rsidR="00A64214" w:rsidRPr="00911DBA">
        <w:t>ImageNet</w:t>
      </w:r>
      <w:r w:rsidRPr="00911DBA">
        <w:t xml:space="preserve">) to extract the features of both generated and real images. The </w:t>
      </w:r>
      <w:r w:rsidR="00B95F74" w:rsidRPr="00911DBA">
        <w:t xml:space="preserve">inception score </w:t>
      </w:r>
      <w:r w:rsidR="00B95F74" w:rsidRPr="00911DBA">
        <w:fldChar w:fldCharType="begin" w:fldLock="1"/>
      </w:r>
      <w:r w:rsidR="009F06B1">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4]","plainTextFormattedCitation":"[54]","previouslyFormattedCitation":"[54]"},"properties":{"noteIndex":0},"schema":"https://github.com/citation-style-language/schema/raw/master/csl-citation.json"}</w:instrText>
      </w:r>
      <w:r w:rsidR="00B95F74" w:rsidRPr="00911DBA">
        <w:fldChar w:fldCharType="separate"/>
      </w:r>
      <w:r w:rsidR="00B56E1E" w:rsidRPr="00B56E1E">
        <w:rPr>
          <w:noProof/>
        </w:rPr>
        <w:t>[54]</w:t>
      </w:r>
      <w:r w:rsidR="00B95F74" w:rsidRPr="00911DBA">
        <w:fldChar w:fldCharType="end"/>
      </w:r>
      <w:r w:rsidR="0022077B" w:rsidRPr="00911DBA">
        <w:t xml:space="preserve"> </w:t>
      </w:r>
      <w:r w:rsidRPr="00911DBA">
        <w:t>for short</w:t>
      </w:r>
      <w:r w:rsidR="008C69B9" w:rsidRPr="00911DBA">
        <w:t xml:space="preserve"> IS</w:t>
      </w:r>
      <w:r w:rsidRPr="00911DBA">
        <w:t>, measure</w:t>
      </w:r>
      <w:r w:rsidR="00597CBC" w:rsidRPr="00911DBA">
        <w:t>s</w:t>
      </w:r>
      <w:r w:rsidRPr="00911DBA">
        <w:t xml:space="preserve"> the </w:t>
      </w:r>
      <w:r w:rsidR="007F06A2" w:rsidRPr="00911DBA">
        <w:t>variety</w:t>
      </w:r>
      <w:r w:rsidR="0093795C" w:rsidRPr="00911DBA">
        <w:t xml:space="preserve"> </w:t>
      </w:r>
      <w:r w:rsidRPr="00911DBA">
        <w:t xml:space="preserve">and the </w:t>
      </w:r>
      <w:r w:rsidR="0093795C" w:rsidRPr="00911DBA">
        <w:t xml:space="preserve">quality </w:t>
      </w:r>
      <w:r w:rsidRPr="00911DBA">
        <w:t xml:space="preserve">of the </w:t>
      </w:r>
      <w:r w:rsidR="00A64214" w:rsidRPr="00911DBA">
        <w:t>created</w:t>
      </w:r>
      <w:r w:rsidRPr="00911DBA">
        <w:t xml:space="preserve"> images. The </w:t>
      </w:r>
      <w:r w:rsidR="007A4ABC" w:rsidRPr="00911DBA">
        <w:t>superiority</w:t>
      </w:r>
      <w:r w:rsidRPr="00911DBA">
        <w:t xml:space="preserve"> of the model is good if it has a high inception score.</w:t>
      </w:r>
      <w:r w:rsidR="007A4ABC" w:rsidRPr="00911DBA">
        <w:t xml:space="preserve"> </w:t>
      </w:r>
      <w:r w:rsidR="009E7C5D" w:rsidRPr="00911DBA">
        <w:t xml:space="preserve"> </w:t>
      </w:r>
    </w:p>
    <w:p w14:paraId="77AD1648" w14:textId="77777777" w:rsidR="0085762A" w:rsidRDefault="0052102D" w:rsidP="0085762A">
      <w:pPr>
        <w:rPr>
          <w:rFonts w:eastAsiaTheme="minorEastAsia"/>
        </w:rPr>
      </w:pPr>
      <m:oMath>
        <m:r>
          <w:rPr>
            <w:rFonts w:ascii="Cambria Math" w:hAnsi="Cambria Math"/>
          </w:rPr>
          <m:t>x~</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sub>
        </m:sSub>
      </m:oMath>
      <w:r w:rsidRPr="0085762A">
        <w:t xml:space="preserve">indicates that </w:t>
      </w:r>
      <m:oMath>
        <m:r>
          <w:rPr>
            <w:rFonts w:ascii="Cambria Math" w:hAnsi="Cambria Math"/>
          </w:rPr>
          <m:t>x</m:t>
        </m:r>
      </m:oMath>
      <w:r w:rsidRPr="0085762A">
        <w:t xml:space="preserve"> is an image sampled from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sub>
        </m:sSub>
      </m:oMath>
      <w:r w:rsidRPr="0085762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KL</m:t>
            </m:r>
          </m:sub>
        </m:sSub>
        <m:r>
          <w:rPr>
            <w:rFonts w:ascii="Cambria Math" w:eastAsiaTheme="minorEastAsia" w:hAnsi="Cambria Math"/>
          </w:rPr>
          <m:t>(p|</m:t>
        </m:r>
        <m:d>
          <m:dPr>
            <m:begChr m:val="|"/>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 xml:space="preserve"> </m:t>
        </m:r>
      </m:oMath>
      <w:r w:rsidRPr="0085762A">
        <w:rPr>
          <w:rFonts w:eastAsiaTheme="minorEastAsia"/>
        </w:rPr>
        <w:t xml:space="preserve">is KL divergence between the distributions </w:t>
      </w:r>
      <m:oMath>
        <m:r>
          <w:rPr>
            <w:rFonts w:ascii="Cambria Math" w:eastAsiaTheme="minorEastAsia" w:hAnsi="Cambria Math"/>
          </w:rPr>
          <m:t>p</m:t>
        </m:r>
      </m:oMath>
      <w:r w:rsidRPr="0085762A">
        <w:rPr>
          <w:rFonts w:eastAsiaTheme="minorEastAsia"/>
        </w:rPr>
        <w:t xml:space="preserve"> and </w:t>
      </w:r>
      <m:oMath>
        <m:r>
          <w:rPr>
            <w:rFonts w:ascii="Cambria Math" w:eastAsiaTheme="minorEastAsia" w:hAnsi="Cambria Math"/>
          </w:rPr>
          <m:t>q</m:t>
        </m:r>
      </m:oMath>
      <w:r w:rsidRPr="0085762A">
        <w:rPr>
          <w:rFonts w:eastAsiaTheme="minorEastAsia"/>
        </w:rPr>
        <w:t>,</w:t>
      </w:r>
      <w:r w:rsidR="0085762A">
        <w:rPr>
          <w:rFonts w:eastAsiaTheme="minorEastAsia"/>
        </w:rPr>
        <w:t xml:space="preserve">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e>
            <m:r>
              <w:rPr>
                <w:rFonts w:ascii="Cambria Math" w:eastAsiaTheme="minorEastAsia" w:hAnsi="Cambria Math"/>
              </w:rPr>
              <m:t>x</m:t>
            </m:r>
          </m:e>
        </m:d>
      </m:oMath>
      <w:r w:rsidRPr="0085762A">
        <w:rPr>
          <w:rFonts w:eastAsiaTheme="minorEastAsia"/>
        </w:rPr>
        <w:t xml:space="preserve"> is the conditional class distribution.</w:t>
      </w:r>
      <w:r w:rsidR="002C3A82" w:rsidRPr="0085762A">
        <w:rPr>
          <w:rFonts w:eastAsiaTheme="minorEastAsia"/>
        </w:rPr>
        <w:t xml:space="preserve"> KL divergence measure of how one probability distribution is different from a second,</w:t>
      </w:r>
      <w:r w:rsidR="002C3A82" w:rsidRPr="0085762A">
        <w:t xml:space="preserve"> </w:t>
      </w:r>
      <w:r w:rsidR="002C3A82" w:rsidRPr="0085762A">
        <w:rPr>
          <w:rFonts w:eastAsiaTheme="minorEastAsia"/>
        </w:rPr>
        <w:t>reference probability distribution</w:t>
      </w:r>
    </w:p>
    <w:p w14:paraId="3C8E6363" w14:textId="6C6BACDA" w:rsidR="00E0008F" w:rsidRPr="00E97BB6" w:rsidRDefault="0085762A" w:rsidP="00E97BB6">
      <w:pPr>
        <w:pStyle w:val="Title"/>
      </w:pPr>
      <w:r w:rsidRPr="00E97BB6">
        <w:lastRenderedPageBreak/>
        <w:t>C</w:t>
      </w:r>
      <w:r w:rsidR="00E0008F" w:rsidRPr="00E97BB6">
        <w:t>HAPTER FOUR</w:t>
      </w:r>
    </w:p>
    <w:p w14:paraId="2585AEED" w14:textId="07BDA87A" w:rsidR="00AA6801" w:rsidRPr="00911DBA" w:rsidRDefault="00AF406D" w:rsidP="00A6662D">
      <w:pPr>
        <w:pStyle w:val="Heading1"/>
        <w:numPr>
          <w:ilvl w:val="0"/>
          <w:numId w:val="10"/>
        </w:numPr>
      </w:pPr>
      <w:bookmarkStart w:id="242" w:name="_Toc52981548"/>
      <w:bookmarkStart w:id="243" w:name="_Toc54363782"/>
      <w:r w:rsidRPr="00911DBA">
        <w:t xml:space="preserve">PROPOSED </w:t>
      </w:r>
      <w:bookmarkStart w:id="244" w:name="_Toc44644538"/>
      <w:bookmarkStart w:id="245" w:name="_Toc44647391"/>
      <w:bookmarkStart w:id="246" w:name="_Toc46593347"/>
      <w:bookmarkStart w:id="247" w:name="_Toc46593420"/>
      <w:bookmarkStart w:id="248" w:name="_Toc46600140"/>
      <w:bookmarkStart w:id="249" w:name="_Toc46600216"/>
      <w:bookmarkStart w:id="250" w:name="_Toc46601445"/>
      <w:bookmarkStart w:id="251" w:name="_Toc46601582"/>
      <w:bookmarkStart w:id="252" w:name="_Toc46746842"/>
      <w:bookmarkStart w:id="253" w:name="_Toc47207623"/>
      <w:bookmarkStart w:id="254" w:name="_Toc47231531"/>
      <w:bookmarkStart w:id="255" w:name="_Toc48646323"/>
      <w:bookmarkStart w:id="256" w:name="_Toc48646417"/>
      <w:bookmarkStart w:id="257" w:name="_Toc50399180"/>
      <w:bookmarkStart w:id="258" w:name="_Toc50399258"/>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r w:rsidR="002C0B0F" w:rsidRPr="00911DBA">
        <w:t>LEARNING</w:t>
      </w:r>
      <w:r w:rsidRPr="00911DBA">
        <w:t xml:space="preserve"> FUNCTION</w:t>
      </w:r>
      <w:bookmarkEnd w:id="242"/>
      <w:bookmarkEnd w:id="243"/>
    </w:p>
    <w:p w14:paraId="5F433B0C" w14:textId="7AEF05C5" w:rsidR="00B4642C" w:rsidRPr="00911DBA" w:rsidRDefault="00857A20" w:rsidP="00B05706">
      <w:pPr>
        <w:pStyle w:val="Heading2"/>
      </w:pPr>
      <w:bookmarkStart w:id="259" w:name="_Toc52981549"/>
      <w:bookmarkStart w:id="260" w:name="_Toc54363783"/>
      <w:r w:rsidRPr="00911DBA">
        <w:t xml:space="preserve">Chapter </w:t>
      </w:r>
      <w:r w:rsidR="00B4642C" w:rsidRPr="00911DBA">
        <w:t>Overview</w:t>
      </w:r>
      <w:bookmarkEnd w:id="259"/>
      <w:bookmarkEnd w:id="260"/>
    </w:p>
    <w:p w14:paraId="1248390A" w14:textId="6135CE8B" w:rsidR="00891203" w:rsidRPr="00911DBA" w:rsidRDefault="00B4642C" w:rsidP="00891203">
      <w:r w:rsidRPr="00911DBA">
        <w:t xml:space="preserve">This chapter presents the proposed solution to </w:t>
      </w:r>
      <w:r w:rsidR="00507715" w:rsidRPr="00911DBA">
        <w:t>video-to-video</w:t>
      </w:r>
      <w:r w:rsidRPr="00911DBA">
        <w:t xml:space="preserve"> translation problem</w:t>
      </w:r>
      <w:r w:rsidR="00E37E74" w:rsidRPr="00911DBA">
        <w:t>s</w:t>
      </w:r>
      <w:r w:rsidRPr="00911DBA">
        <w:t xml:space="preserve"> for improving temporal consistency. The </w:t>
      </w:r>
      <w:r w:rsidR="00DB50B4" w:rsidRPr="00911DBA">
        <w:t>g</w:t>
      </w:r>
      <w:r w:rsidRPr="00911DBA">
        <w:t xml:space="preserve">enerated video should be able to have better consistency between </w:t>
      </w:r>
      <w:r w:rsidR="00E37E74" w:rsidRPr="00911DBA">
        <w:t xml:space="preserve">a </w:t>
      </w:r>
      <w:r w:rsidRPr="00911DBA">
        <w:t xml:space="preserve">succession of frames. </w:t>
      </w:r>
      <w:r w:rsidR="006D4DB8" w:rsidRPr="00911DBA">
        <w:t xml:space="preserve">This chapter </w:t>
      </w:r>
      <w:r w:rsidR="0048524D" w:rsidRPr="00911DBA">
        <w:t xml:space="preserve">can be ideally </w:t>
      </w:r>
      <w:r w:rsidR="00785BDB" w:rsidRPr="00911DBA">
        <w:t xml:space="preserve">portioned </w:t>
      </w:r>
      <w:r w:rsidR="00C74CED" w:rsidRPr="00911DBA">
        <w:t>in</w:t>
      </w:r>
      <w:r w:rsidR="00785BDB" w:rsidRPr="00911DBA">
        <w:t>to</w:t>
      </w:r>
      <w:r w:rsidR="0048524D" w:rsidRPr="00911DBA">
        <w:t xml:space="preserve"> </w:t>
      </w:r>
      <w:r w:rsidR="00893881" w:rsidRPr="00911DBA">
        <w:t>three major sections</w:t>
      </w:r>
      <w:r w:rsidR="00D12006" w:rsidRPr="00911DBA">
        <w:t>;</w:t>
      </w:r>
      <w:r w:rsidR="00893881" w:rsidRPr="00911DBA">
        <w:t xml:space="preserve"> </w:t>
      </w:r>
      <w:r w:rsidR="00157897" w:rsidRPr="00911DBA">
        <w:t xml:space="preserve">the </w:t>
      </w:r>
      <w:r w:rsidR="00785BDB" w:rsidRPr="00911DBA">
        <w:t>first introduces</w:t>
      </w:r>
      <w:r w:rsidRPr="00911DBA">
        <w:t xml:space="preserve"> </w:t>
      </w:r>
      <w:r w:rsidR="004C58DB" w:rsidRPr="00911DBA">
        <w:t xml:space="preserve">model Architecture </w:t>
      </w:r>
      <w:r w:rsidRPr="00911DBA">
        <w:t xml:space="preserve">to translate a given domain image into </w:t>
      </w:r>
      <w:r w:rsidR="0011562C" w:rsidRPr="00911DBA">
        <w:t>another</w:t>
      </w:r>
      <w:r w:rsidRPr="00911DBA">
        <w:t xml:space="preserve"> domain</w:t>
      </w:r>
      <w:r w:rsidR="00D12006" w:rsidRPr="00911DBA">
        <w:t>—</w:t>
      </w:r>
      <w:r w:rsidR="00157897" w:rsidRPr="00911DBA">
        <w:t xml:space="preserve">the </w:t>
      </w:r>
      <w:r w:rsidR="00CF00F7" w:rsidRPr="00911DBA">
        <w:t>second</w:t>
      </w:r>
      <w:r w:rsidR="00157897" w:rsidRPr="00911DBA">
        <w:t xml:space="preserve"> deals with </w:t>
      </w:r>
      <w:r w:rsidR="00651181" w:rsidRPr="00911DBA">
        <w:t>Network optimizing loss functions</w:t>
      </w:r>
      <w:r w:rsidR="00157897" w:rsidRPr="00911DBA">
        <w:t xml:space="preserve">. </w:t>
      </w:r>
      <w:r w:rsidR="0011562C" w:rsidRPr="00911DBA">
        <w:t xml:space="preserve">The </w:t>
      </w:r>
      <w:r w:rsidR="000B78F0" w:rsidRPr="00911DBA">
        <w:t>last</w:t>
      </w:r>
      <w:r w:rsidR="0011562C" w:rsidRPr="00911DBA">
        <w:t xml:space="preserve"> explain</w:t>
      </w:r>
      <w:r w:rsidR="00E37E74" w:rsidRPr="00911DBA">
        <w:t>s</w:t>
      </w:r>
      <w:r w:rsidR="0011562C" w:rsidRPr="00911DBA">
        <w:t xml:space="preserve"> </w:t>
      </w:r>
      <w:r w:rsidR="00651181" w:rsidRPr="00911DBA">
        <w:t>training Pseudocode</w:t>
      </w:r>
      <w:r w:rsidR="00D10E12" w:rsidRPr="00911DBA">
        <w:t xml:space="preserve"> to</w:t>
      </w:r>
      <w:r w:rsidR="00E37E74" w:rsidRPr="00911DBA">
        <w:t xml:space="preserve"> </w:t>
      </w:r>
      <w:bookmarkStart w:id="261" w:name="_Proposed_work"/>
      <w:bookmarkStart w:id="262" w:name="_Hlk49688024"/>
      <w:bookmarkEnd w:id="261"/>
      <w:r w:rsidR="00D10E12" w:rsidRPr="00911DBA">
        <w:t xml:space="preserve">train </w:t>
      </w:r>
      <w:r w:rsidR="00CE737D" w:rsidRPr="00911DBA">
        <w:t>the</w:t>
      </w:r>
      <w:r w:rsidR="00D10E12" w:rsidRPr="00911DBA">
        <w:t xml:space="preserve"> model.</w:t>
      </w:r>
    </w:p>
    <w:p w14:paraId="3D32C6F5" w14:textId="074EABE5" w:rsidR="00891203" w:rsidRPr="00911DBA" w:rsidRDefault="00891203" w:rsidP="00B05706">
      <w:pPr>
        <w:pStyle w:val="Heading2"/>
      </w:pPr>
      <w:bookmarkStart w:id="263" w:name="_Toc52981550"/>
      <w:bookmarkStart w:id="264" w:name="_Toc54363784"/>
      <w:r w:rsidRPr="00911DBA">
        <w:t>Model Architecture</w:t>
      </w:r>
      <w:bookmarkEnd w:id="263"/>
      <w:bookmarkEnd w:id="264"/>
    </w:p>
    <w:p w14:paraId="06236FDB" w14:textId="724288B1" w:rsidR="00204317" w:rsidRPr="00911DBA" w:rsidRDefault="00057461" w:rsidP="00204317">
      <w:pPr>
        <w:keepNext/>
      </w:pPr>
      <w:r w:rsidRPr="00911DBA">
        <w:rPr>
          <w:noProof/>
        </w:rPr>
        <w:drawing>
          <wp:anchor distT="0" distB="0" distL="114300" distR="114300" simplePos="0" relativeHeight="251899904" behindDoc="0" locked="0" layoutInCell="1" allowOverlap="1" wp14:anchorId="53A8BA66" wp14:editId="01559BEE">
            <wp:simplePos x="0" y="0"/>
            <wp:positionH relativeFrom="column">
              <wp:posOffset>83185</wp:posOffset>
            </wp:positionH>
            <wp:positionV relativeFrom="paragraph">
              <wp:posOffset>880745</wp:posOffset>
            </wp:positionV>
            <wp:extent cx="5433060" cy="3194050"/>
            <wp:effectExtent l="0" t="0" r="0" b="635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194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91203" w:rsidRPr="00911DBA">
        <w:t xml:space="preserve">The model architecture </w:t>
      </w:r>
      <w:r w:rsidR="001D37C7" w:rsidRPr="00911DBA">
        <w:t>has</w:t>
      </w:r>
      <w:r w:rsidR="00891203" w:rsidRPr="00911DBA">
        <w:t xml:space="preserve"> directly </w:t>
      </w:r>
      <w:r w:rsidR="00DB50B4" w:rsidRPr="00911DBA">
        <w:t>a</w:t>
      </w:r>
      <w:r w:rsidR="00EB5046" w:rsidRPr="00911DBA">
        <w:t>dopted from</w:t>
      </w:r>
      <w:r w:rsidR="00891203" w:rsidRPr="00911DBA">
        <w:t xml:space="preserve"> the architecture defined in </w:t>
      </w:r>
      <w:r w:rsidR="000F51E0" w:rsidRPr="00911DBA">
        <w:rPr>
          <w:i/>
          <w:iCs/>
        </w:rPr>
        <w:t>“</w:t>
      </w:r>
      <w:r w:rsidR="00891203" w:rsidRPr="00911DBA">
        <w:rPr>
          <w:i/>
          <w:iCs/>
        </w:rPr>
        <w:t>Unpaired Image-to Image Translation using Cycle-Consistent Adversarial Networks</w:t>
      </w:r>
      <w:r w:rsidR="000F51E0" w:rsidRPr="00911DBA">
        <w:rPr>
          <w:i/>
          <w:iCs/>
        </w:rPr>
        <w:t>”</w:t>
      </w:r>
      <w:r w:rsidR="00891203" w:rsidRPr="00911DBA">
        <w:t xml:space="preserve"> </w:t>
      </w:r>
      <w:r w:rsidR="00891203"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891203" w:rsidRPr="00911DBA">
        <w:fldChar w:fldCharType="separate"/>
      </w:r>
      <w:r w:rsidR="00C077EB" w:rsidRPr="00911DBA">
        <w:rPr>
          <w:noProof/>
        </w:rPr>
        <w:t>[2]</w:t>
      </w:r>
      <w:r w:rsidR="00891203" w:rsidRPr="00911DBA">
        <w:fldChar w:fldCharType="end"/>
      </w:r>
      <w:r w:rsidR="00891203" w:rsidRPr="00911DBA">
        <w:t xml:space="preserve"> and </w:t>
      </w:r>
      <w:r w:rsidR="000F51E0" w:rsidRPr="00911DBA">
        <w:rPr>
          <w:i/>
          <w:iCs/>
        </w:rPr>
        <w:t>“</w:t>
      </w:r>
      <w:r w:rsidR="00891203" w:rsidRPr="00911DBA">
        <w:rPr>
          <w:i/>
          <w:iCs/>
        </w:rPr>
        <w:t>Recycle-GAN: Unsupervised Video Retargeting</w:t>
      </w:r>
      <w:r w:rsidR="000F51E0" w:rsidRPr="00911DBA">
        <w:rPr>
          <w:i/>
          <w:iCs/>
        </w:rPr>
        <w:t>”</w:t>
      </w:r>
      <w:r w:rsidR="00891203" w:rsidRPr="00911DBA">
        <w:rPr>
          <w:i/>
          <w:iCs/>
        </w:rPr>
        <w:t xml:space="preserve"> </w:t>
      </w:r>
      <w:r w:rsidR="00891203"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911DBA">
        <w:fldChar w:fldCharType="separate"/>
      </w:r>
      <w:r w:rsidR="00296724" w:rsidRPr="00911DBA">
        <w:rPr>
          <w:noProof/>
        </w:rPr>
        <w:t>[1]</w:t>
      </w:r>
      <w:r w:rsidR="00891203" w:rsidRPr="00911DBA">
        <w:fldChar w:fldCharType="end"/>
      </w:r>
      <w:r w:rsidR="00891203" w:rsidRPr="00911DBA">
        <w:t xml:space="preserve"> for </w:t>
      </w:r>
      <w:r w:rsidR="00DB50B4" w:rsidRPr="00911DBA">
        <w:t>l</w:t>
      </w:r>
      <w:r w:rsidR="00891203" w:rsidRPr="00911DBA">
        <w:t xml:space="preserve">earning </w:t>
      </w:r>
      <w:r w:rsidR="00DB50B4" w:rsidRPr="00911DBA">
        <w:t>d</w:t>
      </w:r>
      <w:r w:rsidR="00891203" w:rsidRPr="00911DBA">
        <w:t xml:space="preserve">omain </w:t>
      </w:r>
      <w:r w:rsidR="00DB50B4" w:rsidRPr="00911DBA">
        <w:t>t</w:t>
      </w:r>
      <w:r w:rsidR="00891203" w:rsidRPr="00911DBA">
        <w:t xml:space="preserve">ranslation. </w:t>
      </w:r>
    </w:p>
    <w:p w14:paraId="241ED70E" w14:textId="73A75AB6" w:rsidR="003F23CF" w:rsidRPr="00911DBA" w:rsidRDefault="00204317" w:rsidP="000C5FB5">
      <w:pPr>
        <w:pStyle w:val="Caption"/>
        <w:spacing w:line="276" w:lineRule="auto"/>
        <w:jc w:val="center"/>
        <w:rPr>
          <w:color w:val="auto"/>
          <w:sz w:val="24"/>
          <w:szCs w:val="24"/>
        </w:rPr>
      </w:pPr>
      <w:bookmarkStart w:id="265" w:name="_Toc52980541"/>
      <w:bookmarkStart w:id="266" w:name="_Toc54357390"/>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4</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1</w:t>
      </w:r>
      <w:r w:rsidR="00670E54">
        <w:rPr>
          <w:color w:val="auto"/>
          <w:sz w:val="24"/>
          <w:szCs w:val="24"/>
        </w:rPr>
        <w:fldChar w:fldCharType="end"/>
      </w:r>
      <w:r w:rsidRPr="00911DBA">
        <w:rPr>
          <w:color w:val="auto"/>
          <w:sz w:val="24"/>
          <w:szCs w:val="24"/>
        </w:rPr>
        <w:t xml:space="preserve"> </w:t>
      </w:r>
      <w:r w:rsidR="0054736E" w:rsidRPr="00911DBA">
        <w:rPr>
          <w:color w:val="auto"/>
          <w:sz w:val="24"/>
          <w:szCs w:val="24"/>
        </w:rPr>
        <w:t>Model Architecture</w:t>
      </w:r>
      <w:r w:rsidRPr="00911DBA">
        <w:rPr>
          <w:color w:val="auto"/>
          <w:sz w:val="24"/>
          <w:szCs w:val="24"/>
        </w:rPr>
        <w:t>.</w:t>
      </w:r>
      <w:bookmarkEnd w:id="265"/>
      <w:bookmarkEnd w:id="266"/>
    </w:p>
    <w:p w14:paraId="60077639" w14:textId="42E0E27A" w:rsidR="00891203" w:rsidRPr="00911DBA" w:rsidRDefault="006E0C67" w:rsidP="00891203">
      <w:pPr>
        <w:rPr>
          <w:noProof/>
        </w:rPr>
      </w:pPr>
      <w:r w:rsidRPr="00911DBA">
        <w:rPr>
          <w:noProof/>
        </w:rPr>
        <w:t xml:space="preserve">As shown in </w:t>
      </w:r>
      <w:r w:rsidR="00DC661A" w:rsidRPr="00911DBA">
        <w:rPr>
          <w:noProof/>
        </w:rPr>
        <w:t>F</w:t>
      </w:r>
      <w:r w:rsidRPr="00911DBA">
        <w:rPr>
          <w:noProof/>
        </w:rPr>
        <w:t xml:space="preserve">igure 4-1, </w:t>
      </w:r>
      <w:r w:rsidR="00061A16">
        <w:t>a</w:t>
      </w:r>
      <w:r w:rsidR="00891203" w:rsidRPr="00911DBA">
        <w:t>djustments have been made to the discriminator network</w:t>
      </w:r>
      <w:r w:rsidR="00D12006" w:rsidRPr="00911DBA">
        <w:t>,</w:t>
      </w:r>
      <w:r w:rsidR="00891203" w:rsidRPr="00911DBA">
        <w:t xml:space="preserve"> and additional losses have been applied to the </w:t>
      </w:r>
      <w:r w:rsidR="00DC661A" w:rsidRPr="00911DBA">
        <w:t>g</w:t>
      </w:r>
      <w:r w:rsidR="00891203" w:rsidRPr="00911DBA">
        <w:t xml:space="preserve">enerative </w:t>
      </w:r>
      <w:r w:rsidR="00DC661A" w:rsidRPr="00911DBA">
        <w:t>n</w:t>
      </w:r>
      <w:r w:rsidR="00891203" w:rsidRPr="00911DBA">
        <w:t>etwork</w:t>
      </w:r>
      <w:r w:rsidR="00204317" w:rsidRPr="00911DBA">
        <w:t xml:space="preserve">; </w:t>
      </w:r>
      <w:r w:rsidR="00DC661A" w:rsidRPr="00911DBA">
        <w:rPr>
          <w:color w:val="000000" w:themeColor="text1"/>
        </w:rPr>
        <w:t>S</w:t>
      </w:r>
      <w:r w:rsidR="00891203" w:rsidRPr="00911DBA">
        <w:rPr>
          <w:color w:val="000000" w:themeColor="text1"/>
        </w:rPr>
        <w:t xml:space="preserve">ection </w:t>
      </w:r>
      <w:r w:rsidR="004259C9" w:rsidRPr="00911DBA">
        <w:rPr>
          <w:color w:val="000000" w:themeColor="text1"/>
        </w:rPr>
        <w:t>5</w:t>
      </w:r>
      <w:r w:rsidR="00891203" w:rsidRPr="00911DBA">
        <w:rPr>
          <w:color w:val="000000" w:themeColor="text1"/>
        </w:rPr>
        <w:t>.</w:t>
      </w:r>
      <w:r w:rsidR="00994A64" w:rsidRPr="00911DBA">
        <w:rPr>
          <w:color w:val="000000" w:themeColor="text1"/>
        </w:rPr>
        <w:t>4</w:t>
      </w:r>
      <w:r w:rsidR="00891203" w:rsidRPr="00911DBA">
        <w:rPr>
          <w:color w:val="000000" w:themeColor="text1"/>
        </w:rPr>
        <w:t xml:space="preserve"> </w:t>
      </w:r>
      <w:r w:rsidR="00891203" w:rsidRPr="00911DBA">
        <w:t xml:space="preserve">addressed the depth </w:t>
      </w:r>
      <w:r w:rsidR="00061A16">
        <w:t>i</w:t>
      </w:r>
      <w:r w:rsidR="00891203" w:rsidRPr="00911DBA">
        <w:t>mplementation</w:t>
      </w:r>
      <w:r w:rsidR="00C46249" w:rsidRPr="00911DBA">
        <w:t xml:space="preserve"> detail</w:t>
      </w:r>
      <w:r w:rsidR="00891203" w:rsidRPr="00911DBA">
        <w:t xml:space="preserve"> of the </w:t>
      </w:r>
      <w:r w:rsidR="00FD5BFF" w:rsidRPr="00911DBA">
        <w:t>model</w:t>
      </w:r>
      <w:r w:rsidR="00891203" w:rsidRPr="00911DBA">
        <w:t xml:space="preserve"> </w:t>
      </w:r>
      <w:r w:rsidR="00FD5BFF" w:rsidRPr="00911DBA">
        <w:t>architecture</w:t>
      </w:r>
      <w:r w:rsidR="00891203" w:rsidRPr="00911DBA">
        <w:t>.</w:t>
      </w:r>
      <w:r w:rsidR="003F23CF" w:rsidRPr="00911DBA">
        <w:rPr>
          <w:noProof/>
        </w:rPr>
        <w:t xml:space="preserve"> </w:t>
      </w:r>
      <w:r w:rsidRPr="00911DBA">
        <w:rPr>
          <w:noProof/>
        </w:rPr>
        <w:t xml:space="preserve"> </w:t>
      </w:r>
    </w:p>
    <w:p w14:paraId="15C4919F" w14:textId="77EF2A31" w:rsidR="00B77BDE" w:rsidRPr="00911DBA" w:rsidRDefault="00D61C75" w:rsidP="00B05706">
      <w:pPr>
        <w:pStyle w:val="Heading2"/>
      </w:pPr>
      <w:bookmarkStart w:id="267" w:name="_Toc52981551"/>
      <w:bookmarkStart w:id="268" w:name="_Toc54363785"/>
      <w:r w:rsidRPr="00911DBA">
        <w:lastRenderedPageBreak/>
        <w:t xml:space="preserve">Model </w:t>
      </w:r>
      <w:r w:rsidR="005B6544" w:rsidRPr="00911DBA">
        <w:t>Learning Functions</w:t>
      </w:r>
      <w:bookmarkEnd w:id="267"/>
      <w:bookmarkEnd w:id="268"/>
    </w:p>
    <w:p w14:paraId="28D0FF03" w14:textId="2B043483" w:rsidR="005C69DF" w:rsidRPr="00911DBA" w:rsidRDefault="00593891" w:rsidP="005C69DF">
      <w:r w:rsidRPr="00911DBA">
        <w:t xml:space="preserve">The </w:t>
      </w:r>
      <w:r w:rsidR="008B46B1" w:rsidRPr="00911DBA">
        <w:t>key</w:t>
      </w:r>
      <w:r w:rsidRPr="00911DBA">
        <w:t xml:space="preserve"> objective of this </w:t>
      </w:r>
      <w:r w:rsidR="00395A53" w:rsidRPr="00911DBA">
        <w:t xml:space="preserve">thesis </w:t>
      </w:r>
      <w:r w:rsidRPr="00911DBA">
        <w:t>work is to optimize the use of space-time knowledge</w:t>
      </w:r>
      <w:r w:rsidR="00D12006" w:rsidRPr="00911DBA">
        <w:t>. I</w:t>
      </w:r>
      <w:r w:rsidRPr="00911DBA">
        <w:t xml:space="preserve">n order to address </w:t>
      </w:r>
      <w:r w:rsidR="00DC661A" w:rsidRPr="00911DBA">
        <w:t>the</w:t>
      </w:r>
      <w:r w:rsidRPr="00911DBA">
        <w:t xml:space="preserve"> research query, </w:t>
      </w:r>
      <w:r w:rsidR="007265C5" w:rsidRPr="00911DBA">
        <w:t xml:space="preserve">this work </w:t>
      </w:r>
      <w:r w:rsidRPr="00911DBA">
        <w:t>add</w:t>
      </w:r>
      <w:r w:rsidR="007265C5" w:rsidRPr="00911DBA">
        <w:t>s</w:t>
      </w:r>
      <w:r w:rsidRPr="00911DBA">
        <w:t xml:space="preserve"> </w:t>
      </w:r>
      <w:r w:rsidR="00686EC7" w:rsidRPr="00911DBA">
        <w:t>loss functions</w:t>
      </w:r>
      <w:r w:rsidR="007265C5" w:rsidRPr="00911DBA">
        <w:t>,</w:t>
      </w:r>
      <w:r w:rsidR="00686EC7" w:rsidRPr="00911DBA">
        <w:t xml:space="preserve"> and change the discriminator network so that it can address temporal coherency to </w:t>
      </w:r>
      <w:r w:rsidRPr="00911DBA">
        <w:t>the Cycle-GAN</w:t>
      </w:r>
      <w:r w:rsidR="00686EC7" w:rsidRPr="00911DBA">
        <w:t xml:space="preserve"> and Re</w:t>
      </w:r>
      <w:r w:rsidR="00B60544" w:rsidRPr="00911DBA">
        <w:t>Cycle-GAN</w:t>
      </w:r>
      <w:r w:rsidR="00DC661A" w:rsidRPr="00911DBA">
        <w:t xml:space="preserve">: Since model architecture is </w:t>
      </w:r>
      <w:r w:rsidR="00C809A6" w:rsidRPr="00911DBA">
        <w:t>based on</w:t>
      </w:r>
      <w:r w:rsidRPr="00911DBA">
        <w:t xml:space="preserve"> </w:t>
      </w:r>
      <w:r w:rsidR="00FC536F" w:rsidRPr="00911DBA">
        <w:t xml:space="preserve">Cycle-GAN </w:t>
      </w:r>
      <w:r w:rsidR="00586C2B" w:rsidRPr="00911DBA">
        <w:t>and Recycle</w:t>
      </w:r>
      <w:r w:rsidRPr="00911DBA">
        <w:t>-GAN.</w:t>
      </w:r>
      <w:r w:rsidR="009152AB" w:rsidRPr="00911DBA">
        <w:t xml:space="preserve"> </w:t>
      </w:r>
    </w:p>
    <w:p w14:paraId="6F7A88A3" w14:textId="448A9E34" w:rsidR="00BE2CC4" w:rsidRPr="00911DBA" w:rsidRDefault="00FB655F" w:rsidP="00AD38A5">
      <w:pPr>
        <w:rPr>
          <w:rFonts w:eastAsiaTheme="minorEastAsia"/>
        </w:rPr>
      </w:pPr>
      <w:r w:rsidRPr="00911DBA">
        <w:t>As discussed on the problem statement, the network</w:t>
      </w:r>
      <w:r w:rsidR="005C69DF" w:rsidRPr="00911DBA">
        <w:t xml:space="preserve"> seek</w:t>
      </w:r>
      <w:r w:rsidRPr="00911DBA">
        <w:t>s</w:t>
      </w:r>
      <w:r w:rsidR="005C69DF" w:rsidRPr="00911DBA">
        <w:t xml:space="preserve"> to transform a </w:t>
      </w:r>
      <w:r w:rsidR="00B26421" w:rsidRPr="00911DBA">
        <w:t>series</w:t>
      </w:r>
      <w:r w:rsidR="00B15866" w:rsidRPr="00911DBA">
        <w:t xml:space="preserve"> </w:t>
      </w:r>
      <w:r w:rsidR="00933A9C" w:rsidRPr="00911DBA">
        <w:t xml:space="preserve">in </w:t>
      </w:r>
      <w:r w:rsidR="00B15866" w:rsidRPr="00911DBA">
        <w:t>time domain</w:t>
      </w:r>
      <w:r w:rsidR="00B26421" w:rsidRPr="00911DBA">
        <w:t xml:space="preserve"> </w:t>
      </w:r>
      <w:r w:rsidR="005C69DF" w:rsidRPr="00911DBA">
        <w:t xml:space="preserve">images </w:t>
      </w:r>
      <w:r w:rsidR="001A738F" w:rsidRPr="00911DBA">
        <w:t>from</w:t>
      </w:r>
      <w:r w:rsidR="005C69DF" w:rsidRPr="00911DBA">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911DBA">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911DBA">
        <w:rPr>
          <w:rFonts w:eastAsiaTheme="minorEastAsia"/>
        </w:rPr>
        <w:t>,</w:t>
      </w:r>
      <w:r w:rsidR="004077CB" w:rsidRPr="00911DBA">
        <w:rPr>
          <w:rFonts w:eastAsiaTheme="minorEastAsia"/>
        </w:rPr>
        <w:t xml:space="preserve"> </w:t>
      </w:r>
      <w:r w:rsidR="0048695E" w:rsidRPr="00911DBA">
        <w:rPr>
          <w:rFonts w:eastAsiaTheme="minorEastAsia"/>
        </w:rPr>
        <w:t>w</w:t>
      </w:r>
      <w:r w:rsidR="004077CB" w:rsidRPr="00911DBA">
        <w:rPr>
          <w:rFonts w:eastAsiaTheme="minorEastAsia"/>
        </w:rPr>
        <w:t xml:space="preserve">ith the exclusion of problems listed in </w:t>
      </w:r>
      <w:r w:rsidR="0048695E" w:rsidRPr="00911DBA">
        <w:rPr>
          <w:rFonts w:eastAsiaTheme="minorEastAsia"/>
        </w:rPr>
        <w:t>S</w:t>
      </w:r>
      <w:r w:rsidR="004077CB" w:rsidRPr="00911DBA">
        <w:rPr>
          <w:rFonts w:eastAsiaTheme="minorEastAsia"/>
        </w:rPr>
        <w:t xml:space="preserve">ection </w:t>
      </w:r>
      <w:hyperlink w:anchor="_Problems_in_Translation" w:history="1">
        <w:r w:rsidR="004077CB" w:rsidRPr="00911DBA">
          <w:rPr>
            <w:rStyle w:val="Hyperlink"/>
            <w:rFonts w:eastAsiaTheme="minorEastAsia"/>
          </w:rPr>
          <w:t>2.5</w:t>
        </w:r>
      </w:hyperlink>
      <w:r w:rsidR="004077CB" w:rsidRPr="00911DBA">
        <w:rPr>
          <w:rFonts w:eastAsiaTheme="minorEastAsia"/>
        </w:rPr>
        <w:t>.</w:t>
      </w:r>
      <w:r w:rsidR="00AD38A5" w:rsidRPr="00911DBA">
        <w:rPr>
          <w:rFonts w:eastAsiaTheme="minorEastAsia"/>
        </w:rPr>
        <w:t xml:space="preserve"> </w:t>
      </w:r>
      <w:r w:rsidR="00BE2CC4" w:rsidRPr="00911DBA">
        <w:rPr>
          <w:rFonts w:eastAsiaTheme="minorEastAsia"/>
        </w:rPr>
        <w:t xml:space="preserve">The function is then to </w:t>
      </w:r>
      <w:r w:rsidR="009853C6" w:rsidRPr="00911DBA">
        <w:rPr>
          <w:rFonts w:eastAsiaTheme="minorEastAsia"/>
        </w:rPr>
        <w:t>acquire</w:t>
      </w:r>
      <w:r w:rsidR="00BE2CC4" w:rsidRPr="00911DBA">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911DBA">
        <w:rPr>
          <w:rFonts w:eastAsiaTheme="minorEastAsia"/>
        </w:rPr>
        <w:t>. Note that model</w:t>
      </w:r>
      <w:r w:rsidR="0048695E" w:rsidRPr="00911DBA">
        <w:rPr>
          <w:rFonts w:eastAsiaTheme="minorEastAsia"/>
        </w:rPr>
        <w:t xml:space="preserve"> architecture</w:t>
      </w:r>
      <w:r w:rsidR="00BE2CC4" w:rsidRPr="00911DBA">
        <w:rPr>
          <w:rFonts w:eastAsiaTheme="minorEastAsia"/>
        </w:rPr>
        <w:t xml:space="preserve"> uses </w:t>
      </w:r>
      <w:r w:rsidR="00B26421" w:rsidRPr="00911DBA">
        <w:rPr>
          <w:rFonts w:eastAsiaTheme="minorEastAsia"/>
        </w:rPr>
        <w:t xml:space="preserve">sequential </w:t>
      </w:r>
      <w:r w:rsidR="00BE2CC4" w:rsidRPr="00911DBA">
        <w:rPr>
          <w:rFonts w:eastAsiaTheme="minorEastAsia"/>
        </w:rPr>
        <w:t>unpaired image data as input during training.</w:t>
      </w:r>
    </w:p>
    <w:p w14:paraId="423F76EC" w14:textId="485D3138" w:rsidR="00217B5D" w:rsidRDefault="00EB687F" w:rsidP="00623FA3">
      <w:pPr>
        <w:spacing w:after="0"/>
      </w:pPr>
      <w:r w:rsidRPr="00911DBA">
        <w:t xml:space="preserve">Because </w:t>
      </w:r>
      <w:r w:rsidR="00FB655F" w:rsidRPr="00911DBA">
        <w:t>this work</w:t>
      </w:r>
      <w:r w:rsidRPr="00911DBA">
        <w:t xml:space="preserve"> </w:t>
      </w:r>
      <w:r w:rsidR="00E2176D" w:rsidRPr="00911DBA">
        <w:t>follows</w:t>
      </w:r>
      <w:r w:rsidRPr="00911DBA">
        <w:t xml:space="preserve"> the GAN architecture, </w:t>
      </w:r>
      <w:r w:rsidR="00124E4E" w:rsidRPr="00911DBA">
        <w:t xml:space="preserve">the </w:t>
      </w:r>
      <w:r w:rsidRPr="00911DBA">
        <w:t xml:space="preserve">vanilla adversarial loss is also used in </w:t>
      </w:r>
      <w:r w:rsidR="0004322F" w:rsidRPr="00911DBA">
        <w:t>this thesis</w:t>
      </w:r>
      <w:r w:rsidRPr="00911DBA">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911DBA">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911DBA">
        <w:t xml:space="preserve"> </w:t>
      </w:r>
      <w:r w:rsidR="00BE127F" w:rsidRPr="00911DBA">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911DBA">
        <w:rPr>
          <w:rFonts w:eastAsiaTheme="minorEastAsia"/>
        </w:rPr>
        <w:t xml:space="preserve"> </w:t>
      </w:r>
      <w:r w:rsidR="00217B5D" w:rsidRPr="00911DBA">
        <w:t xml:space="preserve">in </w:t>
      </w:r>
      <w:r w:rsidR="00927604" w:rsidRPr="00911DBA">
        <w:t xml:space="preserve">Cycle-GAN </w:t>
      </w:r>
      <w:r w:rsidR="00217B5D" w:rsidRPr="00911DBA">
        <w:t xml:space="preserve">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00217B5D" w:rsidRPr="00911DBA">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911DBA">
        <w:rPr>
          <w:rFonts w:eastAsiaTheme="minorEastAsia"/>
        </w:rPr>
        <w:t xml:space="preserve"> </w:t>
      </w:r>
      <w:r w:rsidR="00217B5D" w:rsidRPr="00911DBA">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911DBA">
        <w:t xml:space="preserve"> in Recycle-GAN </w:t>
      </w:r>
      <w:r w:rsidR="00BE4A8D"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911DBA">
        <w:fldChar w:fldCharType="separate"/>
      </w:r>
      <w:r w:rsidR="00296724" w:rsidRPr="00911DBA">
        <w:rPr>
          <w:noProof/>
        </w:rPr>
        <w:t>[1]</w:t>
      </w:r>
      <w:r w:rsidR="00BE4A8D" w:rsidRPr="00911DBA">
        <w:fldChar w:fldCharType="end"/>
      </w:r>
      <w:r w:rsidR="00217B5D" w:rsidRPr="00911DBA">
        <w:t xml:space="preserve"> are also leveraged. Meanwhile, </w:t>
      </w:r>
      <w:r w:rsidR="001137DC" w:rsidRPr="00911DBA">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911DBA">
        <w:t xml:space="preserve"> </w:t>
      </w:r>
      <w:r w:rsidR="00217B5D" w:rsidRPr="00911DBA">
        <w:t>to impel the model and improve the whole translation</w:t>
      </w:r>
      <w:r w:rsidR="0004322F" w:rsidRPr="00911DBA">
        <w:t xml:space="preserve">. </w:t>
      </w:r>
      <w:r w:rsidR="005E1472" w:rsidRPr="00911DBA">
        <w:t>Furthermore,</w:t>
      </w:r>
      <w:r w:rsidR="0004322F" w:rsidRPr="00911DBA">
        <w:t xml:space="preserve"> the GAN loss changed</w:t>
      </w:r>
      <w:r w:rsidR="0004322F" w:rsidRPr="00911DBA">
        <w:rPr>
          <w:b/>
          <w:bCs/>
        </w:rPr>
        <w:t xml:space="preserve"> </w:t>
      </w:r>
      <w:r w:rsidR="005E1472" w:rsidRPr="00911DBA">
        <w:t>accordingly</w:t>
      </w:r>
      <w:r w:rsidR="0004322F" w:rsidRPr="00911DBA">
        <w:t xml:space="preserve"> to the</w:t>
      </w:r>
      <w:r w:rsidR="0004322F" w:rsidRPr="00911DBA">
        <w:rPr>
          <w:b/>
          <w:bCs/>
        </w:rPr>
        <w:t xml:space="preserve"> </w:t>
      </w:r>
      <w:r w:rsidR="0004322F" w:rsidRPr="00911DBA">
        <w:t xml:space="preserve">temporal </w:t>
      </w:r>
      <w:r w:rsidR="005E1472" w:rsidRPr="00911DBA">
        <w:t>discriminator</w:t>
      </w:r>
      <w:r w:rsidR="0004322F" w:rsidRPr="00911DBA">
        <w:rPr>
          <w:b/>
          <w:bCs/>
        </w:rPr>
        <w:t xml:space="preserve"> </w:t>
      </w:r>
      <w:r w:rsidR="0004322F" w:rsidRPr="00911DBA">
        <w:t xml:space="preserve">used. </w:t>
      </w:r>
      <w:r w:rsidR="00217B5D" w:rsidRPr="00911DBA">
        <w:t xml:space="preserve">The full loss function of </w:t>
      </w:r>
      <w:r w:rsidR="00BE745D" w:rsidRPr="00911DBA">
        <w:t>this</w:t>
      </w:r>
      <w:r w:rsidR="00217B5D" w:rsidRPr="00911DBA">
        <w:t xml:space="preserve"> </w:t>
      </w:r>
      <w:r w:rsidR="00575A8E" w:rsidRPr="00911DBA">
        <w:t>model</w:t>
      </w:r>
      <w:r w:rsidR="00217B5D" w:rsidRPr="00911DBA">
        <w:t xml:space="preserve"> is as follows:</w:t>
      </w:r>
    </w:p>
    <w:tbl>
      <w:tblPr>
        <w:tblStyle w:val="TableGrid"/>
        <w:tblW w:w="89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92"/>
      </w:tblGrid>
      <w:tr w:rsidR="00061A16" w14:paraId="370B1FC2" w14:textId="77777777" w:rsidTr="00663785">
        <w:trPr>
          <w:trHeight w:val="2218"/>
        </w:trPr>
        <w:tc>
          <w:tcPr>
            <w:tcW w:w="7938" w:type="dxa"/>
            <w:vAlign w:val="center"/>
          </w:tcPr>
          <w:p w14:paraId="17B623BB" w14:textId="0C905E86" w:rsidR="00061A16" w:rsidRPr="00061A16" w:rsidRDefault="00977D91" w:rsidP="00061A16">
            <w:pPr>
              <w:spacing w:before="0"/>
              <w:ind w:right="122"/>
              <w:jc w:val="left"/>
            </w:pPr>
            <m:oMathPara>
              <m:oMathParaPr>
                <m:jc m:val="left"/>
              </m:oMathParaPr>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c>
          <w:tcPr>
            <w:tcW w:w="992" w:type="dxa"/>
            <w:vAlign w:val="center"/>
          </w:tcPr>
          <w:p w14:paraId="41856F49" w14:textId="7201289E" w:rsidR="00061A16" w:rsidRPr="00061A16" w:rsidRDefault="00061A16" w:rsidP="00663785">
            <w:pPr>
              <w:pStyle w:val="Caption"/>
              <w:jc w:val="right"/>
              <w:rPr>
                <w:color w:val="auto"/>
                <w:sz w:val="24"/>
                <w:szCs w:val="24"/>
              </w:rPr>
            </w:pPr>
            <w:r w:rsidRPr="00061A16">
              <w:rPr>
                <w:color w:val="auto"/>
                <w:sz w:val="24"/>
                <w:szCs w:val="24"/>
              </w:rPr>
              <w:t>eq.(</w:t>
            </w:r>
            <w:r w:rsidRPr="00061A16">
              <w:rPr>
                <w:color w:val="auto"/>
                <w:sz w:val="24"/>
                <w:szCs w:val="24"/>
              </w:rPr>
              <w:fldChar w:fldCharType="begin"/>
            </w:r>
            <w:r w:rsidRPr="00061A16">
              <w:rPr>
                <w:color w:val="auto"/>
                <w:sz w:val="24"/>
                <w:szCs w:val="24"/>
              </w:rPr>
              <w:instrText xml:space="preserve"> STYLEREF 1 \s </w:instrText>
            </w:r>
            <w:r w:rsidRPr="00061A16">
              <w:rPr>
                <w:color w:val="auto"/>
                <w:sz w:val="24"/>
                <w:szCs w:val="24"/>
              </w:rPr>
              <w:fldChar w:fldCharType="separate"/>
            </w:r>
            <w:r w:rsidR="00E97BB6">
              <w:rPr>
                <w:noProof/>
                <w:color w:val="auto"/>
                <w:sz w:val="24"/>
                <w:szCs w:val="24"/>
              </w:rPr>
              <w:t>4</w:t>
            </w:r>
            <w:r w:rsidRPr="00061A16">
              <w:rPr>
                <w:color w:val="auto"/>
                <w:sz w:val="24"/>
                <w:szCs w:val="24"/>
              </w:rPr>
              <w:fldChar w:fldCharType="end"/>
            </w:r>
            <w:r w:rsidRPr="00061A16">
              <w:rPr>
                <w:color w:val="auto"/>
                <w:sz w:val="24"/>
                <w:szCs w:val="24"/>
              </w:rPr>
              <w:t>.</w:t>
            </w:r>
            <w:r w:rsidRPr="00061A16">
              <w:rPr>
                <w:color w:val="auto"/>
                <w:sz w:val="24"/>
                <w:szCs w:val="24"/>
              </w:rPr>
              <w:fldChar w:fldCharType="begin"/>
            </w:r>
            <w:r w:rsidRPr="00061A16">
              <w:rPr>
                <w:color w:val="auto"/>
                <w:sz w:val="24"/>
                <w:szCs w:val="24"/>
              </w:rPr>
              <w:instrText xml:space="preserve"> SEQ eq.( \* ARABIC \s 1 </w:instrText>
            </w:r>
            <w:r w:rsidRPr="00061A16">
              <w:rPr>
                <w:color w:val="auto"/>
                <w:sz w:val="24"/>
                <w:szCs w:val="24"/>
              </w:rPr>
              <w:fldChar w:fldCharType="separate"/>
            </w:r>
            <w:r w:rsidR="00E97BB6">
              <w:rPr>
                <w:noProof/>
                <w:color w:val="auto"/>
                <w:sz w:val="24"/>
                <w:szCs w:val="24"/>
              </w:rPr>
              <w:t>1</w:t>
            </w:r>
            <w:r w:rsidRPr="00061A16">
              <w:rPr>
                <w:color w:val="auto"/>
                <w:sz w:val="24"/>
                <w:szCs w:val="24"/>
              </w:rPr>
              <w:fldChar w:fldCharType="end"/>
            </w:r>
            <w:r w:rsidR="00DE76E0">
              <w:rPr>
                <w:color w:val="auto"/>
                <w:sz w:val="24"/>
                <w:szCs w:val="24"/>
              </w:rPr>
              <w:t>)</w:t>
            </w:r>
          </w:p>
        </w:tc>
      </w:tr>
    </w:tbl>
    <w:p w14:paraId="1A2DF32D" w14:textId="0BE5A48A" w:rsidR="00BE127F" w:rsidRPr="00911DBA" w:rsidRDefault="006752FC" w:rsidP="006D3405">
      <w:pPr>
        <w:jc w:val="center"/>
        <w:rPr>
          <w:rFonts w:eastAsiaTheme="minorEastAsia"/>
        </w:rPr>
      </w:pPr>
      <w:r w:rsidRPr="00911DBA">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911DBA">
        <w:rPr>
          <w:rFonts w:eastAsiaTheme="minorEastAsia"/>
        </w:rPr>
        <w:t xml:space="preserve"> </w:t>
      </w:r>
      <w:r w:rsidR="005E1472" w:rsidRPr="00911DBA">
        <w:rPr>
          <w:rFonts w:eastAsiaTheme="minorEastAsia"/>
        </w:rPr>
        <w:t>and</w:t>
      </w:r>
      <w:r w:rsidR="008F2D28" w:rsidRPr="00911DBA">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911DBA">
        <w:rPr>
          <w:rFonts w:eastAsiaTheme="minorEastAsia"/>
        </w:rPr>
        <w:t xml:space="preserve">are used </w:t>
      </w:r>
      <w:r w:rsidR="005E1472" w:rsidRPr="00911DBA">
        <w:rPr>
          <w:rFonts w:eastAsiaTheme="minorEastAsia"/>
        </w:rPr>
        <w:t>hyper</w:t>
      </w:r>
      <w:r w:rsidRPr="00911DBA">
        <w:rPr>
          <w:rFonts w:eastAsiaTheme="minorEastAsia"/>
        </w:rPr>
        <w:t>parameter of learning</w:t>
      </w:r>
      <w:r w:rsidR="00D0523C" w:rsidRPr="00911DBA">
        <w:rPr>
          <w:rFonts w:eastAsiaTheme="minorEastAsia"/>
        </w:rPr>
        <w:t>.</w:t>
      </w:r>
    </w:p>
    <w:p w14:paraId="7C6717B9" w14:textId="31AA5D82" w:rsidR="00592E67" w:rsidRPr="00911DBA" w:rsidRDefault="00F8514D" w:rsidP="00914BEC">
      <w:r w:rsidRPr="00911DBA">
        <w:t>Indeed,</w:t>
      </w:r>
      <w:r w:rsidR="000407CE" w:rsidRPr="00911DBA">
        <w:t xml:space="preserve"> the network needs more learning constraints, the aim of which is to demonstrate a significant consistency.</w:t>
      </w:r>
      <w:r w:rsidR="00687A23" w:rsidRPr="00911DBA">
        <w:t xml:space="preserve"> Let</w:t>
      </w:r>
      <w:r w:rsidR="00666694" w:rsidRPr="00911DBA">
        <w:t>'</w:t>
      </w:r>
      <w:r w:rsidR="00687A23" w:rsidRPr="00911DBA">
        <w:t xml:space="preserve">s look in detail at all loss </w:t>
      </w:r>
      <w:r w:rsidR="002D1ED1" w:rsidRPr="00911DBA">
        <w:t>constraints</w:t>
      </w:r>
      <w:r w:rsidR="00BE127F" w:rsidRPr="00911DBA">
        <w:t xml:space="preserve">. </w:t>
      </w:r>
      <w:r w:rsidR="00EF7026" w:rsidRPr="00911DBA">
        <w:t>Keeping in mind</w:t>
      </w:r>
      <w:r w:rsidR="00A85269" w:rsidRPr="00911DBA">
        <w:t xml:space="preserve"> that </w:t>
      </w:r>
      <w:r w:rsidR="00B03D60" w:rsidRPr="00911DBA">
        <w:t xml:space="preserve">the translated </w:t>
      </w:r>
      <w:r w:rsidR="00964E86" w:rsidRPr="00911DBA">
        <w:t>video</w:t>
      </w:r>
      <w:r w:rsidR="00B03D60" w:rsidRPr="00911DBA">
        <w:t xml:space="preserve"> should </w:t>
      </w:r>
      <w:r w:rsidR="00947AE1" w:rsidRPr="00911DBA">
        <w:t xml:space="preserve">preserve contain information but </w:t>
      </w:r>
      <w:r w:rsidR="00EB2F92" w:rsidRPr="00911DBA">
        <w:t xml:space="preserve">perhaps not the </w:t>
      </w:r>
      <w:r w:rsidR="00E000A1" w:rsidRPr="00911DBA">
        <w:t>style</w:t>
      </w:r>
      <w:r w:rsidR="00137B62" w:rsidRPr="00911DBA">
        <w:rPr>
          <w:b/>
          <w:bCs/>
        </w:rPr>
        <w:t xml:space="preserve">. </w:t>
      </w:r>
      <w:r w:rsidR="00137B62" w:rsidRPr="00911DBA">
        <w:t>I</w:t>
      </w:r>
      <w:r w:rsidR="0078469D" w:rsidRPr="00911DBA">
        <w:t>t</w:t>
      </w:r>
      <w:r w:rsidR="006155CF" w:rsidRPr="00911DBA">
        <w:t xml:space="preserve"> should be close to </w:t>
      </w:r>
      <w:r w:rsidR="006F7C7B" w:rsidRPr="00911DBA">
        <w:t xml:space="preserve">the </w:t>
      </w:r>
      <w:r w:rsidR="006155CF" w:rsidRPr="00911DBA">
        <w:t xml:space="preserve">real image in </w:t>
      </w:r>
      <w:r w:rsidR="00A85269" w:rsidRPr="00911DBA">
        <w:t xml:space="preserve">another </w:t>
      </w:r>
      <w:r w:rsidR="006155CF" w:rsidRPr="00911DBA">
        <w:t>domain</w:t>
      </w:r>
      <w:r w:rsidR="00642620" w:rsidRPr="00911DBA">
        <w:t xml:space="preserve">. The </w:t>
      </w:r>
      <w:r w:rsidR="00A15859" w:rsidRPr="00911DBA">
        <w:t>translator network should consider this constraint</w:t>
      </w:r>
      <w:r w:rsidR="00C63D91" w:rsidRPr="00911DBA">
        <w:t xml:space="preserve"> while learning in </w:t>
      </w:r>
      <w:r w:rsidR="0052047C" w:rsidRPr="00911DBA">
        <w:t xml:space="preserve">the </w:t>
      </w:r>
      <w:r w:rsidR="00666694" w:rsidRPr="00911DBA">
        <w:t>training process</w:t>
      </w:r>
      <w:r w:rsidR="00C63D91" w:rsidRPr="00911DBA">
        <w:t>.</w:t>
      </w:r>
      <w:r w:rsidR="00C1663F" w:rsidRPr="00911DBA">
        <w:t xml:space="preserve"> </w:t>
      </w:r>
    </w:p>
    <w:p w14:paraId="666B29A7" w14:textId="25E7603A" w:rsidR="003A5CB5" w:rsidRPr="00911DBA" w:rsidRDefault="002B25F8" w:rsidP="003A5CB5">
      <w:r w:rsidRPr="00911DBA">
        <w:rPr>
          <w:b/>
          <w:bCs/>
          <w:i/>
          <w:iCs/>
        </w:rPr>
        <w:lastRenderedPageBreak/>
        <w:t>Cycle Loss</w:t>
      </w:r>
      <w:r w:rsidR="00623FA3" w:rsidRPr="00911DBA">
        <w:rPr>
          <w:b/>
          <w:bCs/>
          <w:i/>
          <w:iCs/>
        </w:rPr>
        <w:t>:</w:t>
      </w:r>
      <w:r w:rsidR="00623FA3" w:rsidRPr="00911DBA">
        <w:t xml:space="preserve"> </w:t>
      </w:r>
      <w:r w:rsidR="00AB7C59" w:rsidRPr="00911DBA">
        <w:t xml:space="preserve">Only unpaired samples are used independently in the respective videos during learning, without the need for paired input results. To fix this, the </w:t>
      </w:r>
      <w:r w:rsidR="00F82675" w:rsidRPr="00911DBA">
        <w:t>consistency</w:t>
      </w:r>
      <w:r w:rsidR="00AB7C59" w:rsidRPr="00911DBA">
        <w:t xml:space="preserve"> of cycle continuity is necessary and leveraged by </w:t>
      </w:r>
      <w:r w:rsidR="009C561B" w:rsidRPr="00911DBA">
        <w:t xml:space="preserve">the </w:t>
      </w:r>
      <w:r w:rsidR="00AB7C59" w:rsidRPr="00911DBA">
        <w:t>process, which can be written as</w:t>
      </w:r>
      <w:r w:rsidR="0052047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rsidRPr="00911DBA">
        <w:fldChar w:fldCharType="separate"/>
      </w:r>
      <w:r w:rsidR="00C077EB" w:rsidRPr="00911DBA">
        <w:rPr>
          <w:noProof/>
        </w:rPr>
        <w:t>[2]</w:t>
      </w:r>
      <w:r w:rsidR="0052047C" w:rsidRPr="00911DBA">
        <w:fldChar w:fldCharType="end"/>
      </w:r>
      <w:r w:rsidR="00AB7C59" w:rsidRPr="00911DB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rsidRPr="00911DBA" w14:paraId="316DD674" w14:textId="2788BF5D" w:rsidTr="00807C9E">
        <w:trPr>
          <w:trHeight w:val="1142"/>
        </w:trPr>
        <w:tc>
          <w:tcPr>
            <w:tcW w:w="754" w:type="dxa"/>
          </w:tcPr>
          <w:p w14:paraId="5157D406" w14:textId="6555EE8D" w:rsidR="00B93360" w:rsidRPr="00911DBA" w:rsidRDefault="00B93360" w:rsidP="003A5CB5">
            <w:bookmarkStart w:id="269" w:name="_Hlk52564805"/>
          </w:p>
        </w:tc>
        <w:tc>
          <w:tcPr>
            <w:tcW w:w="6488" w:type="dxa"/>
          </w:tcPr>
          <w:p w14:paraId="63547CF8" w14:textId="6F68BD1D" w:rsidR="00B93360" w:rsidRPr="00911DBA" w:rsidRDefault="00977D91"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23" w:type="dxa"/>
            <w:vAlign w:val="center"/>
          </w:tcPr>
          <w:p w14:paraId="4422104D" w14:textId="609772DA" w:rsidR="00B93360" w:rsidRPr="00911DBA" w:rsidRDefault="00B93360" w:rsidP="00B93360">
            <w:pPr>
              <w:pStyle w:val="Caption"/>
              <w:jc w:val="right"/>
              <w:rPr>
                <w:color w:val="auto"/>
                <w:sz w:val="24"/>
                <w:szCs w:val="24"/>
              </w:rPr>
            </w:pPr>
            <w:bookmarkStart w:id="270" w:name="_Toc52011759"/>
            <w:bookmarkStart w:id="271" w:name="_Toc52013986"/>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E97BB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E97BB6">
              <w:rPr>
                <w:noProof/>
                <w:color w:val="auto"/>
                <w:sz w:val="24"/>
                <w:szCs w:val="24"/>
              </w:rPr>
              <w:t>2</w:t>
            </w:r>
            <w:r w:rsidR="00061A16">
              <w:rPr>
                <w:color w:val="auto"/>
                <w:sz w:val="24"/>
                <w:szCs w:val="24"/>
              </w:rPr>
              <w:fldChar w:fldCharType="end"/>
            </w:r>
            <w:r w:rsidRPr="00911DBA">
              <w:rPr>
                <w:color w:val="auto"/>
                <w:sz w:val="24"/>
                <w:szCs w:val="24"/>
              </w:rPr>
              <w:t>)</w:t>
            </w:r>
            <w:bookmarkEnd w:id="270"/>
            <w:bookmarkEnd w:id="271"/>
          </w:p>
        </w:tc>
      </w:tr>
    </w:tbl>
    <w:bookmarkEnd w:id="269"/>
    <w:p w14:paraId="381B03C3" w14:textId="7690BB60" w:rsidR="00807C9E" w:rsidRDefault="00807C9E" w:rsidP="00F171BD">
      <w:pPr>
        <w:jc w:val="center"/>
      </w:pPr>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583E506A" w14:textId="3570813E" w:rsidR="002B25F8" w:rsidRPr="00911DBA" w:rsidRDefault="002B25F8" w:rsidP="002B25F8">
      <w:r w:rsidRPr="00911DBA">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55193985" w:rsidR="003246CE" w:rsidRPr="00911DBA" w:rsidRDefault="002B25F8" w:rsidP="002B25F8">
      <w:r w:rsidRPr="00911DBA">
        <w:rPr>
          <w:b/>
          <w:bCs/>
          <w:i/>
          <w:iCs/>
        </w:rPr>
        <w:t>Identity Loss</w:t>
      </w:r>
      <w:r w:rsidR="00623FA3" w:rsidRPr="00911DBA">
        <w:rPr>
          <w:b/>
          <w:bCs/>
          <w:i/>
          <w:iCs/>
        </w:rPr>
        <w:t>:</w:t>
      </w:r>
      <w:r w:rsidR="00623FA3" w:rsidRPr="00911DBA">
        <w:rPr>
          <w:b/>
          <w:bCs/>
        </w:rPr>
        <w:t xml:space="preserve"> </w:t>
      </w:r>
      <w:r w:rsidR="0007754A" w:rsidRPr="00911DBA">
        <w:t xml:space="preserve">Perhaps the </w:t>
      </w:r>
      <w:r w:rsidR="00671116" w:rsidRPr="00911DBA">
        <w:t>most straightforward</w:t>
      </w:r>
      <w:r w:rsidR="0007754A" w:rsidRPr="00911DBA">
        <w:t xml:space="preserve"> loss, </w:t>
      </w:r>
      <w:r w:rsidR="00623FA3" w:rsidRPr="00911DBA">
        <w:t>i</w:t>
      </w:r>
      <w:r w:rsidR="0007754A" w:rsidRPr="00911DBA">
        <w:t xml:space="preserve">dentity loss ensures that the network retains the overall color structure of the image. </w:t>
      </w:r>
      <w:r w:rsidR="001B384C" w:rsidRPr="00911DBA">
        <w:t>So,</w:t>
      </w:r>
      <w:r w:rsidR="0007754A" w:rsidRPr="00911DBA">
        <w:t xml:space="preserve"> adding a </w:t>
      </w:r>
      <w:r w:rsidR="00CC5F8B" w:rsidRPr="00911DBA">
        <w:t>regularization concep</w:t>
      </w:r>
      <w:r w:rsidR="0007754A" w:rsidRPr="00911DBA">
        <w:t xml:space="preserve">t lets us keep the tint of the photo in line with the original shot. Imagine that as a way to guarantee that </w:t>
      </w:r>
      <w:r w:rsidR="00671116" w:rsidRPr="00911DBA">
        <w:t xml:space="preserve">the network </w:t>
      </w:r>
      <w:r w:rsidR="0007754A" w:rsidRPr="00911DBA">
        <w:t>can still recreate the original image even after adding several filters</w:t>
      </w:r>
      <w:r w:rsidR="00D02F55">
        <w:t xml:space="preserve"> </w:t>
      </w:r>
      <w:r w:rsidR="0052047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rsidRPr="00911DBA">
        <w:fldChar w:fldCharType="separate"/>
      </w:r>
      <w:r w:rsidR="00C077EB" w:rsidRPr="00911DBA">
        <w:rPr>
          <w:noProof/>
        </w:rPr>
        <w:t>[2]</w:t>
      </w:r>
      <w:r w:rsidR="0052047C" w:rsidRPr="00911DBA">
        <w:fldChar w:fldCharType="end"/>
      </w:r>
      <w:r w:rsidR="0007754A" w:rsidRPr="00911DBA">
        <w:t>.</w:t>
      </w:r>
    </w:p>
    <w:p w14:paraId="6791CB01" w14:textId="2679FDDF" w:rsidR="002B25F8" w:rsidRPr="00911DBA" w:rsidRDefault="002B25F8" w:rsidP="002B25F8">
      <w:r w:rsidRPr="00911DBA">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911DBA">
        <w:t xml:space="preserve">, because the </w:t>
      </w:r>
      <w:r w:rsidR="00927604" w:rsidRPr="00911DBA">
        <w:t xml:space="preserve">Cycle-GAN </w:t>
      </w:r>
      <w:r w:rsidRPr="00911DBA">
        <w:t>should understand that they are already in the correct domain</w:t>
      </w:r>
      <w:r w:rsidR="006213FE" w:rsidRPr="00911DBA">
        <w:t xml:space="preserve">. Meaning </w:t>
      </w:r>
      <w:r w:rsidRPr="00911DBA">
        <w:t>translating Amharic text to Amharic using English to Amharic translator</w:t>
      </w:r>
      <w:r w:rsidR="00CC5F8B" w:rsidRPr="00911DBA">
        <w:t>;</w:t>
      </w:r>
      <w:r w:rsidRPr="00911DBA">
        <w:t xml:space="preserve"> since the input is Amharic</w:t>
      </w:r>
      <w:r w:rsidR="00CC5F8B" w:rsidRPr="00911DBA">
        <w:t>,</w:t>
      </w:r>
      <w:r w:rsidRPr="00911DBA">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rsidRPr="00911DBA" w14:paraId="015A4BFD" w14:textId="77777777" w:rsidTr="00807C9E">
        <w:trPr>
          <w:trHeight w:val="559"/>
        </w:trPr>
        <w:tc>
          <w:tcPr>
            <w:tcW w:w="7110" w:type="dxa"/>
          </w:tcPr>
          <w:p w14:paraId="3D48B0B1" w14:textId="202311B9" w:rsidR="00813225" w:rsidRPr="00911DBA" w:rsidRDefault="00977D91"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vAlign w:val="center"/>
          </w:tcPr>
          <w:p w14:paraId="68578A1C" w14:textId="35A8BE76" w:rsidR="00813225" w:rsidRPr="00911DBA" w:rsidRDefault="00813225" w:rsidP="00807C9E">
            <w:pPr>
              <w:pStyle w:val="Caption"/>
              <w:spacing w:before="0" w:after="0"/>
              <w:jc w:val="right"/>
              <w:rPr>
                <w:color w:val="auto"/>
                <w:sz w:val="24"/>
                <w:szCs w:val="24"/>
              </w:rPr>
            </w:pPr>
            <w:bookmarkStart w:id="272" w:name="_Toc52011760"/>
            <w:bookmarkStart w:id="273" w:name="_Toc52013987"/>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E97BB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E97BB6">
              <w:rPr>
                <w:noProof/>
                <w:color w:val="auto"/>
                <w:sz w:val="24"/>
                <w:szCs w:val="24"/>
              </w:rPr>
              <w:t>3</w:t>
            </w:r>
            <w:r w:rsidR="00061A16">
              <w:rPr>
                <w:color w:val="auto"/>
                <w:sz w:val="24"/>
                <w:szCs w:val="24"/>
              </w:rPr>
              <w:fldChar w:fldCharType="end"/>
            </w:r>
            <w:r w:rsidRPr="00911DBA">
              <w:rPr>
                <w:color w:val="auto"/>
                <w:sz w:val="24"/>
                <w:szCs w:val="24"/>
              </w:rPr>
              <w:t>)</w:t>
            </w:r>
            <w:bookmarkEnd w:id="272"/>
            <w:bookmarkEnd w:id="273"/>
          </w:p>
        </w:tc>
      </w:tr>
    </w:tbl>
    <w:p w14:paraId="66E345E9" w14:textId="37FDD9FB" w:rsidR="00F171BD" w:rsidRDefault="00F171BD" w:rsidP="00CC024F">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380266D8" w14:textId="20A03FF6" w:rsidR="00CC024F" w:rsidRPr="00911DBA" w:rsidRDefault="005876B2" w:rsidP="00CC024F">
      <w:pPr>
        <w:rPr>
          <w:rFonts w:eastAsiaTheme="minorEastAsia"/>
        </w:rPr>
      </w:pPr>
      <w:r w:rsidRPr="00911DBA">
        <w:t>So,</w:t>
      </w:r>
      <w:r w:rsidR="00CC024F" w:rsidRPr="00911DBA">
        <w:t xml:space="preserve"> the </w:t>
      </w:r>
      <w:r w:rsidR="00EC7BAA" w:rsidRPr="00911DBA">
        <w:t>full</w:t>
      </w:r>
      <w:r w:rsidR="00CC024F" w:rsidRPr="00911DBA">
        <w:t xml:space="preserve"> loss would be</w:t>
      </w:r>
      <w:r w:rsidR="000D5F3E" w:rsidRPr="00911DBA">
        <w:t xml:space="preserve"> </w:t>
      </w:r>
      <m:oMath>
        <m:r>
          <m:rPr>
            <m:sty m:val="p"/>
          </m:rPr>
          <w:rPr>
            <w:rFonts w:ascii="Cambria Math" w:hAnsi="Cambria Math"/>
          </w:rPr>
          <m:t>CycleGAN =</m:t>
        </m:r>
        <m:r>
          <w:rPr>
            <w:rFonts w:ascii="Cambria Math" w:hAnsi="Cambria Math"/>
          </w:rPr>
          <m:t>GAN loss +cycle  loss+Identity Loss</m:t>
        </m:r>
      </m:oMath>
    </w:p>
    <w:p w14:paraId="4271CC7F" w14:textId="77777777" w:rsidR="008E753B" w:rsidRPr="00911DBA"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Pr="00911DBA"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911DBA" w:rsidRDefault="00CC024F" w:rsidP="005C1478">
      <w:pPr>
        <w:jc w:val="center"/>
        <w:rPr>
          <w:rFonts w:eastAsiaTheme="minorEastAsia"/>
        </w:rPr>
      </w:pPr>
      <w:r w:rsidRPr="00911DBA">
        <w:lastRenderedPageBreak/>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911DBA">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911DBA">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911DBA">
        <w:rPr>
          <w:rFonts w:eastAsiaTheme="minorEastAsia"/>
        </w:rPr>
        <w:t>are discriminators</w:t>
      </w:r>
      <w:r w:rsidR="00DA1785" w:rsidRPr="00911DBA">
        <w:rPr>
          <w:rFonts w:eastAsiaTheme="minorEastAsia"/>
        </w:rPr>
        <w:t>,</w:t>
      </w:r>
      <w:r w:rsidR="005C1478" w:rsidRPr="00911DBA">
        <w:rPr>
          <w:rFonts w:eastAsiaTheme="minorEastAsia"/>
        </w:rPr>
        <w:t xml:space="preserve"> </w:t>
      </w:r>
      <w:r w:rsidR="00284146" w:rsidRPr="00911DBA">
        <w:rPr>
          <w:rFonts w:eastAsiaTheme="minorEastAsia"/>
        </w:rPr>
        <w:t>respectively both</w:t>
      </w:r>
      <w:r w:rsidR="005C1478" w:rsidRPr="00911DBA">
        <w:rPr>
          <w:rFonts w:eastAsiaTheme="minorEastAsia"/>
        </w:rPr>
        <w:t xml:space="preserve"> domain</w:t>
      </w:r>
      <w:r w:rsidR="00284146" w:rsidRPr="00911DBA">
        <w:rPr>
          <w:rFonts w:eastAsiaTheme="minorEastAsia"/>
        </w:rPr>
        <w:t xml:space="preserve"> </w:t>
      </w:r>
      <m:oMath>
        <m:r>
          <w:rPr>
            <w:rFonts w:ascii="Cambria Math" w:hAnsi="Cambria Math"/>
          </w:rPr>
          <m:t>X</m:t>
        </m:r>
      </m:oMath>
      <w:r w:rsidR="00284146" w:rsidRPr="00911DBA">
        <w:rPr>
          <w:rFonts w:eastAsiaTheme="minorEastAsia"/>
        </w:rPr>
        <w:t xml:space="preserve"> and </w:t>
      </w:r>
      <m:oMath>
        <m:r>
          <w:rPr>
            <w:rFonts w:ascii="Cambria Math" w:eastAsiaTheme="minorEastAsia" w:hAnsi="Cambria Math"/>
          </w:rPr>
          <m:t>Y</m:t>
        </m:r>
      </m:oMath>
      <w:r w:rsidR="00284146" w:rsidRPr="00911DBA">
        <w:rPr>
          <w:rFonts w:eastAsiaTheme="minorEastAsia"/>
        </w:rPr>
        <w:t xml:space="preserve"> are samples from both domain dataset</w:t>
      </w:r>
      <w:r w:rsidR="00812655" w:rsidRPr="00911DBA">
        <w:rPr>
          <w:rFonts w:eastAsiaTheme="minorEastAsia"/>
        </w:rPr>
        <w:t>s</w:t>
      </w:r>
      <w:r w:rsidR="00284146" w:rsidRPr="00911DBA">
        <w:rPr>
          <w:rFonts w:eastAsiaTheme="minorEastAsia"/>
        </w:rPr>
        <w:t>.</w:t>
      </w:r>
    </w:p>
    <w:p w14:paraId="548F75DC" w14:textId="57964F95" w:rsidR="00286336" w:rsidRPr="00911DBA" w:rsidRDefault="00286336" w:rsidP="00286336">
      <w:r w:rsidRPr="00911DBA">
        <w:t>The cycle-loss and identity-loss were extended to various temporal domains. However, these works consider only the spatial information in 2D images and completely disregard the temporal information for modeling</w:t>
      </w:r>
      <w:r w:rsidR="00F8066E" w:rsidRPr="00911DBA">
        <w:t>,</w:t>
      </w:r>
      <w:r w:rsidRPr="00911DBA">
        <w:t xml:space="preserve"> which </w:t>
      </w:r>
      <w:r w:rsidR="00CC5F8B" w:rsidRPr="00911DBA">
        <w:t>is also extended by</w:t>
      </w:r>
      <w:r w:rsidRPr="00911DBA">
        <w:t xml:space="preserve"> video translation.</w:t>
      </w:r>
    </w:p>
    <w:p w14:paraId="0E935C5B" w14:textId="639205B0" w:rsidR="000872E6" w:rsidRPr="00911DBA" w:rsidRDefault="002B25F8" w:rsidP="000872E6">
      <w:r w:rsidRPr="00911DBA">
        <w:rPr>
          <w:b/>
          <w:bCs/>
          <w:i/>
          <w:iCs/>
        </w:rPr>
        <w:t xml:space="preserve">Feature </w:t>
      </w:r>
      <w:r w:rsidR="00E50FF8" w:rsidRPr="00911DBA">
        <w:rPr>
          <w:b/>
          <w:bCs/>
          <w:i/>
          <w:iCs/>
        </w:rPr>
        <w:t>Preserving Loss</w:t>
      </w:r>
      <w:r w:rsidR="00623FA3" w:rsidRPr="00911DBA">
        <w:rPr>
          <w:b/>
          <w:bCs/>
          <w:i/>
          <w:iCs/>
        </w:rPr>
        <w:t>:</w:t>
      </w:r>
      <w:r w:rsidR="00623FA3" w:rsidRPr="00911DBA">
        <w:rPr>
          <w:b/>
          <w:bCs/>
        </w:rPr>
        <w:t xml:space="preserve"> </w:t>
      </w:r>
      <w:r w:rsidRPr="00911DBA">
        <w:t xml:space="preserve">Indeed, </w:t>
      </w:r>
      <w:r w:rsidR="009645BB" w:rsidRPr="00911DBA">
        <w:t>classic</w:t>
      </w:r>
      <w:r w:rsidRPr="00911DBA">
        <w:t xml:space="preserve"> cycle-consistency does not </w:t>
      </w:r>
      <w:r w:rsidR="009645BB" w:rsidRPr="00911DBA">
        <w:t>essentially</w:t>
      </w:r>
      <w:r w:rsidRPr="00911DBA">
        <w:t xml:space="preserve"> </w:t>
      </w:r>
      <w:r w:rsidR="009645BB" w:rsidRPr="00911DBA">
        <w:t>assurance</w:t>
      </w:r>
      <w:r w:rsidRPr="00911DBA">
        <w:t xml:space="preserve"> the </w:t>
      </w:r>
      <w:r w:rsidR="009645BB" w:rsidRPr="00911DBA">
        <w:t>transformation</w:t>
      </w:r>
      <w:r w:rsidRPr="00911DBA">
        <w:t xml:space="preserve"> to be semantically consistent. This is</w:t>
      </w:r>
      <w:r w:rsidR="006F7C7B" w:rsidRPr="00911DBA">
        <w:t>,</w:t>
      </w:r>
      <w:r w:rsidRPr="00911DBA">
        <w:t xml:space="preserve"> </w:t>
      </w:r>
      <w:r w:rsidR="00481BB7" w:rsidRPr="00911DBA">
        <w:t>a</w:t>
      </w:r>
      <w:r w:rsidR="00F406E8" w:rsidRPr="00911DBA">
        <w:t>s</w:t>
      </w:r>
      <w:r w:rsidR="00481BB7" w:rsidRPr="00911DBA">
        <w:t xml:space="preserve"> </w:t>
      </w:r>
      <w:r w:rsidR="00F406E8" w:rsidRPr="00911DBA">
        <w:t xml:space="preserve">a </w:t>
      </w:r>
      <w:r w:rsidR="00481BB7" w:rsidRPr="00911DBA">
        <w:t>result</w:t>
      </w:r>
      <w:r w:rsidR="007E5823" w:rsidRPr="00911DBA">
        <w:t>,</w:t>
      </w:r>
      <w:r w:rsidRPr="00911DBA">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911DBA">
        <w:t>= 0) only if the inverse mapping recovers the original contents, regardless of how incorrect the forward mapping was.</w:t>
      </w:r>
      <w:r w:rsidR="000872E6" w:rsidRPr="00911DBA">
        <w:t xml:space="preserve"> </w:t>
      </w:r>
      <w:r w:rsidR="0052047C" w:rsidRPr="00911DBA">
        <w:t xml:space="preserve">This assumption </w:t>
      </w:r>
      <w:r w:rsidR="005515C1" w:rsidRPr="00911DBA">
        <w:t>cause</w:t>
      </w:r>
      <w:r w:rsidR="0011717D" w:rsidRPr="00911DBA">
        <w:t>s</w:t>
      </w:r>
      <w:r w:rsidR="005515C1" w:rsidRPr="00911DBA">
        <w:t xml:space="preserve"> </w:t>
      </w:r>
      <w:r w:rsidR="0052047C" w:rsidRPr="00911DBA">
        <w:t>object disappearance problem hence</w:t>
      </w:r>
      <w:r w:rsidR="00F229D3" w:rsidRPr="00911DBA">
        <w:t>,</w:t>
      </w:r>
      <w:r w:rsidR="0052047C" w:rsidRPr="00911DBA">
        <w:t xml:space="preserve"> </w:t>
      </w:r>
      <w:r w:rsidR="005515C1" w:rsidRPr="00911DBA">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rsidRPr="00911DBA" w14:paraId="45DFBD95" w14:textId="77777777" w:rsidTr="00444930">
        <w:trPr>
          <w:trHeight w:val="1842"/>
        </w:trPr>
        <w:tc>
          <w:tcPr>
            <w:tcW w:w="7514" w:type="dxa"/>
          </w:tcPr>
          <w:bookmarkStart w:id="274" w:name="_Toc22216484"/>
          <w:p w14:paraId="6EFF924A" w14:textId="10E62DAB" w:rsidR="00FC7A4B" w:rsidRPr="00911DBA" w:rsidRDefault="00977D91"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51" w:type="dxa"/>
            <w:vAlign w:val="center"/>
          </w:tcPr>
          <w:p w14:paraId="5D9C07AF" w14:textId="4B1BCFBD" w:rsidR="00FC7A4B" w:rsidRPr="00911DBA" w:rsidRDefault="00FC7A4B" w:rsidP="002503D2">
            <w:pPr>
              <w:pStyle w:val="Caption"/>
              <w:jc w:val="right"/>
              <w:rPr>
                <w:sz w:val="24"/>
                <w:szCs w:val="24"/>
              </w:rPr>
            </w:pPr>
            <w:bookmarkStart w:id="275" w:name="_Toc52011761"/>
            <w:bookmarkStart w:id="276" w:name="_Toc52013988"/>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E97BB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E97BB6">
              <w:rPr>
                <w:noProof/>
                <w:color w:val="auto"/>
                <w:sz w:val="24"/>
                <w:szCs w:val="24"/>
              </w:rPr>
              <w:t>4</w:t>
            </w:r>
            <w:r w:rsidR="00061A16">
              <w:rPr>
                <w:color w:val="auto"/>
                <w:sz w:val="24"/>
                <w:szCs w:val="24"/>
              </w:rPr>
              <w:fldChar w:fldCharType="end"/>
            </w:r>
            <w:r w:rsidRPr="00911DBA">
              <w:rPr>
                <w:color w:val="auto"/>
                <w:sz w:val="24"/>
                <w:szCs w:val="24"/>
              </w:rPr>
              <w:t>)</w:t>
            </w:r>
            <w:bookmarkEnd w:id="275"/>
            <w:bookmarkEnd w:id="276"/>
          </w:p>
        </w:tc>
      </w:tr>
    </w:tbl>
    <w:p w14:paraId="251AB7C5" w14:textId="4B5C280C" w:rsidR="004B5446" w:rsidRPr="00911DBA" w:rsidRDefault="00444930" w:rsidP="00935AE1">
      <w:pPr>
        <w:jc w:val="center"/>
      </w:pPr>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r w:rsidRPr="00911DBA">
        <w:rPr>
          <w:i/>
          <w:iCs/>
        </w:rPr>
        <w:t xml:space="preserve"> </w:t>
      </w:r>
      <w:r w:rsidR="004B5446" w:rsidRPr="00911DBA">
        <w:rPr>
          <w:i/>
          <w:iCs/>
        </w:rPr>
        <w:t>mNET</w:t>
      </w:r>
      <w:r w:rsidR="004B5446" w:rsidRPr="00911DBA">
        <w:t xml:space="preserve"> stand</w:t>
      </w:r>
      <w:r w:rsidR="007629EC" w:rsidRPr="00911DBA">
        <w:t>s</w:t>
      </w:r>
      <w:r w:rsidR="004B5446" w:rsidRPr="00911DBA">
        <w:t xml:space="preserve"> for </w:t>
      </w:r>
      <w:r w:rsidR="007629EC" w:rsidRPr="00911DBA">
        <w:t xml:space="preserve">a </w:t>
      </w:r>
      <w:r w:rsidR="004B5446" w:rsidRPr="00911DBA">
        <w:t>pre-trained EfficientNet-B7</w:t>
      </w:r>
      <w:r w:rsidR="00935AE1" w:rsidRPr="00911DBA">
        <w:t xml:space="preserve"> feature extractor.</w:t>
      </w:r>
    </w:p>
    <w:p w14:paraId="7D293E22" w14:textId="382898A3" w:rsidR="00BA35F4" w:rsidRPr="00911DBA" w:rsidRDefault="000872E6" w:rsidP="00BA35F4">
      <w:r w:rsidRPr="00911DBA">
        <w:t xml:space="preserve">By adding the above loss, </w:t>
      </w:r>
      <w:r w:rsidR="00280EC3" w:rsidRPr="00911DBA">
        <w:t xml:space="preserve">the network is </w:t>
      </w:r>
      <w:r w:rsidRPr="00911DBA">
        <w:t>inspire</w:t>
      </w:r>
      <w:r w:rsidR="003A5F82" w:rsidRPr="00911DBA">
        <w:t>d</w:t>
      </w:r>
      <w:r w:rsidRPr="00911DBA">
        <w:t xml:space="preserve"> </w:t>
      </w:r>
      <w:r w:rsidR="006F7C7B" w:rsidRPr="00911DBA">
        <w:t xml:space="preserve">to </w:t>
      </w:r>
      <w:r w:rsidR="00B42724" w:rsidRPr="00911DBA">
        <w:t xml:space="preserve">minimize </w:t>
      </w:r>
      <w:r w:rsidR="006F7C7B" w:rsidRPr="00911DBA">
        <w:t xml:space="preserve">the </w:t>
      </w:r>
      <w:r w:rsidR="00360804" w:rsidRPr="00911DBA">
        <w:t xml:space="preserve">Object Disappearance </w:t>
      </w:r>
      <w:r w:rsidR="00B42724" w:rsidRPr="00911DBA">
        <w:t xml:space="preserve">problem list </w:t>
      </w:r>
      <w:r w:rsidR="006F7C7B" w:rsidRPr="00911DBA">
        <w:t>i</w:t>
      </w:r>
      <w:r w:rsidR="00B42724" w:rsidRPr="00911DBA">
        <w:t xml:space="preserve">n </w:t>
      </w:r>
      <w:hyperlink w:anchor="_Problems_in_Translation" w:history="1">
        <w:r w:rsidR="00360804" w:rsidRPr="00911DBA">
          <w:rPr>
            <w:rStyle w:val="Hyperlink"/>
          </w:rPr>
          <w:t>section 2.5</w:t>
        </w:r>
      </w:hyperlink>
      <w:r w:rsidR="00360804" w:rsidRPr="00911DBA">
        <w:t xml:space="preserve"> </w:t>
      </w:r>
      <w:r w:rsidRPr="00911DBA">
        <w:t xml:space="preserve">to have </w:t>
      </w:r>
      <w:r w:rsidR="00F92B29" w:rsidRPr="00911DBA">
        <w:t>consistent</w:t>
      </w:r>
      <w:r w:rsidRPr="00911DBA">
        <w:t xml:space="preserve"> semantics </w:t>
      </w:r>
      <w:r w:rsidR="00242A51" w:rsidRPr="00911DBA">
        <w:t>earlier</w:t>
      </w:r>
      <w:r w:rsidRPr="00911DBA">
        <w:t xml:space="preserve"> and </w:t>
      </w:r>
      <w:r w:rsidR="00427313" w:rsidRPr="00911DBA">
        <w:t>afterward</w:t>
      </w:r>
      <w:r w:rsidRPr="00911DBA">
        <w:t xml:space="preserve"> the translation.</w:t>
      </w:r>
      <w:r w:rsidR="00F90B1D" w:rsidRPr="00911DBA">
        <w:t xml:space="preserve"> </w:t>
      </w:r>
      <w:r w:rsidR="00181A9E" w:rsidRPr="00911DBA">
        <w:t>T</w:t>
      </w:r>
      <w:r w:rsidR="00F90B1D" w:rsidRPr="00911DBA">
        <w:t xml:space="preserve">his </w:t>
      </w:r>
      <w:r w:rsidR="00181A9E" w:rsidRPr="00911DBA">
        <w:t xml:space="preserve">thesis </w:t>
      </w:r>
      <w:r w:rsidR="00F90B1D" w:rsidRPr="00911DBA">
        <w:t>work use</w:t>
      </w:r>
      <w:r w:rsidR="003C2541" w:rsidRPr="00911DBA">
        <w:t>s</w:t>
      </w:r>
      <w:r w:rsidR="00F90B1D" w:rsidRPr="00911DBA">
        <w:t xml:space="preserve"> </w:t>
      </w:r>
      <w:bookmarkStart w:id="277" w:name="_Hlk47213874"/>
      <w:r w:rsidR="00F82675" w:rsidRPr="00911DBA">
        <w:t>EfficientNet-B7</w:t>
      </w:r>
      <w:r w:rsidR="00190BED" w:rsidRPr="00911DBA">
        <w:t xml:space="preserve"> </w:t>
      </w:r>
      <w:r w:rsidR="003029B7" w:rsidRPr="00911DBA">
        <w:fldChar w:fldCharType="begin" w:fldLock="1"/>
      </w:r>
      <w:r w:rsidR="009F06B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3]"},"properties":{"noteIndex":0},"schema":"https://github.com/citation-style-language/schema/raw/master/csl-citation.json"}</w:instrText>
      </w:r>
      <w:r w:rsidR="003029B7" w:rsidRPr="00911DBA">
        <w:fldChar w:fldCharType="separate"/>
      </w:r>
      <w:r w:rsidR="00B56E1E" w:rsidRPr="00B56E1E">
        <w:rPr>
          <w:noProof/>
        </w:rPr>
        <w:t>[53]</w:t>
      </w:r>
      <w:r w:rsidR="003029B7" w:rsidRPr="00911DBA">
        <w:fldChar w:fldCharType="end"/>
      </w:r>
      <w:r w:rsidR="00181A9E" w:rsidRPr="00911DBA">
        <w:t xml:space="preserve"> </w:t>
      </w:r>
      <w:bookmarkEnd w:id="277"/>
      <w:r w:rsidR="00181A9E" w:rsidRPr="00911DBA">
        <w:t xml:space="preserve">as </w:t>
      </w:r>
      <w:r w:rsidR="003C2541" w:rsidRPr="00911DBA">
        <w:t xml:space="preserve">a </w:t>
      </w:r>
      <w:r w:rsidR="00181A9E" w:rsidRPr="00911DBA">
        <w:t>feature extractor</w:t>
      </w:r>
      <w:r w:rsidR="00875611" w:rsidRPr="00911DBA">
        <w:t xml:space="preserve"> </w:t>
      </w:r>
      <w:r w:rsidR="006F7C7B" w:rsidRPr="00911DBA">
        <w:t>that</w:t>
      </w:r>
      <w:r w:rsidR="00875611" w:rsidRPr="00911DBA">
        <w:t xml:space="preserve"> </w:t>
      </w:r>
      <w:r w:rsidR="00017A0A" w:rsidRPr="00911DBA">
        <w:t>enforce</w:t>
      </w:r>
      <w:r w:rsidR="003C2541" w:rsidRPr="00911DBA">
        <w:t>s</w:t>
      </w:r>
      <w:r w:rsidR="00875611" w:rsidRPr="00911DBA">
        <w:t xml:space="preserve"> the </w:t>
      </w:r>
      <w:r w:rsidR="000446B2" w:rsidRPr="00911DBA">
        <w:t>content information</w:t>
      </w:r>
      <w:r w:rsidR="00875611" w:rsidRPr="00911DBA">
        <w:t xml:space="preserve"> </w:t>
      </w:r>
      <w:r w:rsidR="006F7C7B" w:rsidRPr="00911DBA">
        <w:t xml:space="preserve">that </w:t>
      </w:r>
      <w:r w:rsidR="00875611" w:rsidRPr="00911DBA">
        <w:t xml:space="preserve">appears in </w:t>
      </w:r>
      <w:r w:rsidR="006F7C7B" w:rsidRPr="00911DBA">
        <w:t xml:space="preserve">the </w:t>
      </w:r>
      <w:r w:rsidR="00875611" w:rsidRPr="00911DBA">
        <w:t xml:space="preserve">original image </w:t>
      </w:r>
      <w:r w:rsidR="00882C86" w:rsidRPr="00911DBA">
        <w:t xml:space="preserve">also </w:t>
      </w:r>
      <w:r w:rsidR="00875611" w:rsidRPr="00911DBA">
        <w:t xml:space="preserve">should </w:t>
      </w:r>
      <w:r w:rsidR="00FB4D9F" w:rsidRPr="00911DBA">
        <w:t>appear</w:t>
      </w:r>
      <w:r w:rsidR="00875611" w:rsidRPr="00911DBA">
        <w:t xml:space="preserve"> on translate</w:t>
      </w:r>
      <w:r w:rsidR="001A63A1" w:rsidRPr="00911DBA">
        <w:t>.</w:t>
      </w:r>
      <w:r w:rsidR="00875611" w:rsidRPr="00911DBA">
        <w:t xml:space="preserve"> </w:t>
      </w:r>
      <w:r w:rsidR="00CC5F8B" w:rsidRPr="00911DBA">
        <w:t>For</w:t>
      </w:r>
      <w:r w:rsidR="00875611" w:rsidRPr="00911DBA">
        <w:t xml:space="preserve"> </w:t>
      </w:r>
      <w:r w:rsidR="001A63A1" w:rsidRPr="00911DBA">
        <w:t>example,</w:t>
      </w:r>
      <w:r w:rsidR="00875611" w:rsidRPr="00911DBA">
        <w:t xml:space="preserve"> if a person and a dog appear in image A so </w:t>
      </w:r>
      <w:r w:rsidR="00FB4D9F" w:rsidRPr="00911DBA">
        <w:t>does in</w:t>
      </w:r>
      <w:r w:rsidR="00875611" w:rsidRPr="00911DBA">
        <w:t xml:space="preserve"> translated image A2B</w:t>
      </w:r>
      <w:r w:rsidR="00F8066E" w:rsidRPr="00911DBA">
        <w:t>,</w:t>
      </w:r>
      <w:r w:rsidR="00FB4D9F" w:rsidRPr="00911DBA">
        <w:t xml:space="preserve"> </w:t>
      </w:r>
      <w:r w:rsidR="00A33F39" w:rsidRPr="00911DBA">
        <w:t>albeit</w:t>
      </w:r>
      <w:r w:rsidR="00875611" w:rsidRPr="00911DBA">
        <w:t xml:space="preserve"> the style </w:t>
      </w:r>
      <w:r w:rsidR="00017A0A" w:rsidRPr="00911DBA">
        <w:t>modifi</w:t>
      </w:r>
      <w:r w:rsidR="00CD790D">
        <w:t>cation</w:t>
      </w:r>
      <w:r w:rsidR="00875611" w:rsidRPr="00911DBA">
        <w:t>.</w:t>
      </w:r>
      <w:r w:rsidR="00DE13DD" w:rsidRPr="00911DBA">
        <w:t xml:space="preserve"> (i.e</w:t>
      </w:r>
      <w:r w:rsidR="00F8066E" w:rsidRPr="00911DBA">
        <w:t>.</w:t>
      </w:r>
      <w:r w:rsidR="00DE13DD" w:rsidRPr="00911DBA">
        <w:t xml:space="preserve"> EfficientNet-B7 current state of </w:t>
      </w:r>
      <w:r w:rsidR="004252D9" w:rsidRPr="00911DBA">
        <w:t>classification algorithm tested on Image-net</w:t>
      </w:r>
      <w:r w:rsidR="002D5594" w:rsidRPr="00911DBA">
        <w:t xml:space="preserve"> Dataset</w:t>
      </w:r>
      <w:r w:rsidR="00DE13DD" w:rsidRPr="00911DBA">
        <w:t>)</w:t>
      </w:r>
    </w:p>
    <w:p w14:paraId="68202F5F" w14:textId="33E372AB" w:rsidR="00F34D98" w:rsidRPr="00911DBA" w:rsidRDefault="00F969F2" w:rsidP="00623FA3">
      <w:r w:rsidRPr="00911DBA">
        <w:rPr>
          <w:b/>
          <w:bCs/>
          <w:i/>
          <w:iCs/>
        </w:rPr>
        <w:t xml:space="preserve">Recurrent </w:t>
      </w:r>
      <w:r w:rsidR="00E50FF8" w:rsidRPr="00911DBA">
        <w:rPr>
          <w:b/>
          <w:bCs/>
          <w:i/>
          <w:iCs/>
        </w:rPr>
        <w:t>Loss</w:t>
      </w:r>
      <w:bookmarkStart w:id="278" w:name="_Hlk51927717"/>
      <w:r w:rsidR="00623FA3" w:rsidRPr="00911DBA">
        <w:rPr>
          <w:b/>
          <w:bCs/>
          <w:i/>
          <w:iCs/>
        </w:rPr>
        <w:t>:</w:t>
      </w:r>
      <w:r w:rsidR="00623FA3" w:rsidRPr="00911DBA">
        <w:t xml:space="preserve"> </w:t>
      </w:r>
      <w:r w:rsidR="00F34D98" w:rsidRPr="00911DBA">
        <w:t>To handle video data</w:t>
      </w:r>
      <w:bookmarkEnd w:id="278"/>
      <w:r w:rsidR="00F34D98" w:rsidRPr="00911DBA">
        <w:t xml:space="preserve">, the temporal ordering of the sequential frames must be taken advantage of. In Recycle-GAN </w:t>
      </w:r>
      <w:r w:rsidR="00082AD0"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911DBA">
        <w:fldChar w:fldCharType="separate"/>
      </w:r>
      <w:r w:rsidR="00296724" w:rsidRPr="00911DBA">
        <w:rPr>
          <w:noProof/>
        </w:rPr>
        <w:t>[1]</w:t>
      </w:r>
      <w:r w:rsidR="00082AD0" w:rsidRPr="00911DBA">
        <w:fldChar w:fldCharType="end"/>
      </w:r>
      <w:r w:rsidR="00F34D98" w:rsidRPr="00911DBA">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911DBA">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43"/>
        <w:gridCol w:w="1122"/>
      </w:tblGrid>
      <w:tr w:rsidR="00E56E5B" w:rsidRPr="00911DBA" w14:paraId="18A22EF8" w14:textId="7391C201" w:rsidTr="00813225">
        <w:trPr>
          <w:trHeight w:val="998"/>
        </w:trPr>
        <w:tc>
          <w:tcPr>
            <w:tcW w:w="7875" w:type="dxa"/>
            <w:tcBorders>
              <w:top w:val="nil"/>
              <w:left w:val="nil"/>
              <w:bottom w:val="nil"/>
              <w:right w:val="nil"/>
            </w:tcBorders>
          </w:tcPr>
          <w:p w14:paraId="42F052B8" w14:textId="48207974" w:rsidR="00E56E5B" w:rsidRPr="00911DBA" w:rsidRDefault="00977D91"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B85BE5" w:rsidR="00E56E5B" w:rsidRPr="00911DBA" w:rsidRDefault="004B6EE1" w:rsidP="00E56E5B">
            <w:pPr>
              <w:pStyle w:val="Caption"/>
              <w:rPr>
                <w:color w:val="auto"/>
                <w:sz w:val="24"/>
                <w:szCs w:val="24"/>
              </w:rPr>
            </w:pPr>
            <w:bookmarkStart w:id="279" w:name="_Toc52011762"/>
            <w:bookmarkStart w:id="280" w:name="_Toc52013989"/>
            <w:r w:rsidRPr="00911DBA">
              <w:rPr>
                <w:color w:val="auto"/>
                <w:sz w:val="24"/>
                <w:szCs w:val="24"/>
              </w:rPr>
              <w:t>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E97BB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E97BB6">
              <w:rPr>
                <w:noProof/>
                <w:color w:val="auto"/>
                <w:sz w:val="24"/>
                <w:szCs w:val="24"/>
              </w:rPr>
              <w:t>5</w:t>
            </w:r>
            <w:r w:rsidR="00061A16">
              <w:rPr>
                <w:color w:val="auto"/>
                <w:sz w:val="24"/>
                <w:szCs w:val="24"/>
              </w:rPr>
              <w:fldChar w:fldCharType="end"/>
            </w:r>
            <w:r w:rsidR="00E56E5B" w:rsidRPr="00911DBA">
              <w:rPr>
                <w:color w:val="auto"/>
                <w:sz w:val="24"/>
                <w:szCs w:val="24"/>
              </w:rPr>
              <w:t>)</w:t>
            </w:r>
            <w:bookmarkEnd w:id="279"/>
            <w:bookmarkEnd w:id="280"/>
          </w:p>
          <w:p w14:paraId="39CCA7D6" w14:textId="77777777" w:rsidR="00E56E5B" w:rsidRPr="00911DBA" w:rsidRDefault="00E56E5B" w:rsidP="00E56E5B">
            <w:pPr>
              <w:keepNext/>
              <w:rPr>
                <w:rFonts w:eastAsiaTheme="minorEastAsia"/>
              </w:rPr>
            </w:pPr>
          </w:p>
        </w:tc>
      </w:tr>
    </w:tbl>
    <w:p w14:paraId="0F867D02" w14:textId="006AA47E" w:rsidR="00D76B7C" w:rsidRPr="00911DBA" w:rsidRDefault="00E27EF0" w:rsidP="00071E18">
      <w:pPr>
        <w:jc w:val="center"/>
        <w:rPr>
          <w:rFonts w:eastAsiaTheme="minorEastAsia"/>
        </w:rPr>
      </w:pPr>
      <w:r w:rsidRPr="00911DBA">
        <w:rPr>
          <w:rFonts w:eastAsiaTheme="minorEastAsia"/>
        </w:rPr>
        <w:t>w</w:t>
      </w:r>
      <w:r w:rsidR="00D76B7C" w:rsidRPr="00911DBA">
        <w:rPr>
          <w:rFonts w:eastAsiaTheme="minorEastAsia"/>
        </w:rPr>
        <w:t>here</w:t>
      </w:r>
      <w:r w:rsidRPr="00911DBA">
        <w:rPr>
          <w:rFonts w:eastAsiaTheme="minorEastAsia"/>
        </w:rPr>
        <w:t>:</w:t>
      </w:r>
      <w:r w:rsidR="00D76B7C" w:rsidRPr="00911DBA">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911DBA">
        <w:rPr>
          <w:rFonts w:eastAsiaTheme="minorEastAsia"/>
        </w:rPr>
        <w:t xml:space="preserve"> is </w:t>
      </w:r>
      <w:r w:rsidR="006F7C7B" w:rsidRPr="00911DBA">
        <w:rPr>
          <w:rFonts w:eastAsiaTheme="minorEastAsia"/>
        </w:rPr>
        <w:t xml:space="preserve">a </w:t>
      </w:r>
      <w:r w:rsidR="00D76B7C" w:rsidRPr="00911DBA">
        <w:rPr>
          <w:rFonts w:eastAsiaTheme="minorEastAsia"/>
        </w:rPr>
        <w:t xml:space="preserve">prediction of </w:t>
      </w:r>
      <m:oMath>
        <m:r>
          <w:rPr>
            <w:rFonts w:ascii="Cambria Math" w:hAnsi="Cambria Math"/>
          </w:rPr>
          <m:t>Px</m:t>
        </m:r>
      </m:oMath>
      <w:r w:rsidR="00D76B7C" w:rsidRPr="00911DBA">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911DBA">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911DBA">
        <w:rPr>
          <w:rFonts w:eastAsiaTheme="minorEastAsia"/>
        </w:rPr>
        <w:t xml:space="preserve"> as concatenated input</w:t>
      </w:r>
      <w:r w:rsidR="00635ACD" w:rsidRPr="00911DBA">
        <w:rPr>
          <w:rFonts w:eastAsiaTheme="minorEastAsia"/>
        </w:rPr>
        <w:t>.</w:t>
      </w:r>
    </w:p>
    <w:p w14:paraId="72BF4E87" w14:textId="5879127C" w:rsidR="00635ACD" w:rsidRPr="00911DBA" w:rsidRDefault="00635ACD" w:rsidP="00F34D98">
      <w:r w:rsidRPr="00911DBA">
        <w:rPr>
          <w:b/>
          <w:bCs/>
          <w:i/>
          <w:iCs/>
        </w:rPr>
        <w:t xml:space="preserve">Recycle </w:t>
      </w:r>
      <w:r w:rsidR="00E50FF8" w:rsidRPr="00911DBA">
        <w:rPr>
          <w:b/>
          <w:bCs/>
          <w:i/>
          <w:iCs/>
        </w:rPr>
        <w:t>Loss</w:t>
      </w:r>
      <w:r w:rsidR="00623FA3" w:rsidRPr="00911DBA">
        <w:rPr>
          <w:b/>
          <w:bCs/>
        </w:rPr>
        <w:t xml:space="preserve">: </w:t>
      </w:r>
      <w:r w:rsidR="006509F8" w:rsidRPr="00911DBA">
        <w:t xml:space="preserve">Merging image generator </w:t>
      </w:r>
      <w:r w:rsidR="00593A83"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93A83" w:rsidRPr="00911DBA">
        <w:fldChar w:fldCharType="separate"/>
      </w:r>
      <w:r w:rsidR="00C077EB" w:rsidRPr="00911DBA">
        <w:rPr>
          <w:noProof/>
        </w:rPr>
        <w:t>[2]</w:t>
      </w:r>
      <w:r w:rsidR="00593A83" w:rsidRPr="00911DBA">
        <w:fldChar w:fldCharType="end"/>
      </w:r>
      <w:r w:rsidR="00593A83" w:rsidRPr="00911DBA">
        <w:t xml:space="preserve"> </w:t>
      </w:r>
      <w:r w:rsidR="006509F8" w:rsidRPr="00911DBA">
        <w:t xml:space="preserve">and temporal prediction network. </w:t>
      </w:r>
      <w:r w:rsidR="00AA48BE" w:rsidRPr="00911DBA">
        <w:t>The recycle loss</w:t>
      </w:r>
      <w:r w:rsidR="00082AD0"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911DBA">
        <w:fldChar w:fldCharType="separate"/>
      </w:r>
      <w:r w:rsidR="00296724" w:rsidRPr="00911DBA">
        <w:rPr>
          <w:noProof/>
        </w:rPr>
        <w:t>[1]</w:t>
      </w:r>
      <w:r w:rsidR="00082AD0" w:rsidRPr="00911DBA">
        <w:fldChar w:fldCharType="end"/>
      </w:r>
      <w:r w:rsidR="00AA48BE" w:rsidRPr="00911DBA">
        <w:t xml:space="preserve"> across domains and time can be </w:t>
      </w:r>
      <w:r w:rsidR="006509F8" w:rsidRPr="00911DBA">
        <w:t>described</w:t>
      </w:r>
      <w:r w:rsidR="00AA48BE" w:rsidRPr="00911DBA">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rsidRPr="00911DBA" w14:paraId="7F6370C2" w14:textId="3C10F67C" w:rsidTr="00444930">
        <w:trPr>
          <w:trHeight w:val="1223"/>
        </w:trPr>
        <w:tc>
          <w:tcPr>
            <w:tcW w:w="7671" w:type="dxa"/>
            <w:vAlign w:val="center"/>
          </w:tcPr>
          <w:p w14:paraId="4234D1DA" w14:textId="7006959B" w:rsidR="002C5A45" w:rsidRPr="00911DBA" w:rsidRDefault="00977D91"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094" w:type="dxa"/>
            <w:vAlign w:val="center"/>
          </w:tcPr>
          <w:p w14:paraId="71CCB44F" w14:textId="1B8C618B" w:rsidR="002C5A45" w:rsidRPr="00911DBA" w:rsidRDefault="004B6EE1" w:rsidP="0070795F">
            <w:pPr>
              <w:pStyle w:val="Caption"/>
              <w:spacing w:before="0"/>
              <w:jc w:val="right"/>
            </w:pPr>
            <w:bookmarkStart w:id="281" w:name="_Toc52011763"/>
            <w:bookmarkStart w:id="282" w:name="_Toc52013990"/>
            <w:r w:rsidRPr="00911DBA">
              <w:rPr>
                <w:color w:val="auto"/>
                <w:sz w:val="24"/>
                <w:szCs w:val="24"/>
              </w:rPr>
              <w:t>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E97BB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E97BB6">
              <w:rPr>
                <w:noProof/>
                <w:color w:val="auto"/>
                <w:sz w:val="24"/>
                <w:szCs w:val="24"/>
              </w:rPr>
              <w:t>6</w:t>
            </w:r>
            <w:r w:rsidR="00061A16">
              <w:rPr>
                <w:color w:val="auto"/>
                <w:sz w:val="24"/>
                <w:szCs w:val="24"/>
              </w:rPr>
              <w:fldChar w:fldCharType="end"/>
            </w:r>
            <w:r w:rsidR="002C5A45" w:rsidRPr="00911DBA">
              <w:rPr>
                <w:color w:val="auto"/>
                <w:sz w:val="24"/>
                <w:szCs w:val="24"/>
              </w:rPr>
              <w:t>)</w:t>
            </w:r>
            <w:bookmarkEnd w:id="281"/>
            <w:bookmarkEnd w:id="282"/>
          </w:p>
        </w:tc>
      </w:tr>
    </w:tbl>
    <w:p w14:paraId="69F39025" w14:textId="35AFA9F7" w:rsidR="00444930" w:rsidRPr="00444930" w:rsidRDefault="00444930" w:rsidP="00444930">
      <w:pPr>
        <w:jc w:val="center"/>
        <w:rPr>
          <w:rFonts w:eastAsiaTheme="minorEastAsia"/>
        </w:rPr>
      </w:pPr>
      <w:bookmarkStart w:id="283" w:name="_Toc52981553"/>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r>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911DBA">
        <w:rPr>
          <w:rFonts w:eastAsiaTheme="minorEastAsia"/>
        </w:rPr>
        <w:t xml:space="preserve"> is a prediction of </w:t>
      </w:r>
      <m:oMath>
        <m:r>
          <w:rPr>
            <w:rFonts w:ascii="Cambria Math" w:hAnsi="Cambria Math"/>
          </w:rPr>
          <m:t>Px</m:t>
        </m:r>
      </m:oMath>
      <w:r w:rsidRPr="00911DBA">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s concatenated input.</w:t>
      </w:r>
    </w:p>
    <w:p w14:paraId="78B3393A" w14:textId="7E359DCC" w:rsidR="00665099" w:rsidRPr="00911DBA" w:rsidRDefault="00E437A7" w:rsidP="00B05706">
      <w:pPr>
        <w:pStyle w:val="Heading2"/>
      </w:pPr>
      <w:bookmarkStart w:id="284" w:name="_Toc54363786"/>
      <w:r w:rsidRPr="00911DBA">
        <w:t>Temporal</w:t>
      </w:r>
      <w:r w:rsidR="006D528E" w:rsidRPr="00911DBA">
        <w:t xml:space="preserve"> </w:t>
      </w:r>
      <w:r w:rsidRPr="00911DBA">
        <w:t>Discriminator</w:t>
      </w:r>
      <w:bookmarkEnd w:id="283"/>
      <w:bookmarkEnd w:id="284"/>
      <w:r w:rsidR="006D528E" w:rsidRPr="00911DBA">
        <w:t xml:space="preserve"> </w:t>
      </w:r>
    </w:p>
    <w:p w14:paraId="1EF84081" w14:textId="097A1365" w:rsidR="006D037D" w:rsidRPr="00911DBA" w:rsidRDefault="001C6EC5" w:rsidP="00C37BD9">
      <w:r w:rsidRPr="00911DBA">
        <w:t xml:space="preserve">To improve visual quality further, a discriminator takes </w:t>
      </w:r>
      <w:r w:rsidR="00893E04" w:rsidRPr="00911DBA">
        <w:t>three</w:t>
      </w:r>
      <w:r w:rsidRPr="00911DBA">
        <w:t xml:space="preserve"> consecutive generated images to decide whether it</w:t>
      </w:r>
      <w:r w:rsidR="00B615E0" w:rsidRPr="00911DBA">
        <w:t xml:space="preserve"> i</w:t>
      </w:r>
      <w:r w:rsidRPr="00911DBA">
        <w:t xml:space="preserve">s real or fake. </w:t>
      </w:r>
      <w:r w:rsidR="00E437A7" w:rsidRPr="00911DBA">
        <w:t xml:space="preserve">The </w:t>
      </w:r>
      <w:r w:rsidR="00BF09B9" w:rsidRPr="00911DBA">
        <w:t>d</w:t>
      </w:r>
      <w:r w:rsidR="007F6335" w:rsidRPr="00911DBA">
        <w:t xml:space="preserve">iscriminator </w:t>
      </w:r>
      <w:r w:rsidR="00E437A7" w:rsidRPr="00911DBA">
        <w:t xml:space="preserve">architecture and the output stay the same with Patch GAN </w:t>
      </w:r>
      <w:r w:rsidR="00E437A7"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E437A7" w:rsidRPr="00911DBA">
        <w:fldChar w:fldCharType="separate"/>
      </w:r>
      <w:r w:rsidR="00C077EB" w:rsidRPr="00911DBA">
        <w:rPr>
          <w:noProof/>
        </w:rPr>
        <w:t>[3]</w:t>
      </w:r>
      <w:r w:rsidR="00E437A7" w:rsidRPr="00911DBA">
        <w:fldChar w:fldCharType="end"/>
      </w:r>
      <w:r w:rsidR="006339B7" w:rsidRPr="00911DBA">
        <w:t>;</w:t>
      </w:r>
      <w:r w:rsidR="00E437A7" w:rsidRPr="00911DBA">
        <w:t xml:space="preserve"> instead</w:t>
      </w:r>
      <w:r w:rsidR="00F8066E" w:rsidRPr="00911DBA">
        <w:t>,</w:t>
      </w:r>
      <w:r w:rsidR="00E437A7" w:rsidRPr="00911DBA">
        <w:t xml:space="preserve"> the differences are just the input and the number of channels</w:t>
      </w:r>
      <w:r w:rsidR="002F18EE" w:rsidRPr="00911DBA">
        <w:t>.</w:t>
      </w:r>
      <w:r w:rsidR="00E437A7" w:rsidRPr="00911DB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rsidRPr="00911DBA" w14:paraId="6E5041CF" w14:textId="77777777" w:rsidTr="00444930">
        <w:trPr>
          <w:trHeight w:val="1295"/>
        </w:trPr>
        <w:tc>
          <w:tcPr>
            <w:tcW w:w="7693" w:type="dxa"/>
            <w:vAlign w:val="center"/>
          </w:tcPr>
          <w:p w14:paraId="796DD415" w14:textId="4EEF58CA" w:rsidR="006D037D" w:rsidRPr="00911DBA" w:rsidRDefault="00977D91"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d>
              <m:r>
                <w:rPr>
                  <w:rFonts w:ascii="Cambria Math" w:hAnsi="Cambria Math"/>
                </w:rPr>
                <m:t>))</m:t>
              </m:r>
            </m:oMath>
            <w:r w:rsidR="006D037D" w:rsidRPr="00911DBA">
              <w:t xml:space="preserve"> </w:t>
            </w:r>
          </w:p>
        </w:tc>
        <w:tc>
          <w:tcPr>
            <w:tcW w:w="1072" w:type="dxa"/>
            <w:vAlign w:val="center"/>
          </w:tcPr>
          <w:p w14:paraId="056E2A0F" w14:textId="56548DFE" w:rsidR="006D037D" w:rsidRPr="00911DBA" w:rsidRDefault="006D037D" w:rsidP="00D67FE9">
            <w:pPr>
              <w:pStyle w:val="Caption"/>
              <w:spacing w:before="0"/>
              <w:jc w:val="right"/>
            </w:pPr>
            <w:bookmarkStart w:id="285" w:name="_Toc52013991"/>
            <w:r w:rsidRPr="00911DBA">
              <w:rPr>
                <w:color w:val="auto"/>
                <w:sz w:val="24"/>
                <w:szCs w:val="24"/>
              </w:rPr>
              <w:t xml:space="preserve">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E97BB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E97BB6">
              <w:rPr>
                <w:noProof/>
                <w:color w:val="auto"/>
                <w:sz w:val="24"/>
                <w:szCs w:val="24"/>
              </w:rPr>
              <w:t>7</w:t>
            </w:r>
            <w:r w:rsidR="00061A16">
              <w:rPr>
                <w:color w:val="auto"/>
                <w:sz w:val="24"/>
                <w:szCs w:val="24"/>
              </w:rPr>
              <w:fldChar w:fldCharType="end"/>
            </w:r>
            <w:bookmarkEnd w:id="285"/>
            <w:r w:rsidRPr="00911DBA">
              <w:rPr>
                <w:color w:val="auto"/>
                <w:sz w:val="24"/>
                <w:szCs w:val="24"/>
              </w:rPr>
              <w:t>)</w:t>
            </w:r>
          </w:p>
        </w:tc>
      </w:tr>
    </w:tbl>
    <w:p w14:paraId="1978AD58" w14:textId="13428BCC" w:rsidR="00444930" w:rsidRPr="00444930" w:rsidRDefault="00444930" w:rsidP="00444930">
      <w:pPr>
        <w:jc w:val="center"/>
        <w:rPr>
          <w:rFonts w:eastAsiaTheme="minorEastAsia"/>
        </w:rPr>
      </w:pPr>
      <w:r w:rsidRPr="00911DBA">
        <w:t>where:</w:t>
      </w:r>
      <m:oMath>
        <m:r>
          <w:rPr>
            <w:rFonts w:ascii="Cambria Math" w:hAnsi="Cambria Math"/>
          </w:rPr>
          <m:t>D</m:t>
        </m:r>
      </m:oMath>
      <w:r>
        <w:rPr>
          <w:rFonts w:eastAsiaTheme="minorEastAsia"/>
        </w:rPr>
        <w:t xml:space="preserve"> discriminator</w:t>
      </w:r>
      <w:r w:rsidR="00CD790D">
        <w:rPr>
          <w:rFonts w:eastAsiaTheme="minorEastAsia"/>
        </w:rPr>
        <w:t xml:space="preserve"> and </w:t>
      </w:r>
      <m:oMath>
        <m:r>
          <w:rPr>
            <w:rFonts w:ascii="Cambria Math" w:eastAsiaTheme="minorEastAsia" w:hAnsi="Cambria Math"/>
          </w:rPr>
          <m:t>G</m:t>
        </m:r>
      </m:oMath>
      <w:r w:rsidR="00CD790D">
        <w:rPr>
          <w:rFonts w:eastAsiaTheme="minorEastAsia"/>
        </w:rPr>
        <w:t xml:space="preserve"> is the generator</w:t>
      </w:r>
      <w:r w:rsidRPr="00911DBA">
        <w:rPr>
          <w:rFonts w:eastAsiaTheme="minorEastAsia"/>
        </w:rPr>
        <w:t>,</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2</m:t>
            </m:r>
          </m:sub>
        </m:sSub>
        <m:r>
          <m:rPr>
            <m:sty m:val="p"/>
          </m:rPr>
          <w:rPr>
            <w:rFonts w:ascii="Cambria Math" w:eastAsiaTheme="minorEastAsia" w:hAnsi="Cambria Math"/>
          </w:rPr>
          <m:t>,</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t-1</m:t>
            </m:r>
          </m:sub>
        </m:sSub>
        <m:sSub>
          <m:sSubPr>
            <m:ctrlPr>
              <w:rPr>
                <w:rFonts w:ascii="Cambria Math" w:hAnsi="Cambria Math"/>
                <w:i/>
              </w:rPr>
            </m:ctrlPr>
          </m:sSubPr>
          <m:e>
            <m:r>
              <w:rPr>
                <w:rFonts w:ascii="Cambria Math" w:hAnsi="Cambria Math"/>
              </w:rPr>
              <m:t>,y</m:t>
            </m:r>
          </m:e>
          <m:sub>
            <m:r>
              <w:rPr>
                <w:rFonts w:ascii="Cambria Math" w:hAnsi="Cambria Math"/>
              </w:rPr>
              <m:t>t</m:t>
            </m:r>
          </m:sub>
        </m:sSub>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35158AE3" w14:textId="2333E8DA" w:rsidR="00C37BD9" w:rsidRPr="00911DBA" w:rsidRDefault="00BE793B" w:rsidP="00C37BD9">
      <w:r w:rsidRPr="00911DBA">
        <w:t>R</w:t>
      </w:r>
      <w:r w:rsidR="00E437A7" w:rsidRPr="00911DBA">
        <w:t>ather tha</w:t>
      </w:r>
      <w:r w:rsidR="00565BFD" w:rsidRPr="00911DBA">
        <w:t>n</w:t>
      </w:r>
      <w:r w:rsidR="00E437A7" w:rsidRPr="00911DBA">
        <w:t xml:space="preserve"> differentiating between single frames, </w:t>
      </w:r>
      <w:r w:rsidR="002D34E2" w:rsidRPr="00911DBA">
        <w:t xml:space="preserve">the </w:t>
      </w:r>
      <w:r w:rsidR="00E437A7" w:rsidRPr="00911DBA">
        <w:t>discriminator</w:t>
      </w:r>
      <w:r w:rsidR="00EF7564" w:rsidRPr="00911DBA">
        <w:t xml:space="preserve"> network is </w:t>
      </w:r>
      <w:r w:rsidR="00E437A7" w:rsidRPr="00911DBA">
        <w:t>design</w:t>
      </w:r>
      <w:r w:rsidR="007849EC" w:rsidRPr="00911DBA">
        <w:t>ed</w:t>
      </w:r>
      <w:r w:rsidR="00E437A7" w:rsidRPr="00911DBA">
        <w:t xml:space="preserve"> in a way </w:t>
      </w:r>
      <w:r w:rsidR="005009BF" w:rsidRPr="00911DBA">
        <w:t>to</w:t>
      </w:r>
      <w:r w:rsidR="00E437A7" w:rsidRPr="00911DBA">
        <w:t xml:space="preserve"> observes </w:t>
      </w:r>
      <w:r w:rsidR="00EF283D" w:rsidRPr="00911DBA">
        <w:t>three</w:t>
      </w:r>
      <w:r w:rsidR="00E437A7" w:rsidRPr="00911DBA">
        <w:t xml:space="preserve"> constitutive of synthesized frames and </w:t>
      </w:r>
      <w:r w:rsidR="00373FE1" w:rsidRPr="00911DBA">
        <w:t>three</w:t>
      </w:r>
      <w:r w:rsidR="00E437A7" w:rsidRPr="00911DBA">
        <w:t xml:space="preserve"> constitutive of the real frames</w:t>
      </w:r>
      <w:r w:rsidR="001B3929" w:rsidRPr="00911DBA">
        <w:t>.</w:t>
      </w:r>
      <w:r w:rsidR="00E437A7" w:rsidRPr="00911DBA">
        <w:t xml:space="preserve"> </w:t>
      </w:r>
      <w:r w:rsidR="008C7B41" w:rsidRPr="00911DBA">
        <w:t>This approach</w:t>
      </w:r>
      <w:r w:rsidR="001B3929" w:rsidRPr="00911DBA">
        <w:t xml:space="preserve"> make</w:t>
      </w:r>
      <w:r w:rsidR="00B615E0" w:rsidRPr="00911DBA">
        <w:t>s</w:t>
      </w:r>
      <w:r w:rsidR="001B3929" w:rsidRPr="00911DBA">
        <w:t xml:space="preserve"> </w:t>
      </w:r>
      <w:r w:rsidR="008C7B41" w:rsidRPr="00911DBA">
        <w:t>the discriminator network</w:t>
      </w:r>
      <w:r w:rsidR="001B3929" w:rsidRPr="00911DBA">
        <w:t xml:space="preserve"> optimal because </w:t>
      </w:r>
      <w:r w:rsidR="00EB4075" w:rsidRPr="00911DBA">
        <w:t>it</w:t>
      </w:r>
      <w:r w:rsidR="001B3929" w:rsidRPr="00911DBA">
        <w:t xml:space="preserve"> takes into account the temporal nature of the video generation issue</w:t>
      </w:r>
      <w:bookmarkEnd w:id="262"/>
      <w:r w:rsidR="00534B4C" w:rsidRPr="00911DBA">
        <w:t>,</w:t>
      </w:r>
      <w:r w:rsidR="003A1878" w:rsidRPr="00911DBA">
        <w:t xml:space="preserve"> such as Object Dislocation</w:t>
      </w:r>
      <w:r w:rsidR="001B3929" w:rsidRPr="00911DBA">
        <w:t>.</w:t>
      </w:r>
    </w:p>
    <w:p w14:paraId="5BD732E4" w14:textId="77777777" w:rsidR="00C94513" w:rsidRPr="00911DBA" w:rsidRDefault="00C94513" w:rsidP="00E868E6">
      <w:pPr>
        <w:keepNext/>
        <w:jc w:val="center"/>
      </w:pPr>
      <w:r w:rsidRPr="00911DBA">
        <w:rPr>
          <w:noProof/>
        </w:rPr>
        <w:lastRenderedPageBreak/>
        <w:drawing>
          <wp:inline distT="0" distB="0" distL="0" distR="0" wp14:anchorId="07F307BA" wp14:editId="104FF119">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1758DAE6" w:rsidR="00C94513" w:rsidRPr="00911DBA" w:rsidRDefault="00C94513" w:rsidP="00C94513">
      <w:pPr>
        <w:pStyle w:val="Caption"/>
        <w:jc w:val="center"/>
        <w:rPr>
          <w:color w:val="auto"/>
          <w:sz w:val="24"/>
          <w:szCs w:val="24"/>
        </w:rPr>
      </w:pPr>
      <w:bookmarkStart w:id="286" w:name="_Toc52980542"/>
      <w:bookmarkStart w:id="287" w:name="_Toc54357391"/>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4</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2</w:t>
      </w:r>
      <w:r w:rsidR="00670E54">
        <w:rPr>
          <w:color w:val="auto"/>
          <w:sz w:val="24"/>
          <w:szCs w:val="24"/>
        </w:rPr>
        <w:fldChar w:fldCharType="end"/>
      </w:r>
      <w:r w:rsidRPr="00911DBA">
        <w:rPr>
          <w:color w:val="auto"/>
          <w:sz w:val="24"/>
          <w:szCs w:val="24"/>
        </w:rPr>
        <w:t xml:space="preserve"> Temporal Discriminator Network</w:t>
      </w:r>
      <w:bookmarkEnd w:id="286"/>
      <w:bookmarkEnd w:id="287"/>
    </w:p>
    <w:p w14:paraId="4E8524F1" w14:textId="478ADB8D" w:rsidR="00C51132" w:rsidRPr="00911DBA" w:rsidRDefault="00140653" w:rsidP="00B05706">
      <w:pPr>
        <w:pStyle w:val="Heading2"/>
      </w:pPr>
      <w:bookmarkStart w:id="288" w:name="_Toc52981554"/>
      <w:bookmarkStart w:id="289" w:name="_Toc54363787"/>
      <w:r w:rsidRPr="00911DBA">
        <w:t xml:space="preserve">Training </w:t>
      </w:r>
      <w:r w:rsidR="00C76F74" w:rsidRPr="00911DBA">
        <w:t>P</w:t>
      </w:r>
      <w:r w:rsidRPr="00911DBA">
        <w:t>seudocode</w:t>
      </w:r>
      <w:bookmarkEnd w:id="288"/>
      <w:bookmarkEnd w:id="289"/>
    </w:p>
    <w:p w14:paraId="37AD05AA" w14:textId="7A0848D6" w:rsidR="006B7FF8" w:rsidRPr="00911DBA" w:rsidRDefault="0034361E" w:rsidP="00C37BD9">
      <w:r w:rsidRPr="00911DBA">
        <w:t>Training algorithms for this thesis work have been introduced in this section</w:t>
      </w:r>
      <w:r w:rsidR="0096214B" w:rsidRPr="00911DBA">
        <w:t xml:space="preserve"> a</w:t>
      </w:r>
      <w:r w:rsidR="00BD3910" w:rsidRPr="00911DBA">
        <w:t xml:space="preserve">s this study compares earlier research, </w:t>
      </w:r>
      <w:r w:rsidR="00B60544" w:rsidRPr="00911DBA">
        <w:t>Cycle-GAN</w:t>
      </w:r>
      <w:r w:rsidR="0014610E" w:rsidRPr="00911DBA">
        <w:t>,</w:t>
      </w:r>
      <w:r w:rsidR="00E76446" w:rsidRPr="00911DBA">
        <w:t xml:space="preserve"> and ReCycle-GAN</w:t>
      </w:r>
      <w:r w:rsidR="007E41C3" w:rsidRPr="00911DBA">
        <w:t>. T</w:t>
      </w:r>
      <w:r w:rsidR="00DB37EC" w:rsidRPr="00911DBA">
        <w:t>heir training algorithms</w:t>
      </w:r>
      <w:r w:rsidR="007E41C3" w:rsidRPr="00911DBA">
        <w:t xml:space="preserve"> ha</w:t>
      </w:r>
      <w:r w:rsidR="00E4685C" w:rsidRPr="00911DBA">
        <w:t>ve</w:t>
      </w:r>
      <w:r w:rsidR="00594857" w:rsidRPr="00911DBA">
        <w:t xml:space="preserve"> also</w:t>
      </w:r>
      <w:r w:rsidR="007E41C3" w:rsidRPr="00911DBA">
        <w:t xml:space="preserve"> present</w:t>
      </w:r>
      <w:r w:rsidR="0096214B" w:rsidRPr="00911DBA">
        <w:t xml:space="preserve"> </w:t>
      </w:r>
      <w:r w:rsidR="00F36974" w:rsidRPr="00911DBA">
        <w:t xml:space="preserve">in </w:t>
      </w:r>
      <w:hyperlink w:anchor="_Appendix_D:_Cycle" w:history="1">
        <w:r w:rsidR="00F36974" w:rsidRPr="00911DBA">
          <w:rPr>
            <w:rStyle w:val="Hyperlink"/>
          </w:rPr>
          <w:t xml:space="preserve">Appendix </w:t>
        </w:r>
      </w:hyperlink>
      <w:r w:rsidR="00594857" w:rsidRPr="00911DBA">
        <w:rPr>
          <w:rStyle w:val="Hyperlink"/>
        </w:rPr>
        <w:t>B</w:t>
      </w:r>
      <w:r w:rsidR="00DB37EC" w:rsidRPr="00911DBA">
        <w:t>.</w:t>
      </w:r>
      <w:r w:rsidR="00510D2B" w:rsidRPr="00911DBA">
        <w:t xml:space="preserve"> </w:t>
      </w:r>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4"/>
        <w:gridCol w:w="8013"/>
      </w:tblGrid>
      <w:tr w:rsidR="00167EA2" w:rsidRPr="00911DBA" w14:paraId="0B5C0984" w14:textId="77777777" w:rsidTr="00CD6810">
        <w:trPr>
          <w:trHeight w:val="397"/>
          <w:jc w:val="center"/>
        </w:trPr>
        <w:tc>
          <w:tcPr>
            <w:tcW w:w="5000" w:type="pct"/>
            <w:gridSpan w:val="2"/>
            <w:tcBorders>
              <w:top w:val="single" w:sz="4" w:space="0" w:color="auto"/>
              <w:left w:val="nil"/>
              <w:bottom w:val="single" w:sz="4" w:space="0" w:color="auto"/>
              <w:right w:val="nil"/>
            </w:tcBorders>
            <w:vAlign w:val="center"/>
          </w:tcPr>
          <w:p w14:paraId="520455CA" w14:textId="3F9298CE" w:rsidR="00167EA2" w:rsidRDefault="00167EA2" w:rsidP="006B7FF8">
            <w:pPr>
              <w:spacing w:before="0"/>
              <w:jc w:val="left"/>
              <w:rPr>
                <w:rFonts w:eastAsia="Calibri"/>
              </w:rPr>
            </w:pPr>
            <w:r w:rsidRPr="00167EA2">
              <w:rPr>
                <w:rFonts w:eastAsia="Calibri"/>
                <w:b/>
                <w:bCs/>
              </w:rPr>
              <w:t>Algorithm</w:t>
            </w:r>
            <w:r>
              <w:rPr>
                <w:rFonts w:eastAsia="Calibri"/>
                <w:b/>
                <w:bCs/>
              </w:rPr>
              <w:t xml:space="preserve"> 1</w:t>
            </w:r>
            <w:r>
              <w:rPr>
                <w:rFonts w:eastAsia="Calibri"/>
              </w:rPr>
              <w:t xml:space="preserve">: </w:t>
            </w:r>
            <w:r w:rsidRPr="00911DBA">
              <w:t>Cycle</w:t>
            </w:r>
            <w:r>
              <w:t xml:space="preserve"> </w:t>
            </w:r>
            <w:r w:rsidRPr="00911DBA">
              <w:t xml:space="preserve">GAN with feature preserving loss </w:t>
            </w:r>
            <w:r>
              <w:t>and</w:t>
            </w:r>
            <w:r w:rsidRPr="00911DBA">
              <w:t xml:space="preserve"> </w:t>
            </w:r>
            <w:r>
              <w:t xml:space="preserve">temporal </w:t>
            </w:r>
            <w:r w:rsidRPr="00911DBA">
              <w:t>discriminator</w:t>
            </w:r>
          </w:p>
        </w:tc>
      </w:tr>
      <w:tr w:rsidR="00167EA2" w:rsidRPr="00911DBA" w14:paraId="1043A1EA" w14:textId="77777777" w:rsidTr="00CD6810">
        <w:trPr>
          <w:trHeight w:val="397"/>
          <w:jc w:val="center"/>
        </w:trPr>
        <w:tc>
          <w:tcPr>
            <w:tcW w:w="5000" w:type="pct"/>
            <w:gridSpan w:val="2"/>
            <w:tcBorders>
              <w:top w:val="single" w:sz="4" w:space="0" w:color="auto"/>
              <w:left w:val="nil"/>
              <w:bottom w:val="nil"/>
              <w:right w:val="nil"/>
            </w:tcBorders>
            <w:vAlign w:val="center"/>
          </w:tcPr>
          <w:p w14:paraId="75B0874E" w14:textId="2BF2C27A" w:rsidR="00167EA2" w:rsidRPr="00CD6810" w:rsidRDefault="00167EA2" w:rsidP="006B7FF8">
            <w:pPr>
              <w:spacing w:before="0"/>
              <w:jc w:val="left"/>
              <w:rPr>
                <w:rFonts w:eastAsia="Calibri"/>
                <w:b/>
                <w:bCs/>
              </w:rPr>
            </w:pPr>
            <w:r w:rsidRPr="00CD6810">
              <w:rPr>
                <w:rFonts w:eastAsia="Calibri"/>
                <w:b/>
                <w:bCs/>
              </w:rPr>
              <w:t xml:space="preserve">Input: </w:t>
            </w:r>
            <m:oMath>
              <m:r>
                <m:rPr>
                  <m:sty m:val="bi"/>
                </m:rPr>
                <w:rPr>
                  <w:rFonts w:ascii="Cambria Math" w:hAnsi="Cambria Math"/>
                </w:rPr>
                <m:t>x,y</m:t>
              </m:r>
            </m:oMath>
          </w:p>
        </w:tc>
      </w:tr>
      <w:tr w:rsidR="00167EA2" w:rsidRPr="00911DBA" w14:paraId="4F5E4697" w14:textId="77777777" w:rsidTr="00CD6810">
        <w:trPr>
          <w:trHeight w:val="397"/>
          <w:jc w:val="center"/>
        </w:trPr>
        <w:tc>
          <w:tcPr>
            <w:tcW w:w="5000" w:type="pct"/>
            <w:gridSpan w:val="2"/>
            <w:tcBorders>
              <w:top w:val="nil"/>
              <w:left w:val="nil"/>
              <w:bottom w:val="nil"/>
              <w:right w:val="nil"/>
            </w:tcBorders>
            <w:vAlign w:val="center"/>
          </w:tcPr>
          <w:p w14:paraId="74CF4A32" w14:textId="2E6F23C8" w:rsidR="00167EA2" w:rsidRPr="00CD6810" w:rsidRDefault="00167EA2" w:rsidP="006B7FF8">
            <w:pPr>
              <w:spacing w:before="0"/>
              <w:jc w:val="left"/>
              <w:rPr>
                <w:rFonts w:eastAsia="Calibri"/>
                <w:b/>
                <w:bCs/>
              </w:rPr>
            </w:pPr>
            <w:r w:rsidRPr="00CD6810">
              <w:rPr>
                <w:rFonts w:eastAsia="Calibri"/>
                <w:b/>
                <w:bCs/>
              </w:rPr>
              <w:t xml:space="preserve">Output: Generated frame </w:t>
            </w:r>
            <m:oMath>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p>
        </w:tc>
      </w:tr>
      <w:tr w:rsidR="00DA19A0" w:rsidRPr="00911DBA" w14:paraId="03134827" w14:textId="77777777" w:rsidTr="00CD6810">
        <w:trPr>
          <w:trHeight w:val="431"/>
          <w:jc w:val="center"/>
        </w:trPr>
        <w:tc>
          <w:tcPr>
            <w:tcW w:w="285" w:type="pct"/>
            <w:tcBorders>
              <w:top w:val="nil"/>
              <w:left w:val="nil"/>
              <w:bottom w:val="nil"/>
              <w:right w:val="nil"/>
            </w:tcBorders>
            <w:vAlign w:val="center"/>
          </w:tcPr>
          <w:p w14:paraId="477A9597" w14:textId="309571B5" w:rsidR="00DA19A0" w:rsidRPr="00911DBA" w:rsidRDefault="00DA19A0" w:rsidP="00DA19A0">
            <w:pPr>
              <w:spacing w:before="0"/>
              <w:jc w:val="center"/>
              <w:rPr>
                <w:rFonts w:eastAsia="Calibri"/>
                <w:iCs/>
              </w:rPr>
            </w:pPr>
            <w:r w:rsidRPr="00911DBA">
              <w:rPr>
                <w:rFonts w:eastAsia="Calibri"/>
                <w:iCs/>
              </w:rPr>
              <w:t>1</w:t>
            </w:r>
          </w:p>
        </w:tc>
        <w:tc>
          <w:tcPr>
            <w:tcW w:w="4715" w:type="pct"/>
            <w:tcBorders>
              <w:top w:val="nil"/>
              <w:left w:val="nil"/>
              <w:bottom w:val="nil"/>
              <w:right w:val="nil"/>
            </w:tcBorders>
            <w:vAlign w:val="center"/>
          </w:tcPr>
          <w:p w14:paraId="63DBD1FA" w14:textId="6225B98C" w:rsidR="00DA19A0" w:rsidRPr="00911DBA"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911DBA" w14:paraId="79C06B4A" w14:textId="77777777" w:rsidTr="00CD6810">
        <w:trPr>
          <w:trHeight w:val="20"/>
          <w:jc w:val="center"/>
        </w:trPr>
        <w:tc>
          <w:tcPr>
            <w:tcW w:w="285" w:type="pct"/>
            <w:tcBorders>
              <w:top w:val="nil"/>
              <w:left w:val="nil"/>
              <w:bottom w:val="nil"/>
              <w:right w:val="nil"/>
            </w:tcBorders>
            <w:vAlign w:val="center"/>
          </w:tcPr>
          <w:p w14:paraId="031F4798" w14:textId="7037EBB1" w:rsidR="00DA19A0" w:rsidRPr="00911DBA" w:rsidRDefault="00DA19A0" w:rsidP="00DA19A0">
            <w:pPr>
              <w:spacing w:before="0"/>
              <w:jc w:val="center"/>
              <w:rPr>
                <w:iCs/>
              </w:rPr>
            </w:pPr>
            <w:r w:rsidRPr="00911DBA">
              <w:rPr>
                <w:iCs/>
              </w:rPr>
              <w:t>2</w:t>
            </w:r>
          </w:p>
        </w:tc>
        <w:tc>
          <w:tcPr>
            <w:tcW w:w="4715" w:type="pct"/>
            <w:tcBorders>
              <w:top w:val="nil"/>
              <w:left w:val="nil"/>
              <w:bottom w:val="nil"/>
              <w:right w:val="nil"/>
            </w:tcBorders>
            <w:vAlign w:val="center"/>
          </w:tcPr>
          <w:p w14:paraId="110EA443" w14:textId="44C98C7C" w:rsidR="00DA19A0" w:rsidRPr="00911DBA" w:rsidRDefault="00DA19A0" w:rsidP="006B7FF8">
            <w:pPr>
              <w:spacing w:before="0"/>
            </w:pPr>
            <w:r w:rsidRPr="00911DBA">
              <w:t>Train D:</w:t>
            </w:r>
          </w:p>
        </w:tc>
      </w:tr>
      <w:tr w:rsidR="00DA19A0" w:rsidRPr="00911DBA" w14:paraId="137D615E" w14:textId="77777777" w:rsidTr="00CD6810">
        <w:trPr>
          <w:trHeight w:val="20"/>
          <w:jc w:val="center"/>
        </w:trPr>
        <w:tc>
          <w:tcPr>
            <w:tcW w:w="285" w:type="pct"/>
            <w:tcBorders>
              <w:top w:val="nil"/>
              <w:left w:val="nil"/>
              <w:bottom w:val="nil"/>
              <w:right w:val="nil"/>
            </w:tcBorders>
            <w:vAlign w:val="center"/>
          </w:tcPr>
          <w:p w14:paraId="3DF2BCEB" w14:textId="2C59D552" w:rsidR="00DA19A0" w:rsidRPr="00911DBA" w:rsidRDefault="00DA19A0" w:rsidP="00DA19A0">
            <w:pPr>
              <w:spacing w:before="0"/>
              <w:jc w:val="center"/>
              <w:rPr>
                <w:iCs/>
              </w:rPr>
            </w:pPr>
            <w:r w:rsidRPr="00911DBA">
              <w:rPr>
                <w:iCs/>
              </w:rPr>
              <w:t>3</w:t>
            </w:r>
          </w:p>
        </w:tc>
        <w:tc>
          <w:tcPr>
            <w:tcW w:w="4715" w:type="pct"/>
            <w:tcBorders>
              <w:top w:val="nil"/>
              <w:left w:val="nil"/>
              <w:bottom w:val="nil"/>
              <w:right w:val="nil"/>
            </w:tcBorders>
            <w:vAlign w:val="center"/>
          </w:tcPr>
          <w:p w14:paraId="7FAFB9F1" w14:textId="3A08B510" w:rsidR="00DA19A0" w:rsidRPr="00911DBA" w:rsidRDefault="00DA19A0" w:rsidP="006B7FF8">
            <w:pPr>
              <w:spacing w:before="0"/>
              <w:jc w:val="left"/>
            </w:pPr>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911DBA" w14:paraId="41078CB1" w14:textId="77777777" w:rsidTr="00CD6810">
        <w:trPr>
          <w:trHeight w:val="20"/>
          <w:jc w:val="center"/>
        </w:trPr>
        <w:tc>
          <w:tcPr>
            <w:tcW w:w="285" w:type="pct"/>
            <w:tcBorders>
              <w:top w:val="nil"/>
              <w:left w:val="nil"/>
              <w:bottom w:val="nil"/>
              <w:right w:val="nil"/>
            </w:tcBorders>
            <w:vAlign w:val="center"/>
          </w:tcPr>
          <w:p w14:paraId="39AF3B15" w14:textId="0D59738C" w:rsidR="00DA19A0" w:rsidRPr="00911DBA" w:rsidRDefault="00DA19A0" w:rsidP="00DA19A0">
            <w:pPr>
              <w:spacing w:before="0"/>
              <w:jc w:val="center"/>
              <w:rPr>
                <w:rFonts w:eastAsia="Calibri"/>
                <w:b/>
                <w:bCs/>
                <w:iCs/>
              </w:rPr>
            </w:pPr>
            <w:r w:rsidRPr="00911DBA">
              <w:rPr>
                <w:rFonts w:eastAsia="Calibri"/>
                <w:b/>
                <w:bCs/>
                <w:iCs/>
              </w:rPr>
              <w:t>4</w:t>
            </w:r>
          </w:p>
        </w:tc>
        <w:tc>
          <w:tcPr>
            <w:tcW w:w="4715" w:type="pct"/>
            <w:tcBorders>
              <w:top w:val="nil"/>
              <w:left w:val="nil"/>
              <w:bottom w:val="nil"/>
              <w:right w:val="nil"/>
            </w:tcBorders>
            <w:vAlign w:val="center"/>
          </w:tcPr>
          <w:p w14:paraId="2BFA6BD5" w14:textId="0FB3BEEE" w:rsidR="00DA19A0" w:rsidRPr="00911DBA"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911DBA" w14:paraId="022CD108" w14:textId="77777777" w:rsidTr="00CD6810">
        <w:trPr>
          <w:trHeight w:val="20"/>
          <w:jc w:val="center"/>
        </w:trPr>
        <w:tc>
          <w:tcPr>
            <w:tcW w:w="285" w:type="pct"/>
            <w:tcBorders>
              <w:top w:val="nil"/>
              <w:left w:val="nil"/>
              <w:bottom w:val="nil"/>
              <w:right w:val="nil"/>
            </w:tcBorders>
            <w:vAlign w:val="center"/>
          </w:tcPr>
          <w:p w14:paraId="7F9BEFDD" w14:textId="3BB283A6" w:rsidR="00DA19A0" w:rsidRPr="00911DBA" w:rsidRDefault="00DA19A0" w:rsidP="00DA19A0">
            <w:pPr>
              <w:spacing w:before="0"/>
              <w:jc w:val="center"/>
              <w:rPr>
                <w:rFonts w:eastAsiaTheme="minorEastAsia"/>
                <w:iCs/>
              </w:rPr>
            </w:pPr>
            <w:r w:rsidRPr="00911DBA">
              <w:rPr>
                <w:rFonts w:eastAsiaTheme="minorEastAsia"/>
                <w:iCs/>
              </w:rPr>
              <w:t>5</w:t>
            </w:r>
          </w:p>
        </w:tc>
        <w:tc>
          <w:tcPr>
            <w:tcW w:w="4715" w:type="pct"/>
            <w:tcBorders>
              <w:top w:val="nil"/>
              <w:left w:val="nil"/>
              <w:bottom w:val="nil"/>
              <w:right w:val="nil"/>
            </w:tcBorders>
            <w:vAlign w:val="center"/>
          </w:tcPr>
          <w:p w14:paraId="647BF32C" w14:textId="6A04BB1E" w:rsidR="00DA19A0" w:rsidRPr="00911DBA" w:rsidRDefault="00DA19A0" w:rsidP="006B7FF8">
            <w:pPr>
              <w:spacing w:before="0"/>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911DBA" w14:paraId="34A3F836" w14:textId="77777777" w:rsidTr="00CD6810">
        <w:trPr>
          <w:trHeight w:val="20"/>
          <w:jc w:val="center"/>
        </w:trPr>
        <w:tc>
          <w:tcPr>
            <w:tcW w:w="285" w:type="pct"/>
            <w:tcBorders>
              <w:top w:val="nil"/>
              <w:left w:val="nil"/>
              <w:bottom w:val="nil"/>
              <w:right w:val="nil"/>
            </w:tcBorders>
            <w:vAlign w:val="center"/>
          </w:tcPr>
          <w:p w14:paraId="747E226E" w14:textId="4A713D36" w:rsidR="00DA19A0" w:rsidRPr="00911DBA" w:rsidRDefault="00DA19A0" w:rsidP="00DA19A0">
            <w:pPr>
              <w:spacing w:before="0"/>
              <w:jc w:val="center"/>
              <w:rPr>
                <w:iCs/>
              </w:rPr>
            </w:pPr>
            <w:r w:rsidRPr="00911DBA">
              <w:rPr>
                <w:iCs/>
              </w:rPr>
              <w:t>6</w:t>
            </w:r>
          </w:p>
        </w:tc>
        <w:tc>
          <w:tcPr>
            <w:tcW w:w="4715" w:type="pct"/>
            <w:tcBorders>
              <w:top w:val="nil"/>
              <w:left w:val="nil"/>
              <w:bottom w:val="nil"/>
              <w:right w:val="nil"/>
            </w:tcBorders>
            <w:vAlign w:val="center"/>
          </w:tcPr>
          <w:p w14:paraId="36AA0C3B" w14:textId="5564D7F1" w:rsidR="00DA19A0" w:rsidRPr="00911DBA" w:rsidRDefault="00DA19A0" w:rsidP="006B7FF8">
            <w:pPr>
              <w:spacing w:before="0"/>
            </w:pPr>
            <w:r w:rsidRPr="00911DBA">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DA19A0" w:rsidRPr="00911DBA" w14:paraId="27EA3342" w14:textId="77777777" w:rsidTr="00CD6810">
        <w:trPr>
          <w:trHeight w:val="20"/>
          <w:jc w:val="center"/>
        </w:trPr>
        <w:tc>
          <w:tcPr>
            <w:tcW w:w="285" w:type="pct"/>
            <w:tcBorders>
              <w:top w:val="nil"/>
              <w:left w:val="nil"/>
              <w:bottom w:val="nil"/>
              <w:right w:val="nil"/>
            </w:tcBorders>
            <w:vAlign w:val="center"/>
          </w:tcPr>
          <w:p w14:paraId="4995F81B" w14:textId="75462C83" w:rsidR="00DA19A0" w:rsidRPr="00911DBA" w:rsidRDefault="00DA19A0" w:rsidP="00DA19A0">
            <w:pPr>
              <w:spacing w:before="0"/>
              <w:jc w:val="center"/>
              <w:rPr>
                <w:iCs/>
              </w:rPr>
            </w:pPr>
            <w:r w:rsidRPr="00911DBA">
              <w:rPr>
                <w:iCs/>
              </w:rPr>
              <w:t>7</w:t>
            </w:r>
          </w:p>
        </w:tc>
        <w:tc>
          <w:tcPr>
            <w:tcW w:w="4715" w:type="pct"/>
            <w:tcBorders>
              <w:top w:val="nil"/>
              <w:left w:val="nil"/>
              <w:bottom w:val="nil"/>
              <w:right w:val="nil"/>
            </w:tcBorders>
            <w:vAlign w:val="center"/>
          </w:tcPr>
          <w:p w14:paraId="74958A5E" w14:textId="25FBD7E3" w:rsidR="00DA19A0" w:rsidRPr="00911DBA" w:rsidRDefault="00DA19A0" w:rsidP="006B7FF8">
            <w:pPr>
              <w:spacing w:before="0"/>
            </w:pPr>
            <w:r w:rsidRPr="00911DBA">
              <w:t>Train G:</w:t>
            </w:r>
          </w:p>
        </w:tc>
      </w:tr>
      <w:tr w:rsidR="00DA19A0" w:rsidRPr="00911DBA" w14:paraId="45374A0E" w14:textId="77777777" w:rsidTr="00CD6810">
        <w:trPr>
          <w:trHeight w:val="20"/>
          <w:jc w:val="center"/>
        </w:trPr>
        <w:tc>
          <w:tcPr>
            <w:tcW w:w="285" w:type="pct"/>
            <w:tcBorders>
              <w:top w:val="nil"/>
              <w:left w:val="nil"/>
              <w:bottom w:val="nil"/>
              <w:right w:val="nil"/>
            </w:tcBorders>
            <w:vAlign w:val="center"/>
          </w:tcPr>
          <w:p w14:paraId="786F42DD" w14:textId="20268D03" w:rsidR="00DA19A0" w:rsidRPr="00911DBA" w:rsidRDefault="00DA19A0" w:rsidP="00DA19A0">
            <w:pPr>
              <w:spacing w:before="0"/>
              <w:jc w:val="center"/>
              <w:rPr>
                <w:rFonts w:eastAsiaTheme="minorEastAsia"/>
                <w:iCs/>
              </w:rPr>
            </w:pPr>
            <w:r w:rsidRPr="00911DBA">
              <w:rPr>
                <w:rFonts w:eastAsiaTheme="minorEastAsia"/>
                <w:iCs/>
              </w:rPr>
              <w:t>8</w:t>
            </w:r>
          </w:p>
        </w:tc>
        <w:tc>
          <w:tcPr>
            <w:tcW w:w="4715" w:type="pct"/>
            <w:tcBorders>
              <w:top w:val="nil"/>
              <w:left w:val="nil"/>
              <w:bottom w:val="nil"/>
              <w:right w:val="nil"/>
            </w:tcBorders>
          </w:tcPr>
          <w:p w14:paraId="1AC9FCD9" w14:textId="7FF9FBFF" w:rsidR="00DA19A0" w:rsidRPr="00911DBA" w:rsidRDefault="00DA19A0" w:rsidP="006B7FF8">
            <w:pPr>
              <w:spacing w:before="0"/>
              <w:rPr>
                <w:rFonts w:eastAsiaTheme="minorEastAsia"/>
                <w:i/>
                <w:iCs/>
              </w:rPr>
            </w:pPr>
            <w:r w:rsidRPr="00911DBA">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911DBA">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911DBA">
              <w:rPr>
                <w:rFonts w:eastAsiaTheme="minorEastAsia"/>
                <w:i/>
                <w:iCs/>
              </w:rPr>
              <w:t>,</w:t>
            </w:r>
          </w:p>
          <w:p w14:paraId="51F5C176" w14:textId="4D9F9C81" w:rsidR="00DA19A0" w:rsidRPr="00911DBA"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35B075AF" w:rsidR="00DA19A0" w:rsidRPr="00911DBA"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911DBA" w14:paraId="7790C7C5" w14:textId="77777777" w:rsidTr="00CD6810">
        <w:trPr>
          <w:trHeight w:val="20"/>
          <w:jc w:val="center"/>
        </w:trPr>
        <w:tc>
          <w:tcPr>
            <w:tcW w:w="285" w:type="pct"/>
            <w:tcBorders>
              <w:top w:val="nil"/>
              <w:left w:val="nil"/>
              <w:bottom w:val="nil"/>
              <w:right w:val="nil"/>
            </w:tcBorders>
            <w:vAlign w:val="center"/>
          </w:tcPr>
          <w:p w14:paraId="41C5C379" w14:textId="01FC6377" w:rsidR="00DA19A0" w:rsidRPr="00911DBA" w:rsidRDefault="00DA19A0" w:rsidP="00DA19A0">
            <w:pPr>
              <w:spacing w:before="0"/>
              <w:jc w:val="center"/>
              <w:rPr>
                <w:iCs/>
              </w:rPr>
            </w:pPr>
            <w:r w:rsidRPr="00911DBA">
              <w:rPr>
                <w:iCs/>
              </w:rPr>
              <w:t>9</w:t>
            </w:r>
          </w:p>
        </w:tc>
        <w:tc>
          <w:tcPr>
            <w:tcW w:w="4715" w:type="pct"/>
            <w:tcBorders>
              <w:top w:val="nil"/>
              <w:left w:val="nil"/>
              <w:bottom w:val="nil"/>
              <w:right w:val="nil"/>
            </w:tcBorders>
            <w:vAlign w:val="center"/>
          </w:tcPr>
          <w:p w14:paraId="0975642D" w14:textId="43586E5D" w:rsidR="00DA19A0" w:rsidRPr="00911DBA" w:rsidRDefault="00DA19A0" w:rsidP="006B7FF8">
            <w:pPr>
              <w:spacing w:before="0"/>
            </w:pPr>
            <w:r w:rsidRPr="00911DBA">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911DBA" w14:paraId="67DE6A30" w14:textId="77777777" w:rsidTr="00CD6810">
        <w:trPr>
          <w:trHeight w:val="20"/>
          <w:jc w:val="center"/>
        </w:trPr>
        <w:tc>
          <w:tcPr>
            <w:tcW w:w="285" w:type="pct"/>
            <w:tcBorders>
              <w:top w:val="nil"/>
              <w:left w:val="nil"/>
              <w:bottom w:val="nil"/>
              <w:right w:val="nil"/>
            </w:tcBorders>
            <w:vAlign w:val="center"/>
          </w:tcPr>
          <w:p w14:paraId="580601B6" w14:textId="30852EB3" w:rsidR="00DA19A0" w:rsidRPr="00911DBA" w:rsidRDefault="00DA19A0" w:rsidP="00DA19A0">
            <w:pPr>
              <w:spacing w:before="0"/>
              <w:jc w:val="center"/>
              <w:rPr>
                <w:iCs/>
              </w:rPr>
            </w:pPr>
            <w:r w:rsidRPr="00911DBA">
              <w:rPr>
                <w:iCs/>
              </w:rPr>
              <w:t>1</w:t>
            </w:r>
            <w:r w:rsidR="006A16FC" w:rsidRPr="00911DBA">
              <w:rPr>
                <w:iCs/>
              </w:rPr>
              <w:t>0</w:t>
            </w:r>
          </w:p>
        </w:tc>
        <w:tc>
          <w:tcPr>
            <w:tcW w:w="4715" w:type="pct"/>
            <w:tcBorders>
              <w:top w:val="nil"/>
              <w:left w:val="nil"/>
              <w:bottom w:val="nil"/>
              <w:right w:val="nil"/>
            </w:tcBorders>
            <w:vAlign w:val="center"/>
          </w:tcPr>
          <w:p w14:paraId="4276EFE8" w14:textId="184E4AF4" w:rsidR="00DA19A0" w:rsidRPr="00911DBA" w:rsidRDefault="00DA19A0" w:rsidP="006B7FF8">
            <w:pPr>
              <w:spacing w:before="0"/>
            </w:pPr>
            <w:r w:rsidRPr="00911DBA">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911DBA" w14:paraId="1C82E366" w14:textId="77777777" w:rsidTr="00CD6810">
        <w:trPr>
          <w:trHeight w:val="20"/>
          <w:jc w:val="center"/>
        </w:trPr>
        <w:tc>
          <w:tcPr>
            <w:tcW w:w="285" w:type="pct"/>
            <w:tcBorders>
              <w:top w:val="nil"/>
              <w:left w:val="nil"/>
              <w:bottom w:val="nil"/>
              <w:right w:val="nil"/>
            </w:tcBorders>
            <w:vAlign w:val="center"/>
          </w:tcPr>
          <w:p w14:paraId="3BE605BB" w14:textId="18A6DBD5" w:rsidR="00DA19A0" w:rsidRPr="00911DBA" w:rsidRDefault="00DA19A0" w:rsidP="00DA19A0">
            <w:pPr>
              <w:spacing w:before="0"/>
              <w:jc w:val="center"/>
              <w:rPr>
                <w:b/>
                <w:bCs/>
                <w:iCs/>
              </w:rPr>
            </w:pPr>
            <w:r w:rsidRPr="00911DBA">
              <w:rPr>
                <w:b/>
                <w:bCs/>
                <w:iCs/>
              </w:rPr>
              <w:t>1</w:t>
            </w:r>
            <w:r w:rsidR="006A16FC" w:rsidRPr="00911DBA">
              <w:rPr>
                <w:b/>
                <w:bCs/>
                <w:iCs/>
              </w:rPr>
              <w:t>1</w:t>
            </w:r>
          </w:p>
        </w:tc>
        <w:tc>
          <w:tcPr>
            <w:tcW w:w="4715" w:type="pct"/>
            <w:tcBorders>
              <w:top w:val="nil"/>
              <w:left w:val="nil"/>
              <w:bottom w:val="nil"/>
              <w:right w:val="nil"/>
            </w:tcBorders>
            <w:vAlign w:val="center"/>
          </w:tcPr>
          <w:p w14:paraId="45B06E43" w14:textId="5E2D58A2" w:rsidR="00DA19A0" w:rsidRPr="00911DBA" w:rsidRDefault="00DA19A0" w:rsidP="006B7FF8">
            <w:pPr>
              <w:spacing w:before="0"/>
              <w:jc w:val="left"/>
              <w:rPr>
                <w:b/>
                <w:bCs/>
              </w:rPr>
            </w:pPr>
            <w:r w:rsidRPr="00911DBA">
              <w:rPr>
                <w:i/>
                <w:iCs/>
              </w:rPr>
              <w:t xml:space="preserve">              </w:t>
            </w:r>
            <w:r w:rsidRPr="00911DBA">
              <w:rPr>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911DBA" w14:paraId="30C3F771" w14:textId="77777777" w:rsidTr="00CD6810">
        <w:trPr>
          <w:trHeight w:val="20"/>
          <w:jc w:val="center"/>
        </w:trPr>
        <w:tc>
          <w:tcPr>
            <w:tcW w:w="285" w:type="pct"/>
            <w:tcBorders>
              <w:top w:val="nil"/>
              <w:left w:val="nil"/>
              <w:bottom w:val="nil"/>
              <w:right w:val="nil"/>
            </w:tcBorders>
            <w:vAlign w:val="center"/>
          </w:tcPr>
          <w:p w14:paraId="1E62ADDD" w14:textId="0CAFC643" w:rsidR="00DA19A0" w:rsidRPr="00911DBA" w:rsidRDefault="00DA19A0" w:rsidP="00DA19A0">
            <w:pPr>
              <w:spacing w:before="0"/>
              <w:jc w:val="center"/>
              <w:rPr>
                <w:b/>
                <w:bCs/>
                <w:iCs/>
              </w:rPr>
            </w:pPr>
            <w:r w:rsidRPr="00911DBA">
              <w:rPr>
                <w:b/>
                <w:bCs/>
                <w:iCs/>
              </w:rPr>
              <w:t>1</w:t>
            </w:r>
            <w:r w:rsidR="006A16FC" w:rsidRPr="00911DBA">
              <w:rPr>
                <w:b/>
                <w:bCs/>
                <w:iCs/>
              </w:rPr>
              <w:t>2</w:t>
            </w:r>
          </w:p>
        </w:tc>
        <w:tc>
          <w:tcPr>
            <w:tcW w:w="4715" w:type="pct"/>
            <w:tcBorders>
              <w:top w:val="nil"/>
              <w:left w:val="nil"/>
              <w:bottom w:val="nil"/>
              <w:right w:val="nil"/>
            </w:tcBorders>
            <w:vAlign w:val="center"/>
          </w:tcPr>
          <w:p w14:paraId="7DCCB18A" w14:textId="69DA0076" w:rsidR="00DA19A0" w:rsidRPr="00911DBA" w:rsidRDefault="00DA19A0" w:rsidP="006B7FF8">
            <w:pPr>
              <w:spacing w:before="0"/>
              <w:rPr>
                <w:rFonts w:eastAsiaTheme="minorEastAsia"/>
                <w:b/>
                <w:bCs/>
              </w:rPr>
            </w:pPr>
            <w:r w:rsidRPr="00911DBA">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911DBA" w14:paraId="590473A0" w14:textId="77777777" w:rsidTr="00CD6810">
        <w:trPr>
          <w:trHeight w:val="20"/>
          <w:jc w:val="center"/>
        </w:trPr>
        <w:tc>
          <w:tcPr>
            <w:tcW w:w="285" w:type="pct"/>
            <w:tcBorders>
              <w:top w:val="nil"/>
              <w:left w:val="nil"/>
              <w:bottom w:val="single" w:sz="4" w:space="0" w:color="auto"/>
              <w:right w:val="nil"/>
            </w:tcBorders>
          </w:tcPr>
          <w:p w14:paraId="1132D611" w14:textId="4700CA5B" w:rsidR="00DA19A0" w:rsidRPr="00911DBA" w:rsidRDefault="00DA19A0" w:rsidP="006B7FF8">
            <w:pPr>
              <w:keepNext/>
              <w:spacing w:before="0"/>
              <w:rPr>
                <w:rFonts w:eastAsia="Times New Roman"/>
              </w:rPr>
            </w:pPr>
            <w:r w:rsidRPr="00911DBA">
              <w:rPr>
                <w:rFonts w:eastAsia="Times New Roman"/>
              </w:rPr>
              <w:t>1</w:t>
            </w:r>
            <w:r w:rsidR="006A16FC" w:rsidRPr="00911DBA">
              <w:rPr>
                <w:rFonts w:eastAsia="Times New Roman"/>
              </w:rPr>
              <w:t>3</w:t>
            </w:r>
          </w:p>
        </w:tc>
        <w:tc>
          <w:tcPr>
            <w:tcW w:w="4715" w:type="pct"/>
            <w:tcBorders>
              <w:top w:val="nil"/>
              <w:left w:val="nil"/>
              <w:bottom w:val="single" w:sz="4" w:space="0" w:color="auto"/>
              <w:right w:val="nil"/>
            </w:tcBorders>
            <w:vAlign w:val="center"/>
          </w:tcPr>
          <w:p w14:paraId="1D22BEF5" w14:textId="6B27E9A9" w:rsidR="00DA19A0" w:rsidRPr="00911DBA"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911DBA">
              <w:t>.</w:t>
            </w:r>
          </w:p>
        </w:tc>
      </w:tr>
    </w:tbl>
    <w:p w14:paraId="5049AB15" w14:textId="02205784" w:rsidR="00D9715A" w:rsidRPr="00CD790D" w:rsidRDefault="009C561B" w:rsidP="00100A39">
      <w:pPr>
        <w:spacing w:before="0"/>
        <w:jc w:val="center"/>
        <w:rPr>
          <w:i/>
          <w:iCs/>
        </w:rPr>
      </w:pPr>
      <w:r w:rsidRPr="00CD790D">
        <w:rPr>
          <w:i/>
          <w:iCs/>
        </w:rPr>
        <w:t>The b</w:t>
      </w:r>
      <w:r w:rsidR="00D9715A" w:rsidRPr="00CD790D">
        <w:rPr>
          <w:i/>
          <w:iCs/>
        </w:rPr>
        <w:t>old indicate</w:t>
      </w:r>
      <w:r w:rsidR="00B55E0D" w:rsidRPr="00CD790D">
        <w:rPr>
          <w:i/>
          <w:iCs/>
        </w:rPr>
        <w:t>s</w:t>
      </w:r>
      <w:r w:rsidR="00D9715A" w:rsidRPr="00CD790D">
        <w:rPr>
          <w:i/>
          <w:iCs/>
        </w:rPr>
        <w:t xml:space="preserve"> the added constraints.</w:t>
      </w:r>
    </w:p>
    <w:tbl>
      <w:tblPr>
        <w:tblStyle w:val="TableGrid"/>
        <w:tblpPr w:leftFromText="180" w:rightFromText="180" w:vertAnchor="page" w:horzAnchor="margin" w:tblpY="1796"/>
        <w:tblW w:w="485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
        <w:gridCol w:w="8038"/>
      </w:tblGrid>
      <w:tr w:rsidR="00167EA2" w:rsidRPr="00911DBA" w14:paraId="1A9D4BBC" w14:textId="77777777" w:rsidTr="00CD6810">
        <w:trPr>
          <w:trHeight w:val="397"/>
        </w:trPr>
        <w:tc>
          <w:tcPr>
            <w:tcW w:w="5000" w:type="pct"/>
            <w:gridSpan w:val="2"/>
            <w:tcBorders>
              <w:top w:val="single" w:sz="4" w:space="0" w:color="auto"/>
              <w:bottom w:val="single" w:sz="4" w:space="0" w:color="auto"/>
            </w:tcBorders>
            <w:vAlign w:val="center"/>
          </w:tcPr>
          <w:p w14:paraId="1CC3B256" w14:textId="16C6266B" w:rsidR="00167EA2" w:rsidRDefault="00167EA2" w:rsidP="00167EA2">
            <w:pPr>
              <w:spacing w:before="0"/>
              <w:jc w:val="left"/>
              <w:rPr>
                <w:rFonts w:eastAsia="Calibri"/>
                <w:sz w:val="23"/>
                <w:szCs w:val="23"/>
              </w:rPr>
            </w:pPr>
            <w:r w:rsidRPr="00167EA2">
              <w:rPr>
                <w:rFonts w:eastAsia="Calibri"/>
                <w:b/>
                <w:bCs/>
              </w:rPr>
              <w:lastRenderedPageBreak/>
              <w:t>Algorithm</w:t>
            </w:r>
            <w:r>
              <w:rPr>
                <w:rFonts w:eastAsia="Calibri"/>
              </w:rPr>
              <w:t xml:space="preserve"> </w:t>
            </w:r>
            <w:r w:rsidRPr="00167EA2">
              <w:rPr>
                <w:rFonts w:eastAsia="Calibri"/>
                <w:b/>
                <w:bCs/>
              </w:rPr>
              <w:t>2</w:t>
            </w:r>
            <w:r>
              <w:rPr>
                <w:rFonts w:eastAsia="Calibri"/>
              </w:rPr>
              <w:t xml:space="preserve">: </w:t>
            </w:r>
            <w:r w:rsidRPr="00911DBA">
              <w:t xml:space="preserve"> ReCycle</w:t>
            </w:r>
            <w:r>
              <w:t xml:space="preserve"> </w:t>
            </w:r>
            <w:r w:rsidRPr="00911DBA">
              <w:t>GAN with  temporal discriminator</w:t>
            </w:r>
          </w:p>
        </w:tc>
      </w:tr>
      <w:tr w:rsidR="00167EA2" w:rsidRPr="00911DBA" w14:paraId="07CB0346" w14:textId="77777777" w:rsidTr="00CD6810">
        <w:trPr>
          <w:trHeight w:val="397"/>
        </w:trPr>
        <w:tc>
          <w:tcPr>
            <w:tcW w:w="5000" w:type="pct"/>
            <w:gridSpan w:val="2"/>
            <w:tcBorders>
              <w:top w:val="single" w:sz="4" w:space="0" w:color="auto"/>
            </w:tcBorders>
            <w:vAlign w:val="center"/>
          </w:tcPr>
          <w:p w14:paraId="1F6F3182" w14:textId="0774172F" w:rsidR="00167EA2" w:rsidRDefault="00167EA2" w:rsidP="00167EA2">
            <w:pPr>
              <w:spacing w:before="0"/>
              <w:jc w:val="left"/>
              <w:rPr>
                <w:rFonts w:eastAsia="Calibri"/>
                <w:sz w:val="23"/>
                <w:szCs w:val="23"/>
              </w:rPr>
            </w:pPr>
            <w:r>
              <w:rPr>
                <w:rFonts w:eastAsia="Calibri"/>
              </w:rPr>
              <w:t xml:space="preserve">Input: </w:t>
            </w:r>
            <m:oMath>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w:p>
        </w:tc>
      </w:tr>
      <w:tr w:rsidR="00167EA2" w:rsidRPr="00911DBA" w14:paraId="211BD829" w14:textId="77777777" w:rsidTr="00CD6810">
        <w:trPr>
          <w:trHeight w:val="397"/>
        </w:trPr>
        <w:tc>
          <w:tcPr>
            <w:tcW w:w="5000" w:type="pct"/>
            <w:gridSpan w:val="2"/>
            <w:vAlign w:val="center"/>
          </w:tcPr>
          <w:p w14:paraId="12494D01" w14:textId="472EF177" w:rsidR="00167EA2" w:rsidRDefault="00167EA2" w:rsidP="00167EA2">
            <w:pPr>
              <w:spacing w:before="0"/>
              <w:jc w:val="left"/>
              <w:rPr>
                <w:rFonts w:eastAsia="Calibri"/>
                <w:sz w:val="23"/>
                <w:szCs w:val="23"/>
              </w:rPr>
            </w:pPr>
            <w:r>
              <w:rPr>
                <w:rFonts w:eastAsia="Calibri"/>
              </w:rPr>
              <w:t xml:space="preserve">Output: Generated frame </w:t>
            </w:r>
            <m:oMath>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y</m:t>
                  </m:r>
                </m:e>
              </m:acc>
            </m:oMath>
          </w:p>
        </w:tc>
      </w:tr>
      <w:tr w:rsidR="00167EA2" w:rsidRPr="00911DBA" w14:paraId="7DCF9031" w14:textId="77777777" w:rsidTr="00CD6810">
        <w:trPr>
          <w:trHeight w:val="529"/>
        </w:trPr>
        <w:tc>
          <w:tcPr>
            <w:tcW w:w="277" w:type="pct"/>
            <w:vAlign w:val="center"/>
          </w:tcPr>
          <w:p w14:paraId="44406A98"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w:t>
            </w:r>
          </w:p>
        </w:tc>
        <w:tc>
          <w:tcPr>
            <w:tcW w:w="4723" w:type="pct"/>
            <w:vAlign w:val="center"/>
          </w:tcPr>
          <w:p w14:paraId="764630EB" w14:textId="77777777" w:rsidR="00167EA2" w:rsidRPr="00911DBA" w:rsidRDefault="00167EA2" w:rsidP="00167EA2">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167EA2" w:rsidRPr="00911DBA" w14:paraId="7196E3F7" w14:textId="77777777" w:rsidTr="00CD6810">
        <w:tc>
          <w:tcPr>
            <w:tcW w:w="277" w:type="pct"/>
            <w:vAlign w:val="center"/>
          </w:tcPr>
          <w:p w14:paraId="1EDBAC80" w14:textId="77777777" w:rsidR="00167EA2" w:rsidRPr="00911DBA" w:rsidRDefault="00167EA2" w:rsidP="00167EA2">
            <w:pPr>
              <w:spacing w:before="0"/>
              <w:jc w:val="center"/>
              <w:rPr>
                <w:iCs/>
              </w:rPr>
            </w:pPr>
            <w:r w:rsidRPr="00911DBA">
              <w:rPr>
                <w:iCs/>
              </w:rPr>
              <w:t>2</w:t>
            </w:r>
          </w:p>
        </w:tc>
        <w:tc>
          <w:tcPr>
            <w:tcW w:w="4723" w:type="pct"/>
          </w:tcPr>
          <w:p w14:paraId="6C757859" w14:textId="77777777" w:rsidR="00167EA2" w:rsidRPr="00911DBA" w:rsidRDefault="00167EA2" w:rsidP="00167EA2">
            <w:pPr>
              <w:spacing w:before="0"/>
              <w:jc w:val="left"/>
              <w:rPr>
                <w:rFonts w:eastAsia="Calibri"/>
              </w:rPr>
            </w:pPr>
            <w:r w:rsidRPr="00911DBA">
              <w:t>Train P:</w:t>
            </w:r>
          </w:p>
        </w:tc>
      </w:tr>
      <w:tr w:rsidR="00167EA2" w:rsidRPr="00911DBA" w14:paraId="0AED7357" w14:textId="77777777" w:rsidTr="00CD6810">
        <w:tc>
          <w:tcPr>
            <w:tcW w:w="277" w:type="pct"/>
            <w:vAlign w:val="center"/>
          </w:tcPr>
          <w:p w14:paraId="44B481D4" w14:textId="77777777" w:rsidR="00167EA2" w:rsidRPr="00911DBA" w:rsidRDefault="00167EA2" w:rsidP="00167EA2">
            <w:pPr>
              <w:spacing w:before="0"/>
              <w:jc w:val="center"/>
              <w:rPr>
                <w:iCs/>
              </w:rPr>
            </w:pPr>
            <w:r w:rsidRPr="00911DBA">
              <w:rPr>
                <w:iCs/>
              </w:rPr>
              <w:t>3</w:t>
            </w:r>
          </w:p>
        </w:tc>
        <w:tc>
          <w:tcPr>
            <w:tcW w:w="4723" w:type="pct"/>
          </w:tcPr>
          <w:p w14:paraId="5BE568AC" w14:textId="77777777" w:rsidR="00167EA2" w:rsidRPr="00911DBA" w:rsidRDefault="00167EA2" w:rsidP="00167EA2">
            <w:pPr>
              <w:spacing w:before="0"/>
              <w:jc w:val="left"/>
              <w:rPr>
                <w:rFonts w:eastAsia="Calibri"/>
              </w:rPr>
            </w:pPr>
            <w:r w:rsidRPr="00911DBA">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167EA2" w:rsidRPr="00911DBA" w14:paraId="4B8C2B07" w14:textId="77777777" w:rsidTr="00CD6810">
        <w:tc>
          <w:tcPr>
            <w:tcW w:w="277" w:type="pct"/>
            <w:vAlign w:val="center"/>
          </w:tcPr>
          <w:p w14:paraId="526E96D0" w14:textId="77777777" w:rsidR="00167EA2" w:rsidRPr="00911DBA" w:rsidRDefault="00167EA2" w:rsidP="00167EA2">
            <w:pPr>
              <w:spacing w:before="0"/>
              <w:jc w:val="center"/>
              <w:rPr>
                <w:rFonts w:eastAsia="Calibri"/>
                <w:iCs/>
              </w:rPr>
            </w:pPr>
            <w:r w:rsidRPr="00911DBA">
              <w:rPr>
                <w:rFonts w:eastAsia="Calibri"/>
                <w:iCs/>
              </w:rPr>
              <w:t>4</w:t>
            </w:r>
          </w:p>
        </w:tc>
        <w:tc>
          <w:tcPr>
            <w:tcW w:w="4723" w:type="pct"/>
          </w:tcPr>
          <w:p w14:paraId="779C8AF7" w14:textId="77777777" w:rsidR="00167EA2" w:rsidRPr="00911DBA" w:rsidRDefault="00167EA2" w:rsidP="00167EA2">
            <w:pPr>
              <w:spacing w:before="0"/>
              <w:jc w:val="left"/>
              <w:rPr>
                <w:rFonts w:eastAsia="Calibr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67EA2" w:rsidRPr="00911DBA" w14:paraId="73333445" w14:textId="77777777" w:rsidTr="00CD6810">
        <w:trPr>
          <w:trHeight w:val="817"/>
        </w:trPr>
        <w:tc>
          <w:tcPr>
            <w:tcW w:w="277" w:type="pct"/>
            <w:vAlign w:val="center"/>
          </w:tcPr>
          <w:p w14:paraId="5B5B8AC7" w14:textId="77777777" w:rsidR="00167EA2" w:rsidRPr="00911DBA" w:rsidRDefault="00167EA2" w:rsidP="00167EA2">
            <w:pPr>
              <w:spacing w:before="0"/>
              <w:jc w:val="center"/>
              <w:rPr>
                <w:iCs/>
              </w:rPr>
            </w:pPr>
            <w:r w:rsidRPr="00911DBA">
              <w:rPr>
                <w:iCs/>
              </w:rPr>
              <w:t xml:space="preserve">5 </w:t>
            </w:r>
          </w:p>
        </w:tc>
        <w:tc>
          <w:tcPr>
            <w:tcW w:w="4723" w:type="pct"/>
          </w:tcPr>
          <w:p w14:paraId="61E7C8F6" w14:textId="77777777" w:rsidR="00167EA2" w:rsidRPr="00911DBA" w:rsidRDefault="00167EA2" w:rsidP="00167EA2">
            <w:pPr>
              <w:spacing w:before="0"/>
              <w:jc w:val="left"/>
              <w:rPr>
                <w:rFonts w:eastAsiaTheme="minorEastAsia"/>
              </w:rPr>
            </w:pPr>
            <w:r w:rsidRPr="00911DBA">
              <w:rPr>
                <w:rFonts w:eastAsiaTheme="minorEastAsia"/>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141568F3" w14:textId="77777777" w:rsidR="00167EA2" w:rsidRPr="00911DBA" w:rsidRDefault="00167EA2" w:rsidP="00167EA2">
            <w:pPr>
              <w:spacing w:before="0"/>
              <w:jc w:val="left"/>
              <w:rPr>
                <w:rFonts w:eastAsia="Calibri"/>
              </w:rPr>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467F51E" w14:textId="77777777" w:rsidR="00167EA2" w:rsidRPr="00911DBA" w:rsidRDefault="00167EA2" w:rsidP="00167EA2">
            <w:pPr>
              <w:spacing w:before="0"/>
              <w:jc w:val="left"/>
              <w:rPr>
                <w:rFonts w:eastAsia="Calibri"/>
              </w:rPr>
            </w:pPr>
          </w:p>
        </w:tc>
      </w:tr>
      <w:tr w:rsidR="00167EA2" w:rsidRPr="00911DBA" w14:paraId="1609BEA7" w14:textId="77777777" w:rsidTr="00CD6810">
        <w:tc>
          <w:tcPr>
            <w:tcW w:w="277" w:type="pct"/>
            <w:vAlign w:val="center"/>
          </w:tcPr>
          <w:p w14:paraId="0E693A00" w14:textId="77777777" w:rsidR="00167EA2" w:rsidRPr="00911DBA" w:rsidRDefault="00167EA2" w:rsidP="00167EA2">
            <w:pPr>
              <w:spacing w:before="0"/>
              <w:jc w:val="center"/>
              <w:rPr>
                <w:iCs/>
                <w:sz w:val="23"/>
                <w:szCs w:val="23"/>
              </w:rPr>
            </w:pPr>
            <w:r w:rsidRPr="00911DBA">
              <w:rPr>
                <w:iCs/>
                <w:sz w:val="23"/>
                <w:szCs w:val="23"/>
              </w:rPr>
              <w:t>6</w:t>
            </w:r>
          </w:p>
        </w:tc>
        <w:tc>
          <w:tcPr>
            <w:tcW w:w="4723" w:type="pct"/>
            <w:vAlign w:val="center"/>
          </w:tcPr>
          <w:p w14:paraId="75E2BA15" w14:textId="77777777" w:rsidR="00167EA2" w:rsidRPr="00911DBA" w:rsidRDefault="00167EA2" w:rsidP="00167EA2">
            <w:pPr>
              <w:spacing w:before="0"/>
            </w:pPr>
            <w:r w:rsidRPr="00911DBA">
              <w:t>Train D:</w:t>
            </w:r>
          </w:p>
        </w:tc>
      </w:tr>
      <w:tr w:rsidR="00167EA2" w:rsidRPr="00911DBA" w14:paraId="653890FE" w14:textId="77777777" w:rsidTr="00CD6810">
        <w:tc>
          <w:tcPr>
            <w:tcW w:w="277" w:type="pct"/>
            <w:vAlign w:val="center"/>
          </w:tcPr>
          <w:p w14:paraId="0EE3CC6F" w14:textId="77777777" w:rsidR="00167EA2" w:rsidRPr="00911DBA" w:rsidRDefault="00167EA2" w:rsidP="00167EA2">
            <w:pPr>
              <w:spacing w:before="0"/>
              <w:jc w:val="center"/>
              <w:rPr>
                <w:iCs/>
                <w:sz w:val="23"/>
                <w:szCs w:val="23"/>
              </w:rPr>
            </w:pPr>
            <w:r w:rsidRPr="00911DBA">
              <w:rPr>
                <w:iCs/>
                <w:sz w:val="23"/>
                <w:szCs w:val="23"/>
              </w:rPr>
              <w:t>7</w:t>
            </w:r>
          </w:p>
        </w:tc>
        <w:tc>
          <w:tcPr>
            <w:tcW w:w="4723" w:type="pct"/>
            <w:vAlign w:val="center"/>
          </w:tcPr>
          <w:p w14:paraId="542687E7" w14:textId="77777777" w:rsidR="00167EA2" w:rsidRPr="00911DBA" w:rsidRDefault="00167EA2" w:rsidP="00167EA2">
            <w:pPr>
              <w:spacing w:before="0"/>
              <w:jc w:val="left"/>
            </w:pPr>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67EA2" w:rsidRPr="00911DBA" w14:paraId="46F8DFEA" w14:textId="77777777" w:rsidTr="00CD6810">
        <w:trPr>
          <w:trHeight w:val="397"/>
        </w:trPr>
        <w:tc>
          <w:tcPr>
            <w:tcW w:w="277" w:type="pct"/>
            <w:vAlign w:val="center"/>
          </w:tcPr>
          <w:p w14:paraId="461F4594" w14:textId="77777777" w:rsidR="00167EA2" w:rsidRPr="00911DBA" w:rsidRDefault="00167EA2" w:rsidP="00167EA2">
            <w:pPr>
              <w:spacing w:before="0"/>
              <w:jc w:val="center"/>
              <w:rPr>
                <w:rFonts w:eastAsia="Calibri"/>
                <w:b/>
                <w:bCs/>
                <w:iCs/>
                <w:sz w:val="23"/>
                <w:szCs w:val="23"/>
              </w:rPr>
            </w:pPr>
            <w:r w:rsidRPr="00911DBA">
              <w:rPr>
                <w:rFonts w:eastAsia="Calibri"/>
                <w:b/>
                <w:bCs/>
                <w:iCs/>
                <w:sz w:val="23"/>
                <w:szCs w:val="23"/>
              </w:rPr>
              <w:t>8</w:t>
            </w:r>
          </w:p>
        </w:tc>
        <w:tc>
          <w:tcPr>
            <w:tcW w:w="4723" w:type="pct"/>
            <w:vAlign w:val="center"/>
          </w:tcPr>
          <w:p w14:paraId="38BD086C" w14:textId="77777777" w:rsidR="00167EA2" w:rsidRPr="00911DBA" w:rsidRDefault="00167EA2" w:rsidP="00167EA2">
            <w:pPr>
              <w:spacing w:before="0"/>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167EA2" w:rsidRPr="00911DBA" w14:paraId="58C60A89" w14:textId="77777777" w:rsidTr="00CD6810">
        <w:tc>
          <w:tcPr>
            <w:tcW w:w="277" w:type="pct"/>
            <w:vAlign w:val="center"/>
          </w:tcPr>
          <w:p w14:paraId="54B2F530"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9</w:t>
            </w:r>
          </w:p>
        </w:tc>
        <w:tc>
          <w:tcPr>
            <w:tcW w:w="4723" w:type="pct"/>
            <w:vAlign w:val="center"/>
          </w:tcPr>
          <w:p w14:paraId="707522D4" w14:textId="77777777" w:rsidR="00167EA2" w:rsidRPr="00911DBA" w:rsidRDefault="00167EA2" w:rsidP="00167EA2">
            <w:pPr>
              <w:spacing w:before="0"/>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167EA2" w:rsidRPr="00911DBA" w14:paraId="159789A0" w14:textId="77777777" w:rsidTr="00CD6810">
        <w:tc>
          <w:tcPr>
            <w:tcW w:w="277" w:type="pct"/>
            <w:vAlign w:val="center"/>
          </w:tcPr>
          <w:p w14:paraId="408F1CC9"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0</w:t>
            </w:r>
          </w:p>
        </w:tc>
        <w:tc>
          <w:tcPr>
            <w:tcW w:w="4723" w:type="pct"/>
            <w:vAlign w:val="center"/>
          </w:tcPr>
          <w:p w14:paraId="4D501DE4" w14:textId="77777777" w:rsidR="00167EA2" w:rsidRPr="00911DBA" w:rsidRDefault="00167EA2" w:rsidP="00167EA2">
            <w:pPr>
              <w:spacing w:before="0"/>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167EA2" w:rsidRPr="00911DBA" w14:paraId="3EA8AD11" w14:textId="77777777" w:rsidTr="00CD6810">
        <w:tc>
          <w:tcPr>
            <w:tcW w:w="277" w:type="pct"/>
            <w:vAlign w:val="center"/>
          </w:tcPr>
          <w:p w14:paraId="718771C6" w14:textId="77777777" w:rsidR="00167EA2" w:rsidRPr="00911DBA" w:rsidRDefault="00167EA2" w:rsidP="00167EA2">
            <w:pPr>
              <w:spacing w:before="0"/>
              <w:jc w:val="center"/>
              <w:rPr>
                <w:iCs/>
                <w:sz w:val="23"/>
                <w:szCs w:val="23"/>
              </w:rPr>
            </w:pPr>
            <w:r w:rsidRPr="00911DBA">
              <w:rPr>
                <w:iCs/>
                <w:sz w:val="23"/>
                <w:szCs w:val="23"/>
              </w:rPr>
              <w:t>11</w:t>
            </w:r>
          </w:p>
        </w:tc>
        <w:tc>
          <w:tcPr>
            <w:tcW w:w="4723" w:type="pct"/>
            <w:vAlign w:val="center"/>
          </w:tcPr>
          <w:p w14:paraId="7424B109" w14:textId="77777777" w:rsidR="00167EA2" w:rsidRPr="00911DBA" w:rsidRDefault="00167EA2" w:rsidP="00167EA2">
            <w:pPr>
              <w:spacing w:before="0"/>
            </w:pPr>
            <w:r w:rsidRPr="00911DBA">
              <w:t>Train G:</w:t>
            </w:r>
          </w:p>
        </w:tc>
      </w:tr>
      <w:tr w:rsidR="00167EA2" w:rsidRPr="00911DBA" w14:paraId="02C4C62A" w14:textId="77777777" w:rsidTr="00CD6810">
        <w:trPr>
          <w:trHeight w:val="504"/>
        </w:trPr>
        <w:tc>
          <w:tcPr>
            <w:tcW w:w="277" w:type="pct"/>
            <w:vAlign w:val="center"/>
          </w:tcPr>
          <w:p w14:paraId="68043652"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12</w:t>
            </w:r>
          </w:p>
        </w:tc>
        <w:tc>
          <w:tcPr>
            <w:tcW w:w="4723" w:type="pct"/>
            <w:vMerge w:val="restart"/>
          </w:tcPr>
          <w:p w14:paraId="04A4DD21" w14:textId="77777777" w:rsidR="00167EA2" w:rsidRPr="00911DBA" w:rsidRDefault="00167EA2" w:rsidP="00167EA2">
            <w:pPr>
              <w:spacing w:before="0"/>
              <w:rPr>
                <w:rFonts w:eastAsiaTheme="minorEastAsia"/>
                <w:i/>
                <w:iCs/>
              </w:rPr>
            </w:pPr>
            <w:r w:rsidRPr="00911DBA">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911DBA">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911DBA">
              <w:rPr>
                <w:rFonts w:eastAsiaTheme="minorEastAsia"/>
                <w:i/>
                <w:iCs/>
              </w:rPr>
              <w:t>,</w:t>
            </w:r>
          </w:p>
          <w:p w14:paraId="43C3FFB3" w14:textId="77777777" w:rsidR="00167EA2" w:rsidRPr="00911DBA" w:rsidRDefault="00167EA2" w:rsidP="00167EA2">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1353F28" w14:textId="7D4A6875" w:rsidR="00167EA2" w:rsidRPr="00911DBA" w:rsidRDefault="00167EA2" w:rsidP="00167EA2">
            <w:pPr>
              <w:spacing w:before="0" w:line="360" w:lineRule="auto"/>
              <w:jc w:val="left"/>
              <w:rPr>
                <w:rFonts w:eastAsiaTheme="minorEastAsia"/>
                <w:iCs/>
              </w:rPr>
            </w:p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w:r>
              <w:rPr>
                <w:rFonts w:eastAsiaTheme="minorEastAsia"/>
                <w:iCs/>
              </w:rPr>
              <w:t xml:space="preserve"> </w:t>
            </w:r>
          </w:p>
        </w:tc>
      </w:tr>
      <w:tr w:rsidR="00167EA2" w:rsidRPr="00911DBA" w14:paraId="54A150A8" w14:textId="77777777" w:rsidTr="00CD6810">
        <w:trPr>
          <w:trHeight w:val="484"/>
        </w:trPr>
        <w:tc>
          <w:tcPr>
            <w:tcW w:w="277" w:type="pct"/>
            <w:vAlign w:val="center"/>
          </w:tcPr>
          <w:p w14:paraId="51F2EA8F" w14:textId="77777777" w:rsidR="00167EA2" w:rsidRPr="00911DBA" w:rsidRDefault="00167EA2" w:rsidP="00167EA2">
            <w:pPr>
              <w:spacing w:before="0"/>
              <w:jc w:val="center"/>
              <w:rPr>
                <w:iCs/>
                <w:sz w:val="23"/>
                <w:szCs w:val="23"/>
              </w:rPr>
            </w:pPr>
            <w:r w:rsidRPr="00911DBA">
              <w:rPr>
                <w:iCs/>
                <w:sz w:val="23"/>
                <w:szCs w:val="23"/>
              </w:rPr>
              <w:t>13</w:t>
            </w:r>
          </w:p>
        </w:tc>
        <w:tc>
          <w:tcPr>
            <w:tcW w:w="4723" w:type="pct"/>
            <w:vMerge/>
            <w:vAlign w:val="center"/>
          </w:tcPr>
          <w:p w14:paraId="6F1D5DB8" w14:textId="77777777" w:rsidR="00167EA2" w:rsidRPr="00911DBA" w:rsidRDefault="00167EA2" w:rsidP="00167EA2">
            <w:pPr>
              <w:spacing w:before="0"/>
              <w:rPr>
                <w:i/>
                <w:iCs/>
              </w:rPr>
            </w:pPr>
          </w:p>
        </w:tc>
      </w:tr>
      <w:tr w:rsidR="00167EA2" w:rsidRPr="00911DBA" w14:paraId="741832E7" w14:textId="77777777" w:rsidTr="00CD6810">
        <w:trPr>
          <w:trHeight w:val="409"/>
        </w:trPr>
        <w:tc>
          <w:tcPr>
            <w:tcW w:w="277" w:type="pct"/>
            <w:vAlign w:val="center"/>
          </w:tcPr>
          <w:p w14:paraId="4BA01DC3" w14:textId="77777777" w:rsidR="00167EA2" w:rsidRPr="00911DBA" w:rsidRDefault="00167EA2" w:rsidP="00167EA2">
            <w:pPr>
              <w:spacing w:before="0"/>
              <w:jc w:val="center"/>
              <w:rPr>
                <w:iCs/>
                <w:sz w:val="23"/>
                <w:szCs w:val="23"/>
              </w:rPr>
            </w:pPr>
            <w:r w:rsidRPr="00911DBA">
              <w:rPr>
                <w:iCs/>
                <w:sz w:val="23"/>
                <w:szCs w:val="23"/>
              </w:rPr>
              <w:t>14</w:t>
            </w:r>
          </w:p>
        </w:tc>
        <w:tc>
          <w:tcPr>
            <w:tcW w:w="4723" w:type="pct"/>
            <w:vMerge/>
            <w:vAlign w:val="center"/>
          </w:tcPr>
          <w:p w14:paraId="58A2AEC9" w14:textId="77777777" w:rsidR="00167EA2" w:rsidRPr="00911DBA" w:rsidRDefault="00167EA2" w:rsidP="00167EA2">
            <w:pPr>
              <w:spacing w:before="0"/>
              <w:rPr>
                <w:i/>
                <w:iCs/>
              </w:rPr>
            </w:pPr>
          </w:p>
        </w:tc>
      </w:tr>
      <w:tr w:rsidR="00167EA2" w:rsidRPr="00911DBA" w14:paraId="20AEF0D9" w14:textId="77777777" w:rsidTr="00CD6810">
        <w:tc>
          <w:tcPr>
            <w:tcW w:w="277" w:type="pct"/>
            <w:vAlign w:val="center"/>
          </w:tcPr>
          <w:p w14:paraId="5F65B89C" w14:textId="77777777" w:rsidR="00167EA2" w:rsidRPr="00911DBA" w:rsidRDefault="00167EA2" w:rsidP="00167EA2">
            <w:pPr>
              <w:spacing w:before="0"/>
              <w:jc w:val="center"/>
              <w:rPr>
                <w:iCs/>
                <w:sz w:val="23"/>
                <w:szCs w:val="23"/>
              </w:rPr>
            </w:pPr>
            <w:r w:rsidRPr="00911DBA">
              <w:rPr>
                <w:iCs/>
                <w:sz w:val="23"/>
                <w:szCs w:val="23"/>
              </w:rPr>
              <w:t>15</w:t>
            </w:r>
          </w:p>
        </w:tc>
        <w:tc>
          <w:tcPr>
            <w:tcW w:w="4723" w:type="pct"/>
            <w:vAlign w:val="center"/>
          </w:tcPr>
          <w:p w14:paraId="5C6819B4" w14:textId="77777777" w:rsidR="00167EA2" w:rsidRPr="00911DBA" w:rsidRDefault="00167EA2" w:rsidP="00167EA2">
            <w:pPr>
              <w:spacing w:before="0"/>
            </w:pPr>
            <w:r w:rsidRPr="00911DBA">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67EA2" w:rsidRPr="00911DBA" w14:paraId="46EEE412" w14:textId="77777777" w:rsidTr="00CD6810">
        <w:tc>
          <w:tcPr>
            <w:tcW w:w="277" w:type="pct"/>
            <w:vAlign w:val="center"/>
          </w:tcPr>
          <w:p w14:paraId="725A823B"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16</w:t>
            </w:r>
          </w:p>
        </w:tc>
        <w:tc>
          <w:tcPr>
            <w:tcW w:w="4723" w:type="pct"/>
            <w:vAlign w:val="center"/>
          </w:tcPr>
          <w:p w14:paraId="154303A1" w14:textId="77777777" w:rsidR="00167EA2" w:rsidRPr="00911DBA" w:rsidRDefault="00167EA2" w:rsidP="00167EA2">
            <w:pPr>
              <w:spacing w:before="0"/>
            </w:pPr>
            <w:r w:rsidRPr="00911DBA">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67EA2" w:rsidRPr="00911DBA" w14:paraId="6E90F7C4" w14:textId="77777777" w:rsidTr="00CD6810">
        <w:tc>
          <w:tcPr>
            <w:tcW w:w="277" w:type="pct"/>
            <w:vAlign w:val="center"/>
          </w:tcPr>
          <w:p w14:paraId="55B0634D" w14:textId="77777777" w:rsidR="00167EA2" w:rsidRPr="00911DBA" w:rsidRDefault="00167EA2" w:rsidP="00167EA2">
            <w:pPr>
              <w:spacing w:before="0"/>
              <w:jc w:val="center"/>
              <w:rPr>
                <w:iCs/>
                <w:sz w:val="23"/>
                <w:szCs w:val="23"/>
              </w:rPr>
            </w:pPr>
            <w:r w:rsidRPr="00911DBA">
              <w:rPr>
                <w:iCs/>
                <w:sz w:val="23"/>
                <w:szCs w:val="23"/>
              </w:rPr>
              <w:t>17</w:t>
            </w:r>
          </w:p>
        </w:tc>
        <w:tc>
          <w:tcPr>
            <w:tcW w:w="4723" w:type="pct"/>
            <w:vAlign w:val="center"/>
          </w:tcPr>
          <w:p w14:paraId="6ADE55DD" w14:textId="77777777" w:rsidR="00167EA2" w:rsidRPr="00911DBA" w:rsidRDefault="00167EA2" w:rsidP="00167EA2">
            <w:pPr>
              <w:spacing w:before="0"/>
            </w:pPr>
            <w:r w:rsidRPr="00911DBA">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67EA2" w:rsidRPr="00911DBA" w14:paraId="62F17C07" w14:textId="77777777" w:rsidTr="00CD6810">
        <w:tc>
          <w:tcPr>
            <w:tcW w:w="277" w:type="pct"/>
            <w:vAlign w:val="center"/>
          </w:tcPr>
          <w:p w14:paraId="4A7E1D67" w14:textId="77777777" w:rsidR="00167EA2" w:rsidRPr="00911DBA" w:rsidRDefault="00167EA2" w:rsidP="00167EA2">
            <w:pPr>
              <w:spacing w:before="0"/>
              <w:jc w:val="center"/>
              <w:rPr>
                <w:b/>
                <w:bCs/>
                <w:iCs/>
                <w:sz w:val="23"/>
                <w:szCs w:val="23"/>
              </w:rPr>
            </w:pPr>
            <w:r w:rsidRPr="00911DBA">
              <w:rPr>
                <w:b/>
                <w:bCs/>
                <w:iCs/>
                <w:sz w:val="23"/>
                <w:szCs w:val="23"/>
              </w:rPr>
              <w:t>18</w:t>
            </w:r>
          </w:p>
        </w:tc>
        <w:tc>
          <w:tcPr>
            <w:tcW w:w="4723" w:type="pct"/>
            <w:vAlign w:val="center"/>
          </w:tcPr>
          <w:p w14:paraId="633AD45A" w14:textId="77777777" w:rsidR="00167EA2" w:rsidRPr="00911DBA" w:rsidRDefault="00167EA2" w:rsidP="00167EA2">
            <w:pPr>
              <w:spacing w:before="0"/>
              <w:jc w:val="left"/>
              <w:rPr>
                <w:b/>
                <w:bCs/>
              </w:rPr>
            </w:pPr>
            <w:r w:rsidRPr="00911DBA">
              <w:rPr>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167EA2" w:rsidRPr="00911DBA" w14:paraId="20CA12EA" w14:textId="77777777" w:rsidTr="00CD6810">
        <w:trPr>
          <w:trHeight w:val="375"/>
        </w:trPr>
        <w:tc>
          <w:tcPr>
            <w:tcW w:w="277" w:type="pct"/>
            <w:tcBorders>
              <w:bottom w:val="single" w:sz="4" w:space="0" w:color="auto"/>
            </w:tcBorders>
            <w:vAlign w:val="center"/>
          </w:tcPr>
          <w:p w14:paraId="652FF1A1"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9</w:t>
            </w:r>
          </w:p>
        </w:tc>
        <w:tc>
          <w:tcPr>
            <w:tcW w:w="4723" w:type="pct"/>
            <w:tcBorders>
              <w:bottom w:val="single" w:sz="4" w:space="0" w:color="auto"/>
            </w:tcBorders>
            <w:vAlign w:val="center"/>
          </w:tcPr>
          <w:p w14:paraId="7B55AC90" w14:textId="77777777" w:rsidR="00167EA2" w:rsidRPr="00911DBA" w:rsidRDefault="00167EA2" w:rsidP="00167EA2">
            <w:pPr>
              <w:spacing w:before="0"/>
              <w:rPr>
                <w:rFonts w:eastAsiaTheme="minorEastAsia"/>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911DBA">
              <w:t>.</w:t>
            </w:r>
          </w:p>
        </w:tc>
      </w:tr>
    </w:tbl>
    <w:p w14:paraId="35FFE0CF" w14:textId="279690F0" w:rsidR="00CD790D" w:rsidRPr="00911DBA" w:rsidRDefault="00CD790D" w:rsidP="00107D88"/>
    <w:p w14:paraId="7DBDEDAA" w14:textId="77777777" w:rsidR="00CD790D" w:rsidRPr="00CD790D" w:rsidRDefault="00CD790D" w:rsidP="00CD790D">
      <w:pPr>
        <w:jc w:val="center"/>
        <w:rPr>
          <w:i/>
          <w:iCs/>
        </w:rPr>
      </w:pPr>
      <w:r w:rsidRPr="00CD790D">
        <w:rPr>
          <w:i/>
          <w:iCs/>
        </w:rPr>
        <w:t>The bold indicates the added constraints.</w:t>
      </w:r>
    </w:p>
    <w:p w14:paraId="39DA2D85" w14:textId="189406F0" w:rsidR="00107D88" w:rsidRPr="00911DBA" w:rsidRDefault="00CD790D" w:rsidP="00107D88">
      <w:pPr>
        <w:sectPr w:rsidR="00107D88" w:rsidRPr="00911DBA" w:rsidSect="00107D88">
          <w:type w:val="continuous"/>
          <w:pgSz w:w="11906" w:h="16838" w:code="9"/>
          <w:pgMar w:top="1440" w:right="1440" w:bottom="1440" w:left="1701" w:header="720" w:footer="720" w:gutter="0"/>
          <w:cols w:space="720"/>
          <w:docGrid w:linePitch="360"/>
        </w:sectPr>
      </w:pPr>
      <w:r w:rsidRPr="00911DBA">
        <w:t>As discussed in the preceding section, the previous approach does not consider content translation, which leads to object dislocation and object disappearance problem. However,</w:t>
      </w:r>
      <w:r>
        <w:t xml:space="preserve"> </w:t>
      </w:r>
      <w:r w:rsidR="00107D88" w:rsidRPr="00911DBA">
        <w:t>this work emphasizes minimizing the content difference between fake and real images, as shown in training pseudocode Table 4-1 line-11.</w:t>
      </w:r>
      <w:r w:rsidR="00107D88" w:rsidRPr="00911DBA">
        <w:rPr>
          <w:b/>
          <w:bCs/>
        </w:rPr>
        <w:t xml:space="preserve"> </w:t>
      </w:r>
      <w:r w:rsidR="00107D88" w:rsidRPr="00911DBA">
        <w:t>On the other hand, the proposed method also modifies the patch-GAN discriminator to make it a temporal aware network, line-4, and line-12 in Table 4-1 and line-8 and line-18 in Table 4-2, which enforces the network care about the relation among consecutive three frames.</w:t>
      </w:r>
    </w:p>
    <w:p w14:paraId="2DCA02CD" w14:textId="77777777" w:rsidR="00107D88" w:rsidRPr="00911DBA" w:rsidRDefault="00107D88" w:rsidP="00107D88"/>
    <w:p w14:paraId="094AE0B0" w14:textId="77777777" w:rsidR="00707275" w:rsidRDefault="00707275" w:rsidP="00C27283">
      <w:pPr>
        <w:pStyle w:val="Title"/>
        <w:sectPr w:rsidR="00707275" w:rsidSect="00EE3F33">
          <w:type w:val="continuous"/>
          <w:pgSz w:w="11906" w:h="16838" w:code="9"/>
          <w:pgMar w:top="1440" w:right="1440" w:bottom="1440" w:left="1701" w:header="720" w:footer="720" w:gutter="0"/>
          <w:cols w:space="720"/>
          <w:docGrid w:linePitch="360"/>
        </w:sectPr>
      </w:pPr>
    </w:p>
    <w:p w14:paraId="579C9630" w14:textId="27086D03" w:rsidR="00C51132" w:rsidRPr="00911DBA" w:rsidRDefault="00C51132" w:rsidP="00C27283">
      <w:pPr>
        <w:pStyle w:val="Title"/>
      </w:pPr>
      <w:r w:rsidRPr="00911DBA">
        <w:lastRenderedPageBreak/>
        <w:t>CHAPTER FIVE</w:t>
      </w:r>
    </w:p>
    <w:p w14:paraId="2D3A98F0" w14:textId="65E22D3D" w:rsidR="00C51132" w:rsidRPr="00911DBA" w:rsidRDefault="0094358C" w:rsidP="00A6662D">
      <w:pPr>
        <w:pStyle w:val="Heading1"/>
        <w:numPr>
          <w:ilvl w:val="0"/>
          <w:numId w:val="10"/>
        </w:numPr>
      </w:pPr>
      <w:bookmarkStart w:id="290" w:name="_Toc52981555"/>
      <w:bookmarkStart w:id="291" w:name="_Toc54363788"/>
      <w:r w:rsidRPr="00911DBA">
        <w:t xml:space="preserve">IMPLEMENTATION OF THE PROPOSED </w:t>
      </w:r>
      <w:r w:rsidR="002C0B0F" w:rsidRPr="00911DBA">
        <w:t>SOLUTION</w:t>
      </w:r>
      <w:bookmarkEnd w:id="290"/>
      <w:bookmarkEnd w:id="291"/>
    </w:p>
    <w:p w14:paraId="3C09FF70" w14:textId="5BAA47E1" w:rsidR="00C51132" w:rsidRPr="00911DBA" w:rsidRDefault="00E868E6" w:rsidP="00B05706">
      <w:pPr>
        <w:pStyle w:val="Heading2"/>
      </w:pPr>
      <w:bookmarkStart w:id="292" w:name="_Toc52981556"/>
      <w:bookmarkStart w:id="293" w:name="_Toc54363789"/>
      <w:r w:rsidRPr="00911DBA">
        <w:t xml:space="preserve">Chapter </w:t>
      </w:r>
      <w:r w:rsidR="00C51132" w:rsidRPr="00911DBA">
        <w:t>Overview</w:t>
      </w:r>
      <w:bookmarkEnd w:id="292"/>
      <w:bookmarkEnd w:id="293"/>
    </w:p>
    <w:p w14:paraId="669933C4" w14:textId="0DE9536F" w:rsidR="00C51132" w:rsidRPr="00911DBA" w:rsidRDefault="00C51132" w:rsidP="00C51132">
      <w:r w:rsidRPr="00911DBA">
        <w:t>In this chapter, the implementation of the proposed solution is described. The working environment, cycle-GAN implementation</w:t>
      </w:r>
      <w:r w:rsidR="00F25C16" w:rsidRPr="00911DBA">
        <w:t>,</w:t>
      </w:r>
      <w:r w:rsidRPr="00911DBA">
        <w:t xml:space="preserve"> and experimental class conducted are discussed.  </w:t>
      </w:r>
    </w:p>
    <w:p w14:paraId="07F83C6F" w14:textId="0FCF4AEF" w:rsidR="003A5216" w:rsidRPr="00911DBA" w:rsidRDefault="003A5216" w:rsidP="00B05706">
      <w:pPr>
        <w:pStyle w:val="Heading2"/>
      </w:pPr>
      <w:bookmarkStart w:id="294" w:name="_Toc52981557"/>
      <w:bookmarkStart w:id="295" w:name="_Toc54363790"/>
      <w:r w:rsidRPr="00911DBA">
        <w:t xml:space="preserve">Working </w:t>
      </w:r>
      <w:r w:rsidR="008C7D83" w:rsidRPr="00911DBA">
        <w:t>E</w:t>
      </w:r>
      <w:r w:rsidRPr="00911DBA">
        <w:t>nvironment.</w:t>
      </w:r>
      <w:bookmarkEnd w:id="294"/>
      <w:bookmarkEnd w:id="295"/>
    </w:p>
    <w:p w14:paraId="7F6FD065" w14:textId="654CB8A2" w:rsidR="004871D7" w:rsidRPr="00911DBA" w:rsidRDefault="00374407" w:rsidP="004871D7">
      <w:r w:rsidRPr="00911DBA">
        <w:t>This section explains</w:t>
      </w:r>
      <w:r w:rsidR="004871D7" w:rsidRPr="00911DBA">
        <w:t xml:space="preserve"> the </w:t>
      </w:r>
      <w:r w:rsidR="00B1122D" w:rsidRPr="00911DBA">
        <w:t>hardware stack</w:t>
      </w:r>
      <w:r w:rsidR="004871D7" w:rsidRPr="00911DBA">
        <w:t xml:space="preserve"> that </w:t>
      </w:r>
      <w:r w:rsidR="00D67FE9" w:rsidRPr="00911DBA">
        <w:t>has</w:t>
      </w:r>
      <w:r w:rsidR="004871D7" w:rsidRPr="00911DBA">
        <w:t xml:space="preserve"> </w:t>
      </w:r>
      <w:r w:rsidR="00B55E0D" w:rsidRPr="00911DBA">
        <w:t xml:space="preserve">been </w:t>
      </w:r>
      <w:r w:rsidR="004871D7" w:rsidRPr="00911DBA">
        <w:t xml:space="preserve">used to implement </w:t>
      </w:r>
      <w:r w:rsidR="00D67FE9" w:rsidRPr="00911DBA">
        <w:t xml:space="preserve">GAN </w:t>
      </w:r>
      <w:r w:rsidR="004871D7" w:rsidRPr="00911DBA">
        <w:t>experiments</w:t>
      </w:r>
      <w:r w:rsidR="00890B22" w:rsidRPr="00911DBA">
        <w:t xml:space="preserve"> i</w:t>
      </w:r>
      <w:r w:rsidR="004871D7" w:rsidRPr="00911DBA">
        <w:t>n addition to describ</w:t>
      </w:r>
      <w:r w:rsidR="00A33D77" w:rsidRPr="00911DBA">
        <w:t>ing</w:t>
      </w:r>
      <w:r w:rsidR="004871D7" w:rsidRPr="00911DBA">
        <w:t xml:space="preserve"> the hardware stack.</w:t>
      </w:r>
    </w:p>
    <w:p w14:paraId="6C6B9B7F" w14:textId="4B0028DE" w:rsidR="003A5216" w:rsidRPr="00911DBA" w:rsidRDefault="003A5216" w:rsidP="00FB5190">
      <w:pPr>
        <w:pStyle w:val="ListParagraph"/>
        <w:numPr>
          <w:ilvl w:val="0"/>
          <w:numId w:val="6"/>
        </w:numPr>
      </w:pPr>
      <w:r w:rsidRPr="00911DBA">
        <w:t xml:space="preserve">Laptop: The Laptop computer is used for developing </w:t>
      </w:r>
      <w:r w:rsidR="009D5AEE" w:rsidRPr="00911DBA">
        <w:t xml:space="preserve">a </w:t>
      </w:r>
      <w:r w:rsidR="00E868E6" w:rsidRPr="00911DBA">
        <w:t>n</w:t>
      </w:r>
      <w:r w:rsidR="000117CF" w:rsidRPr="00911DBA">
        <w:t xml:space="preserve">etwork </w:t>
      </w:r>
      <w:r w:rsidR="00E868E6" w:rsidRPr="00911DBA">
        <w:t>a</w:t>
      </w:r>
      <w:r w:rsidR="00DF1D08" w:rsidRPr="00911DBA">
        <w:t>rchitecture</w:t>
      </w:r>
      <w:r w:rsidRPr="00911DBA">
        <w:t>.</w:t>
      </w:r>
    </w:p>
    <w:p w14:paraId="773941C2" w14:textId="5F814557" w:rsidR="003A5216" w:rsidRPr="00911DBA" w:rsidRDefault="003A5216" w:rsidP="00FB5190">
      <w:pPr>
        <w:pStyle w:val="ListParagraph"/>
        <w:numPr>
          <w:ilvl w:val="1"/>
          <w:numId w:val="6"/>
        </w:numPr>
      </w:pPr>
      <w:r w:rsidRPr="00911DBA">
        <w:t xml:space="preserve">Operating system: </w:t>
      </w:r>
      <w:r w:rsidR="009C2532" w:rsidRPr="00911DBA">
        <w:t>Windows</w:t>
      </w:r>
      <w:r w:rsidRPr="00911DBA">
        <w:t xml:space="preserve"> 1</w:t>
      </w:r>
      <w:r w:rsidR="009C2532" w:rsidRPr="00911DBA">
        <w:t>0</w:t>
      </w:r>
    </w:p>
    <w:p w14:paraId="6A9C9B99" w14:textId="071A576E" w:rsidR="003A5216" w:rsidRPr="00911DBA" w:rsidRDefault="003A5216" w:rsidP="00FB5190">
      <w:pPr>
        <w:pStyle w:val="ListParagraph"/>
        <w:numPr>
          <w:ilvl w:val="1"/>
          <w:numId w:val="6"/>
        </w:numPr>
      </w:pPr>
      <w:r w:rsidRPr="00911DBA">
        <w:t>Processor: Intel ® Core™ i</w:t>
      </w:r>
      <w:r w:rsidR="00A01A5C" w:rsidRPr="00911DBA">
        <w:t>7</w:t>
      </w:r>
      <w:r w:rsidRPr="00911DBA">
        <w:t>-</w:t>
      </w:r>
      <w:r w:rsidR="00A01A5C" w:rsidRPr="00911DBA">
        <w:t>2300QM</w:t>
      </w:r>
      <w:r w:rsidRPr="00911DBA">
        <w:t xml:space="preserve"> CPU @ </w:t>
      </w:r>
      <w:r w:rsidR="00A01A5C" w:rsidRPr="00911DBA">
        <w:t>2</w:t>
      </w:r>
      <w:r w:rsidRPr="00911DBA">
        <w:t>.</w:t>
      </w:r>
      <w:r w:rsidR="00A01A5C" w:rsidRPr="00911DBA">
        <w:t>0</w:t>
      </w:r>
      <w:r w:rsidRPr="00911DBA">
        <w:t xml:space="preserve">0GHz </w:t>
      </w:r>
    </w:p>
    <w:p w14:paraId="150A1A9F" w14:textId="2A349031" w:rsidR="003A5216" w:rsidRPr="00911DBA" w:rsidRDefault="003A5216" w:rsidP="00FB5190">
      <w:pPr>
        <w:pStyle w:val="ListParagraph"/>
        <w:numPr>
          <w:ilvl w:val="1"/>
          <w:numId w:val="6"/>
        </w:numPr>
      </w:pPr>
      <w:r w:rsidRPr="00911DBA">
        <w:t>Graphics: Intel ® Graphics 3</w:t>
      </w:r>
      <w:r w:rsidR="00A01A5C" w:rsidRPr="00911DBA">
        <w:t>00</w:t>
      </w:r>
      <w:r w:rsidRPr="00911DBA">
        <w:t xml:space="preserve">0 </w:t>
      </w:r>
    </w:p>
    <w:p w14:paraId="3FABF7AA" w14:textId="598A6FFF" w:rsidR="003A5216" w:rsidRPr="00911DBA" w:rsidRDefault="005151C6" w:rsidP="00FB5190">
      <w:pPr>
        <w:pStyle w:val="ListParagraph"/>
        <w:numPr>
          <w:ilvl w:val="1"/>
          <w:numId w:val="6"/>
        </w:numPr>
      </w:pPr>
      <w:r w:rsidRPr="00911DBA">
        <w:t xml:space="preserve">Primary </w:t>
      </w:r>
      <w:r w:rsidR="00E009C9" w:rsidRPr="00911DBA">
        <w:t>M</w:t>
      </w:r>
      <w:r w:rsidR="003A5216" w:rsidRPr="00911DBA">
        <w:t xml:space="preserve">emory (RAM): </w:t>
      </w:r>
      <w:r w:rsidR="00A01A5C" w:rsidRPr="00911DBA">
        <w:t>8</w:t>
      </w:r>
      <w:r w:rsidR="003A5216" w:rsidRPr="00911DBA">
        <w:t>.00 GB</w:t>
      </w:r>
    </w:p>
    <w:p w14:paraId="43490D8C" w14:textId="2C6D0E5F" w:rsidR="003A5216" w:rsidRPr="00911DBA" w:rsidRDefault="003A5216" w:rsidP="00FB5190">
      <w:pPr>
        <w:pStyle w:val="ListParagraph"/>
        <w:numPr>
          <w:ilvl w:val="1"/>
          <w:numId w:val="6"/>
        </w:numPr>
      </w:pPr>
      <w:r w:rsidRPr="00911DBA">
        <w:t>System Type: 64-bit Operating System, x64-based Processor</w:t>
      </w:r>
    </w:p>
    <w:p w14:paraId="1B74EF41" w14:textId="6C82D705" w:rsidR="00884CD8" w:rsidRPr="00911DBA" w:rsidRDefault="00884CD8" w:rsidP="00FB5190">
      <w:pPr>
        <w:pStyle w:val="ListParagraph"/>
        <w:numPr>
          <w:ilvl w:val="0"/>
          <w:numId w:val="6"/>
        </w:numPr>
      </w:pPr>
      <w:r w:rsidRPr="00911DBA">
        <w:t xml:space="preserve">Desktop: The desktop computer is used for developing </w:t>
      </w:r>
      <w:r w:rsidR="00A33D77" w:rsidRPr="00911DBA">
        <w:t xml:space="preserve">a </w:t>
      </w:r>
      <w:r w:rsidRPr="00911DBA">
        <w:t xml:space="preserve">video </w:t>
      </w:r>
      <w:r w:rsidR="00A33D77" w:rsidRPr="00911DBA">
        <w:t>for</w:t>
      </w:r>
      <w:r w:rsidRPr="00911DBA">
        <w:t xml:space="preserve"> video translation.</w:t>
      </w:r>
    </w:p>
    <w:p w14:paraId="700B473C" w14:textId="7E078633" w:rsidR="00884CD8" w:rsidRPr="00911DBA" w:rsidRDefault="00884CD8" w:rsidP="00FB5190">
      <w:pPr>
        <w:pStyle w:val="ListParagraph"/>
        <w:numPr>
          <w:ilvl w:val="1"/>
          <w:numId w:val="6"/>
        </w:numPr>
      </w:pPr>
      <w:r w:rsidRPr="00911DBA">
        <w:t xml:space="preserve">Operating system: </w:t>
      </w:r>
      <w:r w:rsidR="001F4145" w:rsidRPr="00911DBA">
        <w:t>windows</w:t>
      </w:r>
      <w:r w:rsidRPr="00911DBA">
        <w:t xml:space="preserve"> 1</w:t>
      </w:r>
      <w:r w:rsidR="001F4145" w:rsidRPr="00911DBA">
        <w:t>0</w:t>
      </w:r>
    </w:p>
    <w:p w14:paraId="7BB8B298" w14:textId="45680859" w:rsidR="00884CD8" w:rsidRPr="00911DBA" w:rsidRDefault="00884CD8" w:rsidP="00FB5190">
      <w:pPr>
        <w:pStyle w:val="ListParagraph"/>
        <w:numPr>
          <w:ilvl w:val="1"/>
          <w:numId w:val="6"/>
        </w:numPr>
      </w:pPr>
      <w:r w:rsidRPr="00911DBA">
        <w:t>Processor: Intel ® Core™ i5-</w:t>
      </w:r>
      <w:r w:rsidR="001F4145" w:rsidRPr="00911DBA">
        <w:t>45</w:t>
      </w:r>
      <w:r w:rsidR="00E009C9" w:rsidRPr="00911DBA">
        <w:t>8</w:t>
      </w:r>
      <w:r w:rsidR="001F4145" w:rsidRPr="00911DBA">
        <w:t>0</w:t>
      </w:r>
      <w:r w:rsidRPr="00911DBA">
        <w:t xml:space="preserve"> CPU @ 3.</w:t>
      </w:r>
      <w:r w:rsidR="00E009C9" w:rsidRPr="00911DBA">
        <w:t>29</w:t>
      </w:r>
      <w:r w:rsidRPr="00911DBA">
        <w:t>GHz x 4</w:t>
      </w:r>
    </w:p>
    <w:p w14:paraId="77A85D56" w14:textId="18535C25" w:rsidR="00884CD8" w:rsidRPr="00911DBA" w:rsidRDefault="00884CD8" w:rsidP="00FB5190">
      <w:pPr>
        <w:pStyle w:val="ListParagraph"/>
        <w:numPr>
          <w:ilvl w:val="1"/>
          <w:numId w:val="6"/>
        </w:numPr>
      </w:pPr>
      <w:r w:rsidRPr="00911DBA">
        <w:t xml:space="preserve">Graphics: Intel ® HD Graphics </w:t>
      </w:r>
      <w:r w:rsidR="005D1347" w:rsidRPr="00911DBA">
        <w:t>4600</w:t>
      </w:r>
    </w:p>
    <w:p w14:paraId="3F5D6C56" w14:textId="16294FD6" w:rsidR="001F4145" w:rsidRPr="00911DBA" w:rsidRDefault="001F4145" w:rsidP="00FB5190">
      <w:pPr>
        <w:pStyle w:val="ListParagraph"/>
        <w:numPr>
          <w:ilvl w:val="1"/>
          <w:numId w:val="6"/>
        </w:numPr>
      </w:pPr>
      <w:r w:rsidRPr="00911DBA">
        <w:t xml:space="preserve">GPU: </w:t>
      </w:r>
      <w:r w:rsidR="008E716E" w:rsidRPr="00911DBA">
        <w:t xml:space="preserve">GeForce </w:t>
      </w:r>
      <w:r w:rsidRPr="00911DBA">
        <w:t>RTX 2070</w:t>
      </w:r>
      <w:r w:rsidR="008E716E" w:rsidRPr="00911DBA">
        <w:t xml:space="preserve"> Super 6 GB RAM</w:t>
      </w:r>
      <w:r w:rsidR="00C7628E" w:rsidRPr="00911DBA">
        <w:t xml:space="preserve"> </w:t>
      </w:r>
    </w:p>
    <w:p w14:paraId="1111B0A5" w14:textId="6C9C93EA" w:rsidR="00884CD8" w:rsidRPr="00911DBA" w:rsidRDefault="005151C6" w:rsidP="00FB5190">
      <w:pPr>
        <w:pStyle w:val="ListParagraph"/>
        <w:numPr>
          <w:ilvl w:val="1"/>
          <w:numId w:val="6"/>
        </w:numPr>
      </w:pPr>
      <w:r w:rsidRPr="00911DBA">
        <w:t xml:space="preserve">Primary </w:t>
      </w:r>
      <w:r w:rsidR="00E009C9" w:rsidRPr="00911DBA">
        <w:t>M</w:t>
      </w:r>
      <w:r w:rsidR="00884CD8" w:rsidRPr="00911DBA">
        <w:t xml:space="preserve">emory (RAM): </w:t>
      </w:r>
      <w:r w:rsidR="004933C2" w:rsidRPr="00911DBA">
        <w:t>8</w:t>
      </w:r>
      <w:r w:rsidR="00884CD8" w:rsidRPr="00911DBA">
        <w:t xml:space="preserve">.00 GB </w:t>
      </w:r>
    </w:p>
    <w:p w14:paraId="565E08A7" w14:textId="38AF3967" w:rsidR="00425746" w:rsidRPr="00911DBA" w:rsidRDefault="00884CD8" w:rsidP="00FB5190">
      <w:pPr>
        <w:pStyle w:val="ListParagraph"/>
        <w:numPr>
          <w:ilvl w:val="1"/>
          <w:numId w:val="6"/>
        </w:numPr>
      </w:pPr>
      <w:r w:rsidRPr="00911DBA">
        <w:t>System Type: 64-bit Operating System, x64-based Processor</w:t>
      </w:r>
    </w:p>
    <w:p w14:paraId="112E896A" w14:textId="2DC1E140" w:rsidR="0076785F" w:rsidRPr="00911DBA" w:rsidRDefault="0076785F" w:rsidP="004871D7">
      <w:r w:rsidRPr="00911DBA">
        <w:t xml:space="preserve">Visual </w:t>
      </w:r>
      <w:r w:rsidR="00E868E6" w:rsidRPr="00911DBA">
        <w:t>s</w:t>
      </w:r>
      <w:r w:rsidRPr="00911DBA">
        <w:t xml:space="preserve">tudio </w:t>
      </w:r>
      <w:r w:rsidR="00E868E6" w:rsidRPr="00911DBA">
        <w:t>c</w:t>
      </w:r>
      <w:r w:rsidRPr="00911DBA">
        <w:t xml:space="preserve">ode and </w:t>
      </w:r>
      <w:r w:rsidR="00E868E6" w:rsidRPr="00911DBA">
        <w:t xml:space="preserve">Jupyter </w:t>
      </w:r>
      <w:r w:rsidRPr="00911DBA">
        <w:t xml:space="preserve">notebook are used as a development IDE, with python interpreter 3.6 on </w:t>
      </w:r>
      <w:r w:rsidR="009D5AEE" w:rsidRPr="00911DBA">
        <w:t xml:space="preserve">a </w:t>
      </w:r>
      <w:r w:rsidRPr="00911DBA">
        <w:t>laptop computer.</w:t>
      </w:r>
      <w:r w:rsidR="00D66881" w:rsidRPr="00911DBA">
        <w:t xml:space="preserve"> </w:t>
      </w:r>
      <w:r w:rsidRPr="00911DBA">
        <w:t xml:space="preserve">For implementing the proposed </w:t>
      </w:r>
      <w:r w:rsidR="000B58F5" w:rsidRPr="00911DBA">
        <w:t xml:space="preserve">domain transfer problem </w:t>
      </w:r>
      <w:r w:rsidR="00D66881" w:rsidRPr="00911DBA">
        <w:t xml:space="preserve">OpenCV 3.7. </w:t>
      </w:r>
      <w:r w:rsidR="00890B22" w:rsidRPr="00911DBA">
        <w:t>Furthermore,</w:t>
      </w:r>
      <w:r w:rsidR="00D66881" w:rsidRPr="00911DBA">
        <w:t xml:space="preserve"> </w:t>
      </w:r>
      <w:r w:rsidR="000B58F5" w:rsidRPr="00911DBA">
        <w:t>TensorFlow-GPU 2.</w:t>
      </w:r>
      <w:r w:rsidR="002D7B4A" w:rsidRPr="00911DBA">
        <w:t>2</w:t>
      </w:r>
      <w:r w:rsidR="000B58F5" w:rsidRPr="00911DBA">
        <w:t xml:space="preserve"> </w:t>
      </w:r>
      <w:r w:rsidR="00B55E0D" w:rsidRPr="00911DBA">
        <w:t xml:space="preserve">was </w:t>
      </w:r>
      <w:r w:rsidR="000B58F5" w:rsidRPr="00911DBA">
        <w:t xml:space="preserve">used. </w:t>
      </w:r>
      <w:r w:rsidR="00DF109C" w:rsidRPr="00911DBA">
        <w:t>In the next section</w:t>
      </w:r>
      <w:r w:rsidR="007173AA" w:rsidRPr="00911DBA">
        <w:t xml:space="preserve"> list</w:t>
      </w:r>
      <w:r w:rsidR="00DF109C" w:rsidRPr="00911DBA">
        <w:t xml:space="preserve"> </w:t>
      </w:r>
      <w:r w:rsidR="007173AA" w:rsidRPr="00911DBA">
        <w:t xml:space="preserve">of </w:t>
      </w:r>
      <w:r w:rsidR="00DF109C" w:rsidRPr="00911DBA">
        <w:t>experiment</w:t>
      </w:r>
      <w:r w:rsidR="009D5AEE" w:rsidRPr="00911DBA">
        <w:t>s</w:t>
      </w:r>
      <w:r w:rsidR="00DF109C" w:rsidRPr="00911DBA">
        <w:t xml:space="preserve"> </w:t>
      </w:r>
      <w:r w:rsidR="001A5840" w:rsidRPr="00911DBA">
        <w:t xml:space="preserve">class </w:t>
      </w:r>
      <w:r w:rsidR="007173AA" w:rsidRPr="00911DBA">
        <w:t xml:space="preserve">conducted for evaluating </w:t>
      </w:r>
      <w:r w:rsidR="009D5AEE" w:rsidRPr="00911DBA">
        <w:t xml:space="preserve">the </w:t>
      </w:r>
      <w:r w:rsidR="007173AA" w:rsidRPr="00911DBA">
        <w:t xml:space="preserve">proposed </w:t>
      </w:r>
      <w:r w:rsidR="009D5AEE" w:rsidRPr="00911DBA">
        <w:t>hypothesis</w:t>
      </w:r>
      <w:r w:rsidR="007173AA" w:rsidRPr="00911DBA">
        <w:t xml:space="preserve"> are discussed</w:t>
      </w:r>
      <w:r w:rsidR="00DF109C" w:rsidRPr="00911DBA">
        <w:t xml:space="preserve">. </w:t>
      </w:r>
    </w:p>
    <w:p w14:paraId="4624CE71" w14:textId="7AF07CCA" w:rsidR="00425746" w:rsidRPr="00911DBA" w:rsidRDefault="00C17E49" w:rsidP="00B05706">
      <w:pPr>
        <w:pStyle w:val="Heading2"/>
      </w:pPr>
      <w:bookmarkStart w:id="296" w:name="_Toc52981558"/>
      <w:bookmarkStart w:id="297" w:name="_Toc54363791"/>
      <w:r w:rsidRPr="00911DBA">
        <w:t>E</w:t>
      </w:r>
      <w:r w:rsidR="00425746" w:rsidRPr="00911DBA">
        <w:t>nvironment</w:t>
      </w:r>
      <w:r w:rsidR="008C5861" w:rsidRPr="00911DBA">
        <w:t>al</w:t>
      </w:r>
      <w:r w:rsidR="00425746" w:rsidRPr="00911DBA">
        <w:t xml:space="preserve"> </w:t>
      </w:r>
      <w:r w:rsidRPr="00911DBA">
        <w:t>Setup</w:t>
      </w:r>
      <w:bookmarkEnd w:id="296"/>
      <w:bookmarkEnd w:id="297"/>
    </w:p>
    <w:p w14:paraId="1CAACD16" w14:textId="459686DD" w:rsidR="000C4853" w:rsidRPr="00911DBA" w:rsidRDefault="000C4853" w:rsidP="000C4853">
      <w:r w:rsidRPr="00911DBA">
        <w:t>In this</w:t>
      </w:r>
      <w:r w:rsidR="00F25C16" w:rsidRPr="00911DBA">
        <w:t xml:space="preserve"> thesis</w:t>
      </w:r>
      <w:r w:rsidRPr="00911DBA">
        <w:t xml:space="preserve"> work</w:t>
      </w:r>
      <w:r w:rsidR="00596A4D" w:rsidRPr="00911DBA">
        <w:t>,</w:t>
      </w:r>
      <w:r w:rsidRPr="00911DBA">
        <w:t xml:space="preserve"> different software and IDEs </w:t>
      </w:r>
      <w:r w:rsidR="000B251D" w:rsidRPr="00911DBA">
        <w:t>ha</w:t>
      </w:r>
      <w:r w:rsidR="00596A4D" w:rsidRPr="00911DBA">
        <w:t>ve</w:t>
      </w:r>
      <w:r w:rsidR="000B251D" w:rsidRPr="00911DBA">
        <w:t xml:space="preserve"> been </w:t>
      </w:r>
      <w:r w:rsidRPr="00911DBA">
        <w:t>used.</w:t>
      </w:r>
    </w:p>
    <w:p w14:paraId="299BF73B" w14:textId="6919C516" w:rsidR="00425746" w:rsidRPr="00911DBA" w:rsidRDefault="00425746" w:rsidP="001D6BCB">
      <w:r w:rsidRPr="00911DBA">
        <w:rPr>
          <w:b/>
          <w:bCs/>
          <w:i/>
          <w:iCs/>
        </w:rPr>
        <w:lastRenderedPageBreak/>
        <w:t>Anaconda:</w:t>
      </w:r>
      <w:r w:rsidRPr="00911DBA">
        <w:t xml:space="preserve"> in an application used to install the </w:t>
      </w:r>
      <w:r w:rsidR="006E128E" w:rsidRPr="00911DBA">
        <w:t>up-to-date</w:t>
      </w:r>
      <w:r w:rsidRPr="00911DBA">
        <w:t xml:space="preserve"> version of python with its different module and IDEs, for implementing </w:t>
      </w:r>
      <w:r w:rsidR="00A33D77" w:rsidRPr="00911DBA">
        <w:t xml:space="preserve">the </w:t>
      </w:r>
      <w:r w:rsidRPr="00911DBA">
        <w:t xml:space="preserve">proposed solution an anaconda application version 1.9.7 with 64-bit support used. </w:t>
      </w:r>
    </w:p>
    <w:p w14:paraId="603ABBF7" w14:textId="420F3E9F" w:rsidR="00425746" w:rsidRPr="00911DBA" w:rsidRDefault="00425746" w:rsidP="001D6BCB">
      <w:r w:rsidRPr="00911DBA">
        <w:rPr>
          <w:b/>
          <w:bCs/>
          <w:i/>
          <w:iCs/>
        </w:rPr>
        <w:t>Jupyter Notebook:</w:t>
      </w:r>
      <w:r w:rsidRPr="00911DBA">
        <w:t xml:space="preserve"> is </w:t>
      </w:r>
      <w:r w:rsidR="003A1774" w:rsidRPr="00911DBA">
        <w:t xml:space="preserve">the most popular and handy </w:t>
      </w:r>
      <w:r w:rsidRPr="00911DBA">
        <w:t xml:space="preserve">IDE </w:t>
      </w:r>
      <w:r w:rsidR="003A1774" w:rsidRPr="00911DBA">
        <w:t>among AI and deep learning researchers</w:t>
      </w:r>
      <w:r w:rsidRPr="00911DBA">
        <w:t xml:space="preserve"> to </w:t>
      </w:r>
      <w:r w:rsidR="003A1774" w:rsidRPr="00911DBA">
        <w:t>work with</w:t>
      </w:r>
      <w:r w:rsidRPr="00911DBA">
        <w:t xml:space="preserve"> </w:t>
      </w:r>
      <w:r w:rsidR="00DF1D08" w:rsidRPr="00911DBA">
        <w:t>python</w:t>
      </w:r>
      <w:r w:rsidR="003A1774" w:rsidRPr="00911DBA">
        <w:t xml:space="preserve">. </w:t>
      </w:r>
      <w:r w:rsidRPr="00911DBA">
        <w:t>T</w:t>
      </w:r>
      <w:r w:rsidR="003A1774" w:rsidRPr="00911DBA">
        <w:t>his thesis work use</w:t>
      </w:r>
      <w:r w:rsidR="00A33D77" w:rsidRPr="00911DBA">
        <w:t>s</w:t>
      </w:r>
      <w:r w:rsidRPr="00911DBA">
        <w:t xml:space="preserve"> Jupiter note-book 6.0.0.</w:t>
      </w:r>
    </w:p>
    <w:p w14:paraId="1FCB9AED" w14:textId="79B475DD" w:rsidR="006819C2" w:rsidRPr="00911DBA" w:rsidRDefault="00231153" w:rsidP="00B05706">
      <w:pPr>
        <w:pStyle w:val="Heading2"/>
      </w:pPr>
      <w:bookmarkStart w:id="298" w:name="_Toc52981559"/>
      <w:bookmarkStart w:id="299" w:name="_Toc54363792"/>
      <w:r w:rsidRPr="00911DBA">
        <w:t>Cycle-GAN Implementation</w:t>
      </w:r>
      <w:bookmarkEnd w:id="298"/>
      <w:bookmarkEnd w:id="299"/>
      <w:r w:rsidR="006819C2" w:rsidRPr="00911DBA">
        <w:t xml:space="preserve"> </w:t>
      </w:r>
    </w:p>
    <w:p w14:paraId="39C604E5" w14:textId="0A41CAD3" w:rsidR="00891B48" w:rsidRPr="00911DBA" w:rsidRDefault="006819C2" w:rsidP="006819C2">
      <w:r w:rsidRPr="00911DBA">
        <w:t xml:space="preserve">A </w:t>
      </w:r>
      <w:r w:rsidR="00B60544" w:rsidRPr="00911DBA">
        <w:t>Cycle-GAN</w:t>
      </w:r>
      <w:r w:rsidRPr="00911DBA">
        <w:t xml:space="preserve"> is made up overall of two </w:t>
      </w:r>
      <w:r w:rsidR="001A5875" w:rsidRPr="00911DBA">
        <w:t xml:space="preserve">GAN </w:t>
      </w:r>
      <w:r w:rsidRPr="00911DBA">
        <w:t xml:space="preserve">architectures: a generator and a discriminator. The generator architecture </w:t>
      </w:r>
      <w:r w:rsidR="003C0C21" w:rsidRPr="00911DBA">
        <w:t>contains two separate</w:t>
      </w:r>
      <w:r w:rsidRPr="00911DBA">
        <w:t xml:space="preserve"> models,</w:t>
      </w:r>
      <w:r w:rsidR="00891B48" w:rsidRPr="00911DBA">
        <w:t xml:space="preserve"> </w:t>
      </w:r>
      <w:r w:rsidRPr="00911DBA">
        <w:t xml:space="preserve">Generator </w:t>
      </w:r>
      <w:r w:rsidR="00CA70E1" w:rsidRPr="00911DBA">
        <w:t>AB,</w:t>
      </w:r>
      <w:r w:rsidRPr="00911DBA">
        <w:t xml:space="preserve"> and Generator B</w:t>
      </w:r>
      <w:r w:rsidR="00891B48" w:rsidRPr="00911DBA">
        <w:t>A</w:t>
      </w:r>
      <w:r w:rsidRPr="00911DBA">
        <w:t xml:space="preserve">. </w:t>
      </w:r>
      <w:r w:rsidR="00374407" w:rsidRPr="00911DBA">
        <w:t>In the same manner, the discriminator architecture</w:t>
      </w:r>
      <w:r w:rsidR="003C0C21" w:rsidRPr="00911DBA">
        <w:t xml:space="preserve"> contains</w:t>
      </w:r>
      <w:r w:rsidR="00891B48" w:rsidRPr="00911DBA">
        <w:t xml:space="preserve"> </w:t>
      </w:r>
      <w:r w:rsidR="00507AF7" w:rsidRPr="00911DBA">
        <w:t xml:space="preserve">an </w:t>
      </w:r>
      <w:r w:rsidR="00B74425" w:rsidRPr="00911DBA">
        <w:t>additional</w:t>
      </w:r>
      <w:r w:rsidRPr="00911DBA">
        <w:t xml:space="preserve"> two </w:t>
      </w:r>
      <w:r w:rsidR="00B21987" w:rsidRPr="00911DBA">
        <w:t>architectural</w:t>
      </w:r>
      <w:r w:rsidR="00B74425" w:rsidRPr="00911DBA">
        <w:t xml:space="preserve"> </w:t>
      </w:r>
      <w:r w:rsidRPr="00911DBA">
        <w:t>models, Discriminator A, and Discriminator B</w:t>
      </w:r>
      <w:r w:rsidR="00891B48" w:rsidRPr="00911DBA">
        <w:t>.</w:t>
      </w:r>
      <w:r w:rsidR="004277E0" w:rsidRPr="00911DBA">
        <w:t xml:space="preserve"> </w:t>
      </w:r>
      <w:r w:rsidR="00E868E6" w:rsidRPr="00911DBA">
        <w:t>T</w:t>
      </w:r>
      <w:r w:rsidR="004277E0" w:rsidRPr="00911DBA">
        <w:t xml:space="preserve">able </w:t>
      </w:r>
      <w:r w:rsidR="00E868E6" w:rsidRPr="00911DBA">
        <w:t>5-1</w:t>
      </w:r>
      <w:r w:rsidR="004277E0" w:rsidRPr="00911DBA">
        <w:t xml:space="preserve"> shows convolutional layers of Cycle-GAN architecture. </w:t>
      </w:r>
    </w:p>
    <w:p w14:paraId="5CBBBBEC" w14:textId="1F6DF032" w:rsidR="00E450E1" w:rsidRPr="00911DBA" w:rsidRDefault="006819C2" w:rsidP="00E450E1">
      <w:r w:rsidRPr="00911DBA">
        <w:t>The generator network is an encoder</w:t>
      </w:r>
      <w:r w:rsidR="00FD69D2" w:rsidRPr="00911DBA">
        <w:t>-decoder</w:t>
      </w:r>
      <w:r w:rsidRPr="00911DBA">
        <w:t xml:space="preserve"> </w:t>
      </w:r>
      <w:r w:rsidR="00B74425" w:rsidRPr="00911DBA">
        <w:t>category</w:t>
      </w:r>
      <w:r w:rsidRPr="00911DBA">
        <w:t xml:space="preserve"> network. It takes an image as an input </w:t>
      </w:r>
      <w:r w:rsidR="00F826C7" w:rsidRPr="00911DBA">
        <w:t>with the shape (256,256,3),</w:t>
      </w:r>
      <w:r w:rsidRPr="00911DBA">
        <w:t xml:space="preserve"> </w:t>
      </w:r>
      <w:r w:rsidR="00F826C7" w:rsidRPr="00911DBA">
        <w:t xml:space="preserve">and </w:t>
      </w:r>
      <w:r w:rsidRPr="00911DBA">
        <w:t xml:space="preserve">outputs </w:t>
      </w:r>
      <w:r w:rsidR="00F826C7" w:rsidRPr="00911DBA">
        <w:t xml:space="preserve">generated image with </w:t>
      </w:r>
      <w:r w:rsidR="00220BC2" w:rsidRPr="00911DBA">
        <w:t xml:space="preserve">the </w:t>
      </w:r>
      <w:r w:rsidR="00F826C7" w:rsidRPr="00911DBA">
        <w:t>same shape</w:t>
      </w:r>
      <w:r w:rsidRPr="00911DBA">
        <w:t xml:space="preserve">. </w:t>
      </w:r>
      <w:r w:rsidR="00E23FAC" w:rsidRPr="00911DBA">
        <w:t>Based on base work</w:t>
      </w:r>
      <w:r w:rsidR="00F826C7" w:rsidRPr="00911DBA">
        <w:t xml:space="preserve"> Cycle GAN </w:t>
      </w:r>
      <w:r w:rsidR="00E23FAC" w:rsidRPr="00911DBA">
        <w:t xml:space="preserve">two </w:t>
      </w:r>
      <w:r w:rsidR="00B8527F" w:rsidRPr="00911DBA">
        <w:t>g</w:t>
      </w:r>
      <w:r w:rsidR="00E23FAC" w:rsidRPr="00911DBA">
        <w:t>enerat</w:t>
      </w:r>
      <w:r w:rsidR="00150BC2" w:rsidRPr="00911DBA">
        <w:t>or</w:t>
      </w:r>
      <w:r w:rsidR="00E23FAC" w:rsidRPr="00911DBA">
        <w:t xml:space="preserve"> networks</w:t>
      </w:r>
      <w:r w:rsidR="00D80846" w:rsidRPr="00911DBA">
        <w:t xml:space="preserve"> are define</w:t>
      </w:r>
      <w:r w:rsidR="00557A42" w:rsidRPr="00911DBA">
        <w:t>d</w:t>
      </w:r>
      <w:r w:rsidR="00F826C7" w:rsidRPr="00911DBA">
        <w:t>.</w:t>
      </w:r>
      <w:r w:rsidR="00E450E1" w:rsidRPr="00911DBA">
        <w:t xml:space="preserve"> The </w:t>
      </w:r>
      <w:r w:rsidR="00E868E6" w:rsidRPr="00911DBA">
        <w:t>g</w:t>
      </w:r>
      <w:r w:rsidR="00E450E1" w:rsidRPr="00911DBA">
        <w:t>enerators had consisted of 15 layers. Four convolution layers followed by nine residual blocks and two deconvolutional layers - deconvolution means transposed 2-D convolution. The LeakyReLU activation was on all layers except the last layers output layer in the same manner Instance normalization was used in every layer beside</w:t>
      </w:r>
      <w:r w:rsidR="001E18B4" w:rsidRPr="00911DBA">
        <w:t>s</w:t>
      </w:r>
      <w:r w:rsidR="00E450E1" w:rsidRPr="00911DBA">
        <w:t xml:space="preserve"> the last one</w:t>
      </w:r>
      <w:r w:rsidR="00E450E1" w:rsidRPr="00911DBA">
        <w:rPr>
          <w:color w:val="FF0000"/>
        </w:rPr>
        <w:t>.</w:t>
      </w:r>
    </w:p>
    <w:p w14:paraId="5C5055B7" w14:textId="0B34DE47" w:rsidR="008039B1"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t>G_A2B = module.ResnetGenerator(input_shape=(</w:t>
      </w:r>
      <w:r w:rsidR="00F826C7" w:rsidRPr="007066E7">
        <w:rPr>
          <w:rFonts w:ascii="Courier New" w:hAnsi="Courier New" w:cs="Courier New"/>
          <w:color w:val="000000"/>
        </w:rPr>
        <w:t>256</w:t>
      </w:r>
      <w:r w:rsidRPr="007066E7">
        <w:rPr>
          <w:rFonts w:ascii="Courier New" w:hAnsi="Courier New" w:cs="Courier New"/>
          <w:color w:val="000000"/>
        </w:rPr>
        <w:t>,</w:t>
      </w:r>
      <w:r w:rsidR="00F826C7" w:rsidRPr="007066E7">
        <w:rPr>
          <w:rFonts w:ascii="Courier New" w:hAnsi="Courier New" w:cs="Courier New"/>
          <w:color w:val="000000"/>
        </w:rPr>
        <w:t>256</w:t>
      </w:r>
      <w:r w:rsidRPr="007066E7">
        <w:rPr>
          <w:rFonts w:ascii="Courier New" w:hAnsi="Courier New" w:cs="Courier New"/>
          <w:color w:val="000000"/>
        </w:rPr>
        <w:t xml:space="preserve">, </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G_B2A = module.ResnetGenerator(input_shape=(</w:t>
      </w:r>
      <w:r w:rsidR="00F826C7" w:rsidRPr="007066E7">
        <w:rPr>
          <w:rFonts w:ascii="Courier New" w:hAnsi="Courier New" w:cs="Courier New"/>
          <w:color w:val="000000"/>
        </w:rPr>
        <w:t xml:space="preserve">256,256, </w:t>
      </w:r>
      <w:r w:rsidR="00F826C7" w:rsidRPr="007066E7">
        <w:rPr>
          <w:rFonts w:ascii="Courier New" w:hAnsi="Courier New" w:cs="Courier New"/>
          <w:color w:val="40A070"/>
        </w:rPr>
        <w:t>3</w:t>
      </w:r>
      <w:r w:rsidRPr="007066E7">
        <w:rPr>
          <w:rFonts w:ascii="Courier New" w:hAnsi="Courier New" w:cs="Courier New"/>
          <w:color w:val="000000"/>
        </w:rPr>
        <w:t>))</w:t>
      </w:r>
    </w:p>
    <w:p w14:paraId="1A96556C" w14:textId="77D3813D" w:rsidR="00E450E1" w:rsidRPr="00911DBA" w:rsidRDefault="00370748" w:rsidP="00E450E1">
      <w:r w:rsidRPr="00911DBA">
        <w:t xml:space="preserve">The discriminator network is </w:t>
      </w:r>
      <w:r w:rsidR="001A7C2F" w:rsidRPr="00911DBA">
        <w:t>equivalent</w:t>
      </w:r>
      <w:r w:rsidRPr="00911DBA">
        <w:t xml:space="preserve"> to the </w:t>
      </w:r>
      <w:r w:rsidR="00220BC2" w:rsidRPr="00911DBA">
        <w:t>discriminator's architecture</w:t>
      </w:r>
      <w:r w:rsidRPr="00911DBA">
        <w:t xml:space="preserve"> in a Patch</w:t>
      </w:r>
      <w:r w:rsidR="00EA4CFC" w:rsidRPr="00911DBA">
        <w:t xml:space="preserve"> </w:t>
      </w:r>
      <w:r w:rsidRPr="00911DBA">
        <w:t>GAN network</w:t>
      </w:r>
      <w:r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fldChar w:fldCharType="separate"/>
      </w:r>
      <w:r w:rsidR="00C077EB" w:rsidRPr="00911DBA">
        <w:rPr>
          <w:noProof/>
        </w:rPr>
        <w:t>[3]</w:t>
      </w:r>
      <w:r w:rsidRPr="00911DBA">
        <w:fldChar w:fldCharType="end"/>
      </w:r>
      <w:r w:rsidRPr="00911DBA">
        <w:t xml:space="preserve">. </w:t>
      </w:r>
      <w:r w:rsidR="00FA6EEA" w:rsidRPr="00911DBA">
        <w:t xml:space="preserve">Basically, it takes an image of </w:t>
      </w:r>
      <w:r w:rsidR="00A33D77" w:rsidRPr="00911DBA">
        <w:t>the</w:t>
      </w:r>
      <w:r w:rsidR="00FA6EEA" w:rsidRPr="00911DBA">
        <w:t xml:space="preserve"> shape of (256, 256, 3) and predicts whether the image is real or fake.</w:t>
      </w:r>
      <w:r w:rsidR="00E450E1" w:rsidRPr="00911DBA">
        <w:t xml:space="preserve"> This network composed of 5 convolutional layers denotes a 4 × 4</w:t>
      </w:r>
      <w:r w:rsidR="0047025F" w:rsidRPr="00911DBA">
        <w:t xml:space="preserve"> filter</w:t>
      </w:r>
      <w:r w:rsidR="00E450E1" w:rsidRPr="00911DBA">
        <w:t xml:space="preserve"> </w:t>
      </w:r>
      <w:r w:rsidR="00E868E6" w:rsidRPr="00911DBA">
        <w:t>c</w:t>
      </w:r>
      <w:r w:rsidR="00E450E1" w:rsidRPr="00911DBA">
        <w:t>onvolution-</w:t>
      </w:r>
      <w:r w:rsidR="00E868E6" w:rsidRPr="00911DBA">
        <w:t>i</w:t>
      </w:r>
      <w:r w:rsidR="00E450E1" w:rsidRPr="00911DBA">
        <w:t xml:space="preserve">nstance </w:t>
      </w:r>
      <w:r w:rsidR="00E868E6" w:rsidRPr="00911DBA">
        <w:t>n</w:t>
      </w:r>
      <w:r w:rsidR="00E450E1" w:rsidRPr="00911DBA">
        <w:t>ormalization with LeakyReLU layer and stride 2. After the last layer, apply a convolution to produce a 1-dimensional output. The slope of leaky in leakyReLU was 0.2.</w:t>
      </w:r>
    </w:p>
    <w:p w14:paraId="06DA5BD4" w14:textId="7AEF7B32" w:rsidR="00F44CF7" w:rsidRPr="007066E7" w:rsidRDefault="00066573" w:rsidP="00145A07">
      <w:pPr>
        <w:shd w:val="clear" w:color="auto" w:fill="F8F8FF"/>
        <w:jc w:val="left"/>
        <w:rPr>
          <w:rFonts w:ascii="Courier New" w:hAnsi="Courier New" w:cs="Courier New"/>
        </w:rPr>
      </w:pPr>
      <w:r w:rsidRPr="007066E7">
        <w:rPr>
          <w:rFonts w:ascii="Courier New" w:hAnsi="Courier New" w:cs="Courier New"/>
          <w:color w:val="000000"/>
        </w:rPr>
        <w:t>D_A = module.ConvDiscriminator(input_shape=(</w:t>
      </w:r>
      <w:r w:rsidR="000102D9" w:rsidRPr="007066E7">
        <w:rPr>
          <w:rFonts w:ascii="Courier New" w:hAnsi="Courier New" w:cs="Courier New"/>
          <w:color w:val="000000"/>
        </w:rPr>
        <w:t>256</w:t>
      </w:r>
      <w:r w:rsidRPr="007066E7">
        <w:rPr>
          <w:rFonts w:ascii="Courier New" w:hAnsi="Courier New" w:cs="Courier New"/>
          <w:color w:val="000000"/>
        </w:rPr>
        <w:t>,</w:t>
      </w:r>
      <w:r w:rsidR="000102D9" w:rsidRPr="007066E7">
        <w:rPr>
          <w:rFonts w:ascii="Courier New" w:hAnsi="Courier New" w:cs="Courier New"/>
          <w:color w:val="000000"/>
        </w:rPr>
        <w:t>256</w:t>
      </w:r>
      <w:r w:rsidRPr="007066E7">
        <w:rPr>
          <w:rFonts w:ascii="Courier New" w:hAnsi="Courier New" w:cs="Courier New"/>
          <w:color w:val="000000"/>
        </w:rPr>
        <w:t xml:space="preserve">, </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D_B = module.ConvDiscriminator(input_shape</w:t>
      </w:r>
      <w:r w:rsidR="000102D9" w:rsidRPr="007066E7">
        <w:rPr>
          <w:rFonts w:ascii="Courier New" w:hAnsi="Courier New" w:cs="Courier New"/>
          <w:color w:val="000000"/>
        </w:rPr>
        <w:t xml:space="preserve">=(256,256, </w:t>
      </w:r>
      <w:r w:rsidR="000102D9" w:rsidRPr="007066E7">
        <w:rPr>
          <w:rFonts w:ascii="Courier New" w:hAnsi="Courier New" w:cs="Courier New"/>
          <w:color w:val="40A070"/>
        </w:rPr>
        <w:t>3</w:t>
      </w:r>
      <w:r w:rsidR="000102D9" w:rsidRPr="007066E7">
        <w:rPr>
          <w:rFonts w:ascii="Courier New" w:hAnsi="Courier New" w:cs="Courier New"/>
          <w:color w:val="000000"/>
        </w:rPr>
        <w:t>))</w:t>
      </w:r>
    </w:p>
    <w:p w14:paraId="06FEB6FE" w14:textId="7BC3062A" w:rsidR="009B0D83" w:rsidRPr="00911DBA" w:rsidRDefault="009B0D83" w:rsidP="009B0D83">
      <w:pPr>
        <w:pStyle w:val="Caption"/>
        <w:keepNext/>
        <w:jc w:val="center"/>
        <w:rPr>
          <w:color w:val="auto"/>
          <w:sz w:val="24"/>
          <w:szCs w:val="24"/>
        </w:rPr>
      </w:pPr>
      <w:bookmarkStart w:id="300" w:name="_Toc52970529"/>
      <w:bookmarkStart w:id="301" w:name="_Toc54355997"/>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E97BB6">
        <w:rPr>
          <w:noProof/>
          <w:color w:val="auto"/>
          <w:sz w:val="24"/>
          <w:szCs w:val="24"/>
        </w:rPr>
        <w:t>5</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E97BB6">
        <w:rPr>
          <w:noProof/>
          <w:color w:val="auto"/>
          <w:sz w:val="24"/>
          <w:szCs w:val="24"/>
        </w:rPr>
        <w:t>1</w:t>
      </w:r>
      <w:r w:rsidR="00416BA0" w:rsidRPr="00911DBA">
        <w:rPr>
          <w:color w:val="auto"/>
          <w:sz w:val="24"/>
          <w:szCs w:val="24"/>
        </w:rPr>
        <w:fldChar w:fldCharType="end"/>
      </w:r>
      <w:r w:rsidRPr="00911DBA">
        <w:rPr>
          <w:color w:val="auto"/>
          <w:sz w:val="24"/>
          <w:szCs w:val="24"/>
        </w:rPr>
        <w:t xml:space="preserve"> Cycle GAN architecture convolutional layers</w:t>
      </w:r>
      <w:bookmarkEnd w:id="300"/>
      <w:bookmarkEnd w:id="301"/>
    </w:p>
    <w:p w14:paraId="56D1B223" w14:textId="4833E290" w:rsidR="0047025F" w:rsidRPr="00911DBA" w:rsidRDefault="00EC74D8" w:rsidP="00DC0490">
      <w:r w:rsidRPr="00911DBA">
        <w:rPr>
          <w:noProof/>
        </w:rPr>
        <w:drawing>
          <wp:inline distT="0" distB="0" distL="0" distR="0" wp14:anchorId="5E0FCFFC" wp14:editId="65E0FEA8">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911DBA">
        <w:t xml:space="preserve"> </w:t>
      </w:r>
    </w:p>
    <w:p w14:paraId="0D44CA2D" w14:textId="229610B6" w:rsidR="00DC0490" w:rsidRPr="00911DBA" w:rsidRDefault="00DC0490" w:rsidP="00DC0490">
      <w:r w:rsidRPr="00911DBA">
        <w:t xml:space="preserve">The </w:t>
      </w:r>
      <w:r w:rsidR="00E868E6" w:rsidRPr="00911DBA">
        <w:t>g</w:t>
      </w:r>
      <w:r w:rsidR="00374407" w:rsidRPr="00911DBA">
        <w:t>enerator's objective</w:t>
      </w:r>
      <w:r w:rsidRPr="00911DBA">
        <w:t xml:space="preserve"> is to diminish the adversarial loss function against an adversary </w:t>
      </w:r>
      <w:r w:rsidR="00E868E6" w:rsidRPr="00911DBA">
        <w:t>d</w:t>
      </w:r>
      <w:r w:rsidRPr="00911DBA">
        <w:t xml:space="preserve">iscriminator, which constantly tries to maximize it. </w:t>
      </w:r>
      <w:r w:rsidR="002615A3" w:rsidRPr="00911DBA">
        <w:t>S</w:t>
      </w:r>
      <w:r w:rsidRPr="00911DBA">
        <w:t>imilar to other network types</w:t>
      </w:r>
      <w:r w:rsidR="002615A3" w:rsidRPr="00911DBA">
        <w:t xml:space="preserve"> of</w:t>
      </w:r>
      <w:r w:rsidRPr="00911DBA">
        <w:t xml:space="preserve"> GAN is no different. </w:t>
      </w:r>
      <w:r w:rsidR="00374407" w:rsidRPr="00911DBA">
        <w:t>The l</w:t>
      </w:r>
      <w:r w:rsidRPr="00911DBA">
        <w:t xml:space="preserve">earning function has to </w:t>
      </w:r>
      <w:r w:rsidR="00374407" w:rsidRPr="00911DBA">
        <w:t xml:space="preserve">be </w:t>
      </w:r>
      <w:r w:rsidRPr="00911DBA">
        <w:t xml:space="preserve">explicitly defined in order </w:t>
      </w:r>
      <w:r w:rsidR="00374407" w:rsidRPr="00911DBA">
        <w:t>for</w:t>
      </w:r>
      <w:r w:rsidRPr="00911DBA">
        <w:t xml:space="preserve"> the network </w:t>
      </w:r>
      <w:r w:rsidR="00374407" w:rsidRPr="00911DBA">
        <w:t>to learn</w:t>
      </w:r>
      <w:r w:rsidRPr="00911DBA">
        <w:t xml:space="preserve"> to translate </w:t>
      </w:r>
      <w:r w:rsidR="0082065A" w:rsidRPr="00911DBA">
        <w:t xml:space="preserve">the </w:t>
      </w:r>
      <w:r w:rsidRPr="00911DBA">
        <w:t xml:space="preserve">image. </w:t>
      </w:r>
    </w:p>
    <w:p w14:paraId="259D126B" w14:textId="5C9E8465" w:rsidR="00D027E5"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lastRenderedPageBreak/>
        <w:t>self.combined = tf.keras.Model(inputs=[img_A, img_B],</w:t>
      </w:r>
      <w:r w:rsidRPr="007066E7">
        <w:rPr>
          <w:rFonts w:ascii="Courier New" w:hAnsi="Courier New" w:cs="Courier New"/>
          <w:color w:val="000000"/>
        </w:rPr>
        <w:tab/>
        <w:t>outputs=[valid_A, valid_B,reconstr_A, reconstr_B,img_A_id, img_B_id,img_A_id, img_B_id])</w:t>
      </w:r>
    </w:p>
    <w:p w14:paraId="6795BC72" w14:textId="583E8E9A" w:rsidR="00066573" w:rsidRPr="007066E7" w:rsidRDefault="00066573" w:rsidP="00066573">
      <w:pPr>
        <w:shd w:val="clear" w:color="auto" w:fill="F8F8FF"/>
        <w:jc w:val="left"/>
        <w:rPr>
          <w:rFonts w:ascii="Courier New" w:hAnsi="Courier New" w:cs="Courier New"/>
          <w:color w:val="000000"/>
        </w:rPr>
      </w:pPr>
      <w:r w:rsidRPr="007066E7">
        <w:rPr>
          <w:rFonts w:ascii="Courier New" w:hAnsi="Courier New" w:cs="Courier New"/>
          <w:i/>
          <w:color w:val="408080"/>
        </w:rPr>
        <w:t>#define loss function</w:t>
      </w:r>
      <w:r w:rsidRPr="007066E7">
        <w:rPr>
          <w:rFonts w:ascii="Courier New" w:hAnsi="Courier New" w:cs="Courier New"/>
          <w:color w:val="000000"/>
        </w:rPr>
        <w:br/>
        <w:t>d_loss_fn, g_loss_fn = gan.get_adversarial_losses_fn(adversarial_loss_mode)</w:t>
      </w:r>
      <w:r w:rsidRPr="007066E7">
        <w:rPr>
          <w:rFonts w:ascii="Courier New" w:hAnsi="Courier New" w:cs="Courier New"/>
          <w:color w:val="000000"/>
        </w:rPr>
        <w:br/>
        <w:t>cycle_loss_fn = tf.losses.MeanAbsoluteError()</w:t>
      </w:r>
      <w:r w:rsidRPr="007066E7">
        <w:rPr>
          <w:rFonts w:ascii="Courier New" w:hAnsi="Courier New" w:cs="Courier New"/>
          <w:color w:val="000000"/>
        </w:rPr>
        <w:br/>
        <w:t>identity_loss_fn = tf.losses.MeanAbsoluteError()</w:t>
      </w:r>
      <w:r w:rsidRPr="007066E7">
        <w:rPr>
          <w:rFonts w:ascii="Courier New" w:hAnsi="Courier New" w:cs="Courier New"/>
          <w:color w:val="000000"/>
        </w:rPr>
        <w:br/>
        <w:t>G_loss = (A2B_g_loss + B2A_g_loss) + (A2B2A_cycle_loss + B2A2B_cycle_loss) * cycle_loss_weight + (A2A_id_loss + B2B_id_loss) * identity_loss_weight</w:t>
      </w:r>
    </w:p>
    <w:p w14:paraId="551D76EE" w14:textId="0F3843E5" w:rsidR="002615A3" w:rsidRPr="00911DBA" w:rsidRDefault="00AC182F" w:rsidP="002615A3">
      <w:r w:rsidRPr="00911DBA">
        <w:t xml:space="preserve">Almost </w:t>
      </w:r>
      <w:r w:rsidR="00A14DE4" w:rsidRPr="00911DBA">
        <w:t>all</w:t>
      </w:r>
      <w:r w:rsidRPr="00911DBA">
        <w:t xml:space="preserve"> the configurations were taken from the Cycle-GAN paper and the implementations of its authors on </w:t>
      </w:r>
      <w:hyperlink r:id="rId48" w:history="1">
        <w:r w:rsidR="002615A3" w:rsidRPr="00911DBA">
          <w:rPr>
            <w:rStyle w:val="Hyperlink"/>
          </w:rPr>
          <w:t>GitHub</w:t>
        </w:r>
      </w:hyperlink>
      <w:r w:rsidR="002615A3" w:rsidRPr="00911DBA">
        <w:t>.</w:t>
      </w:r>
    </w:p>
    <w:p w14:paraId="018438DA" w14:textId="0BB94120" w:rsidR="000B2220" w:rsidRPr="00911DBA" w:rsidRDefault="000B2220" w:rsidP="00B05706">
      <w:pPr>
        <w:pStyle w:val="Heading2"/>
      </w:pPr>
      <w:bookmarkStart w:id="302" w:name="_Toc52981560"/>
      <w:bookmarkStart w:id="303" w:name="_Toc54363793"/>
      <w:r w:rsidRPr="00911DBA">
        <w:t xml:space="preserve">Temporal Predictor Network </w:t>
      </w:r>
      <w:r w:rsidR="0032745C" w:rsidRPr="00911DBA">
        <w:t>I</w:t>
      </w:r>
      <w:r w:rsidRPr="00911DBA">
        <w:t>mplementation</w:t>
      </w:r>
      <w:bookmarkEnd w:id="302"/>
      <w:bookmarkEnd w:id="303"/>
      <w:r w:rsidRPr="00911DBA">
        <w:t xml:space="preserve"> </w:t>
      </w:r>
    </w:p>
    <w:p w14:paraId="5D041E33" w14:textId="3B3F9689" w:rsidR="00D319E1" w:rsidRPr="00911DBA" w:rsidRDefault="00D02310" w:rsidP="00D319E1">
      <w:r w:rsidRPr="00911DBA">
        <w:t>This thesis work use</w:t>
      </w:r>
      <w:r w:rsidR="004F2773" w:rsidRPr="00911DBA">
        <w:t>s</w:t>
      </w:r>
      <w:r w:rsidRPr="00911DBA">
        <w:t xml:space="preserve"> Recycle-GAN temporal predictor network Px and Py</w:t>
      </w:r>
      <w:r w:rsidR="006E45C4" w:rsidRPr="00911DBA">
        <w:t xml:space="preserve"> for video retargeting</w:t>
      </w:r>
      <w:r w:rsidR="004F2773" w:rsidRPr="00911DBA">
        <w:t>,</w:t>
      </w:r>
      <w:r w:rsidR="003B4FF1" w:rsidRPr="00911DBA">
        <w:t xml:space="preserve"> </w:t>
      </w:r>
      <w:r w:rsidR="004F2773" w:rsidRPr="00911DBA">
        <w:t>w</w:t>
      </w:r>
      <w:r w:rsidR="00380BD7" w:rsidRPr="00911DBA">
        <w:t>hich</w:t>
      </w:r>
      <w:r w:rsidR="00AC5B7F" w:rsidRPr="00911DBA">
        <w:t xml:space="preserve"> is</w:t>
      </w:r>
      <w:r w:rsidR="00380BD7" w:rsidRPr="00911DBA">
        <w:t xml:space="preserve"> </w:t>
      </w:r>
      <w:r w:rsidR="00F60B7A" w:rsidRPr="00911DBA">
        <w:t>identical to</w:t>
      </w:r>
      <w:r w:rsidR="00380BD7" w:rsidRPr="00911DBA">
        <w:t xml:space="preserve"> </w:t>
      </w:r>
      <w:r w:rsidR="003B3CEB" w:rsidRPr="00911DBA">
        <w:t xml:space="preserve">the </w:t>
      </w:r>
      <w:hyperlink r:id="rId49" w:history="1">
        <w:r w:rsidR="00AA7FFD" w:rsidRPr="00911DBA">
          <w:rPr>
            <w:rStyle w:val="Hyperlink"/>
          </w:rPr>
          <w:t>Pix2Pix</w:t>
        </w:r>
      </w:hyperlink>
      <w:r w:rsidR="00380BD7" w:rsidRPr="00911DBA">
        <w:t xml:space="preserve"> </w:t>
      </w:r>
      <w:r w:rsidR="00330CE6"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330CE6" w:rsidRPr="00911DBA">
        <w:fldChar w:fldCharType="separate"/>
      </w:r>
      <w:r w:rsidR="00C077EB" w:rsidRPr="00911DBA">
        <w:rPr>
          <w:noProof/>
        </w:rPr>
        <w:t>[3]</w:t>
      </w:r>
      <w:r w:rsidR="00330CE6" w:rsidRPr="00911DBA">
        <w:fldChar w:fldCharType="end"/>
      </w:r>
      <w:r w:rsidR="00330CE6" w:rsidRPr="00911DBA">
        <w:t xml:space="preserve"> </w:t>
      </w:r>
      <w:r w:rsidR="00380BD7" w:rsidRPr="00911DBA">
        <w:t>generator network</w:t>
      </w:r>
      <w:r w:rsidR="00750E25" w:rsidRPr="00911DBA">
        <w:t>. However,</w:t>
      </w:r>
      <w:r w:rsidR="00380BD7" w:rsidRPr="00911DBA">
        <w:t xml:space="preserve"> the input layer has been modified to rec</w:t>
      </w:r>
      <w:r w:rsidR="004F2773" w:rsidRPr="00911DBA">
        <w:t>e</w:t>
      </w:r>
      <w:r w:rsidR="00380BD7" w:rsidRPr="00911DBA">
        <w:t xml:space="preserve">ive two </w:t>
      </w:r>
      <w:r w:rsidR="00DD34FA" w:rsidRPr="00911DBA">
        <w:t>su</w:t>
      </w:r>
      <w:r w:rsidR="004F2773" w:rsidRPr="00911DBA">
        <w:t>c</w:t>
      </w:r>
      <w:r w:rsidR="00DD34FA" w:rsidRPr="00911DBA">
        <w:t xml:space="preserve">cessive previous </w:t>
      </w:r>
      <w:r w:rsidR="00380BD7" w:rsidRPr="00911DBA">
        <w:t>images.</w:t>
      </w:r>
    </w:p>
    <w:p w14:paraId="55DD8515" w14:textId="3240ECF8" w:rsidR="00066573"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t>inputs1 = tf.keras.layers.Input(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inputs2 = tf.keras.layers.Input(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i/>
          <w:color w:val="408080"/>
        </w:rPr>
        <w:t>#(bs, 256, 256, channels*2)</w:t>
      </w:r>
      <w:r w:rsidRPr="007066E7">
        <w:rPr>
          <w:rFonts w:ascii="Courier New" w:hAnsi="Courier New" w:cs="Courier New"/>
          <w:color w:val="000000"/>
        </w:rPr>
        <w:br/>
        <w:t>inputs = tf.keras.layers.concatenate([inputs1, inputs2])</w:t>
      </w:r>
    </w:p>
    <w:p w14:paraId="62C27E39" w14:textId="63DF1EF9" w:rsidR="00ED2BE3" w:rsidRPr="00911DBA" w:rsidRDefault="003B3CEB" w:rsidP="00ED2BE3">
      <w:r w:rsidRPr="00911DBA">
        <w:t>The temporal predictor network predicts the next frame based on two previous frames taken as input.</w:t>
      </w:r>
      <w:r w:rsidR="00ED2BE3" w:rsidRPr="00911DBA">
        <w:t xml:space="preserve"> </w:t>
      </w:r>
      <w:r w:rsidR="00750E25" w:rsidRPr="00911DBA">
        <w:t>Like every neural network, the temporal predictor network is similar and has been explicitly defined in the network</w:t>
      </w:r>
      <w:r w:rsidR="00ED2BE3" w:rsidRPr="00911DBA">
        <w:t xml:space="preserve">. </w:t>
      </w:r>
    </w:p>
    <w:p w14:paraId="66F13A09" w14:textId="77777777" w:rsidR="0062545D" w:rsidRPr="007066E7" w:rsidRDefault="00066573" w:rsidP="00066573">
      <w:pPr>
        <w:shd w:val="clear" w:color="auto" w:fill="F8F8FF"/>
        <w:jc w:val="left"/>
        <w:rPr>
          <w:rFonts w:ascii="Courier New" w:hAnsi="Courier New" w:cs="Courier New"/>
        </w:rPr>
      </w:pPr>
      <w:r w:rsidRPr="007066E7">
        <w:rPr>
          <w:rFonts w:ascii="Courier New" w:hAnsi="Courier New" w:cs="Courier New"/>
          <w:i/>
          <w:color w:val="408080"/>
        </w:rPr>
        <w:t>#input temporal predictor network</w:t>
      </w:r>
      <w:r w:rsidRPr="007066E7">
        <w:rPr>
          <w:rFonts w:ascii="Courier New" w:hAnsi="Courier New" w:cs="Courier New"/>
          <w:color w:val="000000"/>
        </w:rPr>
        <w:br/>
      </w:r>
      <w:r w:rsidRPr="007066E7">
        <w:rPr>
          <w:rFonts w:ascii="Courier New" w:hAnsi="Courier New" w:cs="Courier New"/>
          <w:color w:val="954121"/>
        </w:rPr>
        <w:t>from</w:t>
      </w:r>
      <w:r w:rsidRPr="007066E7">
        <w:rPr>
          <w:rFonts w:ascii="Courier New" w:hAnsi="Courier New" w:cs="Courier New"/>
          <w:color w:val="000000"/>
        </w:rPr>
        <w:t xml:space="preserve"> temporal_predictor </w:t>
      </w:r>
      <w:r w:rsidRPr="007066E7">
        <w:rPr>
          <w:rFonts w:ascii="Courier New" w:hAnsi="Courier New" w:cs="Courier New"/>
          <w:color w:val="954121"/>
        </w:rPr>
        <w:t>import</w:t>
      </w:r>
      <w:r w:rsidRPr="007066E7">
        <w:rPr>
          <w:rFonts w:ascii="Courier New" w:hAnsi="Courier New" w:cs="Courier New"/>
          <w:color w:val="000000"/>
        </w:rPr>
        <w:t xml:space="preserve"> Generator </w:t>
      </w:r>
      <w:r w:rsidRPr="007066E7">
        <w:rPr>
          <w:rFonts w:ascii="Courier New" w:hAnsi="Courier New" w:cs="Courier New"/>
          <w:color w:val="000000"/>
        </w:rPr>
        <w:br/>
        <w:t>Px = Generator(inputs)</w:t>
      </w:r>
      <w:r w:rsidRPr="007066E7">
        <w:rPr>
          <w:rFonts w:ascii="Courier New" w:hAnsi="Courier New" w:cs="Courier New"/>
          <w:color w:val="000000"/>
        </w:rPr>
        <w:br/>
        <w:t>Py = Generator(inputs)</w:t>
      </w:r>
    </w:p>
    <w:p w14:paraId="0B4F5E56" w14:textId="31B9536A" w:rsidR="0065249A" w:rsidRPr="007066E7" w:rsidRDefault="00066573" w:rsidP="00066573">
      <w:pPr>
        <w:shd w:val="clear" w:color="auto" w:fill="F8F8FF"/>
        <w:jc w:val="left"/>
        <w:rPr>
          <w:rFonts w:ascii="Courier New" w:hAnsi="Courier New" w:cs="Courier New"/>
          <w:i/>
          <w:color w:val="408080"/>
        </w:rPr>
      </w:pPr>
      <w:r w:rsidRPr="007066E7">
        <w:rPr>
          <w:rFonts w:ascii="Courier New" w:hAnsi="Courier New" w:cs="Courier New"/>
          <w:color w:val="000000"/>
        </w:rPr>
        <w:lastRenderedPageBreak/>
        <w:t xml:space="preserve">P_optimizer = keras.optimizers.Adam(learning_rate = </w:t>
      </w:r>
      <w:r w:rsidRPr="007066E7">
        <w:rPr>
          <w:rFonts w:ascii="Courier New" w:hAnsi="Courier New" w:cs="Courier New"/>
          <w:color w:val="40A070"/>
        </w:rPr>
        <w:t>2e-4</w:t>
      </w:r>
      <w:r w:rsidRPr="007066E7">
        <w:rPr>
          <w:rFonts w:ascii="Courier New" w:hAnsi="Courier New" w:cs="Courier New"/>
          <w:color w:val="000000"/>
        </w:rPr>
        <w:t xml:space="preserve">, beta_1 = </w:t>
      </w:r>
      <w:r w:rsidRPr="007066E7">
        <w:rPr>
          <w:rFonts w:ascii="Courier New" w:hAnsi="Courier New" w:cs="Courier New"/>
          <w:color w:val="40A070"/>
        </w:rPr>
        <w:t>0.5</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i/>
          <w:color w:val="408080"/>
        </w:rPr>
        <w:t xml:space="preserve">#A_1, A_2, B_1 and B_2 are </w:t>
      </w:r>
      <w:r w:rsidR="00A83508" w:rsidRPr="007066E7">
        <w:rPr>
          <w:rFonts w:ascii="Courier New" w:hAnsi="Courier New" w:cs="Courier New"/>
          <w:i/>
          <w:color w:val="408080"/>
        </w:rPr>
        <w:t xml:space="preserve">the </w:t>
      </w:r>
      <w:r w:rsidRPr="007066E7">
        <w:rPr>
          <w:rFonts w:ascii="Courier New" w:hAnsi="Courier New" w:cs="Courier New"/>
          <w:i/>
          <w:color w:val="408080"/>
        </w:rPr>
        <w:t>previous two frames in Domain A and Domain B</w:t>
      </w:r>
      <w:r w:rsidRPr="007066E7">
        <w:rPr>
          <w:rFonts w:ascii="Courier New" w:hAnsi="Courier New" w:cs="Courier New"/>
          <w:color w:val="000000"/>
        </w:rPr>
        <w:br/>
      </w:r>
      <w:r w:rsidRPr="007066E7">
        <w:rPr>
          <w:rFonts w:ascii="Courier New" w:hAnsi="Courier New" w:cs="Courier New"/>
          <w:b/>
          <w:color w:val="999999"/>
        </w:rPr>
        <w:t>@tf.function</w:t>
      </w:r>
      <w:r w:rsidRPr="007066E7">
        <w:rPr>
          <w:rFonts w:ascii="Courier New" w:hAnsi="Courier New" w:cs="Courier New"/>
          <w:color w:val="000000"/>
        </w:rPr>
        <w:br/>
      </w:r>
      <w:r w:rsidRPr="007066E7">
        <w:rPr>
          <w:rFonts w:ascii="Courier New" w:hAnsi="Courier New" w:cs="Courier New"/>
          <w:color w:val="954121"/>
        </w:rPr>
        <w:t>def</w:t>
      </w:r>
      <w:r w:rsidRPr="007066E7">
        <w:rPr>
          <w:rFonts w:ascii="Courier New" w:hAnsi="Courier New" w:cs="Courier New"/>
          <w:color w:val="000000"/>
        </w:rPr>
        <w:t xml:space="preserve"> </w:t>
      </w:r>
      <w:r w:rsidRPr="007066E7">
        <w:rPr>
          <w:rFonts w:ascii="Courier New" w:hAnsi="Courier New" w:cs="Courier New"/>
          <w:b/>
          <w:color w:val="445588"/>
        </w:rPr>
        <w:t>train_P</w:t>
      </w:r>
      <w:r w:rsidRPr="007066E7">
        <w:rPr>
          <w:rFonts w:ascii="Courier New" w:hAnsi="Courier New" w:cs="Courier New"/>
          <w:color w:val="0000FF"/>
        </w:rPr>
        <w:t>(A, A_1, A_2, B, B_1, B_2)</w:t>
      </w:r>
      <w:r w:rsidRPr="007066E7">
        <w:rPr>
          <w:rFonts w:ascii="Courier New" w:hAnsi="Courier New" w:cs="Courier New"/>
          <w:color w:val="000000"/>
        </w:rPr>
        <w:t>:</w:t>
      </w:r>
      <w:r w:rsidRPr="007066E7">
        <w:rPr>
          <w:rFonts w:ascii="Courier New" w:hAnsi="Courier New" w:cs="Courier New"/>
          <w:color w:val="000000"/>
        </w:rPr>
        <w:br/>
        <w:t xml:space="preserve">    </w:t>
      </w:r>
      <w:r w:rsidRPr="007066E7">
        <w:rPr>
          <w:rFonts w:ascii="Courier New" w:hAnsi="Courier New" w:cs="Courier New"/>
          <w:color w:val="954121"/>
        </w:rPr>
        <w:t>with</w:t>
      </w:r>
      <w:r w:rsidRPr="007066E7">
        <w:rPr>
          <w:rFonts w:ascii="Courier New" w:hAnsi="Courier New" w:cs="Courier New"/>
          <w:color w:val="000000"/>
        </w:rPr>
        <w:t xml:space="preserve"> tf.GradientTape() </w:t>
      </w:r>
      <w:r w:rsidRPr="007066E7">
        <w:rPr>
          <w:rFonts w:ascii="Courier New" w:hAnsi="Courier New" w:cs="Courier New"/>
          <w:color w:val="954121"/>
        </w:rPr>
        <w:t>as</w:t>
      </w:r>
      <w:r w:rsidRPr="007066E7">
        <w:rPr>
          <w:rFonts w:ascii="Courier New" w:hAnsi="Courier New" w:cs="Courier New"/>
          <w:color w:val="000000"/>
        </w:rPr>
        <w:t xml:space="preserve"> pt: </w:t>
      </w:r>
      <w:r w:rsidRPr="007066E7">
        <w:rPr>
          <w:rFonts w:ascii="Courier New" w:hAnsi="Courier New" w:cs="Courier New"/>
          <w:color w:val="000000"/>
        </w:rPr>
        <w:br/>
        <w:t xml:space="preserve">        A_p = Px([A_1, A_2],training = </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t xml:space="preserve">        B_p = Py([B_1, B_2],training = </w:t>
      </w:r>
      <w:r w:rsidRPr="007066E7">
        <w:rPr>
          <w:rFonts w:ascii="Courier New" w:hAnsi="Courier New" w:cs="Courier New"/>
          <w:color w:val="954121"/>
        </w:rPr>
        <w:t>True</w:t>
      </w:r>
      <w:r w:rsidRPr="007066E7">
        <w:rPr>
          <w:rFonts w:ascii="Courier New" w:hAnsi="Courier New" w:cs="Courier New"/>
          <w:color w:val="000000"/>
        </w:rPr>
        <w:t xml:space="preserve">) </w:t>
      </w:r>
      <w:r w:rsidRPr="007066E7">
        <w:rPr>
          <w:rFonts w:ascii="Courier New" w:hAnsi="Courier New" w:cs="Courier New"/>
          <w:color w:val="000000"/>
        </w:rPr>
        <w:br/>
        <w:t xml:space="preserve">        xl1_loss = P_loss_fn(A, A_p)</w:t>
      </w:r>
      <w:r w:rsidRPr="007066E7">
        <w:rPr>
          <w:rFonts w:ascii="Courier New" w:hAnsi="Courier New" w:cs="Courier New"/>
          <w:color w:val="000000"/>
        </w:rPr>
        <w:br/>
        <w:t xml:space="preserve">        Px_loss = xl1_loss * LAMBDA</w:t>
      </w:r>
      <w:r w:rsidRPr="007066E7">
        <w:rPr>
          <w:rFonts w:ascii="Courier New" w:hAnsi="Courier New" w:cs="Courier New"/>
          <w:color w:val="000000"/>
        </w:rPr>
        <w:br/>
        <w:t xml:space="preserve">        yl1_loss = P_loss_fn(B, B_p)</w:t>
      </w:r>
      <w:r w:rsidRPr="007066E7">
        <w:rPr>
          <w:rFonts w:ascii="Courier New" w:hAnsi="Courier New" w:cs="Courier New"/>
          <w:color w:val="000000"/>
        </w:rPr>
        <w:br/>
        <w:t xml:space="preserve">        Py_loss = yl1_loss * LAMBDA</w:t>
      </w:r>
      <w:r w:rsidRPr="007066E7">
        <w:rPr>
          <w:rFonts w:ascii="Courier New" w:hAnsi="Courier New" w:cs="Courier New"/>
          <w:color w:val="000000"/>
        </w:rPr>
        <w:br/>
        <w:t xml:space="preserve">        P_loss = (Px_loss + Py_loss)* args.cycle_loss_weight</w:t>
      </w:r>
      <w:r w:rsidRPr="007066E7">
        <w:rPr>
          <w:rFonts w:ascii="Courier New" w:hAnsi="Courier New" w:cs="Courier New"/>
          <w:color w:val="000000"/>
        </w:rPr>
        <w:br/>
      </w:r>
      <w:r w:rsidRPr="007066E7">
        <w:rPr>
          <w:rFonts w:ascii="Courier New" w:hAnsi="Courier New" w:cs="Courier New"/>
          <w:i/>
          <w:color w:val="408080"/>
        </w:rPr>
        <w:t>#update gradient weight</w:t>
      </w:r>
      <w:r w:rsidRPr="007066E7">
        <w:rPr>
          <w:rFonts w:ascii="Courier New" w:hAnsi="Courier New" w:cs="Courier New"/>
          <w:color w:val="000000"/>
        </w:rPr>
        <w:br/>
        <w:t xml:space="preserve">   P_grad = pt.gradient(P_loss, Px.trainable_variables +Py.trainable_variables)</w:t>
      </w:r>
      <w:r w:rsidRPr="007066E7">
        <w:rPr>
          <w:rFonts w:ascii="Courier New" w:hAnsi="Courier New" w:cs="Courier New"/>
          <w:color w:val="000000"/>
        </w:rPr>
        <w:br/>
        <w:t xml:space="preserve">   P_optimizer.apply_gradients(zip(P_grad, Px.trainable_variables + Py.trainable_variables))</w:t>
      </w:r>
      <w:r w:rsidRPr="007066E7">
        <w:rPr>
          <w:rFonts w:ascii="Courier New" w:hAnsi="Courier New" w:cs="Courier New"/>
          <w:color w:val="000000"/>
        </w:rPr>
        <w:br/>
        <w:t xml:space="preserve">    </w:t>
      </w:r>
      <w:r w:rsidRPr="007066E7">
        <w:rPr>
          <w:rFonts w:ascii="Courier New" w:hAnsi="Courier New" w:cs="Courier New"/>
          <w:color w:val="954121"/>
        </w:rPr>
        <w:t>return</w:t>
      </w:r>
      <w:r w:rsidRPr="007066E7">
        <w:rPr>
          <w:rFonts w:ascii="Courier New" w:hAnsi="Courier New" w:cs="Courier New"/>
          <w:color w:val="000000"/>
        </w:rPr>
        <w:t xml:space="preserve"> A_p, B_p, {</w:t>
      </w:r>
      <w:r w:rsidRPr="007066E7">
        <w:rPr>
          <w:rFonts w:ascii="Courier New" w:hAnsi="Courier New" w:cs="Courier New"/>
          <w:color w:val="219161"/>
        </w:rPr>
        <w:t>'Px_loss'</w:t>
      </w:r>
      <w:r w:rsidRPr="007066E7">
        <w:rPr>
          <w:rFonts w:ascii="Courier New" w:hAnsi="Courier New" w:cs="Courier New"/>
          <w:color w:val="000000"/>
        </w:rPr>
        <w:t xml:space="preserve">: Px_loss,  </w:t>
      </w:r>
      <w:r w:rsidRPr="007066E7">
        <w:rPr>
          <w:rFonts w:ascii="Courier New" w:hAnsi="Courier New" w:cs="Courier New"/>
          <w:color w:val="219161"/>
        </w:rPr>
        <w:t>'Py_loss'</w:t>
      </w:r>
      <w:r w:rsidRPr="007066E7">
        <w:rPr>
          <w:rFonts w:ascii="Courier New" w:hAnsi="Courier New" w:cs="Courier New"/>
          <w:color w:val="000000"/>
        </w:rPr>
        <w:t>: Py_loss}</w:t>
      </w:r>
    </w:p>
    <w:p w14:paraId="09F8BBC3" w14:textId="378A70A6" w:rsidR="00E328DE" w:rsidRPr="00911DBA" w:rsidRDefault="00E328DE" w:rsidP="00E328DE">
      <w:r w:rsidRPr="00911DBA">
        <w:t xml:space="preserve">As shown in the code snip, </w:t>
      </w:r>
      <w:r w:rsidRPr="00911DBA">
        <w:rPr>
          <w:i/>
          <w:iCs/>
        </w:rPr>
        <w:t>train_p</w:t>
      </w:r>
      <w:r w:rsidRPr="00911DBA">
        <w:t xml:space="preserve"> function takes six argument variables.</w:t>
      </w:r>
      <w:r w:rsidRPr="00911DBA">
        <w:rPr>
          <w:color w:val="0000FF"/>
          <w:sz w:val="20"/>
          <w:szCs w:val="20"/>
        </w:rPr>
        <w:t xml:space="preserve"> </w:t>
      </w:r>
      <w:r w:rsidRPr="00911DBA">
        <w:t>A, A_1, and A_2</w:t>
      </w:r>
      <w:r w:rsidRPr="00911DBA">
        <w:rPr>
          <w:color w:val="0000FF"/>
          <w:sz w:val="20"/>
          <w:szCs w:val="20"/>
        </w:rPr>
        <w:t xml:space="preserve"> </w:t>
      </w:r>
      <w:r w:rsidRPr="00911DBA">
        <w:t xml:space="preserve">are in domain A and the rest in domain B. Since </w:t>
      </w:r>
      <w:r w:rsidR="00AA7FFD" w:rsidRPr="00911DBA">
        <w:t>Pix2Pix</w:t>
      </w:r>
      <w:r w:rsidRPr="00911DBA">
        <w:t xml:space="preserve"> needs paired dataset A_1 and A_2 concatenated as an input, the network predicts A_p, which is predicted frame-based given inputs. The loss is the L1 distance between A_P and A, which is used to update the gradient weights.</w:t>
      </w:r>
    </w:p>
    <w:p w14:paraId="21B5798F" w14:textId="112B0636" w:rsidR="00475372" w:rsidRPr="00911DBA" w:rsidRDefault="00475372" w:rsidP="00B05706">
      <w:pPr>
        <w:pStyle w:val="Heading2"/>
      </w:pPr>
      <w:bookmarkStart w:id="304" w:name="_Toc52981561"/>
      <w:bookmarkStart w:id="305" w:name="_Toc54363794"/>
      <w:r w:rsidRPr="00911DBA">
        <w:t xml:space="preserve">Feature </w:t>
      </w:r>
      <w:r w:rsidR="002B0F05" w:rsidRPr="00911DBA">
        <w:t>Preserving Loss Implementation</w:t>
      </w:r>
      <w:bookmarkEnd w:id="304"/>
      <w:bookmarkEnd w:id="305"/>
      <w:r w:rsidR="002B0F05" w:rsidRPr="00911DBA">
        <w:t xml:space="preserve"> </w:t>
      </w:r>
    </w:p>
    <w:p w14:paraId="4F51D2C7" w14:textId="41462159" w:rsidR="00783DDF" w:rsidRPr="00911DBA" w:rsidRDefault="00475372" w:rsidP="00475372">
      <w:r w:rsidRPr="00911DBA">
        <w:t>As discussed in the previous sections</w:t>
      </w:r>
      <w:r w:rsidR="00750E25" w:rsidRPr="00911DBA">
        <w:t>,</w:t>
      </w:r>
      <w:r w:rsidRPr="00911DBA">
        <w:t xml:space="preserve"> feature</w:t>
      </w:r>
      <w:r w:rsidR="00890B22" w:rsidRPr="00911DBA">
        <w:t xml:space="preserve"> </w:t>
      </w:r>
      <w:r w:rsidRPr="00911DBA">
        <w:t>preserving loss aims to minimize cont</w:t>
      </w:r>
      <w:r w:rsidR="00890B22" w:rsidRPr="00911DBA">
        <w:t>e</w:t>
      </w:r>
      <w:r w:rsidRPr="00911DBA">
        <w:t>n</w:t>
      </w:r>
      <w:r w:rsidR="00890B22" w:rsidRPr="00911DBA">
        <w:t>t</w:t>
      </w:r>
      <w:r w:rsidRPr="00911DBA">
        <w:t xml:space="preserve"> information deference between </w:t>
      </w:r>
      <w:r w:rsidR="0062545D" w:rsidRPr="00911DBA">
        <w:t xml:space="preserve">real </w:t>
      </w:r>
      <w:r w:rsidRPr="00911DBA">
        <w:t xml:space="preserve">and </w:t>
      </w:r>
      <w:r w:rsidR="0062545D" w:rsidRPr="00911DBA">
        <w:t xml:space="preserve">the </w:t>
      </w:r>
      <w:r w:rsidRPr="00911DBA">
        <w:t xml:space="preserve">translated </w:t>
      </w:r>
      <w:r w:rsidR="0062545D" w:rsidRPr="00911DBA">
        <w:t xml:space="preserve">fake </w:t>
      </w:r>
      <w:r w:rsidRPr="00911DBA">
        <w:t xml:space="preserve">images. </w:t>
      </w:r>
      <w:r w:rsidR="00B65BE3" w:rsidRPr="00911DBA">
        <w:t xml:space="preserve">To do so </w:t>
      </w:r>
      <w:r w:rsidR="00C356C3" w:rsidRPr="00911DBA">
        <w:t>E</w:t>
      </w:r>
      <w:r w:rsidR="00B65BE3" w:rsidRPr="00911DBA">
        <w:t>fficientnet-b7 pre</w:t>
      </w:r>
      <w:r w:rsidR="00750E25" w:rsidRPr="00911DBA">
        <w:t>-</w:t>
      </w:r>
      <w:r w:rsidR="00B65BE3" w:rsidRPr="00911DBA">
        <w:t xml:space="preserve">trained model is imported. Since the aim is to extract </w:t>
      </w:r>
      <w:r w:rsidR="00750E25" w:rsidRPr="00911DBA">
        <w:t xml:space="preserve">the </w:t>
      </w:r>
      <w:r w:rsidR="00B65BE3" w:rsidRPr="00911DBA">
        <w:t xml:space="preserve">feature map </w:t>
      </w:r>
      <w:r w:rsidR="00C356C3" w:rsidRPr="00911DBA">
        <w:t xml:space="preserve">of </w:t>
      </w:r>
      <w:r w:rsidR="00B65BE3" w:rsidRPr="00911DBA">
        <w:t>the input image</w:t>
      </w:r>
      <w:r w:rsidR="0082065A" w:rsidRPr="00911DBA">
        <w:t>,</w:t>
      </w:r>
      <w:r w:rsidR="00B65BE3" w:rsidRPr="00911DBA">
        <w:t xml:space="preserve"> </w:t>
      </w:r>
      <w:r w:rsidR="00750E25" w:rsidRPr="00911DBA">
        <w:lastRenderedPageBreak/>
        <w:t xml:space="preserve">the </w:t>
      </w:r>
      <w:r w:rsidR="00B65BE3" w:rsidRPr="00911DBA">
        <w:t xml:space="preserve">last </w:t>
      </w:r>
      <w:r w:rsidR="00B516B3" w:rsidRPr="00911DBA">
        <w:t>four</w:t>
      </w:r>
      <w:r w:rsidR="00B65BE3" w:rsidRPr="00911DBA">
        <w:t xml:space="preserve"> layers are removed</w:t>
      </w:r>
      <w:r w:rsidR="00750E25" w:rsidRPr="00911DBA">
        <w:t>,</w:t>
      </w:r>
      <w:r w:rsidR="002F0D48" w:rsidRPr="00911DBA">
        <w:t xml:space="preserve"> as shown in code </w:t>
      </w:r>
      <w:r w:rsidR="004867FA" w:rsidRPr="00911DBA">
        <w:t>snip</w:t>
      </w:r>
      <w:r w:rsidR="002F0D48" w:rsidRPr="00911DBA">
        <w:t>.</w:t>
      </w:r>
      <w:r w:rsidR="00AC3F03" w:rsidRPr="00911DBA">
        <w:t xml:space="preserve"> Using a pre-trained</w:t>
      </w:r>
      <w:r w:rsidR="00AC3F03" w:rsidRPr="00911DBA">
        <w:rPr>
          <w:rStyle w:val="Emphasis"/>
          <w:b w:val="0"/>
          <w:bCs/>
          <w:i w:val="0"/>
          <w:iCs w:val="0"/>
          <w:color w:val="5F6368"/>
          <w:sz w:val="21"/>
          <w:szCs w:val="21"/>
          <w:shd w:val="clear" w:color="auto" w:fill="FFFFFF"/>
        </w:rPr>
        <w:t> </w:t>
      </w:r>
      <w:r w:rsidR="00AC3F03" w:rsidRPr="00911DBA">
        <w:t xml:space="preserve">EfficientNetB7 model, the new </w:t>
      </w:r>
      <w:r w:rsidR="00E328DE" w:rsidRPr="00911DBA">
        <w:t>Tensorflow</w:t>
      </w:r>
      <w:r w:rsidR="00AC3F03" w:rsidRPr="00911DBA">
        <w:t xml:space="preserve"> model </w:t>
      </w:r>
      <w:r w:rsidR="000C4D06" w:rsidRPr="00911DBA">
        <w:t>has</w:t>
      </w:r>
      <w:r w:rsidR="009D1083" w:rsidRPr="00911DBA">
        <w:t xml:space="preserve"> </w:t>
      </w:r>
      <w:r w:rsidR="00AC3F03" w:rsidRPr="00911DBA">
        <w:t xml:space="preserve">created. </w:t>
      </w:r>
    </w:p>
    <w:p w14:paraId="602281E6" w14:textId="06E0E456" w:rsidR="00475372" w:rsidRPr="00911DBA" w:rsidRDefault="00066573" w:rsidP="00066573">
      <w:pPr>
        <w:shd w:val="clear" w:color="auto" w:fill="F8F8FF"/>
        <w:jc w:val="left"/>
        <w:rPr>
          <w:color w:val="000000"/>
        </w:rPr>
      </w:pPr>
      <w:r w:rsidRPr="007066E7">
        <w:rPr>
          <w:rFonts w:ascii="Courier New" w:hAnsi="Courier New" w:cs="Courier New"/>
          <w:color w:val="954121"/>
        </w:rPr>
        <w:t>import</w:t>
      </w:r>
      <w:r w:rsidRPr="007066E7">
        <w:rPr>
          <w:rFonts w:ascii="Courier New" w:hAnsi="Courier New" w:cs="Courier New"/>
          <w:color w:val="000000"/>
        </w:rPr>
        <w:t xml:space="preserve"> efficientnet.tfkeras </w:t>
      </w:r>
      <w:r w:rsidRPr="007066E7">
        <w:rPr>
          <w:rFonts w:ascii="Courier New" w:hAnsi="Courier New" w:cs="Courier New"/>
          <w:color w:val="954121"/>
        </w:rPr>
        <w:t>as</w:t>
      </w:r>
      <w:r w:rsidRPr="007066E7">
        <w:rPr>
          <w:rFonts w:ascii="Courier New" w:hAnsi="Courier New" w:cs="Courier New"/>
          <w:color w:val="000000"/>
        </w:rPr>
        <w:t xml:space="preserve"> ef </w:t>
      </w:r>
      <w:r w:rsidRPr="007066E7">
        <w:rPr>
          <w:rFonts w:ascii="Courier New" w:hAnsi="Courier New" w:cs="Courier New"/>
          <w:i/>
          <w:color w:val="408080"/>
        </w:rPr>
        <w:t># pretrained EfficientNet</w:t>
      </w:r>
      <w:r w:rsidRPr="007066E7">
        <w:rPr>
          <w:rFonts w:ascii="Courier New" w:hAnsi="Courier New" w:cs="Courier New"/>
          <w:color w:val="000000"/>
        </w:rPr>
        <w:br/>
      </w:r>
      <w:r w:rsidRPr="007066E7">
        <w:rPr>
          <w:rFonts w:ascii="Courier New" w:hAnsi="Courier New" w:cs="Courier New"/>
          <w:i/>
          <w:color w:val="408080"/>
        </w:rPr>
        <w:t xml:space="preserve">#remove the last four layers </w:t>
      </w:r>
      <w:r w:rsidRPr="007066E7">
        <w:rPr>
          <w:rFonts w:ascii="Courier New" w:hAnsi="Courier New" w:cs="Courier New"/>
          <w:color w:val="000000"/>
        </w:rPr>
        <w:br/>
        <w:t>base_model = ef.EfficientNetB7(input_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include_top=</w:t>
      </w:r>
      <w:r w:rsidRPr="007066E7">
        <w:rPr>
          <w:rFonts w:ascii="Courier New" w:hAnsi="Courier New" w:cs="Courier New"/>
          <w:color w:val="954121"/>
        </w:rPr>
        <w:t>False</w:t>
      </w:r>
      <w:r w:rsidRPr="007066E7">
        <w:rPr>
          <w:rFonts w:ascii="Courier New" w:hAnsi="Courier New" w:cs="Courier New"/>
          <w:color w:val="000000"/>
        </w:rPr>
        <w:t>)</w:t>
      </w:r>
      <w:r w:rsidRPr="007066E7">
        <w:rPr>
          <w:rFonts w:ascii="Courier New" w:hAnsi="Courier New" w:cs="Courier New"/>
          <w:color w:val="000000"/>
        </w:rPr>
        <w:br/>
        <w:t>x = base_model.layers[</w:t>
      </w:r>
      <w:r w:rsidRPr="007066E7">
        <w:rPr>
          <w:rFonts w:ascii="Courier New" w:hAnsi="Courier New" w:cs="Courier New"/>
          <w:color w:val="40A070"/>
        </w:rPr>
        <w:t>-4</w:t>
      </w:r>
      <w:r w:rsidRPr="007066E7">
        <w:rPr>
          <w:rFonts w:ascii="Courier New" w:hAnsi="Courier New" w:cs="Courier New"/>
          <w:color w:val="000000"/>
        </w:rPr>
        <w:t>].output</w:t>
      </w:r>
      <w:r w:rsidRPr="007066E7">
        <w:rPr>
          <w:rFonts w:ascii="Courier New" w:hAnsi="Courier New" w:cs="Courier New"/>
          <w:color w:val="000000"/>
        </w:rPr>
        <w:br/>
        <w:t>mNet = tf.keras.Model(inputs = base_model.input, outputs=</w:t>
      </w:r>
      <w:r w:rsidRPr="00911DBA">
        <w:rPr>
          <w:color w:val="000000"/>
        </w:rPr>
        <w:t>x)</w:t>
      </w:r>
    </w:p>
    <w:p w14:paraId="19834F6E" w14:textId="77777777" w:rsidR="00E328DE" w:rsidRPr="00911DBA" w:rsidRDefault="00E328DE" w:rsidP="00E328DE">
      <w:r w:rsidRPr="00911DBA">
        <w:t>Another function</w:t>
      </w:r>
      <w:r w:rsidRPr="00911DBA">
        <w:rPr>
          <w:i/>
          <w:iCs/>
        </w:rPr>
        <w:t xml:space="preserve"> get_content_feature</w:t>
      </w:r>
      <w:r w:rsidRPr="00911DBA">
        <w:t xml:space="preserve"> is define was then defined to measure the content of two pictures. in order to compute feature map new, which returns a feature map of the input images. Then compute feature preserving loss between the real image and fake image pair sets has been computed then the loss has been used to update network weight. Meaning the content loss would be the L1 distance between </w:t>
      </w:r>
      <w:r w:rsidRPr="00911DBA">
        <w:rPr>
          <w:i/>
          <w:iCs/>
        </w:rPr>
        <w:t>M_B, M_B2A, and M_A, M_A2B</w:t>
      </w:r>
      <w:r w:rsidRPr="00911DBA">
        <w:t>.</w:t>
      </w:r>
    </w:p>
    <w:p w14:paraId="36F4E694" w14:textId="77777777" w:rsidR="00EA5418" w:rsidRPr="007066E7" w:rsidRDefault="00066573" w:rsidP="00F32C9D">
      <w:pPr>
        <w:shd w:val="clear" w:color="auto" w:fill="F8F8FF"/>
        <w:spacing w:before="0" w:after="0"/>
        <w:jc w:val="left"/>
        <w:rPr>
          <w:rFonts w:ascii="Courier New" w:hAnsi="Courier New" w:cs="Courier New"/>
          <w:color w:val="000000"/>
        </w:rPr>
      </w:pPr>
      <w:r w:rsidRPr="007066E7">
        <w:rPr>
          <w:rFonts w:ascii="Courier New" w:hAnsi="Courier New" w:cs="Courier New"/>
          <w:color w:val="954121"/>
        </w:rPr>
        <w:t>def</w:t>
      </w:r>
      <w:r w:rsidRPr="007066E7">
        <w:rPr>
          <w:rFonts w:ascii="Courier New" w:hAnsi="Courier New" w:cs="Courier New"/>
          <w:color w:val="000000"/>
        </w:rPr>
        <w:t xml:space="preserve"> </w:t>
      </w:r>
      <w:r w:rsidRPr="007066E7">
        <w:rPr>
          <w:rFonts w:ascii="Courier New" w:hAnsi="Courier New" w:cs="Courier New"/>
          <w:b/>
          <w:color w:val="445588"/>
        </w:rPr>
        <w:t>get_content_features</w:t>
      </w:r>
      <w:r w:rsidRPr="007066E7">
        <w:rPr>
          <w:rFonts w:ascii="Courier New" w:hAnsi="Courier New" w:cs="Courier New"/>
          <w:color w:val="0000FF"/>
        </w:rPr>
        <w:t>(a,b)</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r>
      <w:r w:rsidRPr="007066E7">
        <w:rPr>
          <w:rFonts w:ascii="Courier New" w:hAnsi="Courier New" w:cs="Courier New"/>
          <w:color w:val="954121"/>
        </w:rPr>
        <w:t>return</w:t>
      </w:r>
      <w:r w:rsidRPr="007066E7">
        <w:rPr>
          <w:rFonts w:ascii="Courier New" w:hAnsi="Courier New" w:cs="Courier New"/>
          <w:color w:val="000000"/>
        </w:rPr>
        <w:t xml:space="preserve"> mNet(a), mNet(b)</w:t>
      </w:r>
    </w:p>
    <w:p w14:paraId="6EE63F9B" w14:textId="3DA9D248" w:rsidR="00066573" w:rsidRPr="007066E7" w:rsidRDefault="00066573" w:rsidP="00EA5418">
      <w:pPr>
        <w:shd w:val="clear" w:color="auto" w:fill="F8F8FF"/>
        <w:spacing w:before="0"/>
        <w:jc w:val="left"/>
        <w:rPr>
          <w:rFonts w:ascii="Courier New" w:hAnsi="Courier New" w:cs="Courier New"/>
        </w:rPr>
      </w:pPr>
      <w:r w:rsidRPr="007066E7">
        <w:rPr>
          <w:rFonts w:ascii="Courier New" w:hAnsi="Courier New" w:cs="Courier New"/>
          <w:color w:val="000000"/>
        </w:rPr>
        <w:t>M_A, M_A2B = get_content_features(A, A2B)</w:t>
      </w:r>
      <w:r w:rsidRPr="007066E7">
        <w:rPr>
          <w:rFonts w:ascii="Courier New" w:hAnsi="Courier New" w:cs="Courier New"/>
          <w:color w:val="000000"/>
        </w:rPr>
        <w:br/>
        <w:t>M_A_A2B = identity_loss_fn(M_A, M_A2B)</w:t>
      </w:r>
      <w:r w:rsidRPr="007066E7">
        <w:rPr>
          <w:rFonts w:ascii="Courier New" w:hAnsi="Courier New" w:cs="Courier New"/>
          <w:color w:val="000000"/>
        </w:rPr>
        <w:br/>
        <w:t>M_B, M_B2A = get_content_features(B, B2A)</w:t>
      </w:r>
      <w:r w:rsidRPr="007066E7">
        <w:rPr>
          <w:rFonts w:ascii="Courier New" w:hAnsi="Courier New" w:cs="Courier New"/>
          <w:color w:val="000000"/>
        </w:rPr>
        <w:br/>
        <w:t>M_B_B2A = identity_loss_fn(M_B, M_B2A)</w:t>
      </w:r>
    </w:p>
    <w:p w14:paraId="5EC84E6F" w14:textId="0A02B358" w:rsidR="000B2220" w:rsidRPr="00911DBA" w:rsidRDefault="000B2220" w:rsidP="00B05706">
      <w:pPr>
        <w:pStyle w:val="Heading2"/>
      </w:pPr>
      <w:bookmarkStart w:id="306" w:name="_Toc52981562"/>
      <w:bookmarkStart w:id="307" w:name="_Toc54363795"/>
      <w:r w:rsidRPr="00911DBA">
        <w:t>Temporal</w:t>
      </w:r>
      <w:r w:rsidR="000C04E5" w:rsidRPr="00911DBA">
        <w:t xml:space="preserve"> </w:t>
      </w:r>
      <w:r w:rsidR="005061D7" w:rsidRPr="00911DBA">
        <w:t>Discriminator Network</w:t>
      </w:r>
      <w:r w:rsidRPr="00911DBA">
        <w:t xml:space="preserve"> Implementation</w:t>
      </w:r>
      <w:bookmarkEnd w:id="306"/>
      <w:bookmarkEnd w:id="307"/>
    </w:p>
    <w:p w14:paraId="4575D8AF" w14:textId="0E0F2453" w:rsidR="000B2220" w:rsidRPr="00911DBA" w:rsidRDefault="000B2220" w:rsidP="000B2220">
      <w:r w:rsidRPr="00911DBA">
        <w:t>This work also uses additional temporal aware discriminator network.</w:t>
      </w:r>
      <w:r w:rsidR="00962D0C" w:rsidRPr="00911DBA">
        <w:t xml:space="preserve"> As discusse</w:t>
      </w:r>
      <w:r w:rsidR="00C37F71" w:rsidRPr="00911DBA">
        <w:t>d</w:t>
      </w:r>
      <w:r w:rsidR="00962D0C" w:rsidRPr="00911DBA">
        <w:t xml:space="preserve"> in </w:t>
      </w:r>
      <w:r w:rsidR="00C37F71" w:rsidRPr="00911DBA">
        <w:t xml:space="preserve">the </w:t>
      </w:r>
      <w:r w:rsidR="00962D0C" w:rsidRPr="00911DBA">
        <w:t>presiding section</w:t>
      </w:r>
      <w:r w:rsidR="00A663C0" w:rsidRPr="00911DBA">
        <w:t>,</w:t>
      </w:r>
      <w:r w:rsidR="00962D0C" w:rsidRPr="00911DBA">
        <w:t xml:space="preserve"> it takes three images to discriminate</w:t>
      </w:r>
      <w:r w:rsidR="00F32C9D" w:rsidRPr="00911DBA">
        <w:t xml:space="preserve"> whether</w:t>
      </w:r>
      <w:r w:rsidR="00962D0C" w:rsidRPr="00911DBA">
        <w:t xml:space="preserve"> the images are real or fake.</w:t>
      </w:r>
    </w:p>
    <w:p w14:paraId="39B89BC0" w14:textId="77777777" w:rsidR="00C44AB6" w:rsidRPr="007066E7" w:rsidRDefault="009D4B82" w:rsidP="00640FBE">
      <w:pPr>
        <w:shd w:val="clear" w:color="auto" w:fill="F8F8FF"/>
        <w:spacing w:after="0"/>
        <w:jc w:val="left"/>
        <w:rPr>
          <w:rFonts w:ascii="Courier New" w:hAnsi="Courier New" w:cs="Courier New"/>
          <w:color w:val="000000"/>
        </w:rPr>
      </w:pPr>
      <w:r w:rsidRPr="007066E7">
        <w:rPr>
          <w:rFonts w:ascii="Courier New" w:hAnsi="Courier New" w:cs="Courier New"/>
          <w:color w:val="954121"/>
        </w:rPr>
        <w:t>def</w:t>
      </w:r>
      <w:r w:rsidRPr="007066E7">
        <w:rPr>
          <w:rFonts w:ascii="Courier New" w:hAnsi="Courier New" w:cs="Courier New"/>
          <w:color w:val="000000"/>
        </w:rPr>
        <w:t xml:space="preserve"> </w:t>
      </w:r>
      <w:r w:rsidRPr="007066E7">
        <w:rPr>
          <w:rFonts w:ascii="Courier New" w:hAnsi="Courier New" w:cs="Courier New"/>
          <w:b/>
          <w:color w:val="445588"/>
        </w:rPr>
        <w:t>build_discriminator</w:t>
      </w:r>
      <w:r w:rsidRPr="007066E7">
        <w:rPr>
          <w:rFonts w:ascii="Courier New" w:hAnsi="Courier New" w:cs="Courier New"/>
          <w:color w:val="0000FF"/>
        </w:rPr>
        <w:t>(n)</w:t>
      </w:r>
      <w:r w:rsidRPr="007066E7">
        <w:rPr>
          <w:rFonts w:ascii="Courier New" w:hAnsi="Courier New" w:cs="Courier New"/>
          <w:color w:val="000000"/>
        </w:rPr>
        <w:t>:</w:t>
      </w:r>
    </w:p>
    <w:p w14:paraId="27783D75" w14:textId="1E868968" w:rsidR="00C44AB6" w:rsidRPr="007066E7" w:rsidRDefault="009D4B82" w:rsidP="00C44AB6">
      <w:pPr>
        <w:shd w:val="clear" w:color="auto" w:fill="F8F8FF"/>
        <w:spacing w:before="0" w:after="0"/>
        <w:jc w:val="left"/>
        <w:rPr>
          <w:rFonts w:ascii="Courier New" w:hAnsi="Courier New" w:cs="Courier New"/>
          <w:color w:val="000000"/>
        </w:rPr>
      </w:pPr>
      <w:r w:rsidRPr="007066E7">
        <w:rPr>
          <w:rFonts w:ascii="Courier New" w:hAnsi="Courier New" w:cs="Courier New"/>
          <w:color w:val="000000"/>
        </w:rPr>
        <w:tab/>
        <w:t>inputA = tf.keras.Inpu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inputB = tf.keras.Inpu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inputC = tf.keras.Inpu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p>
    <w:p w14:paraId="109AD43B" w14:textId="77777777" w:rsidR="00F44CF7" w:rsidRPr="007066E7" w:rsidRDefault="00C44AB6" w:rsidP="00C44AB6">
      <w:pPr>
        <w:shd w:val="clear" w:color="auto" w:fill="F8F8FF"/>
        <w:spacing w:before="0" w:after="0"/>
        <w:ind w:firstLine="720"/>
        <w:jc w:val="left"/>
        <w:rPr>
          <w:rFonts w:ascii="Courier New" w:hAnsi="Courier New" w:cs="Courier New"/>
          <w:color w:val="000000"/>
        </w:rPr>
      </w:pPr>
      <w:r w:rsidRPr="007066E7">
        <w:rPr>
          <w:rFonts w:ascii="Courier New" w:hAnsi="Courier New" w:cs="Courier New"/>
          <w:color w:val="000000"/>
        </w:rPr>
        <w:t>#concatinate inputs</w:t>
      </w:r>
      <w:r w:rsidR="009D4B82" w:rsidRPr="007066E7">
        <w:rPr>
          <w:rFonts w:ascii="Courier New" w:hAnsi="Courier New" w:cs="Courier New"/>
          <w:color w:val="000000"/>
        </w:rPr>
        <w:br/>
      </w:r>
      <w:r w:rsidR="009D4B82" w:rsidRPr="007066E7">
        <w:rPr>
          <w:rFonts w:ascii="Courier New" w:hAnsi="Courier New" w:cs="Courier New"/>
          <w:color w:val="000000"/>
        </w:rPr>
        <w:tab/>
        <w:t>h = tf.keras.layers.Concatenate()([x, y, z])</w:t>
      </w:r>
      <w:r w:rsidR="009D4B82" w:rsidRPr="007066E7">
        <w:rPr>
          <w:rFonts w:ascii="Courier New" w:hAnsi="Courier New" w:cs="Courier New"/>
          <w:color w:val="000000"/>
        </w:rPr>
        <w:br/>
      </w:r>
      <w:r w:rsidR="009D4B82" w:rsidRPr="007066E7">
        <w:rPr>
          <w:rFonts w:ascii="Courier New" w:hAnsi="Courier New" w:cs="Courier New"/>
          <w:color w:val="000000"/>
        </w:rPr>
        <w:tab/>
      </w:r>
    </w:p>
    <w:p w14:paraId="0B6747C7" w14:textId="02018D6A" w:rsidR="00640FBE" w:rsidRPr="007066E7" w:rsidRDefault="009D4B82" w:rsidP="00C44AB6">
      <w:pPr>
        <w:shd w:val="clear" w:color="auto" w:fill="F8F8FF"/>
        <w:spacing w:before="0" w:after="0"/>
        <w:ind w:firstLine="720"/>
        <w:jc w:val="left"/>
        <w:rPr>
          <w:rFonts w:ascii="Courier New" w:hAnsi="Courier New" w:cs="Courier New"/>
          <w:color w:val="000000"/>
        </w:rPr>
      </w:pPr>
      <w:r w:rsidRPr="007066E7">
        <w:rPr>
          <w:rFonts w:ascii="Courier New" w:hAnsi="Courier New" w:cs="Courier New"/>
          <w:color w:val="000000"/>
        </w:rPr>
        <w:lastRenderedPageBreak/>
        <w:t xml:space="preserve">d1 = conv2d(h, </w:t>
      </w:r>
      <w:r w:rsidRPr="007066E7">
        <w:rPr>
          <w:rFonts w:ascii="Courier New" w:hAnsi="Courier New" w:cs="Courier New"/>
          <w:color w:val="40A070"/>
        </w:rPr>
        <w:t>64</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 xml:space="preserve">d2 = conv2d(d1, </w:t>
      </w:r>
      <w:r w:rsidRPr="007066E7">
        <w:rPr>
          <w:rFonts w:ascii="Courier New" w:hAnsi="Courier New" w:cs="Courier New"/>
          <w:color w:val="40A070"/>
        </w:rPr>
        <w:t>128</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sz w:val="28"/>
          <w:szCs w:val="28"/>
        </w:rPr>
        <w:br/>
      </w:r>
      <w:r w:rsidRPr="007066E7">
        <w:rPr>
          <w:rFonts w:ascii="Courier New" w:hAnsi="Courier New" w:cs="Courier New"/>
          <w:color w:val="000000"/>
          <w:sz w:val="28"/>
          <w:szCs w:val="28"/>
        </w:rPr>
        <w:tab/>
      </w:r>
      <w:r w:rsidRPr="007066E7">
        <w:rPr>
          <w:rFonts w:ascii="Courier New" w:hAnsi="Courier New" w:cs="Courier New"/>
          <w:color w:val="000000"/>
        </w:rPr>
        <w:t xml:space="preserve">d3 = conv2d(d2, </w:t>
      </w:r>
      <w:r w:rsidRPr="007066E7">
        <w:rPr>
          <w:rFonts w:ascii="Courier New" w:hAnsi="Courier New" w:cs="Courier New"/>
          <w:color w:val="40A070"/>
        </w:rPr>
        <w:t>256</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 xml:space="preserve">d4 = conv2d(d3, </w:t>
      </w:r>
      <w:r w:rsidRPr="007066E7">
        <w:rPr>
          <w:rFonts w:ascii="Courier New" w:hAnsi="Courier New" w:cs="Courier New"/>
          <w:color w:val="40A070"/>
        </w:rPr>
        <w:t>512</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 xml:space="preserve">)  </w:t>
      </w:r>
      <w:r w:rsidRPr="007066E7">
        <w:rPr>
          <w:rFonts w:ascii="Courier New" w:hAnsi="Courier New" w:cs="Courier New"/>
          <w:color w:val="000000"/>
        </w:rPr>
        <w:br/>
      </w:r>
      <w:r w:rsidRPr="007066E7">
        <w:rPr>
          <w:rFonts w:ascii="Courier New" w:hAnsi="Courier New" w:cs="Courier New"/>
          <w:color w:val="000000"/>
        </w:rPr>
        <w:tab/>
        <w:t xml:space="preserve">d5 = conv2d(d4, </w:t>
      </w:r>
      <w:r w:rsidRPr="007066E7">
        <w:rPr>
          <w:rFonts w:ascii="Courier New" w:hAnsi="Courier New" w:cs="Courier New"/>
          <w:color w:val="40A070"/>
        </w:rPr>
        <w:t>1</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1</w:t>
      </w:r>
      <w:r w:rsidRPr="007066E7">
        <w:rPr>
          <w:rFonts w:ascii="Courier New" w:hAnsi="Courier New" w:cs="Courier New"/>
          <w:color w:val="000000"/>
        </w:rPr>
        <w:t xml:space="preserve">)  </w:t>
      </w:r>
      <w:r w:rsidRPr="007066E7">
        <w:rPr>
          <w:rFonts w:ascii="Courier New" w:hAnsi="Courier New" w:cs="Courier New"/>
          <w:color w:val="000000"/>
        </w:rPr>
        <w:br/>
      </w:r>
      <w:r w:rsidRPr="007066E7">
        <w:rPr>
          <w:rFonts w:ascii="Courier New" w:hAnsi="Courier New" w:cs="Courier New"/>
          <w:color w:val="000000"/>
        </w:rPr>
        <w:tab/>
        <w:t>x = tf.keras.Model(img,d5,name=n)</w:t>
      </w:r>
    </w:p>
    <w:p w14:paraId="2997EEB1" w14:textId="3E2AE79F" w:rsidR="009D4B82" w:rsidRPr="007066E7" w:rsidRDefault="009D4B82" w:rsidP="00640FBE">
      <w:pPr>
        <w:shd w:val="clear" w:color="auto" w:fill="F8F8FF"/>
        <w:spacing w:before="0" w:after="0"/>
        <w:jc w:val="left"/>
        <w:rPr>
          <w:rFonts w:ascii="Courier New" w:hAnsi="Courier New" w:cs="Courier New"/>
        </w:rPr>
      </w:pPr>
      <w:r w:rsidRPr="007066E7">
        <w:rPr>
          <w:rFonts w:ascii="Courier New" w:hAnsi="Courier New" w:cs="Courier New"/>
          <w:color w:val="000000"/>
        </w:rPr>
        <w:tab/>
      </w:r>
      <w:r w:rsidRPr="007066E7">
        <w:rPr>
          <w:rFonts w:ascii="Courier New" w:hAnsi="Courier New" w:cs="Courier New"/>
          <w:color w:val="954121"/>
        </w:rPr>
        <w:t>return</w:t>
      </w:r>
      <w:r w:rsidRPr="007066E7">
        <w:rPr>
          <w:rFonts w:ascii="Courier New" w:hAnsi="Courier New" w:cs="Courier New"/>
          <w:color w:val="000000"/>
        </w:rPr>
        <w:t xml:space="preserve"> x</w:t>
      </w:r>
    </w:p>
    <w:p w14:paraId="12050186" w14:textId="6104435F" w:rsidR="00C44AB6" w:rsidRPr="00911DBA" w:rsidRDefault="0080681F" w:rsidP="008877A9">
      <w:r w:rsidRPr="00911DBA">
        <w:t xml:space="preserve">The </w:t>
      </w:r>
      <w:r w:rsidR="004B6C93" w:rsidRPr="00911DBA">
        <w:t>d</w:t>
      </w:r>
      <w:r w:rsidRPr="00911DBA">
        <w:t xml:space="preserve">iscriminator architecture and the output stay the same with </w:t>
      </w:r>
      <w:r w:rsidR="00C44AB6" w:rsidRPr="00911DBA">
        <w:t>p</w:t>
      </w:r>
      <w:r w:rsidRPr="00911DBA">
        <w:t>atc</w:t>
      </w:r>
      <w:r w:rsidR="00C44AB6" w:rsidRPr="00911DBA">
        <w:t>h</w:t>
      </w:r>
      <w:r w:rsidRPr="00911DBA">
        <w:t xml:space="preserve">GAN </w:t>
      </w:r>
      <w:r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fldChar w:fldCharType="separate"/>
      </w:r>
      <w:r w:rsidR="00C077EB" w:rsidRPr="00911DBA">
        <w:rPr>
          <w:noProof/>
        </w:rPr>
        <w:t>[3]</w:t>
      </w:r>
      <w:r w:rsidRPr="00911DBA">
        <w:fldChar w:fldCharType="end"/>
      </w:r>
      <w:r w:rsidR="00613A2B" w:rsidRPr="00911DBA">
        <w:t>;</w:t>
      </w:r>
      <w:r w:rsidRPr="00911DBA">
        <w:t xml:space="preserve"> instead, the differences are just the </w:t>
      </w:r>
      <w:r w:rsidR="005505E7" w:rsidRPr="00911DBA">
        <w:t xml:space="preserve">concatenated </w:t>
      </w:r>
      <w:r w:rsidRPr="00911DBA">
        <w:t>input and the number of channels.</w:t>
      </w:r>
      <w:r w:rsidR="00044EF4" w:rsidRPr="00911DBA">
        <w:t xml:space="preserve"> This enforce</w:t>
      </w:r>
      <w:r w:rsidR="00CD2BE1" w:rsidRPr="00911DBA">
        <w:t>s</w:t>
      </w:r>
      <w:r w:rsidR="00044EF4" w:rsidRPr="00911DBA">
        <w:t xml:space="preserve"> the network to strictly focus on the relation among generated image</w:t>
      </w:r>
      <w:r w:rsidR="00613A2B" w:rsidRPr="00911DBA">
        <w:t>s</w:t>
      </w:r>
      <w:r w:rsidR="00044EF4" w:rsidRPr="00911DBA">
        <w:t xml:space="preserve"> and its relation with two previous images. </w:t>
      </w:r>
    </w:p>
    <w:p w14:paraId="78E217C4" w14:textId="710675B1" w:rsidR="008877A9" w:rsidRPr="007066E7" w:rsidRDefault="0082065A" w:rsidP="00F44CF7">
      <w:pPr>
        <w:shd w:val="clear" w:color="auto" w:fill="F8F8FF"/>
        <w:ind w:firstLine="720"/>
        <w:jc w:val="left"/>
        <w:rPr>
          <w:rFonts w:ascii="Courier New" w:hAnsi="Courier New" w:cs="Courier New"/>
          <w:sz w:val="32"/>
          <w:szCs w:val="32"/>
        </w:rPr>
      </w:pPr>
      <w:r w:rsidRPr="007066E7">
        <w:rPr>
          <w:rFonts w:ascii="Courier New" w:hAnsi="Courier New" w:cs="Courier New"/>
          <w:color w:val="000000"/>
        </w:rPr>
        <w:t>A_d_logits = D_A((A,A_1,A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B2A_d_logits = D_A((B2A,B2A_1,B2A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B_d_logits = D_B((B,B_1,B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A2B_d_logits = D_B((A2B,A2B_1,A2B_2), training=</w:t>
      </w:r>
      <w:r w:rsidRPr="007066E7">
        <w:rPr>
          <w:rFonts w:ascii="Courier New" w:hAnsi="Courier New" w:cs="Courier New"/>
          <w:color w:val="954121"/>
        </w:rPr>
        <w:t>True</w:t>
      </w:r>
      <w:r w:rsidRPr="007066E7">
        <w:rPr>
          <w:rFonts w:ascii="Courier New" w:hAnsi="Courier New" w:cs="Courier New"/>
          <w:color w:val="000000"/>
        </w:rPr>
        <w:t>)</w:t>
      </w:r>
    </w:p>
    <w:p w14:paraId="2847A9B1" w14:textId="2E3344A7" w:rsidR="00DF109C" w:rsidRDefault="00DF109C" w:rsidP="00B05706">
      <w:pPr>
        <w:pStyle w:val="Heading2"/>
      </w:pPr>
      <w:bookmarkStart w:id="308" w:name="_Toc52981563"/>
      <w:bookmarkStart w:id="309" w:name="_Toc54363796"/>
      <w:r w:rsidRPr="00911DBA">
        <w:t>Experiment</w:t>
      </w:r>
      <w:r w:rsidR="0096032B" w:rsidRPr="00911DBA">
        <w:t xml:space="preserve"> Class</w:t>
      </w:r>
      <w:bookmarkEnd w:id="308"/>
      <w:bookmarkEnd w:id="309"/>
    </w:p>
    <w:p w14:paraId="732F6A0B" w14:textId="1F7A4AA5" w:rsidR="007066E7" w:rsidRPr="00911DBA" w:rsidRDefault="007066E7" w:rsidP="007066E7">
      <w:r w:rsidRPr="00911DBA">
        <w:t>To evaluate the essence of temporal information for video translation testing the initial hypothesis is mandatory. Five different classes of experiments are conducted, as shown below in Table 5-2 for each dataset group. The first three experiments focus on video translation on flower and viper datasets, while the rest two are basically for video retargeting on Obama-Trump and (</w:t>
      </w:r>
      <w:r w:rsidRPr="00911DBA">
        <w:rPr>
          <w:rFonts w:ascii="Nyala" w:hAnsi="Nyala" w:cs="Nyala"/>
          <w:lang w:val="am-ET"/>
        </w:rPr>
        <w:t>አዲስ</w:t>
      </w:r>
      <w:r w:rsidRPr="00911DBA">
        <w:t>)</w:t>
      </w:r>
      <w:r w:rsidRPr="00911DBA">
        <w:rPr>
          <w:lang w:val="am-ET"/>
        </w:rPr>
        <w:t xml:space="preserve"> </w:t>
      </w:r>
      <w:r w:rsidRPr="00911DBA">
        <w:t>Adiss datasets. The first class</w:t>
      </w:r>
      <w:r w:rsidR="00F14673">
        <w:t xml:space="preserve"> (CC)</w:t>
      </w:r>
      <w:r w:rsidRPr="00911DBA">
        <w:t xml:space="preserve"> is all about vanilla Cycle-GAN image translation on a given sequence of images, considering the spatial domain only. The second is regarding consider using feature preserving loss. The third one includes temporal discriminator build up on the second experiment. The fourth experimental class uses vanilla ReCycle-GAN aiming video retargeting, and the last one merges ReCycle-GAN with temporal discriminator which become a total of ten experiments.</w:t>
      </w:r>
    </w:p>
    <w:p w14:paraId="7FDD987A" w14:textId="7D040D39" w:rsidR="007066E7" w:rsidRDefault="007066E7" w:rsidP="007066E7"/>
    <w:p w14:paraId="1F7C2CD5" w14:textId="77777777" w:rsidR="007066E7" w:rsidRPr="007066E7" w:rsidRDefault="007066E7" w:rsidP="007066E7"/>
    <w:p w14:paraId="153F767B" w14:textId="624EED03" w:rsidR="009B0D83" w:rsidRPr="00911DBA" w:rsidRDefault="009B0D83" w:rsidP="009B0D83">
      <w:pPr>
        <w:pStyle w:val="Caption"/>
        <w:keepNext/>
        <w:jc w:val="center"/>
        <w:rPr>
          <w:color w:val="auto"/>
          <w:sz w:val="24"/>
          <w:szCs w:val="24"/>
        </w:rPr>
      </w:pPr>
      <w:bookmarkStart w:id="310" w:name="_Toc52970530"/>
      <w:bookmarkStart w:id="311" w:name="_Toc54355998"/>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E97BB6">
        <w:rPr>
          <w:noProof/>
          <w:color w:val="auto"/>
          <w:sz w:val="24"/>
          <w:szCs w:val="24"/>
        </w:rPr>
        <w:t>5</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E97BB6">
        <w:rPr>
          <w:noProof/>
          <w:color w:val="auto"/>
          <w:sz w:val="24"/>
          <w:szCs w:val="24"/>
        </w:rPr>
        <w:t>2</w:t>
      </w:r>
      <w:r w:rsidR="00416BA0" w:rsidRPr="00911DBA">
        <w:rPr>
          <w:color w:val="auto"/>
          <w:sz w:val="24"/>
          <w:szCs w:val="24"/>
        </w:rPr>
        <w:fldChar w:fldCharType="end"/>
      </w:r>
      <w:r w:rsidRPr="00911DBA">
        <w:rPr>
          <w:color w:val="auto"/>
          <w:sz w:val="24"/>
          <w:szCs w:val="24"/>
        </w:rPr>
        <w:t xml:space="preserve"> </w:t>
      </w:r>
      <w:r w:rsidR="00CE5A6B" w:rsidRPr="00911DBA">
        <w:rPr>
          <w:color w:val="auto"/>
          <w:sz w:val="24"/>
          <w:szCs w:val="24"/>
        </w:rPr>
        <w:t>L</w:t>
      </w:r>
      <w:r w:rsidRPr="00911DBA">
        <w:rPr>
          <w:color w:val="auto"/>
          <w:sz w:val="24"/>
          <w:szCs w:val="24"/>
        </w:rPr>
        <w:t>ists of experimental classes.</w:t>
      </w:r>
      <w:bookmarkEnd w:id="310"/>
      <w:bookmarkEnd w:id="311"/>
    </w:p>
    <w:tbl>
      <w:tblPr>
        <w:tblStyle w:val="TableGrid"/>
        <w:tblW w:w="0" w:type="auto"/>
        <w:tblLook w:val="04A0" w:firstRow="1" w:lastRow="0" w:firstColumn="1" w:lastColumn="0" w:noHBand="0" w:noVBand="1"/>
      </w:tblPr>
      <w:tblGrid>
        <w:gridCol w:w="1371"/>
        <w:gridCol w:w="2678"/>
        <w:gridCol w:w="1060"/>
        <w:gridCol w:w="1584"/>
        <w:gridCol w:w="2062"/>
      </w:tblGrid>
      <w:tr w:rsidR="00F01FED" w:rsidRPr="00911DBA" w14:paraId="41285540" w14:textId="1C479A47" w:rsidTr="009B0D83">
        <w:trPr>
          <w:trHeight w:val="278"/>
        </w:trPr>
        <w:tc>
          <w:tcPr>
            <w:tcW w:w="0" w:type="auto"/>
            <w:vAlign w:val="center"/>
          </w:tcPr>
          <w:p w14:paraId="3483D678" w14:textId="3958285D" w:rsidR="00F01FED" w:rsidRPr="00911DBA" w:rsidRDefault="00F01FED" w:rsidP="00351D35">
            <w:pPr>
              <w:spacing w:before="0"/>
              <w:jc w:val="center"/>
              <w:rPr>
                <w:b/>
                <w:bCs/>
                <w:i/>
                <w:iCs/>
                <w:sz w:val="23"/>
                <w:szCs w:val="23"/>
              </w:rPr>
            </w:pPr>
            <w:r w:rsidRPr="00911DBA">
              <w:rPr>
                <w:b/>
                <w:bCs/>
                <w:i/>
                <w:iCs/>
                <w:sz w:val="23"/>
                <w:szCs w:val="23"/>
              </w:rPr>
              <w:t>Notation</w:t>
            </w:r>
          </w:p>
        </w:tc>
        <w:tc>
          <w:tcPr>
            <w:tcW w:w="0" w:type="auto"/>
            <w:vAlign w:val="center"/>
          </w:tcPr>
          <w:p w14:paraId="6DCD6C75" w14:textId="1C115E66" w:rsidR="00F01FED" w:rsidRPr="00911DBA" w:rsidRDefault="00F01FED" w:rsidP="00351D35">
            <w:pPr>
              <w:spacing w:before="0"/>
              <w:jc w:val="center"/>
              <w:rPr>
                <w:b/>
                <w:bCs/>
                <w:i/>
                <w:iCs/>
                <w:sz w:val="23"/>
                <w:szCs w:val="23"/>
              </w:rPr>
            </w:pPr>
            <w:r w:rsidRPr="00911DBA">
              <w:rPr>
                <w:b/>
                <w:bCs/>
                <w:i/>
                <w:iCs/>
                <w:sz w:val="23"/>
                <w:szCs w:val="23"/>
              </w:rPr>
              <w:t>Experiment</w:t>
            </w:r>
          </w:p>
        </w:tc>
        <w:tc>
          <w:tcPr>
            <w:tcW w:w="1060" w:type="dxa"/>
            <w:vAlign w:val="center"/>
          </w:tcPr>
          <w:p w14:paraId="3E34EBCA" w14:textId="7659ED53" w:rsidR="00F01FED" w:rsidRPr="00911DBA" w:rsidRDefault="00F01FED" w:rsidP="00351D35">
            <w:pPr>
              <w:spacing w:before="0"/>
              <w:jc w:val="center"/>
              <w:rPr>
                <w:b/>
                <w:bCs/>
                <w:i/>
                <w:iCs/>
                <w:sz w:val="23"/>
                <w:szCs w:val="23"/>
              </w:rPr>
            </w:pPr>
            <w:r w:rsidRPr="00911DBA">
              <w:rPr>
                <w:b/>
                <w:bCs/>
                <w:i/>
                <w:iCs/>
                <w:sz w:val="23"/>
                <w:szCs w:val="23"/>
              </w:rPr>
              <w:t>Training Epochs</w:t>
            </w:r>
          </w:p>
        </w:tc>
        <w:tc>
          <w:tcPr>
            <w:tcW w:w="1584" w:type="dxa"/>
            <w:vAlign w:val="center"/>
          </w:tcPr>
          <w:p w14:paraId="7A04A6FB" w14:textId="7CA363D4" w:rsidR="00F01FED" w:rsidRPr="00911DBA" w:rsidRDefault="00F01FED" w:rsidP="00351D35">
            <w:pPr>
              <w:spacing w:before="0"/>
              <w:jc w:val="center"/>
              <w:rPr>
                <w:b/>
                <w:bCs/>
                <w:i/>
                <w:iCs/>
                <w:sz w:val="23"/>
                <w:szCs w:val="23"/>
              </w:rPr>
            </w:pPr>
            <w:r w:rsidRPr="00911DBA">
              <w:rPr>
                <w:b/>
                <w:bCs/>
                <w:i/>
                <w:iCs/>
                <w:sz w:val="23"/>
                <w:szCs w:val="23"/>
              </w:rPr>
              <w:t>Dataset</w:t>
            </w:r>
          </w:p>
        </w:tc>
        <w:tc>
          <w:tcPr>
            <w:tcW w:w="0" w:type="auto"/>
            <w:vAlign w:val="center"/>
          </w:tcPr>
          <w:p w14:paraId="40C78439" w14:textId="76FA43B6" w:rsidR="00F01FED" w:rsidRPr="00911DBA" w:rsidRDefault="00F01FED" w:rsidP="00351D35">
            <w:pPr>
              <w:spacing w:before="0"/>
              <w:jc w:val="center"/>
              <w:rPr>
                <w:b/>
                <w:bCs/>
                <w:i/>
                <w:iCs/>
                <w:sz w:val="23"/>
                <w:szCs w:val="23"/>
              </w:rPr>
            </w:pPr>
            <w:r w:rsidRPr="00911DBA">
              <w:rPr>
                <w:b/>
                <w:bCs/>
                <w:i/>
                <w:iCs/>
                <w:sz w:val="23"/>
                <w:szCs w:val="23"/>
              </w:rPr>
              <w:t>Model used</w:t>
            </w:r>
          </w:p>
        </w:tc>
      </w:tr>
      <w:tr w:rsidR="00F01FED" w:rsidRPr="00911DBA" w14:paraId="1B6A8D6A" w14:textId="6445611E" w:rsidTr="009B0D83">
        <w:trPr>
          <w:trHeight w:val="1295"/>
        </w:trPr>
        <w:tc>
          <w:tcPr>
            <w:tcW w:w="0" w:type="auto"/>
            <w:vAlign w:val="center"/>
          </w:tcPr>
          <w:p w14:paraId="2BAFB5D7" w14:textId="17C1ECB9" w:rsidR="00F01FED" w:rsidRPr="00911DBA" w:rsidRDefault="00F01FED" w:rsidP="00351D35">
            <w:pPr>
              <w:spacing w:before="0"/>
              <w:jc w:val="center"/>
              <w:rPr>
                <w:sz w:val="23"/>
                <w:szCs w:val="23"/>
              </w:rPr>
            </w:pPr>
            <w:r w:rsidRPr="00911DBA">
              <w:rPr>
                <w:sz w:val="23"/>
                <w:szCs w:val="23"/>
              </w:rPr>
              <w:t>CC</w:t>
            </w:r>
          </w:p>
        </w:tc>
        <w:tc>
          <w:tcPr>
            <w:tcW w:w="0" w:type="auto"/>
            <w:vAlign w:val="center"/>
          </w:tcPr>
          <w:p w14:paraId="435B4A39" w14:textId="701955A6" w:rsidR="00F01FED" w:rsidRPr="00911DBA" w:rsidRDefault="00351D35" w:rsidP="00351D35">
            <w:pPr>
              <w:spacing w:before="0"/>
              <w:contextualSpacing/>
              <w:jc w:val="center"/>
              <w:rPr>
                <w:sz w:val="23"/>
                <w:szCs w:val="23"/>
              </w:rPr>
            </w:pPr>
            <w:r w:rsidRPr="00911DBA">
              <w:rPr>
                <w:sz w:val="23"/>
                <w:szCs w:val="23"/>
              </w:rPr>
              <w:t>B</w:t>
            </w:r>
            <w:r w:rsidR="00C1397D" w:rsidRPr="00911DBA">
              <w:rPr>
                <w:sz w:val="23"/>
                <w:szCs w:val="23"/>
              </w:rPr>
              <w:t xml:space="preserve">aseline </w:t>
            </w:r>
            <w:r w:rsidR="00F01FED" w:rsidRPr="00911DBA">
              <w:rPr>
                <w:sz w:val="23"/>
                <w:szCs w:val="23"/>
              </w:rPr>
              <w:t>CycleGAN</w:t>
            </w:r>
          </w:p>
        </w:tc>
        <w:tc>
          <w:tcPr>
            <w:tcW w:w="1060" w:type="dxa"/>
            <w:vAlign w:val="center"/>
          </w:tcPr>
          <w:p w14:paraId="1AEBB713" w14:textId="28E6470C" w:rsidR="00F01FED" w:rsidRPr="00911DBA" w:rsidRDefault="00F01FED" w:rsidP="00351D35">
            <w:pPr>
              <w:spacing w:before="0"/>
              <w:jc w:val="center"/>
              <w:rPr>
                <w:sz w:val="23"/>
                <w:szCs w:val="23"/>
              </w:rPr>
            </w:pPr>
            <w:r w:rsidRPr="00911DBA">
              <w:rPr>
                <w:sz w:val="23"/>
                <w:szCs w:val="23"/>
              </w:rPr>
              <w:t>20</w:t>
            </w:r>
            <w:r w:rsidR="00C160C4" w:rsidRPr="00911DBA">
              <w:rPr>
                <w:sz w:val="23"/>
                <w:szCs w:val="23"/>
              </w:rPr>
              <w:t>0</w:t>
            </w:r>
            <w:r w:rsidRPr="00911DBA">
              <w:rPr>
                <w:sz w:val="23"/>
                <w:szCs w:val="23"/>
              </w:rPr>
              <w:t xml:space="preserve"> epochs</w:t>
            </w:r>
            <w:r w:rsidR="00C160C4" w:rsidRPr="00911DBA">
              <w:rPr>
                <w:sz w:val="23"/>
                <w:szCs w:val="23"/>
              </w:rPr>
              <w:t>,</w:t>
            </w:r>
            <w:r w:rsidR="00351D35" w:rsidRPr="00911DBA">
              <w:rPr>
                <w:sz w:val="23"/>
                <w:szCs w:val="23"/>
              </w:rPr>
              <w:t xml:space="preserve"> </w:t>
            </w:r>
            <w:r w:rsidR="00C160C4" w:rsidRPr="00911DBA">
              <w:rPr>
                <w:sz w:val="23"/>
                <w:szCs w:val="23"/>
              </w:rPr>
              <w:t>20 epochs</w:t>
            </w:r>
          </w:p>
        </w:tc>
        <w:tc>
          <w:tcPr>
            <w:tcW w:w="1584" w:type="dxa"/>
            <w:vAlign w:val="center"/>
          </w:tcPr>
          <w:p w14:paraId="1742F83B" w14:textId="03CE25CE" w:rsidR="00F01FED" w:rsidRPr="00911DBA" w:rsidRDefault="00F01FED" w:rsidP="00351D35">
            <w:pPr>
              <w:spacing w:before="0"/>
              <w:jc w:val="center"/>
              <w:rPr>
                <w:sz w:val="23"/>
                <w:szCs w:val="23"/>
              </w:rPr>
            </w:pPr>
            <w:r w:rsidRPr="00911DBA">
              <w:rPr>
                <w:sz w:val="23"/>
                <w:szCs w:val="23"/>
              </w:rPr>
              <w:t xml:space="preserve">Flower dataset and </w:t>
            </w:r>
            <w:r w:rsidR="00B72B92" w:rsidRPr="00911DBA">
              <w:rPr>
                <w:sz w:val="23"/>
                <w:szCs w:val="23"/>
              </w:rPr>
              <w:t>Viper dataset</w:t>
            </w:r>
          </w:p>
        </w:tc>
        <w:tc>
          <w:tcPr>
            <w:tcW w:w="0" w:type="auto"/>
            <w:vAlign w:val="center"/>
          </w:tcPr>
          <w:p w14:paraId="203B3B9C" w14:textId="1F86F3C8" w:rsidR="00F01FED" w:rsidRPr="00911DBA" w:rsidRDefault="00F01FED" w:rsidP="00351D35">
            <w:pPr>
              <w:spacing w:before="0"/>
              <w:jc w:val="center"/>
              <w:rPr>
                <w:sz w:val="23"/>
                <w:szCs w:val="23"/>
              </w:rPr>
            </w:pPr>
            <w:r w:rsidRPr="00911DBA">
              <w:rPr>
                <w:sz w:val="23"/>
                <w:szCs w:val="23"/>
              </w:rPr>
              <w:t>Cycle-GAN</w:t>
            </w:r>
          </w:p>
        </w:tc>
      </w:tr>
      <w:tr w:rsidR="00B72B92" w:rsidRPr="00911DBA" w14:paraId="39E0671F" w14:textId="5AF1BEE7" w:rsidTr="009B0D83">
        <w:trPr>
          <w:trHeight w:val="1340"/>
        </w:trPr>
        <w:tc>
          <w:tcPr>
            <w:tcW w:w="0" w:type="auto"/>
            <w:vAlign w:val="center"/>
          </w:tcPr>
          <w:p w14:paraId="3A1431F3" w14:textId="620E7435" w:rsidR="00B72B92" w:rsidRPr="00911DBA" w:rsidRDefault="00B72B92" w:rsidP="00351D35">
            <w:pPr>
              <w:spacing w:before="0"/>
              <w:jc w:val="center"/>
              <w:rPr>
                <w:sz w:val="23"/>
                <w:szCs w:val="23"/>
              </w:rPr>
            </w:pPr>
            <w:r w:rsidRPr="00911DBA">
              <w:rPr>
                <w:sz w:val="23"/>
                <w:szCs w:val="23"/>
              </w:rPr>
              <w:t>CC+CP</w:t>
            </w:r>
          </w:p>
        </w:tc>
        <w:tc>
          <w:tcPr>
            <w:tcW w:w="0" w:type="auto"/>
            <w:vAlign w:val="center"/>
          </w:tcPr>
          <w:p w14:paraId="61BFE8C2" w14:textId="40AF1F76" w:rsidR="00B72B92" w:rsidRPr="00911DBA" w:rsidRDefault="00B72B92" w:rsidP="00351D35">
            <w:pPr>
              <w:spacing w:before="0"/>
              <w:jc w:val="center"/>
              <w:rPr>
                <w:sz w:val="23"/>
                <w:szCs w:val="23"/>
              </w:rPr>
            </w:pPr>
            <w:r w:rsidRPr="00911DBA">
              <w:rPr>
                <w:sz w:val="23"/>
                <w:szCs w:val="23"/>
              </w:rPr>
              <w:t>CycleGAN baseline generator trained with additional feature preserving loss</w:t>
            </w:r>
          </w:p>
        </w:tc>
        <w:tc>
          <w:tcPr>
            <w:tcW w:w="1060" w:type="dxa"/>
            <w:vAlign w:val="center"/>
          </w:tcPr>
          <w:p w14:paraId="55A8705A" w14:textId="55D00896" w:rsidR="00B72B92" w:rsidRPr="00911DBA" w:rsidRDefault="00C160C4" w:rsidP="00351D35">
            <w:pPr>
              <w:spacing w:before="0"/>
              <w:jc w:val="center"/>
              <w:rPr>
                <w:sz w:val="23"/>
                <w:szCs w:val="23"/>
              </w:rPr>
            </w:pPr>
            <w:r w:rsidRPr="00911DBA">
              <w:rPr>
                <w:sz w:val="23"/>
                <w:szCs w:val="23"/>
              </w:rPr>
              <w:t>200 epochs,</w:t>
            </w:r>
            <w:r w:rsidR="00351D35" w:rsidRPr="00911DBA">
              <w:rPr>
                <w:sz w:val="23"/>
                <w:szCs w:val="23"/>
              </w:rPr>
              <w:t xml:space="preserve"> </w:t>
            </w:r>
            <w:r w:rsidRPr="00911DBA">
              <w:rPr>
                <w:sz w:val="23"/>
                <w:szCs w:val="23"/>
              </w:rPr>
              <w:t>20 epochs</w:t>
            </w:r>
          </w:p>
        </w:tc>
        <w:tc>
          <w:tcPr>
            <w:tcW w:w="1584" w:type="dxa"/>
            <w:vAlign w:val="center"/>
          </w:tcPr>
          <w:p w14:paraId="61F7AD22" w14:textId="7B2B8B5F" w:rsidR="00B72B92" w:rsidRPr="00911DBA" w:rsidRDefault="00B72B92" w:rsidP="00351D35">
            <w:pPr>
              <w:spacing w:before="0"/>
              <w:jc w:val="center"/>
              <w:rPr>
                <w:sz w:val="23"/>
                <w:szCs w:val="23"/>
              </w:rPr>
            </w:pPr>
            <w:r w:rsidRPr="00911DBA">
              <w:rPr>
                <w:sz w:val="23"/>
                <w:szCs w:val="23"/>
              </w:rPr>
              <w:t>Flower dataset and Viper dataset</w:t>
            </w:r>
          </w:p>
        </w:tc>
        <w:tc>
          <w:tcPr>
            <w:tcW w:w="0" w:type="auto"/>
            <w:vAlign w:val="center"/>
          </w:tcPr>
          <w:p w14:paraId="1A513EBC" w14:textId="7F39A83A" w:rsidR="00B72B92" w:rsidRPr="00911DBA" w:rsidRDefault="00B72B92" w:rsidP="00351D35">
            <w:pPr>
              <w:spacing w:before="0"/>
              <w:jc w:val="center"/>
              <w:rPr>
                <w:sz w:val="23"/>
                <w:szCs w:val="23"/>
              </w:rPr>
            </w:pPr>
            <w:r w:rsidRPr="00911DBA">
              <w:rPr>
                <w:sz w:val="23"/>
                <w:szCs w:val="23"/>
              </w:rPr>
              <w:t xml:space="preserve">Cycle-GAN </w:t>
            </w:r>
            <w:r w:rsidRPr="00911DBA">
              <w:t>and EfficientNet-B7</w:t>
            </w:r>
          </w:p>
        </w:tc>
      </w:tr>
      <w:tr w:rsidR="00B72B92" w:rsidRPr="00911DBA" w14:paraId="2CA18C32" w14:textId="2E539D0A" w:rsidTr="009B0D83">
        <w:trPr>
          <w:trHeight w:val="1439"/>
        </w:trPr>
        <w:tc>
          <w:tcPr>
            <w:tcW w:w="0" w:type="auto"/>
            <w:vAlign w:val="center"/>
          </w:tcPr>
          <w:p w14:paraId="5E7AED88" w14:textId="3DEDEFAF" w:rsidR="00B72B92" w:rsidRPr="00911DBA" w:rsidRDefault="00B72B92" w:rsidP="00351D35">
            <w:pPr>
              <w:spacing w:before="0"/>
              <w:jc w:val="center"/>
              <w:rPr>
                <w:sz w:val="23"/>
                <w:szCs w:val="23"/>
              </w:rPr>
            </w:pPr>
            <w:r w:rsidRPr="00911DBA">
              <w:rPr>
                <w:sz w:val="23"/>
                <w:szCs w:val="23"/>
              </w:rPr>
              <w:t>CC+CP+TD</w:t>
            </w:r>
          </w:p>
        </w:tc>
        <w:tc>
          <w:tcPr>
            <w:tcW w:w="0" w:type="auto"/>
            <w:vAlign w:val="center"/>
          </w:tcPr>
          <w:p w14:paraId="70E0EC45" w14:textId="5C8C9623" w:rsidR="00B72B92" w:rsidRPr="00911DBA" w:rsidRDefault="00EC3A5C" w:rsidP="00351D35">
            <w:pPr>
              <w:spacing w:before="0"/>
              <w:jc w:val="center"/>
              <w:rPr>
                <w:sz w:val="23"/>
                <w:szCs w:val="23"/>
              </w:rPr>
            </w:pPr>
            <w:r w:rsidRPr="00911DBA">
              <w:rPr>
                <w:sz w:val="23"/>
                <w:szCs w:val="23"/>
              </w:rPr>
              <w:t xml:space="preserve">Cyclegan </w:t>
            </w:r>
            <w:r w:rsidR="00B72B92" w:rsidRPr="00911DBA">
              <w:rPr>
                <w:sz w:val="23"/>
                <w:szCs w:val="23"/>
              </w:rPr>
              <w:t xml:space="preserve">baseline generator trained with additional feature preserving loss and temporal </w:t>
            </w:r>
            <w:r w:rsidRPr="00911DBA">
              <w:rPr>
                <w:sz w:val="23"/>
                <w:szCs w:val="23"/>
              </w:rPr>
              <w:t>discriminator network</w:t>
            </w:r>
          </w:p>
        </w:tc>
        <w:tc>
          <w:tcPr>
            <w:tcW w:w="1060" w:type="dxa"/>
            <w:vAlign w:val="center"/>
          </w:tcPr>
          <w:p w14:paraId="4A6634A3" w14:textId="5C4ECB09" w:rsidR="00B72B92" w:rsidRPr="00911DBA" w:rsidRDefault="00C160C4" w:rsidP="00351D35">
            <w:pPr>
              <w:spacing w:before="0"/>
              <w:jc w:val="center"/>
              <w:rPr>
                <w:sz w:val="23"/>
                <w:szCs w:val="23"/>
              </w:rPr>
            </w:pPr>
            <w:r w:rsidRPr="00911DBA">
              <w:rPr>
                <w:sz w:val="23"/>
                <w:szCs w:val="23"/>
              </w:rPr>
              <w:t>200 epochs,</w:t>
            </w:r>
            <w:r w:rsidR="00351D35" w:rsidRPr="00911DBA">
              <w:rPr>
                <w:sz w:val="23"/>
                <w:szCs w:val="23"/>
              </w:rPr>
              <w:t xml:space="preserve"> </w:t>
            </w:r>
            <w:r w:rsidRPr="00911DBA">
              <w:rPr>
                <w:sz w:val="23"/>
                <w:szCs w:val="23"/>
              </w:rPr>
              <w:t>20 epochs</w:t>
            </w:r>
          </w:p>
        </w:tc>
        <w:tc>
          <w:tcPr>
            <w:tcW w:w="1584" w:type="dxa"/>
            <w:vAlign w:val="center"/>
          </w:tcPr>
          <w:p w14:paraId="75CB906A" w14:textId="2ED88391" w:rsidR="00B72B92" w:rsidRPr="00911DBA" w:rsidRDefault="00B72B92" w:rsidP="00351D35">
            <w:pPr>
              <w:spacing w:before="0"/>
              <w:jc w:val="center"/>
              <w:rPr>
                <w:sz w:val="23"/>
                <w:szCs w:val="23"/>
              </w:rPr>
            </w:pPr>
            <w:r w:rsidRPr="00911DBA">
              <w:rPr>
                <w:sz w:val="23"/>
                <w:szCs w:val="23"/>
              </w:rPr>
              <w:t>Flower dataset and Viper dataset</w:t>
            </w:r>
          </w:p>
        </w:tc>
        <w:tc>
          <w:tcPr>
            <w:tcW w:w="0" w:type="auto"/>
            <w:vAlign w:val="center"/>
          </w:tcPr>
          <w:p w14:paraId="7FD5155D" w14:textId="75B9D920" w:rsidR="00B72B92" w:rsidRPr="00911DBA" w:rsidRDefault="00B72B92" w:rsidP="00351D35">
            <w:pPr>
              <w:spacing w:before="0"/>
              <w:jc w:val="center"/>
              <w:rPr>
                <w:sz w:val="23"/>
                <w:szCs w:val="23"/>
              </w:rPr>
            </w:pPr>
            <w:r w:rsidRPr="00911DBA">
              <w:rPr>
                <w:sz w:val="23"/>
                <w:szCs w:val="23"/>
              </w:rPr>
              <w:t>Cycle-GAN, flownet2, and Temporal aware discriminator</w:t>
            </w:r>
            <w:r w:rsidRPr="00911DBA">
              <w:rPr>
                <w:rFonts w:eastAsiaTheme="minorEastAsia"/>
                <w:sz w:val="23"/>
                <w:szCs w:val="23"/>
              </w:rPr>
              <w:t>.</w:t>
            </w:r>
          </w:p>
        </w:tc>
      </w:tr>
      <w:tr w:rsidR="00B72B92" w:rsidRPr="00911DBA" w14:paraId="3951B356" w14:textId="4E42CBD1" w:rsidTr="009B0D83">
        <w:trPr>
          <w:trHeight w:val="1277"/>
        </w:trPr>
        <w:tc>
          <w:tcPr>
            <w:tcW w:w="0" w:type="auto"/>
            <w:vAlign w:val="center"/>
          </w:tcPr>
          <w:p w14:paraId="6034015F" w14:textId="5D19DC90" w:rsidR="00B72B92" w:rsidRPr="00911DBA" w:rsidRDefault="00B72B92" w:rsidP="00351D35">
            <w:pPr>
              <w:spacing w:before="0"/>
              <w:jc w:val="center"/>
              <w:rPr>
                <w:sz w:val="23"/>
                <w:szCs w:val="23"/>
              </w:rPr>
            </w:pPr>
            <w:r w:rsidRPr="00911DBA">
              <w:rPr>
                <w:sz w:val="23"/>
                <w:szCs w:val="23"/>
              </w:rPr>
              <w:t>RC</w:t>
            </w:r>
          </w:p>
        </w:tc>
        <w:tc>
          <w:tcPr>
            <w:tcW w:w="0" w:type="auto"/>
            <w:vAlign w:val="center"/>
          </w:tcPr>
          <w:p w14:paraId="46259512" w14:textId="4FC261CD" w:rsidR="00B72B92" w:rsidRPr="00911DBA" w:rsidRDefault="00351D35" w:rsidP="00351D35">
            <w:pPr>
              <w:spacing w:before="0"/>
              <w:jc w:val="center"/>
              <w:rPr>
                <w:sz w:val="23"/>
                <w:szCs w:val="23"/>
              </w:rPr>
            </w:pPr>
            <w:r w:rsidRPr="00911DBA">
              <w:rPr>
                <w:sz w:val="23"/>
                <w:szCs w:val="23"/>
              </w:rPr>
              <w:t>B</w:t>
            </w:r>
            <w:r w:rsidR="00C1397D" w:rsidRPr="00911DBA">
              <w:rPr>
                <w:sz w:val="23"/>
                <w:szCs w:val="23"/>
              </w:rPr>
              <w:t xml:space="preserve">aseline </w:t>
            </w:r>
            <w:r w:rsidR="00B72B92" w:rsidRPr="00911DBA">
              <w:rPr>
                <w:sz w:val="23"/>
                <w:szCs w:val="23"/>
              </w:rPr>
              <w:t>ReCycle-GAN</w:t>
            </w:r>
          </w:p>
        </w:tc>
        <w:tc>
          <w:tcPr>
            <w:tcW w:w="1060" w:type="dxa"/>
            <w:vAlign w:val="center"/>
          </w:tcPr>
          <w:p w14:paraId="577E4700" w14:textId="77F2FC40" w:rsidR="00B72B92" w:rsidRPr="00911DBA" w:rsidRDefault="00CD2BE1" w:rsidP="00351D35">
            <w:pPr>
              <w:spacing w:before="0"/>
              <w:jc w:val="center"/>
              <w:rPr>
                <w:sz w:val="23"/>
                <w:szCs w:val="23"/>
              </w:rPr>
            </w:pPr>
            <w:r w:rsidRPr="00911DBA">
              <w:rPr>
                <w:sz w:val="23"/>
                <w:szCs w:val="23"/>
              </w:rPr>
              <w:t>3</w:t>
            </w:r>
            <w:r w:rsidR="00B72B92" w:rsidRPr="00911DBA">
              <w:rPr>
                <w:sz w:val="23"/>
                <w:szCs w:val="23"/>
              </w:rPr>
              <w:t>0</w:t>
            </w:r>
            <w:r w:rsidR="00B72B92" w:rsidRPr="00911DBA">
              <w:t xml:space="preserve"> </w:t>
            </w:r>
            <w:r w:rsidR="00B72B92" w:rsidRPr="00911DBA">
              <w:rPr>
                <w:sz w:val="23"/>
                <w:szCs w:val="23"/>
              </w:rPr>
              <w:t>epochs</w:t>
            </w:r>
          </w:p>
        </w:tc>
        <w:tc>
          <w:tcPr>
            <w:tcW w:w="1584" w:type="dxa"/>
            <w:vAlign w:val="center"/>
          </w:tcPr>
          <w:p w14:paraId="7461C158" w14:textId="1B6F3640" w:rsidR="00B72B92" w:rsidRPr="00911DBA" w:rsidRDefault="00B72B92" w:rsidP="00351D35">
            <w:pPr>
              <w:spacing w:before="0"/>
              <w:jc w:val="center"/>
              <w:rPr>
                <w:sz w:val="23"/>
                <w:szCs w:val="23"/>
              </w:rPr>
            </w:pPr>
            <w:r w:rsidRPr="00911DBA">
              <w:rPr>
                <w:sz w:val="23"/>
                <w:szCs w:val="23"/>
              </w:rPr>
              <w:t>Obama trump dataset and Adiss Dataset</w:t>
            </w:r>
          </w:p>
        </w:tc>
        <w:tc>
          <w:tcPr>
            <w:tcW w:w="0" w:type="auto"/>
            <w:vAlign w:val="center"/>
          </w:tcPr>
          <w:p w14:paraId="2AD49B2C" w14:textId="1D703303" w:rsidR="00B72B92" w:rsidRPr="00911DBA" w:rsidRDefault="00B72B92" w:rsidP="00351D35">
            <w:pPr>
              <w:spacing w:before="0"/>
              <w:jc w:val="center"/>
              <w:rPr>
                <w:sz w:val="23"/>
                <w:szCs w:val="23"/>
              </w:rPr>
            </w:pPr>
            <w:r w:rsidRPr="00911DBA">
              <w:rPr>
                <w:sz w:val="23"/>
                <w:szCs w:val="23"/>
              </w:rPr>
              <w:t>ReCycle-GAN</w:t>
            </w:r>
          </w:p>
        </w:tc>
      </w:tr>
      <w:tr w:rsidR="00B72B92" w:rsidRPr="00911DBA" w14:paraId="4FBBAEA8" w14:textId="42B112CD" w:rsidTr="009B0D83">
        <w:trPr>
          <w:trHeight w:val="1250"/>
        </w:trPr>
        <w:tc>
          <w:tcPr>
            <w:tcW w:w="0" w:type="auto"/>
            <w:vAlign w:val="center"/>
          </w:tcPr>
          <w:p w14:paraId="5CF14FFE" w14:textId="6718620C" w:rsidR="00B72B92" w:rsidRPr="00911DBA" w:rsidRDefault="00B72B92" w:rsidP="00351D35">
            <w:pPr>
              <w:spacing w:before="0"/>
              <w:jc w:val="center"/>
              <w:rPr>
                <w:sz w:val="23"/>
                <w:szCs w:val="23"/>
              </w:rPr>
            </w:pPr>
            <w:r w:rsidRPr="00911DBA">
              <w:rPr>
                <w:sz w:val="23"/>
                <w:szCs w:val="23"/>
              </w:rPr>
              <w:t>RC+TD</w:t>
            </w:r>
          </w:p>
        </w:tc>
        <w:tc>
          <w:tcPr>
            <w:tcW w:w="0" w:type="auto"/>
            <w:vAlign w:val="center"/>
          </w:tcPr>
          <w:p w14:paraId="3096B517" w14:textId="7F4D984A" w:rsidR="00B72B92" w:rsidRPr="00911DBA" w:rsidRDefault="00B72B92" w:rsidP="00351D35">
            <w:pPr>
              <w:spacing w:before="0"/>
              <w:jc w:val="center"/>
              <w:rPr>
                <w:sz w:val="23"/>
                <w:szCs w:val="23"/>
              </w:rPr>
            </w:pPr>
            <w:r w:rsidRPr="00911DBA">
              <w:rPr>
                <w:sz w:val="23"/>
                <w:szCs w:val="23"/>
              </w:rPr>
              <w:t xml:space="preserve">ReCycle-GAN with temporal </w:t>
            </w:r>
            <w:r w:rsidR="00EC3A5C">
              <w:rPr>
                <w:sz w:val="23"/>
                <w:szCs w:val="23"/>
              </w:rPr>
              <w:t>d</w:t>
            </w:r>
            <w:r w:rsidRPr="00911DBA">
              <w:rPr>
                <w:sz w:val="23"/>
                <w:szCs w:val="23"/>
              </w:rPr>
              <w:t>iscriminator</w:t>
            </w:r>
          </w:p>
        </w:tc>
        <w:tc>
          <w:tcPr>
            <w:tcW w:w="1060" w:type="dxa"/>
            <w:vAlign w:val="center"/>
          </w:tcPr>
          <w:p w14:paraId="69A1334A" w14:textId="6182B70B" w:rsidR="00B72B92" w:rsidRPr="00911DBA" w:rsidRDefault="00CD2BE1" w:rsidP="00351D35">
            <w:pPr>
              <w:spacing w:before="0"/>
              <w:jc w:val="center"/>
              <w:rPr>
                <w:sz w:val="23"/>
                <w:szCs w:val="23"/>
              </w:rPr>
            </w:pPr>
            <w:r w:rsidRPr="00911DBA">
              <w:rPr>
                <w:sz w:val="23"/>
                <w:szCs w:val="23"/>
              </w:rPr>
              <w:t>3</w:t>
            </w:r>
            <w:r w:rsidR="00B72B92" w:rsidRPr="00911DBA">
              <w:rPr>
                <w:sz w:val="23"/>
                <w:szCs w:val="23"/>
              </w:rPr>
              <w:t>0 epochs</w:t>
            </w:r>
          </w:p>
        </w:tc>
        <w:tc>
          <w:tcPr>
            <w:tcW w:w="1584" w:type="dxa"/>
            <w:vAlign w:val="center"/>
          </w:tcPr>
          <w:p w14:paraId="60761401" w14:textId="3366B6F9" w:rsidR="00B72B92" w:rsidRPr="00911DBA" w:rsidRDefault="00B72B92" w:rsidP="00351D35">
            <w:pPr>
              <w:spacing w:before="0"/>
              <w:jc w:val="center"/>
              <w:rPr>
                <w:sz w:val="23"/>
                <w:szCs w:val="23"/>
              </w:rPr>
            </w:pPr>
            <w:r w:rsidRPr="00911DBA">
              <w:rPr>
                <w:sz w:val="23"/>
                <w:szCs w:val="23"/>
              </w:rPr>
              <w:t>Obama trump dataset and Adiss Dataset</w:t>
            </w:r>
          </w:p>
        </w:tc>
        <w:tc>
          <w:tcPr>
            <w:tcW w:w="0" w:type="auto"/>
            <w:vAlign w:val="center"/>
          </w:tcPr>
          <w:p w14:paraId="20AE09D3" w14:textId="65434334" w:rsidR="00B72B92" w:rsidRPr="00911DBA" w:rsidRDefault="00B72B92" w:rsidP="00351D35">
            <w:pPr>
              <w:spacing w:before="0"/>
              <w:jc w:val="center"/>
              <w:rPr>
                <w:sz w:val="23"/>
                <w:szCs w:val="23"/>
              </w:rPr>
            </w:pPr>
            <w:r w:rsidRPr="00911DBA">
              <w:rPr>
                <w:sz w:val="23"/>
                <w:szCs w:val="23"/>
              </w:rPr>
              <w:t>ReCycle-GAN &amp; temporal Discriminator</w:t>
            </w:r>
          </w:p>
        </w:tc>
      </w:tr>
    </w:tbl>
    <w:p w14:paraId="28E27152" w14:textId="77777777" w:rsidR="007066E7" w:rsidRDefault="007066E7" w:rsidP="00C27283">
      <w:pPr>
        <w:pStyle w:val="Title"/>
        <w:sectPr w:rsidR="007066E7" w:rsidSect="00707275">
          <w:pgSz w:w="11906" w:h="16838" w:code="9"/>
          <w:pgMar w:top="1440" w:right="1440" w:bottom="1440" w:left="1701" w:header="720" w:footer="720" w:gutter="0"/>
          <w:cols w:space="720"/>
          <w:docGrid w:linePitch="360"/>
        </w:sectPr>
      </w:pPr>
    </w:p>
    <w:p w14:paraId="78B4D664" w14:textId="77777777" w:rsidR="00707275" w:rsidRDefault="00707275" w:rsidP="00C27283">
      <w:pPr>
        <w:pStyle w:val="Title"/>
        <w:sectPr w:rsidR="00707275" w:rsidSect="00EE3F33">
          <w:type w:val="continuous"/>
          <w:pgSz w:w="11906" w:h="16838" w:code="9"/>
          <w:pgMar w:top="1440" w:right="1440" w:bottom="1440" w:left="1701" w:header="720" w:footer="720" w:gutter="0"/>
          <w:cols w:space="720"/>
          <w:docGrid w:linePitch="360"/>
        </w:sectPr>
      </w:pPr>
    </w:p>
    <w:p w14:paraId="5365B308" w14:textId="189A7630" w:rsidR="004331CD" w:rsidRPr="00911DBA" w:rsidRDefault="00F03254" w:rsidP="00C27283">
      <w:pPr>
        <w:pStyle w:val="Title"/>
      </w:pPr>
      <w:r w:rsidRPr="00911DBA">
        <w:lastRenderedPageBreak/>
        <w:t>CH</w:t>
      </w:r>
      <w:r w:rsidR="00764E48" w:rsidRPr="00911DBA">
        <w:t>A</w:t>
      </w:r>
      <w:r w:rsidR="00AB7C07" w:rsidRPr="00911DBA">
        <w:t xml:space="preserve">PTER </w:t>
      </w:r>
      <w:r w:rsidR="00186288" w:rsidRPr="00911DBA">
        <w:t>SIX</w:t>
      </w:r>
    </w:p>
    <w:p w14:paraId="11492985" w14:textId="09106B08" w:rsidR="009E631F" w:rsidRPr="00911DBA" w:rsidRDefault="0094358C" w:rsidP="00A6662D">
      <w:pPr>
        <w:pStyle w:val="Heading1"/>
        <w:numPr>
          <w:ilvl w:val="0"/>
          <w:numId w:val="10"/>
        </w:numPr>
      </w:pPr>
      <w:bookmarkStart w:id="312" w:name="_Toc52981564"/>
      <w:bookmarkStart w:id="313" w:name="_Toc54363797"/>
      <w:r w:rsidRPr="00911DBA">
        <w:t xml:space="preserve">RESULTS AND </w:t>
      </w:r>
      <w:r w:rsidR="003604A9" w:rsidRPr="00911DBA">
        <w:t>DISCUSSION</w:t>
      </w:r>
      <w:bookmarkStart w:id="314" w:name="_Toc44462758"/>
      <w:bookmarkStart w:id="315" w:name="_Toc44644550"/>
      <w:bookmarkStart w:id="316" w:name="_Toc44647403"/>
      <w:bookmarkStart w:id="317" w:name="_Toc46593361"/>
      <w:bookmarkStart w:id="318" w:name="_Toc46593434"/>
      <w:bookmarkStart w:id="319" w:name="_Toc46600154"/>
      <w:bookmarkStart w:id="320" w:name="_Toc46600230"/>
      <w:bookmarkStart w:id="321" w:name="_Toc46601459"/>
      <w:bookmarkStart w:id="322" w:name="_Toc46601596"/>
      <w:bookmarkStart w:id="323" w:name="_Toc46746857"/>
      <w:bookmarkStart w:id="324" w:name="_Toc47207638"/>
      <w:bookmarkStart w:id="325" w:name="_Toc47231550"/>
      <w:bookmarkStart w:id="326" w:name="_Toc48646342"/>
      <w:bookmarkStart w:id="327" w:name="_Toc48646436"/>
      <w:bookmarkStart w:id="328" w:name="_Toc50399199"/>
      <w:bookmarkStart w:id="329" w:name="_Toc50399277"/>
      <w:bookmarkEnd w:id="312"/>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r w:rsidR="003604A9">
        <w:t>S</w:t>
      </w:r>
      <w:bookmarkEnd w:id="313"/>
    </w:p>
    <w:p w14:paraId="6C366B95" w14:textId="6732882A" w:rsidR="005E7E91" w:rsidRPr="00911DBA" w:rsidRDefault="00A236A8" w:rsidP="00B05706">
      <w:pPr>
        <w:pStyle w:val="Heading2"/>
      </w:pPr>
      <w:bookmarkStart w:id="330" w:name="_Toc52981565"/>
      <w:bookmarkStart w:id="331" w:name="_Toc54363798"/>
      <w:r w:rsidRPr="00911DBA">
        <w:t xml:space="preserve">Chapter </w:t>
      </w:r>
      <w:r w:rsidR="005E7E91" w:rsidRPr="00911DBA">
        <w:t>Overview</w:t>
      </w:r>
      <w:bookmarkEnd w:id="330"/>
      <w:bookmarkEnd w:id="331"/>
    </w:p>
    <w:p w14:paraId="40479E00" w14:textId="4004B4E3" w:rsidR="00482E5A" w:rsidRPr="00911DBA" w:rsidRDefault="002368E0" w:rsidP="00482E5A">
      <w:pPr>
        <w:rPr>
          <w:i/>
          <w:iCs/>
        </w:rPr>
      </w:pPr>
      <w:r w:rsidRPr="00911DBA">
        <w:t>Previous</w:t>
      </w:r>
      <w:r w:rsidR="00D52181" w:rsidRPr="00911DBA">
        <w:t xml:space="preserve"> </w:t>
      </w:r>
      <w:r w:rsidR="00A236A8" w:rsidRPr="00911DBA">
        <w:t>ch</w:t>
      </w:r>
      <w:r w:rsidR="005D003C" w:rsidRPr="00911DBA">
        <w:t>apter</w:t>
      </w:r>
      <w:r w:rsidR="005C0949" w:rsidRPr="00911DBA">
        <w:t>s</w:t>
      </w:r>
      <w:r w:rsidR="005D003C" w:rsidRPr="00911DBA">
        <w:t xml:space="preserve"> identified the methodologies that were</w:t>
      </w:r>
      <w:r w:rsidR="00D52181" w:rsidRPr="00911DBA">
        <w:t xml:space="preserve"> </w:t>
      </w:r>
      <w:r w:rsidR="005D003C" w:rsidRPr="00911DBA">
        <w:t xml:space="preserve">selected to </w:t>
      </w:r>
      <w:r w:rsidR="00140570" w:rsidRPr="00911DBA">
        <w:t xml:space="preserve">experimentally </w:t>
      </w:r>
      <w:r w:rsidR="005D003C" w:rsidRPr="00911DBA">
        <w:t xml:space="preserve">investigate the </w:t>
      </w:r>
      <w:r w:rsidRPr="00911DBA">
        <w:t>research propositions</w:t>
      </w:r>
      <w:r w:rsidR="00D54C2E" w:rsidRPr="00911DBA">
        <w:t>—t</w:t>
      </w:r>
      <w:r w:rsidR="005D003C" w:rsidRPr="00911DBA">
        <w:t xml:space="preserve">his </w:t>
      </w:r>
      <w:r w:rsidRPr="00911DBA">
        <w:t>section</w:t>
      </w:r>
      <w:r w:rsidR="005D003C" w:rsidRPr="00911DBA">
        <w:t xml:space="preserve"> reports on the </w:t>
      </w:r>
      <w:r w:rsidRPr="00911DBA">
        <w:t>outcomes of</w:t>
      </w:r>
      <w:r w:rsidR="005D003C" w:rsidRPr="00911DBA">
        <w:t xml:space="preserve"> the </w:t>
      </w:r>
      <w:r w:rsidR="00A236A8" w:rsidRPr="00911DBA">
        <w:t>e</w:t>
      </w:r>
      <w:r w:rsidR="00D54973" w:rsidRPr="00911DBA">
        <w:t>xperimental</w:t>
      </w:r>
      <w:r w:rsidR="005D003C" w:rsidRPr="00911DBA">
        <w:t xml:space="preserve"> </w:t>
      </w:r>
      <w:r w:rsidRPr="00911DBA">
        <w:t>stage</w:t>
      </w:r>
      <w:r w:rsidR="005D003C" w:rsidRPr="00911DBA">
        <w:t xml:space="preserve">. The data collected and information are </w:t>
      </w:r>
      <w:r w:rsidRPr="00911DBA">
        <w:t>analyzed</w:t>
      </w:r>
      <w:r w:rsidR="005D003C" w:rsidRPr="00911DBA">
        <w:t xml:space="preserve"> </w:t>
      </w:r>
      <w:r w:rsidR="00EF78F6" w:rsidRPr="00911DBA">
        <w:t>concerning</w:t>
      </w:r>
      <w:r w:rsidR="005D003C" w:rsidRPr="00911DBA">
        <w:t xml:space="preserve"> the </w:t>
      </w:r>
      <w:r w:rsidR="00D54973" w:rsidRPr="00911DBA">
        <w:t>principal</w:t>
      </w:r>
      <w:r w:rsidR="00D52181" w:rsidRPr="00911DBA">
        <w:t xml:space="preserve"> </w:t>
      </w:r>
      <w:r w:rsidR="005D003C" w:rsidRPr="00911DBA">
        <w:t xml:space="preserve">research </w:t>
      </w:r>
      <w:r w:rsidR="00783DDF" w:rsidRPr="00911DBA">
        <w:t>goal</w:t>
      </w:r>
      <w:r w:rsidR="005D003C" w:rsidRPr="00911DBA">
        <w:t xml:space="preserve"> posed in this </w:t>
      </w:r>
      <w:r w:rsidRPr="00911DBA">
        <w:t>thesis:</w:t>
      </w:r>
      <w:r w:rsidR="00D54973" w:rsidRPr="00911DBA">
        <w:t xml:space="preserve"> </w:t>
      </w:r>
      <w:r w:rsidR="000D29E0" w:rsidRPr="00911DBA">
        <w:t>How to preserve</w:t>
      </w:r>
      <w:r w:rsidR="00115F59" w:rsidRPr="00911DBA">
        <w:t xml:space="preserve"> temporal</w:t>
      </w:r>
      <w:r w:rsidR="000D29E0" w:rsidRPr="00911DBA">
        <w:t xml:space="preserve"> </w:t>
      </w:r>
      <w:r w:rsidRPr="00911DBA">
        <w:t>consistency</w:t>
      </w:r>
      <w:r w:rsidR="000D29E0" w:rsidRPr="00911DBA">
        <w:t xml:space="preserve"> for </w:t>
      </w:r>
      <w:r w:rsidR="00A33D77" w:rsidRPr="00911DBA">
        <w:t xml:space="preserve">a </w:t>
      </w:r>
      <w:r w:rsidR="00507715" w:rsidRPr="00911DBA">
        <w:t>video-to-video</w:t>
      </w:r>
      <w:r w:rsidR="000D29E0" w:rsidRPr="00911DBA">
        <w:t xml:space="preserve"> translation</w:t>
      </w:r>
      <w:r w:rsidR="00865D44" w:rsidRPr="00911DBA">
        <w:t>?</w:t>
      </w:r>
      <w:r w:rsidR="006D5801" w:rsidRPr="00911DBA">
        <w:rPr>
          <w:i/>
          <w:iCs/>
        </w:rPr>
        <w:t xml:space="preserve"> </w:t>
      </w:r>
      <w:r w:rsidR="00D54C2E" w:rsidRPr="00911DBA">
        <w:t>Moreover,</w:t>
      </w:r>
      <w:r w:rsidR="006D5801" w:rsidRPr="00911DBA">
        <w:t xml:space="preserve"> this </w:t>
      </w:r>
      <w:r w:rsidR="00A51853" w:rsidRPr="00911DBA">
        <w:t xml:space="preserve">thesis </w:t>
      </w:r>
      <w:r w:rsidR="006D5801" w:rsidRPr="00911DBA">
        <w:t xml:space="preserve">work </w:t>
      </w:r>
      <w:r w:rsidR="00E0156A" w:rsidRPr="00911DBA">
        <w:t>proposes a</w:t>
      </w:r>
      <w:r w:rsidR="00A51853" w:rsidRPr="00911DBA">
        <w:t xml:space="preserve"> hypothesis</w:t>
      </w:r>
      <w:r w:rsidR="00095BE8" w:rsidRPr="00911DBA">
        <w:t xml:space="preserve"> that</w:t>
      </w:r>
      <w:r w:rsidR="00095BE8" w:rsidRPr="00911DBA">
        <w:rPr>
          <w:i/>
          <w:iCs/>
        </w:rPr>
        <w:t xml:space="preserve"> “adding temporal consistency constrain would improve </w:t>
      </w:r>
      <w:r w:rsidR="004B0685" w:rsidRPr="00911DBA">
        <w:rPr>
          <w:i/>
          <w:iCs/>
        </w:rPr>
        <w:t>temporal consistency between successive frames</w:t>
      </w:r>
      <w:r w:rsidR="004B1F81" w:rsidRPr="00911DBA">
        <w:rPr>
          <w:i/>
          <w:iCs/>
        </w:rPr>
        <w:t>.</w:t>
      </w:r>
      <w:r w:rsidR="00095BE8" w:rsidRPr="00911DBA">
        <w:rPr>
          <w:i/>
          <w:iCs/>
        </w:rPr>
        <w:t>”</w:t>
      </w:r>
      <w:r w:rsidR="00CF3597" w:rsidRPr="00911DBA">
        <w:rPr>
          <w:i/>
          <w:iCs/>
        </w:rPr>
        <w:t>.</w:t>
      </w:r>
    </w:p>
    <w:p w14:paraId="0F55F47A" w14:textId="5320ECA0" w:rsidR="00480E04" w:rsidRPr="00911DBA" w:rsidRDefault="00507715" w:rsidP="00B05706">
      <w:pPr>
        <w:pStyle w:val="Heading2"/>
      </w:pPr>
      <w:bookmarkStart w:id="332" w:name="_Toc52981566"/>
      <w:bookmarkStart w:id="333" w:name="_Toc54363799"/>
      <w:r w:rsidRPr="00911DBA">
        <w:t>Video-to-</w:t>
      </w:r>
      <w:r w:rsidR="00A236A8" w:rsidRPr="00911DBA">
        <w:t>V</w:t>
      </w:r>
      <w:r w:rsidRPr="00911DBA">
        <w:t>ideo</w:t>
      </w:r>
      <w:r w:rsidR="00480E04" w:rsidRPr="00911DBA">
        <w:t xml:space="preserve"> Translation</w:t>
      </w:r>
      <w:bookmarkEnd w:id="332"/>
      <w:bookmarkEnd w:id="333"/>
    </w:p>
    <w:p w14:paraId="6D76ED31" w14:textId="77777777" w:rsidR="00363B84" w:rsidRPr="00911DBA" w:rsidRDefault="00480E04" w:rsidP="002E05D7">
      <w:r w:rsidRPr="00911DBA">
        <w:t xml:space="preserve">The </w:t>
      </w:r>
      <w:r w:rsidR="00507715" w:rsidRPr="00911DBA">
        <w:t>video-to-video</w:t>
      </w:r>
      <w:r w:rsidRPr="00911DBA">
        <w:t xml:space="preserve"> translation takes a </w:t>
      </w:r>
      <w:r w:rsidR="00A874C9" w:rsidRPr="00911DBA">
        <w:t>video</w:t>
      </w:r>
      <w:r w:rsidRPr="00911DBA">
        <w:t xml:space="preserve"> from the scene as an input </w:t>
      </w:r>
      <w:r w:rsidR="00FC080F" w:rsidRPr="00911DBA">
        <w:t>to generate an equivalent video in other domains with the consideration of</w:t>
      </w:r>
      <w:r w:rsidR="007C40E2" w:rsidRPr="00911DBA">
        <w:t xml:space="preserve"> </w:t>
      </w:r>
      <w:r w:rsidR="00C92FAB" w:rsidRPr="00911DBA">
        <w:t>preserving temporal information.</w:t>
      </w:r>
      <w:r w:rsidR="00CF3597" w:rsidRPr="00911DBA">
        <w:t xml:space="preserve"> </w:t>
      </w:r>
      <w:r w:rsidR="003A6BFE" w:rsidRPr="00911DBA">
        <w:t xml:space="preserve">This work </w:t>
      </w:r>
      <w:r w:rsidR="00E8548E" w:rsidRPr="00911DBA">
        <w:t>conducts</w:t>
      </w:r>
      <w:r w:rsidR="003A6BFE" w:rsidRPr="00911DBA">
        <w:t xml:space="preserve"> </w:t>
      </w:r>
      <w:r w:rsidR="00CF3597" w:rsidRPr="00911DBA">
        <w:t xml:space="preserve">different </w:t>
      </w:r>
      <w:r w:rsidR="00C92FAB" w:rsidRPr="00911DBA">
        <w:t xml:space="preserve">training </w:t>
      </w:r>
      <w:r w:rsidR="00CF3597" w:rsidRPr="00911DBA">
        <w:t>experiment</w:t>
      </w:r>
      <w:r w:rsidR="00FC080F" w:rsidRPr="00911DBA">
        <w:t>s to explain the qualitative and quantitative outcomes of comparing</w:t>
      </w:r>
      <w:r w:rsidR="0093027A" w:rsidRPr="00911DBA">
        <w:t xml:space="preserve"> the baselines on which the study is based </w:t>
      </w:r>
      <w:r w:rsidR="003416C7" w:rsidRPr="00911DBA">
        <w:t xml:space="preserve">tested on different </w:t>
      </w:r>
      <w:r w:rsidR="0093027A" w:rsidRPr="00911DBA">
        <w:t>datasets.</w:t>
      </w:r>
      <w:r w:rsidR="00894EE4" w:rsidRPr="00911DBA">
        <w:t xml:space="preserve"> This </w:t>
      </w:r>
      <w:r w:rsidR="004B0685" w:rsidRPr="00911DBA">
        <w:t>research work</w:t>
      </w:r>
      <w:r w:rsidR="00894EE4" w:rsidRPr="00911DBA">
        <w:t xml:space="preserve"> </w:t>
      </w:r>
      <w:r w:rsidR="004B0685" w:rsidRPr="00911DBA">
        <w:t>use</w:t>
      </w:r>
      <w:r w:rsidR="003201BD" w:rsidRPr="00911DBA">
        <w:t>s</w:t>
      </w:r>
      <w:r w:rsidR="004B0685" w:rsidRPr="00911DBA">
        <w:t xml:space="preserve"> </w:t>
      </w:r>
      <w:r w:rsidR="003201BD" w:rsidRPr="00911DBA">
        <w:t xml:space="preserve">the </w:t>
      </w:r>
      <w:r w:rsidR="004B0685" w:rsidRPr="00911DBA">
        <w:t xml:space="preserve">inception score (IS) and </w:t>
      </w:r>
      <w:r w:rsidR="003201BD" w:rsidRPr="00911DBA">
        <w:t xml:space="preserve">a </w:t>
      </w:r>
      <w:r w:rsidR="004E67A9" w:rsidRPr="00911DBA">
        <w:t xml:space="preserve">Human evaluation study </w:t>
      </w:r>
      <w:r w:rsidR="004B0685" w:rsidRPr="00911DBA">
        <w:t>to evaluate the experimental outcome.</w:t>
      </w:r>
      <w:r w:rsidR="004562E6" w:rsidRPr="00911DBA">
        <w:t xml:space="preserve"> Using the training algorithms mentioned in the segment. </w:t>
      </w:r>
      <w:hyperlink w:anchor="_Proposed_work" w:history="1">
        <w:r w:rsidR="004562E6" w:rsidRPr="00911DBA">
          <w:rPr>
            <w:rStyle w:val="Hyperlink"/>
          </w:rPr>
          <w:t>4.2</w:t>
        </w:r>
      </w:hyperlink>
      <w:r w:rsidR="004562E6" w:rsidRPr="00911DBA">
        <w:t>.</w:t>
      </w:r>
      <w:r w:rsidR="002E05D7" w:rsidRPr="00911DBA">
        <w:t xml:space="preserve"> </w:t>
      </w:r>
    </w:p>
    <w:p w14:paraId="5C0E3ED6" w14:textId="61087160" w:rsidR="002F6995" w:rsidRPr="00911DBA" w:rsidRDefault="002E05D7" w:rsidP="002E05D7">
      <w:r w:rsidRPr="00911DBA">
        <w:t xml:space="preserve">The models compared in the evaluation are shown in Table </w:t>
      </w:r>
      <w:r w:rsidR="00416BA0" w:rsidRPr="00911DBA">
        <w:t>5-2</w:t>
      </w:r>
      <w:r w:rsidR="00BE665D" w:rsidRPr="00911DBA">
        <w:t>.</w:t>
      </w:r>
      <w:r w:rsidR="004E67A9" w:rsidRPr="00911DBA">
        <w:t xml:space="preserve"> As discussed in </w:t>
      </w:r>
      <w:r w:rsidR="007F3AD3" w:rsidRPr="00911DBA">
        <w:t>the e</w:t>
      </w:r>
      <w:r w:rsidR="004E67A9" w:rsidRPr="00911DBA">
        <w:t>valuation metrics</w:t>
      </w:r>
      <w:r w:rsidR="00CD4A77" w:rsidRPr="00911DBA">
        <w:t>,</w:t>
      </w:r>
      <w:r w:rsidR="004E67A9" w:rsidRPr="00911DBA">
        <w:t xml:space="preserve"> </w:t>
      </w:r>
      <w:r w:rsidR="003242FA" w:rsidRPr="00911DBA">
        <w:t xml:space="preserve">the </w:t>
      </w:r>
      <w:r w:rsidR="004E67A9" w:rsidRPr="00911DBA">
        <w:t xml:space="preserve">Human evaluation study </w:t>
      </w:r>
      <w:r w:rsidR="00E83153" w:rsidRPr="00911DBA">
        <w:t>follows</w:t>
      </w:r>
      <w:r w:rsidR="004E67A9" w:rsidRPr="00911DBA">
        <w:t xml:space="preserve"> two protocols</w:t>
      </w:r>
      <w:r w:rsidR="002211BF" w:rsidRPr="00911DBA">
        <w:t xml:space="preserve">. The first </w:t>
      </w:r>
      <w:r w:rsidR="00B62753" w:rsidRPr="00911DBA">
        <w:t xml:space="preserve">question </w:t>
      </w:r>
      <w:r w:rsidR="002211BF" w:rsidRPr="00911DBA">
        <w:t>ask which video looks more real showing generated videos only</w:t>
      </w:r>
      <w:r w:rsidR="00A31A3F" w:rsidRPr="00911DBA">
        <w:t>,</w:t>
      </w:r>
      <w:r w:rsidR="00363B84" w:rsidRPr="00911DBA">
        <w:t xml:space="preserve"> which are labeled P1 in the next section</w:t>
      </w:r>
      <w:r w:rsidR="002211BF" w:rsidRPr="00911DBA">
        <w:t>. T</w:t>
      </w:r>
      <w:r w:rsidR="00CD4A77" w:rsidRPr="00911DBA">
        <w:t xml:space="preserve">he second </w:t>
      </w:r>
      <w:r w:rsidR="007366A7" w:rsidRPr="00911DBA">
        <w:t>question</w:t>
      </w:r>
      <w:r w:rsidR="00FF1863" w:rsidRPr="00911DBA">
        <w:t xml:space="preserve"> </w:t>
      </w:r>
      <w:r w:rsidR="00B62753" w:rsidRPr="00911DBA">
        <w:t xml:space="preserve">request </w:t>
      </w:r>
      <w:r w:rsidR="00FF1863" w:rsidRPr="00911DBA">
        <w:t xml:space="preserve">which </w:t>
      </w:r>
      <w:r w:rsidR="003242FA" w:rsidRPr="00911DBA">
        <w:t xml:space="preserve">one </w:t>
      </w:r>
      <w:r w:rsidR="00FF1863" w:rsidRPr="00911DBA">
        <w:t xml:space="preserve">looks </w:t>
      </w:r>
      <w:r w:rsidR="00FF1863" w:rsidRPr="00911DBA">
        <w:rPr>
          <w:color w:val="202124"/>
          <w:spacing w:val="2"/>
          <w:shd w:val="clear" w:color="auto" w:fill="FFFFFF"/>
        </w:rPr>
        <w:t>more realistic and natural translation</w:t>
      </w:r>
      <w:r w:rsidR="003242FA" w:rsidRPr="00911DBA">
        <w:rPr>
          <w:color w:val="202124"/>
          <w:spacing w:val="2"/>
          <w:shd w:val="clear" w:color="auto" w:fill="FFFFFF"/>
        </w:rPr>
        <w:t xml:space="preserve"> by showing real </w:t>
      </w:r>
      <w:r w:rsidR="002211BF" w:rsidRPr="00911DBA">
        <w:rPr>
          <w:color w:val="202124"/>
          <w:spacing w:val="2"/>
          <w:shd w:val="clear" w:color="auto" w:fill="FFFFFF"/>
        </w:rPr>
        <w:t xml:space="preserve">input video </w:t>
      </w:r>
      <w:r w:rsidR="003242FA" w:rsidRPr="00911DBA">
        <w:rPr>
          <w:color w:val="202124"/>
          <w:spacing w:val="2"/>
          <w:shd w:val="clear" w:color="auto" w:fill="FFFFFF"/>
        </w:rPr>
        <w:t xml:space="preserve">and </w:t>
      </w:r>
      <w:r w:rsidR="00666B66" w:rsidRPr="00911DBA">
        <w:rPr>
          <w:color w:val="202124"/>
          <w:spacing w:val="2"/>
          <w:shd w:val="clear" w:color="auto" w:fill="FFFFFF"/>
        </w:rPr>
        <w:t xml:space="preserve">the fake </w:t>
      </w:r>
      <w:r w:rsidR="003242FA" w:rsidRPr="00911DBA">
        <w:rPr>
          <w:color w:val="202124"/>
          <w:spacing w:val="2"/>
          <w:shd w:val="clear" w:color="auto" w:fill="FFFFFF"/>
        </w:rPr>
        <w:t xml:space="preserve">generated videos </w:t>
      </w:r>
      <w:r w:rsidR="00701D1E" w:rsidRPr="00911DBA">
        <w:rPr>
          <w:color w:val="202124"/>
          <w:spacing w:val="2"/>
          <w:shd w:val="clear" w:color="auto" w:fill="FFFFFF"/>
        </w:rPr>
        <w:t>side by sid</w:t>
      </w:r>
      <w:r w:rsidR="00B132E4" w:rsidRPr="00911DBA">
        <w:rPr>
          <w:color w:val="202124"/>
          <w:spacing w:val="2"/>
          <w:shd w:val="clear" w:color="auto" w:fill="FFFFFF"/>
        </w:rPr>
        <w:t xml:space="preserve">e and the result </w:t>
      </w:r>
      <w:r w:rsidR="00363B84" w:rsidRPr="00911DBA">
        <w:rPr>
          <w:color w:val="202124"/>
          <w:spacing w:val="2"/>
          <w:shd w:val="clear" w:color="auto" w:fill="FFFFFF"/>
        </w:rPr>
        <w:t>lab</w:t>
      </w:r>
      <w:r w:rsidR="00186288" w:rsidRPr="00911DBA">
        <w:rPr>
          <w:color w:val="202124"/>
          <w:spacing w:val="2"/>
          <w:shd w:val="clear" w:color="auto" w:fill="FFFFFF"/>
        </w:rPr>
        <w:t>e</w:t>
      </w:r>
      <w:r w:rsidR="00363B84" w:rsidRPr="00911DBA">
        <w:rPr>
          <w:color w:val="202124"/>
          <w:spacing w:val="2"/>
          <w:shd w:val="clear" w:color="auto" w:fill="FFFFFF"/>
        </w:rPr>
        <w:t>led P2</w:t>
      </w:r>
      <w:r w:rsidR="003242FA" w:rsidRPr="00911DBA">
        <w:rPr>
          <w:color w:val="202124"/>
          <w:spacing w:val="2"/>
          <w:shd w:val="clear" w:color="auto" w:fill="FFFFFF"/>
        </w:rPr>
        <w:t>.</w:t>
      </w:r>
      <w:r w:rsidR="002211BF" w:rsidRPr="00911DBA">
        <w:rPr>
          <w:color w:val="202124"/>
          <w:spacing w:val="2"/>
          <w:shd w:val="clear" w:color="auto" w:fill="FFFFFF"/>
        </w:rPr>
        <w:t xml:space="preserve"> </w:t>
      </w:r>
      <w:r w:rsidR="005E0A30" w:rsidRPr="00911DBA">
        <w:rPr>
          <w:color w:val="202124"/>
          <w:spacing w:val="2"/>
          <w:shd w:val="clear" w:color="auto" w:fill="FFFFFF"/>
        </w:rPr>
        <w:t>In fact,</w:t>
      </w:r>
      <w:r w:rsidR="00315BE5" w:rsidRPr="00911DBA">
        <w:rPr>
          <w:color w:val="202124"/>
          <w:spacing w:val="2"/>
          <w:shd w:val="clear" w:color="auto" w:fill="FFFFFF"/>
        </w:rPr>
        <w:t xml:space="preserve"> </w:t>
      </w:r>
      <w:r w:rsidR="005E0A30" w:rsidRPr="00911DBA">
        <w:rPr>
          <w:color w:val="202124"/>
          <w:spacing w:val="2"/>
          <w:shd w:val="clear" w:color="auto" w:fill="FFFFFF"/>
        </w:rPr>
        <w:t xml:space="preserve">P1 and P2 </w:t>
      </w:r>
      <w:r w:rsidR="00A31A3F" w:rsidRPr="00911DBA">
        <w:rPr>
          <w:color w:val="202124"/>
          <w:spacing w:val="2"/>
          <w:shd w:val="clear" w:color="auto" w:fill="FFFFFF"/>
        </w:rPr>
        <w:t>answer</w:t>
      </w:r>
      <w:r w:rsidR="006D4F2D" w:rsidRPr="00911DBA">
        <w:rPr>
          <w:color w:val="202124"/>
          <w:spacing w:val="2"/>
          <w:shd w:val="clear" w:color="auto" w:fill="FFFFFF"/>
        </w:rPr>
        <w:t xml:space="preserve"> to</w:t>
      </w:r>
      <w:r w:rsidR="005E0A30" w:rsidRPr="00911DBA">
        <w:rPr>
          <w:color w:val="202124"/>
          <w:spacing w:val="2"/>
          <w:shd w:val="clear" w:color="auto" w:fill="FFFFFF"/>
        </w:rPr>
        <w:t xml:space="preserve"> </w:t>
      </w:r>
      <w:r w:rsidR="006D4F2D" w:rsidRPr="00911DBA">
        <w:rPr>
          <w:color w:val="202124"/>
          <w:spacing w:val="2"/>
          <w:shd w:val="clear" w:color="auto" w:fill="FFFFFF"/>
        </w:rPr>
        <w:t xml:space="preserve">a </w:t>
      </w:r>
      <w:r w:rsidR="005E0A30" w:rsidRPr="00911DBA">
        <w:rPr>
          <w:color w:val="202124"/>
          <w:spacing w:val="2"/>
          <w:shd w:val="clear" w:color="auto" w:fill="FFFFFF"/>
        </w:rPr>
        <w:t xml:space="preserve">different aspect of the result. Since P1 asks how good the generated video regardless of how the translation is good or not. </w:t>
      </w:r>
      <w:r w:rsidR="006D4F2D" w:rsidRPr="00911DBA">
        <w:rPr>
          <w:color w:val="202124"/>
          <w:spacing w:val="2"/>
          <w:shd w:val="clear" w:color="auto" w:fill="FFFFFF"/>
        </w:rPr>
        <w:t>O</w:t>
      </w:r>
      <w:r w:rsidR="005E0A30" w:rsidRPr="00911DBA">
        <w:rPr>
          <w:color w:val="202124"/>
          <w:spacing w:val="2"/>
          <w:shd w:val="clear" w:color="auto" w:fill="FFFFFF"/>
        </w:rPr>
        <w:t xml:space="preserve">n </w:t>
      </w:r>
      <w:r w:rsidR="006D4F2D" w:rsidRPr="00911DBA">
        <w:rPr>
          <w:color w:val="202124"/>
          <w:spacing w:val="2"/>
          <w:shd w:val="clear" w:color="auto" w:fill="FFFFFF"/>
        </w:rPr>
        <w:t xml:space="preserve">the </w:t>
      </w:r>
      <w:r w:rsidR="005E0A30" w:rsidRPr="00911DBA">
        <w:rPr>
          <w:color w:val="202124"/>
          <w:spacing w:val="2"/>
          <w:shd w:val="clear" w:color="auto" w:fill="FFFFFF"/>
        </w:rPr>
        <w:t xml:space="preserve">other hand, P2 </w:t>
      </w:r>
      <w:r w:rsidR="00CA70E1" w:rsidRPr="00911DBA">
        <w:rPr>
          <w:color w:val="202124"/>
          <w:spacing w:val="2"/>
          <w:shd w:val="clear" w:color="auto" w:fill="FFFFFF"/>
        </w:rPr>
        <w:t>does not</w:t>
      </w:r>
      <w:r w:rsidR="005E0A30" w:rsidRPr="00911DBA">
        <w:rPr>
          <w:color w:val="202124"/>
          <w:spacing w:val="2"/>
          <w:shd w:val="clear" w:color="auto" w:fill="FFFFFF"/>
        </w:rPr>
        <w:t xml:space="preserve"> consider the quality of </w:t>
      </w:r>
      <w:r w:rsidR="006D4F2D" w:rsidRPr="00911DBA">
        <w:rPr>
          <w:color w:val="202124"/>
          <w:spacing w:val="2"/>
          <w:shd w:val="clear" w:color="auto" w:fill="FFFFFF"/>
        </w:rPr>
        <w:t xml:space="preserve">the </w:t>
      </w:r>
      <w:r w:rsidR="005E0A30" w:rsidRPr="00911DBA">
        <w:rPr>
          <w:color w:val="202124"/>
          <w:spacing w:val="2"/>
          <w:shd w:val="clear" w:color="auto" w:fill="FFFFFF"/>
        </w:rPr>
        <w:t>generated video only</w:t>
      </w:r>
      <w:r w:rsidR="00AB1493" w:rsidRPr="00911DBA">
        <w:rPr>
          <w:color w:val="202124"/>
          <w:spacing w:val="2"/>
          <w:shd w:val="clear" w:color="auto" w:fill="FFFFFF"/>
        </w:rPr>
        <w:t>,</w:t>
      </w:r>
      <w:r w:rsidR="005E0A30" w:rsidRPr="00911DBA">
        <w:rPr>
          <w:color w:val="202124"/>
          <w:spacing w:val="2"/>
          <w:shd w:val="clear" w:color="auto" w:fill="FFFFFF"/>
        </w:rPr>
        <w:t xml:space="preserve"> but also how realistic the translation </w:t>
      </w:r>
      <w:r w:rsidR="006D4F2D" w:rsidRPr="00911DBA">
        <w:rPr>
          <w:color w:val="202124"/>
          <w:spacing w:val="2"/>
          <w:shd w:val="clear" w:color="auto" w:fill="FFFFFF"/>
        </w:rPr>
        <w:t xml:space="preserve">is </w:t>
      </w:r>
      <w:r w:rsidR="005E0A30" w:rsidRPr="00911DBA">
        <w:rPr>
          <w:color w:val="202124"/>
          <w:spacing w:val="2"/>
          <w:shd w:val="clear" w:color="auto" w:fill="FFFFFF"/>
        </w:rPr>
        <w:t xml:space="preserve">compared to the original input video. </w:t>
      </w:r>
      <w:r w:rsidR="003053A4" w:rsidRPr="00911DBA">
        <w:rPr>
          <w:color w:val="202124"/>
          <w:spacing w:val="2"/>
          <w:shd w:val="clear" w:color="auto" w:fill="FFFFFF"/>
        </w:rPr>
        <w:t xml:space="preserve">All training parameter was set to </w:t>
      </w:r>
      <w:r w:rsidR="00BE344D" w:rsidRPr="00911DBA">
        <w:rPr>
          <w:color w:val="202124"/>
          <w:spacing w:val="2"/>
          <w:shd w:val="clear" w:color="auto" w:fill="FFFFFF"/>
        </w:rPr>
        <w:t>ten</w:t>
      </w:r>
      <w:r w:rsidR="003053A4" w:rsidRPr="00911DBA">
        <w:rPr>
          <w:color w:val="202124"/>
          <w:spacing w:val="2"/>
          <w:shd w:val="clear" w:color="auto" w:fill="FFFFFF"/>
        </w:rPr>
        <w:t xml:space="preserve"> except identity loss </w:t>
      </w:r>
      <w:r w:rsidR="00BE344D" w:rsidRPr="00911DBA">
        <w:rPr>
          <w:color w:val="202124"/>
          <w:spacing w:val="2"/>
          <w:shd w:val="clear" w:color="auto" w:fill="FFFFFF"/>
        </w:rPr>
        <w:t>which</w:t>
      </w:r>
      <w:r w:rsidR="003053A4" w:rsidRPr="00911DBA">
        <w:rPr>
          <w:color w:val="202124"/>
          <w:spacing w:val="2"/>
          <w:shd w:val="clear" w:color="auto" w:fill="FFFFFF"/>
        </w:rPr>
        <w:t xml:space="preserve"> is </w:t>
      </w:r>
      <w:r w:rsidR="00BE344D" w:rsidRPr="00911DBA">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911DBA">
        <w:rPr>
          <w:rFonts w:eastAsiaTheme="minorEastAsia"/>
        </w:rPr>
        <w:t xml:space="preserve"> </w:t>
      </w:r>
      <m:oMath>
        <m:r>
          <m:rPr>
            <m:sty m:val="p"/>
          </m:rPr>
          <w:rPr>
            <w:rFonts w:ascii="Cambria Math" w:eastAsiaTheme="minorEastAsia" w:hAnsi="Cambria Math"/>
          </w:rPr>
          <m:t>μ=5</m:t>
        </m:r>
      </m:oMath>
      <w:r w:rsidR="00BE344D" w:rsidRPr="00911DBA">
        <w:rPr>
          <w:rFonts w:eastAsiaTheme="minorEastAsia"/>
        </w:rPr>
        <w:t>)</w:t>
      </w:r>
      <w:r w:rsidR="003053A4" w:rsidRPr="00911DBA">
        <w:rPr>
          <w:color w:val="202124"/>
          <w:spacing w:val="2"/>
          <w:shd w:val="clear" w:color="auto" w:fill="FFFFFF"/>
        </w:rPr>
        <w:t xml:space="preserve">. </w:t>
      </w:r>
      <w:r w:rsidR="005E0A30" w:rsidRPr="00911DBA">
        <w:rPr>
          <w:color w:val="202124"/>
          <w:spacing w:val="2"/>
          <w:shd w:val="clear" w:color="auto" w:fill="FFFFFF"/>
        </w:rPr>
        <w:t>The next section confers results and discussion on the experiment output found on each dataset.</w:t>
      </w:r>
    </w:p>
    <w:p w14:paraId="62415684" w14:textId="1E5238AF" w:rsidR="002F6995" w:rsidRPr="00911DBA" w:rsidRDefault="002F6995" w:rsidP="00BC6457">
      <w:pPr>
        <w:pStyle w:val="Heading3"/>
      </w:pPr>
      <w:bookmarkStart w:id="334" w:name="_Toc52981567"/>
      <w:bookmarkStart w:id="335" w:name="_Toc54363800"/>
      <w:r w:rsidRPr="00911DBA">
        <w:lastRenderedPageBreak/>
        <w:t>Flower</w:t>
      </w:r>
      <w:r w:rsidR="00CD4B7E" w:rsidRPr="00911DBA">
        <w:t>-</w:t>
      </w:r>
      <w:r w:rsidRPr="00911DBA">
        <w:t>to</w:t>
      </w:r>
      <w:r w:rsidR="00CD4B7E" w:rsidRPr="00911DBA">
        <w:t>-</w:t>
      </w:r>
      <w:r w:rsidR="0050786F" w:rsidRPr="00911DBA">
        <w:t>F</w:t>
      </w:r>
      <w:r w:rsidRPr="00911DBA">
        <w:t>lower</w:t>
      </w:r>
      <w:bookmarkEnd w:id="334"/>
      <w:bookmarkEnd w:id="335"/>
      <w:r w:rsidRPr="00911DBA">
        <w:t xml:space="preserve"> </w:t>
      </w:r>
    </w:p>
    <w:p w14:paraId="51B7EA2E" w14:textId="6CE9D0FC" w:rsidR="0054340B" w:rsidRPr="00911DBA" w:rsidRDefault="00807815" w:rsidP="0054340B">
      <w:r w:rsidRPr="00911DBA">
        <w:t>Figure 6</w:t>
      </w:r>
      <w:r w:rsidR="00F84749" w:rsidRPr="00911DBA">
        <w:t>-</w:t>
      </w:r>
      <w:r w:rsidR="004B6EE1">
        <w:t>3</w:t>
      </w:r>
      <w:r w:rsidRPr="00911DBA">
        <w:t xml:space="preserve"> demonstrates </w:t>
      </w:r>
      <w:r w:rsidR="00727B0C" w:rsidRPr="00911DBA">
        <w:t>this</w:t>
      </w:r>
      <w:r w:rsidRPr="00911DBA">
        <w:t xml:space="preserve"> method's synthesized frames on the </w:t>
      </w:r>
      <w:r w:rsidR="00520EEE" w:rsidRPr="00911DBA">
        <w:t>f</w:t>
      </w:r>
      <w:r w:rsidRPr="00911DBA">
        <w:t xml:space="preserve">lower </w:t>
      </w:r>
      <w:r w:rsidR="00A01F17" w:rsidRPr="00911DBA">
        <w:t>dataset</w:t>
      </w:r>
      <w:r w:rsidRPr="00911DBA">
        <w:t>.</w:t>
      </w:r>
      <w:r w:rsidR="00912433" w:rsidRPr="00911DBA">
        <w:t xml:space="preserve"> The experiment takes around 2 days for training (200 epochs).</w:t>
      </w:r>
      <w:r w:rsidRPr="00911DBA">
        <w:t xml:space="preserve"> The videos in this dataset show the blooming of different flowers, which is a relatively slow</w:t>
      </w:r>
      <w:r w:rsidR="00922B0C" w:rsidRPr="00911DBA">
        <w:t xml:space="preserve"> process,</w:t>
      </w:r>
      <w:r w:rsidRPr="00911DBA">
        <w:t xml:space="preserve"> meaning the shifts between adjacent frames are </w:t>
      </w:r>
      <w:r w:rsidR="008E0934" w:rsidRPr="00911DBA">
        <w:t>relatively</w:t>
      </w:r>
      <w:r w:rsidRPr="00911DBA">
        <w:t xml:space="preserve"> small. </w:t>
      </w:r>
      <w:r w:rsidR="00D90C54" w:rsidRPr="00911DBA">
        <w:t xml:space="preserve"> </w:t>
      </w:r>
      <w:r w:rsidR="00AB1493" w:rsidRPr="00911DBA">
        <w:t>The proposed</w:t>
      </w:r>
      <w:r w:rsidR="00760735" w:rsidRPr="00911DBA">
        <w:t xml:space="preserve"> algorithm can generally</w:t>
      </w:r>
      <w:r w:rsidR="000960B2" w:rsidRPr="00911DBA">
        <w:t xml:space="preserve"> preserve</w:t>
      </w:r>
      <w:r w:rsidR="002C43B5" w:rsidRPr="00911DBA">
        <w:t xml:space="preserve"> </w:t>
      </w:r>
      <w:r w:rsidR="003201BD" w:rsidRPr="00911DBA">
        <w:t xml:space="preserve">the </w:t>
      </w:r>
      <w:r w:rsidR="002C43B5" w:rsidRPr="00911DBA">
        <w:t xml:space="preserve">consistency of a sense and content information based on the given input </w:t>
      </w:r>
      <w:r w:rsidR="00A473B9" w:rsidRPr="00911DBA">
        <w:t>video</w:t>
      </w:r>
      <w:r w:rsidR="005A5086" w:rsidRPr="00911DBA">
        <w:t xml:space="preserve">. </w:t>
      </w:r>
      <w:r w:rsidR="0054340B" w:rsidRPr="00911DBA">
        <w:t xml:space="preserve">The translated flower in each target field retains a continuity for much of the time, with input flower at a different domain. Table </w:t>
      </w:r>
      <w:r w:rsidR="00416BA0" w:rsidRPr="00911DBA">
        <w:t>6-1</w:t>
      </w:r>
      <w:r w:rsidR="0054340B" w:rsidRPr="00911DBA">
        <w:rPr>
          <w:color w:val="FF0000"/>
        </w:rPr>
        <w:t xml:space="preserve"> </w:t>
      </w:r>
      <w:r w:rsidR="005449D6" w:rsidRPr="00911DBA">
        <w:t>and Figure 6-</w:t>
      </w:r>
      <w:r w:rsidR="004B6EE1">
        <w:t>1</w:t>
      </w:r>
      <w:r w:rsidR="005449D6" w:rsidRPr="00911DBA">
        <w:t xml:space="preserve"> </w:t>
      </w:r>
      <w:r w:rsidR="0054340B" w:rsidRPr="00911DBA">
        <w:t xml:space="preserve">shows the inception score </w:t>
      </w:r>
      <w:r w:rsidR="005449D6" w:rsidRPr="00911DBA">
        <w:t xml:space="preserve">and Human evaluation study </w:t>
      </w:r>
      <w:r w:rsidR="0054340B" w:rsidRPr="00911DBA">
        <w:t xml:space="preserve">of experimental runs of the network. </w:t>
      </w:r>
    </w:p>
    <w:p w14:paraId="4E7D0AA6" w14:textId="5100A03A" w:rsidR="00644015" w:rsidRPr="00911DBA" w:rsidRDefault="00644015" w:rsidP="007B531A">
      <w:pPr>
        <w:pStyle w:val="Caption"/>
        <w:keepNext/>
        <w:spacing w:after="0"/>
        <w:jc w:val="center"/>
        <w:rPr>
          <w:color w:val="auto"/>
          <w:sz w:val="24"/>
          <w:szCs w:val="24"/>
        </w:rPr>
      </w:pPr>
      <w:bookmarkStart w:id="336" w:name="_Toc52970531"/>
      <w:bookmarkStart w:id="337" w:name="_Toc54355999"/>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E97BB6">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E97BB6">
        <w:rPr>
          <w:noProof/>
          <w:color w:val="auto"/>
          <w:sz w:val="24"/>
          <w:szCs w:val="24"/>
        </w:rPr>
        <w:t>1</w:t>
      </w:r>
      <w:r w:rsidR="00416BA0" w:rsidRPr="00911DBA">
        <w:rPr>
          <w:color w:val="auto"/>
          <w:sz w:val="24"/>
          <w:szCs w:val="24"/>
        </w:rPr>
        <w:fldChar w:fldCharType="end"/>
      </w:r>
      <w:r w:rsidRPr="00911DBA">
        <w:rPr>
          <w:color w:val="auto"/>
          <w:sz w:val="24"/>
          <w:szCs w:val="24"/>
        </w:rPr>
        <w:t xml:space="preserve"> IS score and </w:t>
      </w:r>
      <w:r w:rsidR="00E71545" w:rsidRPr="00911DBA">
        <w:rPr>
          <w:color w:val="auto"/>
          <w:sz w:val="24"/>
          <w:szCs w:val="24"/>
        </w:rPr>
        <w:t>Human evaluation study</w:t>
      </w:r>
      <w:r w:rsidRPr="00911DBA">
        <w:rPr>
          <w:color w:val="auto"/>
          <w:sz w:val="24"/>
          <w:szCs w:val="24"/>
        </w:rPr>
        <w:t xml:space="preserve"> </w:t>
      </w:r>
      <w:r w:rsidR="00EA4CFC" w:rsidRPr="00911DBA">
        <w:rPr>
          <w:color w:val="auto"/>
          <w:sz w:val="24"/>
          <w:szCs w:val="24"/>
        </w:rPr>
        <w:t>Result on</w:t>
      </w:r>
      <w:r w:rsidRPr="00911DBA">
        <w:rPr>
          <w:color w:val="auto"/>
          <w:sz w:val="24"/>
          <w:szCs w:val="24"/>
        </w:rPr>
        <w:t xml:space="preserve"> flower Dataset</w:t>
      </w:r>
      <w:bookmarkEnd w:id="336"/>
      <w:bookmarkEnd w:id="33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5"/>
        <w:gridCol w:w="80"/>
        <w:gridCol w:w="1805"/>
        <w:gridCol w:w="1805"/>
        <w:gridCol w:w="1715"/>
        <w:gridCol w:w="1715"/>
      </w:tblGrid>
      <w:tr w:rsidR="00752877" w:rsidRPr="00911DBA" w14:paraId="60CE3325" w14:textId="2A5D1112" w:rsidTr="007366A7">
        <w:trPr>
          <w:trHeight w:val="360"/>
        </w:trPr>
        <w:tc>
          <w:tcPr>
            <w:tcW w:w="1699" w:type="dxa"/>
            <w:vMerge w:val="restart"/>
            <w:vAlign w:val="center"/>
          </w:tcPr>
          <w:p w14:paraId="161D0B02" w14:textId="398DD7EA" w:rsidR="00752877" w:rsidRPr="00911DBA" w:rsidRDefault="00752877" w:rsidP="004629C6">
            <w:pPr>
              <w:spacing w:before="0"/>
              <w:jc w:val="left"/>
            </w:pPr>
            <w:r w:rsidRPr="00911DBA">
              <w:t>Methods</w:t>
            </w:r>
          </w:p>
        </w:tc>
        <w:tc>
          <w:tcPr>
            <w:tcW w:w="7327" w:type="dxa"/>
            <w:gridSpan w:val="5"/>
            <w:vAlign w:val="center"/>
          </w:tcPr>
          <w:p w14:paraId="6F0938C0" w14:textId="77777777" w:rsidR="001A0524" w:rsidRPr="00911DBA" w:rsidRDefault="001A0524" w:rsidP="004629C6">
            <w:pPr>
              <w:spacing w:before="0"/>
              <w:jc w:val="center"/>
            </w:pPr>
          </w:p>
          <w:p w14:paraId="4F64B6AE" w14:textId="6AC051A6" w:rsidR="00752877" w:rsidRPr="00911DBA" w:rsidRDefault="00752877" w:rsidP="004629C6">
            <w:pPr>
              <w:spacing w:before="0"/>
              <w:jc w:val="center"/>
            </w:pPr>
            <w:r w:rsidRPr="00911DBA">
              <w:t>Flower</w:t>
            </w:r>
          </w:p>
        </w:tc>
      </w:tr>
      <w:tr w:rsidR="001D1D7D" w:rsidRPr="00911DBA" w14:paraId="53D04EEC" w14:textId="484B6740" w:rsidTr="007366A7">
        <w:trPr>
          <w:trHeight w:val="360"/>
        </w:trPr>
        <w:tc>
          <w:tcPr>
            <w:tcW w:w="1699" w:type="dxa"/>
            <w:vMerge/>
            <w:vAlign w:val="center"/>
          </w:tcPr>
          <w:p w14:paraId="421863D2" w14:textId="77777777" w:rsidR="001D1D7D" w:rsidRPr="00911DBA"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911DBA" w:rsidRDefault="001D1D7D" w:rsidP="004629C6">
            <w:pPr>
              <w:spacing w:before="0"/>
              <w:jc w:val="center"/>
            </w:pPr>
            <w:r w:rsidRPr="00911DBA">
              <w:t>IS</w:t>
            </w:r>
          </w:p>
        </w:tc>
        <w:tc>
          <w:tcPr>
            <w:tcW w:w="3562" w:type="dxa"/>
            <w:gridSpan w:val="2"/>
            <w:vMerge w:val="restart"/>
            <w:tcBorders>
              <w:top w:val="single" w:sz="4" w:space="0" w:color="auto"/>
              <w:left w:val="nil"/>
            </w:tcBorders>
            <w:vAlign w:val="center"/>
          </w:tcPr>
          <w:p w14:paraId="654F5C7C" w14:textId="77777777" w:rsidR="00277276" w:rsidRPr="00911DBA" w:rsidRDefault="001D1D7D" w:rsidP="00277276">
            <w:pPr>
              <w:spacing w:before="0"/>
              <w:jc w:val="center"/>
            </w:pPr>
            <w:r w:rsidRPr="00911DBA">
              <w:t>Av</w:t>
            </w:r>
            <w:r w:rsidR="00710E8B" w:rsidRPr="00911DBA">
              <w:t>e</w:t>
            </w:r>
            <w:r w:rsidRPr="00911DBA">
              <w:t>rage Human evaluation</w:t>
            </w:r>
          </w:p>
          <w:p w14:paraId="0FC4CD1B" w14:textId="309BFFAD" w:rsidR="001D1D7D" w:rsidRPr="00911DBA" w:rsidRDefault="001D1D7D" w:rsidP="00277276">
            <w:pPr>
              <w:spacing w:before="0"/>
              <w:jc w:val="center"/>
            </w:pPr>
            <w:r w:rsidRPr="00911DBA">
              <w:t>study</w:t>
            </w:r>
            <w:r w:rsidR="00277276" w:rsidRPr="00911DBA">
              <w:t xml:space="preserve"> per domain</w:t>
            </w:r>
            <w:r w:rsidRPr="00911DBA">
              <w:rPr>
                <w:rStyle w:val="FootnoteReference"/>
              </w:rPr>
              <w:footnoteReference w:id="5"/>
            </w:r>
          </w:p>
        </w:tc>
      </w:tr>
      <w:tr w:rsidR="001D1D7D" w:rsidRPr="00911DBA"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911DBA" w:rsidRDefault="001D1D7D" w:rsidP="004629C6">
            <w:pPr>
              <w:spacing w:before="0"/>
              <w:jc w:val="left"/>
            </w:pPr>
            <w:r w:rsidRPr="00911DBA">
              <w:t>Real dataset</w:t>
            </w:r>
          </w:p>
        </w:tc>
        <w:tc>
          <w:tcPr>
            <w:tcW w:w="1839" w:type="dxa"/>
            <w:tcBorders>
              <w:bottom w:val="single" w:sz="4" w:space="0" w:color="auto"/>
            </w:tcBorders>
            <w:vAlign w:val="center"/>
          </w:tcPr>
          <w:p w14:paraId="7A39AAD2" w14:textId="212EC96B" w:rsidR="001D1D7D" w:rsidRPr="00911DBA" w:rsidRDefault="001D1D7D" w:rsidP="004629C6">
            <w:pPr>
              <w:spacing w:before="0"/>
              <w:jc w:val="center"/>
            </w:pPr>
            <w:r w:rsidRPr="00911DBA">
              <w:t>1.165</w:t>
            </w:r>
            <w:r w:rsidR="0013760B" w:rsidRPr="00911DBA">
              <w:t>±</w:t>
            </w:r>
            <w:r w:rsidRPr="00911DBA">
              <w:t>0.030</w:t>
            </w:r>
          </w:p>
        </w:tc>
        <w:tc>
          <w:tcPr>
            <w:tcW w:w="1839" w:type="dxa"/>
            <w:tcBorders>
              <w:bottom w:val="single" w:sz="4" w:space="0" w:color="auto"/>
            </w:tcBorders>
            <w:vAlign w:val="center"/>
          </w:tcPr>
          <w:p w14:paraId="76F4AEC1" w14:textId="252B1C94" w:rsidR="001D1D7D" w:rsidRPr="00911DBA" w:rsidRDefault="001D1D7D" w:rsidP="004629C6">
            <w:pPr>
              <w:spacing w:before="0"/>
              <w:jc w:val="center"/>
            </w:pPr>
            <w:r w:rsidRPr="00911DBA">
              <w:t>1.248±0.055</w:t>
            </w:r>
          </w:p>
        </w:tc>
        <w:tc>
          <w:tcPr>
            <w:tcW w:w="3562" w:type="dxa"/>
            <w:gridSpan w:val="2"/>
            <w:vMerge/>
            <w:tcBorders>
              <w:bottom w:val="single" w:sz="4" w:space="0" w:color="auto"/>
            </w:tcBorders>
          </w:tcPr>
          <w:p w14:paraId="7C6012F3" w14:textId="77777777" w:rsidR="001D1D7D" w:rsidRPr="00911DBA" w:rsidRDefault="001D1D7D" w:rsidP="004629C6">
            <w:pPr>
              <w:spacing w:before="0"/>
              <w:jc w:val="center"/>
            </w:pPr>
          </w:p>
        </w:tc>
      </w:tr>
      <w:tr w:rsidR="00454886" w:rsidRPr="00911DBA"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911DBA"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911DBA" w:rsidRDefault="00454886" w:rsidP="004629C6">
            <w:pPr>
              <w:spacing w:before="0"/>
              <w:jc w:val="center"/>
            </w:pPr>
            <w:r w:rsidRPr="00911DBA">
              <w:t>Domain A</w:t>
            </w:r>
          </w:p>
        </w:tc>
        <w:tc>
          <w:tcPr>
            <w:tcW w:w="1839" w:type="dxa"/>
            <w:tcBorders>
              <w:top w:val="single" w:sz="4" w:space="0" w:color="auto"/>
              <w:bottom w:val="single" w:sz="4" w:space="0" w:color="auto"/>
            </w:tcBorders>
            <w:vAlign w:val="center"/>
          </w:tcPr>
          <w:p w14:paraId="53FE5BF4" w14:textId="6B851F40" w:rsidR="00454886" w:rsidRPr="00911DBA" w:rsidRDefault="00454886" w:rsidP="004629C6">
            <w:pPr>
              <w:spacing w:before="0"/>
              <w:jc w:val="center"/>
            </w:pPr>
            <w:r w:rsidRPr="00911DBA">
              <w:t>Domain B</w:t>
            </w:r>
          </w:p>
        </w:tc>
        <w:tc>
          <w:tcPr>
            <w:tcW w:w="1781" w:type="dxa"/>
            <w:tcBorders>
              <w:top w:val="single" w:sz="4" w:space="0" w:color="auto"/>
              <w:bottom w:val="single" w:sz="4" w:space="0" w:color="auto"/>
            </w:tcBorders>
            <w:vAlign w:val="center"/>
          </w:tcPr>
          <w:p w14:paraId="601A8C96" w14:textId="57FC1863" w:rsidR="00454886" w:rsidRPr="00911DBA" w:rsidRDefault="00454886" w:rsidP="004629C6">
            <w:pPr>
              <w:spacing w:before="0"/>
              <w:jc w:val="center"/>
            </w:pPr>
            <w:r w:rsidRPr="00911DBA">
              <w:t>Domain A</w:t>
            </w:r>
          </w:p>
        </w:tc>
        <w:tc>
          <w:tcPr>
            <w:tcW w:w="1781" w:type="dxa"/>
            <w:tcBorders>
              <w:top w:val="single" w:sz="4" w:space="0" w:color="auto"/>
              <w:bottom w:val="single" w:sz="4" w:space="0" w:color="auto"/>
            </w:tcBorders>
            <w:vAlign w:val="center"/>
          </w:tcPr>
          <w:p w14:paraId="3AB01314" w14:textId="7D4080FA" w:rsidR="00454886" w:rsidRPr="00911DBA" w:rsidRDefault="00454886" w:rsidP="004629C6">
            <w:pPr>
              <w:spacing w:before="0"/>
              <w:jc w:val="center"/>
            </w:pPr>
            <w:r w:rsidRPr="00911DBA">
              <w:t>Domain B</w:t>
            </w:r>
          </w:p>
        </w:tc>
      </w:tr>
      <w:tr w:rsidR="00F6355B" w:rsidRPr="00911DBA"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911DBA" w:rsidRDefault="00F6355B" w:rsidP="00F6355B">
            <w:pPr>
              <w:spacing w:before="0"/>
              <w:jc w:val="left"/>
            </w:pPr>
            <w:r w:rsidRPr="00911DBA">
              <w:t>CC</w:t>
            </w:r>
          </w:p>
        </w:tc>
        <w:tc>
          <w:tcPr>
            <w:tcW w:w="1839" w:type="dxa"/>
            <w:tcBorders>
              <w:top w:val="single" w:sz="4" w:space="0" w:color="auto"/>
            </w:tcBorders>
            <w:vAlign w:val="center"/>
          </w:tcPr>
          <w:p w14:paraId="699CD4E4" w14:textId="04A54593" w:rsidR="00F6355B" w:rsidRPr="00911DBA" w:rsidRDefault="00F6355B" w:rsidP="00F6355B">
            <w:pPr>
              <w:spacing w:before="0"/>
              <w:jc w:val="center"/>
            </w:pPr>
            <w:r w:rsidRPr="00911DBA">
              <w:t>1.022±0.002</w:t>
            </w:r>
          </w:p>
        </w:tc>
        <w:tc>
          <w:tcPr>
            <w:tcW w:w="1839" w:type="dxa"/>
            <w:tcBorders>
              <w:top w:val="single" w:sz="4" w:space="0" w:color="auto"/>
            </w:tcBorders>
            <w:vAlign w:val="center"/>
          </w:tcPr>
          <w:p w14:paraId="40A01AA6" w14:textId="52A8E642" w:rsidR="00F6355B" w:rsidRPr="00911DBA" w:rsidRDefault="00F6355B" w:rsidP="00F6355B">
            <w:pPr>
              <w:spacing w:before="0"/>
              <w:jc w:val="center"/>
            </w:pPr>
            <w:r w:rsidRPr="00911DBA">
              <w:t>1.102±0.031</w:t>
            </w:r>
          </w:p>
        </w:tc>
        <w:tc>
          <w:tcPr>
            <w:tcW w:w="1781" w:type="dxa"/>
            <w:tcBorders>
              <w:top w:val="single" w:sz="4" w:space="0" w:color="auto"/>
            </w:tcBorders>
            <w:vAlign w:val="center"/>
          </w:tcPr>
          <w:p w14:paraId="1BA9AA9C" w14:textId="19376597" w:rsidR="00F6355B" w:rsidRPr="00911DBA" w:rsidRDefault="00F6355B" w:rsidP="00F6355B">
            <w:pPr>
              <w:spacing w:before="0"/>
              <w:jc w:val="center"/>
            </w:pPr>
            <w:r w:rsidRPr="00911DBA">
              <w:rPr>
                <w:color w:val="222222"/>
                <w:shd w:val="clear" w:color="auto" w:fill="FFFFFF"/>
              </w:rPr>
              <w:t>25%</w:t>
            </w:r>
          </w:p>
        </w:tc>
        <w:tc>
          <w:tcPr>
            <w:tcW w:w="1781" w:type="dxa"/>
            <w:tcBorders>
              <w:top w:val="single" w:sz="4" w:space="0" w:color="auto"/>
            </w:tcBorders>
            <w:vAlign w:val="center"/>
          </w:tcPr>
          <w:p w14:paraId="5735943A" w14:textId="6AA2BB52" w:rsidR="00F6355B" w:rsidRPr="00911DBA" w:rsidRDefault="00F6355B" w:rsidP="00F6355B">
            <w:pPr>
              <w:spacing w:before="0"/>
              <w:jc w:val="center"/>
            </w:pPr>
            <w:r w:rsidRPr="00911DBA">
              <w:rPr>
                <w:color w:val="222222"/>
                <w:shd w:val="clear" w:color="auto" w:fill="FFFFFF"/>
              </w:rPr>
              <w:t>3.1%</w:t>
            </w:r>
          </w:p>
        </w:tc>
      </w:tr>
      <w:tr w:rsidR="00F6355B" w:rsidRPr="00911DBA" w14:paraId="6490F0FE" w14:textId="688D8A1F" w:rsidTr="00F95196">
        <w:trPr>
          <w:trHeight w:val="360"/>
        </w:trPr>
        <w:tc>
          <w:tcPr>
            <w:tcW w:w="1786" w:type="dxa"/>
            <w:gridSpan w:val="2"/>
            <w:vAlign w:val="center"/>
          </w:tcPr>
          <w:p w14:paraId="719B1FA4" w14:textId="7668FC36" w:rsidR="00F6355B" w:rsidRPr="00911DBA" w:rsidRDefault="00F6355B" w:rsidP="00F6355B">
            <w:pPr>
              <w:spacing w:before="0"/>
              <w:jc w:val="left"/>
            </w:pPr>
            <w:r w:rsidRPr="00911DBA">
              <w:t>CC + CP</w:t>
            </w:r>
          </w:p>
        </w:tc>
        <w:tc>
          <w:tcPr>
            <w:tcW w:w="1839" w:type="dxa"/>
            <w:vAlign w:val="center"/>
          </w:tcPr>
          <w:p w14:paraId="6719D1C2" w14:textId="4CD1FC1A" w:rsidR="00F6355B" w:rsidRPr="00911DBA" w:rsidRDefault="00F6355B" w:rsidP="00F6355B">
            <w:pPr>
              <w:spacing w:before="0"/>
              <w:jc w:val="center"/>
            </w:pPr>
            <w:r w:rsidRPr="00911DBA">
              <w:t>1.023±0.009</w:t>
            </w:r>
          </w:p>
        </w:tc>
        <w:tc>
          <w:tcPr>
            <w:tcW w:w="1839" w:type="dxa"/>
            <w:vAlign w:val="center"/>
          </w:tcPr>
          <w:p w14:paraId="6B1FDF17" w14:textId="53B231A4" w:rsidR="00F6355B" w:rsidRPr="00911DBA" w:rsidRDefault="00F6355B" w:rsidP="00F6355B">
            <w:pPr>
              <w:spacing w:before="0"/>
              <w:jc w:val="center"/>
            </w:pPr>
            <w:r w:rsidRPr="00911DBA">
              <w:t>1.122±0.184</w:t>
            </w:r>
          </w:p>
        </w:tc>
        <w:tc>
          <w:tcPr>
            <w:tcW w:w="1781" w:type="dxa"/>
            <w:vAlign w:val="center"/>
          </w:tcPr>
          <w:p w14:paraId="22B3236B" w14:textId="7D412001" w:rsidR="00F6355B" w:rsidRPr="00911DBA" w:rsidRDefault="00F6355B" w:rsidP="00F6355B">
            <w:pPr>
              <w:spacing w:before="0"/>
              <w:jc w:val="center"/>
            </w:pPr>
            <w:r w:rsidRPr="00911DBA">
              <w:rPr>
                <w:color w:val="222222"/>
                <w:shd w:val="clear" w:color="auto" w:fill="FFFFFF"/>
              </w:rPr>
              <w:t>9.4%</w:t>
            </w:r>
          </w:p>
        </w:tc>
        <w:tc>
          <w:tcPr>
            <w:tcW w:w="1781" w:type="dxa"/>
            <w:vAlign w:val="center"/>
          </w:tcPr>
          <w:p w14:paraId="18F8B8EE" w14:textId="7FF92F8C" w:rsidR="00F6355B" w:rsidRPr="00911DBA" w:rsidRDefault="00F6355B" w:rsidP="00F6355B">
            <w:pPr>
              <w:spacing w:before="0"/>
              <w:jc w:val="center"/>
            </w:pPr>
            <w:r w:rsidRPr="00911DBA">
              <w:t>0</w:t>
            </w:r>
            <w:r w:rsidRPr="00911DBA">
              <w:rPr>
                <w:color w:val="222222"/>
                <w:shd w:val="clear" w:color="auto" w:fill="FFFFFF"/>
              </w:rPr>
              <w:t>%</w:t>
            </w:r>
          </w:p>
        </w:tc>
      </w:tr>
      <w:tr w:rsidR="00F6355B" w:rsidRPr="00911DBA" w14:paraId="72BEC241" w14:textId="1A8B4E53" w:rsidTr="00C83876">
        <w:trPr>
          <w:trHeight w:val="162"/>
        </w:trPr>
        <w:tc>
          <w:tcPr>
            <w:tcW w:w="1786" w:type="dxa"/>
            <w:gridSpan w:val="2"/>
            <w:vAlign w:val="center"/>
          </w:tcPr>
          <w:p w14:paraId="277A213C" w14:textId="5A2817CF" w:rsidR="00F6355B" w:rsidRPr="00911DBA" w:rsidRDefault="00F6355B" w:rsidP="00F6355B">
            <w:pPr>
              <w:spacing w:before="0"/>
              <w:jc w:val="left"/>
            </w:pPr>
            <w:r w:rsidRPr="00911DBA">
              <w:t>CC + CP + TD</w:t>
            </w:r>
          </w:p>
        </w:tc>
        <w:tc>
          <w:tcPr>
            <w:tcW w:w="1839" w:type="dxa"/>
            <w:vAlign w:val="center"/>
          </w:tcPr>
          <w:p w14:paraId="1359AFED" w14:textId="10C2D8D4" w:rsidR="00F6355B" w:rsidRPr="00911DBA" w:rsidRDefault="00F6355B" w:rsidP="00F6355B">
            <w:pPr>
              <w:spacing w:before="0"/>
              <w:jc w:val="center"/>
              <w:rPr>
                <w:b/>
                <w:bCs/>
              </w:rPr>
            </w:pPr>
            <w:r w:rsidRPr="00911DBA">
              <w:rPr>
                <w:b/>
                <w:bCs/>
              </w:rPr>
              <w:t>1.138±0.041</w:t>
            </w:r>
          </w:p>
        </w:tc>
        <w:tc>
          <w:tcPr>
            <w:tcW w:w="1839" w:type="dxa"/>
            <w:vAlign w:val="center"/>
          </w:tcPr>
          <w:p w14:paraId="6F2FBACE" w14:textId="0F507AFB" w:rsidR="00F6355B" w:rsidRPr="00911DBA" w:rsidRDefault="00F6355B" w:rsidP="00F6355B">
            <w:pPr>
              <w:spacing w:before="0"/>
              <w:jc w:val="center"/>
              <w:rPr>
                <w:b/>
                <w:bCs/>
              </w:rPr>
            </w:pPr>
            <w:r w:rsidRPr="00911DBA">
              <w:rPr>
                <w:b/>
                <w:bCs/>
              </w:rPr>
              <w:t>1.162±0.025</w:t>
            </w:r>
          </w:p>
        </w:tc>
        <w:tc>
          <w:tcPr>
            <w:tcW w:w="1781" w:type="dxa"/>
            <w:vAlign w:val="center"/>
          </w:tcPr>
          <w:p w14:paraId="5862674D" w14:textId="4675B183" w:rsidR="00F6355B" w:rsidRPr="00911DBA" w:rsidRDefault="00F6355B" w:rsidP="00F6355B">
            <w:pPr>
              <w:spacing w:before="0"/>
              <w:jc w:val="center"/>
              <w:rPr>
                <w:b/>
                <w:bCs/>
              </w:rPr>
            </w:pPr>
            <w:r w:rsidRPr="00911DBA">
              <w:rPr>
                <w:b/>
                <w:bCs/>
              </w:rPr>
              <w:t>65.6</w:t>
            </w:r>
            <w:r w:rsidRPr="00911DBA">
              <w:rPr>
                <w:b/>
                <w:bCs/>
                <w:color w:val="222222"/>
                <w:shd w:val="clear" w:color="auto" w:fill="FFFFFF"/>
              </w:rPr>
              <w:t>%</w:t>
            </w:r>
          </w:p>
        </w:tc>
        <w:tc>
          <w:tcPr>
            <w:tcW w:w="1781" w:type="dxa"/>
            <w:vAlign w:val="center"/>
          </w:tcPr>
          <w:p w14:paraId="6D4894E6" w14:textId="15A20A3E" w:rsidR="00F6355B" w:rsidRPr="00911DBA" w:rsidRDefault="00F6355B" w:rsidP="00F6355B">
            <w:pPr>
              <w:keepNext/>
              <w:spacing w:before="0"/>
              <w:jc w:val="center"/>
              <w:rPr>
                <w:b/>
                <w:bCs/>
              </w:rPr>
            </w:pPr>
            <w:r w:rsidRPr="00911DBA">
              <w:rPr>
                <w:b/>
                <w:bCs/>
              </w:rPr>
              <w:t>96.9</w:t>
            </w:r>
            <w:r w:rsidRPr="00911DBA">
              <w:rPr>
                <w:b/>
                <w:bCs/>
                <w:color w:val="222222"/>
                <w:shd w:val="clear" w:color="auto" w:fill="FFFFFF"/>
              </w:rPr>
              <w:t>%</w:t>
            </w:r>
          </w:p>
        </w:tc>
      </w:tr>
    </w:tbl>
    <w:p w14:paraId="0D774979" w14:textId="4A3E0F92" w:rsidR="00084E99" w:rsidRPr="00911DBA" w:rsidRDefault="00D26C0C" w:rsidP="00D26C0C">
      <w:pPr>
        <w:jc w:val="center"/>
      </w:pPr>
      <w:r w:rsidRPr="00911DBA">
        <w:t>Bold values indicate the best results in the experiments</w:t>
      </w:r>
      <w:r w:rsidR="00C83876" w:rsidRPr="00911DBA">
        <w:t>.</w:t>
      </w:r>
    </w:p>
    <w:p w14:paraId="6D628952" w14:textId="0776552B" w:rsidR="00A236A8" w:rsidRPr="00911DBA" w:rsidRDefault="00A236A8" w:rsidP="00A236A8">
      <w:pPr>
        <w:spacing w:after="0"/>
      </w:pPr>
      <w:r w:rsidRPr="00911DBA">
        <w:t>Quantitative Experimental result demonstrate</w:t>
      </w:r>
      <w:r w:rsidR="00B90330" w:rsidRPr="00911DBA">
        <w:t>s</w:t>
      </w:r>
      <w:r w:rsidRPr="00911DBA">
        <w:t xml:space="preserve"> the proposed model score better quality and variation among the result it generates; this indicate</w:t>
      </w:r>
      <w:r w:rsidR="00B90330" w:rsidRPr="00911DBA">
        <w:t>s</w:t>
      </w:r>
      <w:r w:rsidRPr="00911DBA">
        <w:t xml:space="preserve"> the generated frames are quite unique. But CC and CC+CP model produces redundant frames comparatively; this is maybe because of the models lack of shape awareness. </w:t>
      </w:r>
    </w:p>
    <w:p w14:paraId="783AEE52" w14:textId="42D95BEA" w:rsidR="00A236A8" w:rsidRPr="00911DBA" w:rsidRDefault="00A236A8" w:rsidP="00A236A8">
      <w:pPr>
        <w:spacing w:after="0"/>
      </w:pPr>
      <w:r w:rsidRPr="00911DBA">
        <w:t>Another experiment conduct</w:t>
      </w:r>
      <w:r w:rsidR="00EC4608" w:rsidRPr="00911DBA">
        <w:t>ed</w:t>
      </w:r>
      <w:r w:rsidRPr="00911DBA">
        <w:t xml:space="preserve"> Human evaluation score</w:t>
      </w:r>
      <w:r w:rsidR="00EC4608" w:rsidRPr="00911DBA">
        <w:t xml:space="preserve"> show</w:t>
      </w:r>
      <w:r w:rsidRPr="00911DBA">
        <w:t xml:space="preserve">, this thesis model is qualitatively better based on </w:t>
      </w:r>
      <w:r w:rsidR="00B90330" w:rsidRPr="00911DBA">
        <w:t xml:space="preserve">the </w:t>
      </w:r>
      <w:r w:rsidRPr="00911DBA">
        <w:t>human perceptual view in all P1, P2</w:t>
      </w:r>
      <w:r w:rsidR="00B90330" w:rsidRPr="00911DBA">
        <w:t>,</w:t>
      </w:r>
      <w:r w:rsidRPr="00911DBA">
        <w:t xml:space="preserve"> and Average score p</w:t>
      </w:r>
      <w:r w:rsidR="00B90330" w:rsidRPr="00911DBA">
        <w:t xml:space="preserve">er </w:t>
      </w:r>
      <w:r w:rsidRPr="00911DBA">
        <w:t>class. On the other hand, even though the Inception score of CC+CP outperforms vanilla Cycle-GAN, the Human evaluation study shows CC excel CC+CP. Indeed, The CC+CP network even amplifies the flickering effect.</w:t>
      </w:r>
    </w:p>
    <w:p w14:paraId="64A67133" w14:textId="77777777" w:rsidR="00912433" w:rsidRPr="00911DBA" w:rsidRDefault="00912433" w:rsidP="00912433">
      <w:pPr>
        <w:keepNext/>
        <w:jc w:val="center"/>
      </w:pPr>
      <w:r w:rsidRPr="00911DBA">
        <w:rPr>
          <w:noProof/>
        </w:rPr>
        <w:lastRenderedPageBreak/>
        <w:drawing>
          <wp:inline distT="0" distB="0" distL="0" distR="0" wp14:anchorId="49E02487" wp14:editId="15A0422A">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sidRPr="00911DBA">
        <w:rPr>
          <w:noProof/>
        </w:rPr>
        <w:drawing>
          <wp:inline distT="0" distB="0" distL="0" distR="0" wp14:anchorId="38E03F13" wp14:editId="4C2BB7A6">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051A8F6" w14:textId="676A3B89" w:rsidR="00912433" w:rsidRPr="00911DBA" w:rsidRDefault="00912433" w:rsidP="00912433">
      <w:pPr>
        <w:pStyle w:val="Caption"/>
        <w:jc w:val="center"/>
        <w:rPr>
          <w:color w:val="000000" w:themeColor="text1"/>
          <w:sz w:val="24"/>
          <w:szCs w:val="24"/>
        </w:rPr>
      </w:pPr>
      <w:bookmarkStart w:id="338" w:name="_Toc52980543"/>
      <w:bookmarkStart w:id="339" w:name="_Toc54357392"/>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E97BB6">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E97BB6">
        <w:rPr>
          <w:noProof/>
          <w:color w:val="000000" w:themeColor="text1"/>
          <w:sz w:val="24"/>
          <w:szCs w:val="24"/>
        </w:rPr>
        <w:t>1</w:t>
      </w:r>
      <w:r w:rsidR="00670E54">
        <w:rPr>
          <w:color w:val="000000" w:themeColor="text1"/>
          <w:sz w:val="24"/>
          <w:szCs w:val="24"/>
        </w:rPr>
        <w:fldChar w:fldCharType="end"/>
      </w:r>
      <w:r w:rsidRPr="00911DBA">
        <w:rPr>
          <w:color w:val="000000" w:themeColor="text1"/>
          <w:sz w:val="24"/>
          <w:szCs w:val="24"/>
        </w:rPr>
        <w:t xml:space="preserve"> Human </w:t>
      </w:r>
      <w:r w:rsidR="00520EEE" w:rsidRPr="00911DBA">
        <w:rPr>
          <w:color w:val="000000" w:themeColor="text1"/>
          <w:sz w:val="24"/>
          <w:szCs w:val="24"/>
        </w:rPr>
        <w:t>e</w:t>
      </w:r>
      <w:r w:rsidRPr="00911DBA">
        <w:rPr>
          <w:color w:val="000000" w:themeColor="text1"/>
          <w:sz w:val="24"/>
          <w:szCs w:val="24"/>
        </w:rPr>
        <w:t xml:space="preserve">valuation </w:t>
      </w:r>
      <w:r w:rsidR="00520EEE" w:rsidRPr="00911DBA">
        <w:rPr>
          <w:color w:val="000000" w:themeColor="text1"/>
          <w:sz w:val="24"/>
          <w:szCs w:val="24"/>
        </w:rPr>
        <w:t>s</w:t>
      </w:r>
      <w:r w:rsidRPr="00911DBA">
        <w:rPr>
          <w:color w:val="000000" w:themeColor="text1"/>
          <w:sz w:val="24"/>
          <w:szCs w:val="24"/>
        </w:rPr>
        <w:t>tudy on flower dataset</w:t>
      </w:r>
      <w:bookmarkEnd w:id="338"/>
      <w:bookmarkEnd w:id="339"/>
    </w:p>
    <w:p w14:paraId="37CBD3BD" w14:textId="4262A296" w:rsidR="00912433" w:rsidRPr="00911DBA" w:rsidRDefault="00912433" w:rsidP="00912433">
      <w:pPr>
        <w:spacing w:before="0" w:after="0"/>
        <w:jc w:val="center"/>
        <w:rPr>
          <w:sz w:val="22"/>
          <w:szCs w:val="22"/>
        </w:rPr>
      </w:pPr>
      <w:r w:rsidRPr="00911DBA">
        <w:rPr>
          <w:sz w:val="22"/>
          <w:szCs w:val="22"/>
        </w:rPr>
        <w:t>(</w:t>
      </w:r>
      <w:r w:rsidR="005449D6" w:rsidRPr="00911DBA">
        <w:rPr>
          <w:sz w:val="22"/>
          <w:szCs w:val="22"/>
        </w:rPr>
        <w:t>L</w:t>
      </w:r>
      <w:r w:rsidRPr="00911DBA">
        <w:rPr>
          <w:sz w:val="22"/>
          <w:szCs w:val="22"/>
        </w:rPr>
        <w:t xml:space="preserve">eft) </w:t>
      </w:r>
      <w:r w:rsidR="00520EEE" w:rsidRPr="00911DBA">
        <w:rPr>
          <w:sz w:val="22"/>
          <w:szCs w:val="22"/>
        </w:rPr>
        <w:t>h</w:t>
      </w:r>
      <w:r w:rsidRPr="00911DBA">
        <w:rPr>
          <w:sz w:val="22"/>
          <w:szCs w:val="22"/>
        </w:rPr>
        <w:t xml:space="preserve">uman evaluation study found after showing fake videos only to participants, </w:t>
      </w:r>
    </w:p>
    <w:p w14:paraId="2186C27E" w14:textId="070A46AE" w:rsidR="00912433" w:rsidRPr="00911DBA" w:rsidRDefault="00912433" w:rsidP="00912433">
      <w:pPr>
        <w:spacing w:before="0" w:after="0"/>
        <w:jc w:val="center"/>
        <w:rPr>
          <w:sz w:val="22"/>
          <w:szCs w:val="22"/>
        </w:rPr>
      </w:pPr>
      <w:r w:rsidRPr="00911DBA">
        <w:rPr>
          <w:sz w:val="22"/>
          <w:szCs w:val="22"/>
        </w:rPr>
        <w:t xml:space="preserve">(right) </w:t>
      </w:r>
      <w:r w:rsidR="00520EEE" w:rsidRPr="00911DBA">
        <w:rPr>
          <w:sz w:val="22"/>
          <w:szCs w:val="22"/>
        </w:rPr>
        <w:t>h</w:t>
      </w:r>
      <w:r w:rsidRPr="00911DBA">
        <w:rPr>
          <w:sz w:val="22"/>
          <w:szCs w:val="22"/>
        </w:rPr>
        <w:t>uman evaluation study based on generated videos with the corresponding real video input. Higher values indicate the best results in the experiments.</w:t>
      </w:r>
    </w:p>
    <w:p w14:paraId="05A161D3" w14:textId="554C7A1E" w:rsidR="00315BE5" w:rsidRPr="00911DBA" w:rsidRDefault="00D14663" w:rsidP="00FD2CAA">
      <w:pPr>
        <w:spacing w:after="0"/>
      </w:pPr>
      <w:r w:rsidRPr="00911DBA">
        <w:t>Even if, temporal continuity can be preserved by model CC+CP+TD</w:t>
      </w:r>
      <w:r w:rsidR="0031673A" w:rsidRPr="00911DBA">
        <w:t>.</w:t>
      </w:r>
      <w:r w:rsidRPr="00911DBA">
        <w:t xml:space="preserve"> </w:t>
      </w:r>
      <w:r w:rsidR="00BD0295" w:rsidRPr="00911DBA">
        <w:t>Figure 6-</w:t>
      </w:r>
      <w:r w:rsidR="004B6EE1">
        <w:t>3</w:t>
      </w:r>
      <w:r w:rsidR="00BD0295" w:rsidRPr="00911DBA">
        <w:t xml:space="preserve"> shows that </w:t>
      </w:r>
      <w:r w:rsidRPr="00911DBA">
        <w:t>the result generated</w:t>
      </w:r>
      <w:r w:rsidR="00BD0295" w:rsidRPr="00911DBA">
        <w:t xml:space="preserve"> contains many artifacts because of the vanishing gradient problem. </w:t>
      </w:r>
      <w:r w:rsidR="00627686" w:rsidRPr="00911DBA">
        <w:t>This indicate</w:t>
      </w:r>
      <w:r w:rsidR="00B62753" w:rsidRPr="00911DBA">
        <w:t>s</w:t>
      </w:r>
      <w:r w:rsidR="00470C13" w:rsidRPr="00911DBA">
        <w:t>,</w:t>
      </w:r>
      <w:r w:rsidR="00627686" w:rsidRPr="00911DBA">
        <w:t xml:space="preserve"> </w:t>
      </w:r>
      <w:r w:rsidR="00BD0295" w:rsidRPr="00911DBA">
        <w:t xml:space="preserve">training the model does not really have much weight changes after some epochs (meaning the gradient becomes very low-approximate to zero, multiplication of a small number further minimizes </w:t>
      </w:r>
      <w:r w:rsidR="00470C13" w:rsidRPr="00911DBA">
        <w:t>model weight</w:t>
      </w:r>
      <w:r w:rsidR="00BD0295" w:rsidRPr="00911DBA">
        <w:t>) so any gradient update does change almost nothing in backpropagation. As a result</w:t>
      </w:r>
      <w:r w:rsidR="002A186E" w:rsidRPr="00911DBA">
        <w:t>,</w:t>
      </w:r>
      <w:r w:rsidR="00BD0295" w:rsidRPr="00911DBA">
        <w:t xml:space="preserve"> </w:t>
      </w:r>
      <w:r w:rsidR="001367AE" w:rsidRPr="00911DBA">
        <w:t>the</w:t>
      </w:r>
      <w:r w:rsidR="00BD0295" w:rsidRPr="00911DBA">
        <w:t xml:space="preserve"> discriminator network of CC+CP+TD becomes too complicated to be tricked by the generator network. </w:t>
      </w:r>
    </w:p>
    <w:p w14:paraId="2BDD5FEC" w14:textId="79F9F6F0" w:rsidR="001A03C0" w:rsidRPr="00911DBA" w:rsidRDefault="00BD0295" w:rsidP="00311535">
      <w:pPr>
        <w:spacing w:after="0"/>
      </w:pPr>
      <w:r w:rsidRPr="00911DBA">
        <w:t xml:space="preserve">As seen in </w:t>
      </w:r>
      <w:r w:rsidR="00520EEE" w:rsidRPr="00911DBA">
        <w:t>F</w:t>
      </w:r>
      <w:r w:rsidRPr="00911DBA">
        <w:t>igure 6-</w:t>
      </w:r>
      <w:r w:rsidR="004B6EE1">
        <w:t>2</w:t>
      </w:r>
      <w:r w:rsidRPr="00911DBA">
        <w:t xml:space="preserve"> below, the discriminator loss becomes slightly similar to zero, and the generator loss will escalate to one. All the generator generated images are known as false, in other words, the discriminator network quickly bits the generator</w:t>
      </w:r>
      <w:r w:rsidR="00DC5884" w:rsidRPr="00911DBA">
        <w:t>. S</w:t>
      </w:r>
      <w:r w:rsidR="005C2D73" w:rsidRPr="00911DBA">
        <w:t>ince</w:t>
      </w:r>
      <w:r w:rsidR="00DC5884" w:rsidRPr="00911DBA">
        <w:t xml:space="preserve"> </w:t>
      </w:r>
      <w:r w:rsidR="00AA0A61" w:rsidRPr="00911DBA">
        <w:t xml:space="preserve">ideal </w:t>
      </w:r>
      <w:r w:rsidR="005C2D73" w:rsidRPr="00911DBA">
        <w:t>G</w:t>
      </w:r>
      <w:r w:rsidR="00DC5884" w:rsidRPr="00911DBA">
        <w:t xml:space="preserve">AN </w:t>
      </w:r>
      <w:r w:rsidR="005C2D73" w:rsidRPr="00911DBA">
        <w:t xml:space="preserve">training </w:t>
      </w:r>
      <w:r w:rsidR="00AA0A61" w:rsidRPr="00911DBA">
        <w:t>intentions</w:t>
      </w:r>
      <w:r w:rsidR="005C2D73" w:rsidRPr="00911DBA">
        <w:t xml:space="preserve"> for </w:t>
      </w:r>
      <w:r w:rsidR="00520EEE" w:rsidRPr="00911DBA">
        <w:t>n</w:t>
      </w:r>
      <w:r w:rsidR="005C2D73" w:rsidRPr="00911DBA">
        <w:t>ash equilibrium to balance the generator and the discriminator network</w:t>
      </w:r>
      <w:r w:rsidR="00B62753" w:rsidRPr="00911DBA">
        <w:t>,</w:t>
      </w:r>
      <w:r w:rsidR="005C2D73" w:rsidRPr="00911DBA">
        <w:t xml:space="preserve"> the loss indicate</w:t>
      </w:r>
      <w:r w:rsidR="00B90330" w:rsidRPr="00911DBA">
        <w:t>s</w:t>
      </w:r>
      <w:r w:rsidR="005C2D73" w:rsidRPr="00911DBA">
        <w:t xml:space="preserve"> quite the opposite.</w:t>
      </w:r>
      <w:r w:rsidR="00311535" w:rsidRPr="00911DBA">
        <w:t xml:space="preserve"> </w:t>
      </w:r>
      <w:r w:rsidR="00FD2CAA" w:rsidRPr="00911DBA">
        <w:t xml:space="preserve">To mitigate </w:t>
      </w:r>
      <w:r w:rsidR="004B3B9C" w:rsidRPr="00911DBA">
        <w:t xml:space="preserve">the </w:t>
      </w:r>
      <w:r w:rsidR="00FD2CAA" w:rsidRPr="00911DBA">
        <w:t xml:space="preserve">vanishing gradient and gradient explosion problem, gradient penalty </w:t>
      </w:r>
      <w:r w:rsidR="003053A4" w:rsidRPr="00911DBA">
        <w:t xml:space="preserve">had been applied </w:t>
      </w:r>
      <w:r w:rsidR="00FD2CAA" w:rsidRPr="00911DBA">
        <w:t>to the discriminator network</w:t>
      </w:r>
      <w:r w:rsidR="003053A4" w:rsidRPr="00911DBA">
        <w:t xml:space="preserve"> of</w:t>
      </w:r>
      <w:r w:rsidR="00FD2CAA" w:rsidRPr="00911DBA">
        <w:t xml:space="preserve"> </w:t>
      </w:r>
      <w:r w:rsidR="00CA309D" w:rsidRPr="00911DBA">
        <w:t>CC+CP+TD;</w:t>
      </w:r>
      <w:r w:rsidR="00FD2CAA" w:rsidRPr="00911DBA">
        <w:t xml:space="preserve"> th</w:t>
      </w:r>
      <w:r w:rsidR="00CA309D" w:rsidRPr="00911DBA">
        <w:t>is</w:t>
      </w:r>
      <w:r w:rsidR="00FD2CAA" w:rsidRPr="00911DBA">
        <w:t xml:space="preserve"> improves the generated output video quality,</w:t>
      </w:r>
      <w:r w:rsidR="00CA309D" w:rsidRPr="00911DBA">
        <w:t xml:space="preserve"> </w:t>
      </w:r>
      <w:r w:rsidR="00311535" w:rsidRPr="00911DBA">
        <w:t>furthermore</w:t>
      </w:r>
      <w:r w:rsidR="00B90330" w:rsidRPr="00911DBA">
        <w:t>,</w:t>
      </w:r>
      <w:r w:rsidR="00CA309D" w:rsidRPr="00911DBA">
        <w:t xml:space="preserve"> the loss of the network indicates gradient penalty had </w:t>
      </w:r>
      <w:r w:rsidR="003053A4" w:rsidRPr="00911DBA">
        <w:t xml:space="preserve">further </w:t>
      </w:r>
      <w:r w:rsidR="00CA309D" w:rsidRPr="00911DBA">
        <w:t>stabilize</w:t>
      </w:r>
      <w:r w:rsidR="00B90330" w:rsidRPr="00911DBA">
        <w:t>d</w:t>
      </w:r>
      <w:r w:rsidR="00CA309D" w:rsidRPr="00911DBA">
        <w:t xml:space="preserve"> the</w:t>
      </w:r>
      <w:r w:rsidR="003053A4" w:rsidRPr="00911DBA">
        <w:t xml:space="preserve"> whole</w:t>
      </w:r>
      <w:r w:rsidR="00CA309D" w:rsidRPr="00911DBA">
        <w:t xml:space="preserve"> training</w:t>
      </w:r>
      <w:r w:rsidR="003053A4" w:rsidRPr="00911DBA">
        <w:t xml:space="preserve"> process</w:t>
      </w:r>
      <w:r w:rsidR="00FD2CAA" w:rsidRPr="00911DBA">
        <w:t xml:space="preserve"> as shown in figure 6-</w:t>
      </w:r>
      <w:r w:rsidR="00CA309D" w:rsidRPr="00911DBA">
        <w:t>4</w:t>
      </w:r>
      <w:r w:rsidR="00FD2CAA" w:rsidRPr="00911DBA">
        <w:t xml:space="preserve"> below. (however, for a fair comparison </w:t>
      </w:r>
      <w:r w:rsidR="00810615" w:rsidRPr="00911DBA">
        <w:t xml:space="preserve">gradient penalty result has not included </w:t>
      </w:r>
      <w:r w:rsidR="004B3B9C" w:rsidRPr="00911DBA">
        <w:t>i</w:t>
      </w:r>
      <w:r w:rsidR="00810615" w:rsidRPr="00911DBA">
        <w:t xml:space="preserve">n </w:t>
      </w:r>
      <w:r w:rsidR="004B3B9C" w:rsidRPr="00911DBA">
        <w:t xml:space="preserve">the </w:t>
      </w:r>
      <w:r w:rsidR="00FD2CAA" w:rsidRPr="00911DBA">
        <w:t>Human evaluation study and Inception score</w:t>
      </w:r>
      <w:r w:rsidR="00810615" w:rsidRPr="00911DBA">
        <w:t xml:space="preserve"> report</w:t>
      </w:r>
      <w:r w:rsidR="00FD2CAA" w:rsidRPr="00911DBA">
        <w:t xml:space="preserve">.). </w:t>
      </w:r>
      <w:r w:rsidR="001A03C0" w:rsidRPr="00911DBA">
        <w:t>From the above observation, this work performs advantages over Cycle-GAN</w:t>
      </w:r>
      <w:r w:rsidR="0031673A" w:rsidRPr="00911DBA">
        <w:t xml:space="preserve"> </w:t>
      </w:r>
      <w:r w:rsidR="001A03C0" w:rsidRPr="00911DBA">
        <w:t xml:space="preserve">(CC) and Cycle-GAN with </w:t>
      </w:r>
      <w:r w:rsidR="001A03C0" w:rsidRPr="00911DBA">
        <w:lastRenderedPageBreak/>
        <w:t>Feature preserving loss (</w:t>
      </w:r>
      <w:r w:rsidR="001A03C0" w:rsidRPr="00911DBA">
        <w:rPr>
          <w:i/>
          <w:iCs/>
        </w:rPr>
        <w:t>CC+CP</w:t>
      </w:r>
      <w:r w:rsidR="001A03C0" w:rsidRPr="00911DBA">
        <w:t xml:space="preserve">), due to the improvements of video continuity and stability brought by the spatial-temporal constraint.  </w:t>
      </w:r>
    </w:p>
    <w:p w14:paraId="53C1B8B6" w14:textId="77777777" w:rsidR="0016397C" w:rsidRPr="00911DBA" w:rsidRDefault="0016397C" w:rsidP="00311535">
      <w:pPr>
        <w:spacing w:after="0"/>
      </w:pP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648"/>
        <w:gridCol w:w="8107"/>
      </w:tblGrid>
      <w:tr w:rsidR="00CC06E1" w:rsidRPr="00911DBA" w14:paraId="08D9AB32" w14:textId="77777777" w:rsidTr="0016397C">
        <w:trPr>
          <w:cantSplit/>
          <w:trHeight w:val="3737"/>
          <w:jc w:val="center"/>
        </w:trPr>
        <w:tc>
          <w:tcPr>
            <w:tcW w:w="321" w:type="pct"/>
            <w:textDirection w:val="btLr"/>
            <w:vAlign w:val="center"/>
          </w:tcPr>
          <w:p w14:paraId="3C6D2ED7" w14:textId="77777777" w:rsidR="00CC06E1" w:rsidRPr="00911DBA" w:rsidRDefault="00CC06E1" w:rsidP="00CC06E1">
            <w:pPr>
              <w:spacing w:before="0"/>
              <w:ind w:right="113"/>
              <w:jc w:val="center"/>
              <w:rPr>
                <w:rFonts w:eastAsiaTheme="majorEastAsia"/>
                <w:bCs/>
              </w:rPr>
            </w:pPr>
            <w:r w:rsidRPr="00911DBA">
              <w:rPr>
                <w:rFonts w:eastAsiaTheme="majorEastAsia"/>
                <w:bCs/>
              </w:rPr>
              <w:t>Discriminator l</w:t>
            </w:r>
            <w:r w:rsidRPr="00911DBA">
              <w:rPr>
                <w:bCs/>
              </w:rPr>
              <w:t>oss</w:t>
            </w:r>
          </w:p>
        </w:tc>
        <w:tc>
          <w:tcPr>
            <w:tcW w:w="4679" w:type="pct"/>
            <w:vMerge w:val="restart"/>
          </w:tcPr>
          <w:p w14:paraId="43AAC1CD" w14:textId="31FFE646" w:rsidR="00CC06E1" w:rsidRPr="00911DBA" w:rsidRDefault="00311535" w:rsidP="00CC06E1">
            <w:pPr>
              <w:rPr>
                <w:rFonts w:eastAsiaTheme="majorEastAsia"/>
                <w:bCs/>
              </w:rPr>
            </w:pPr>
            <w:r w:rsidRPr="00911DBA">
              <w:rPr>
                <w:noProof/>
              </w:rPr>
              <mc:AlternateContent>
                <mc:Choice Requires="wpg">
                  <w:drawing>
                    <wp:anchor distT="0" distB="0" distL="114300" distR="114300" simplePos="0" relativeHeight="251897856" behindDoc="0" locked="0" layoutInCell="1" allowOverlap="1" wp14:anchorId="4131DEAD" wp14:editId="4A832EF6">
                      <wp:simplePos x="0" y="0"/>
                      <wp:positionH relativeFrom="column">
                        <wp:posOffset>-66040</wp:posOffset>
                      </wp:positionH>
                      <wp:positionV relativeFrom="paragraph">
                        <wp:posOffset>108585</wp:posOffset>
                      </wp:positionV>
                      <wp:extent cx="4933950" cy="5690870"/>
                      <wp:effectExtent l="0" t="0" r="0" b="5080"/>
                      <wp:wrapTopAndBottom/>
                      <wp:docPr id="234" name="Group 234"/>
                      <wp:cNvGraphicFramePr/>
                      <a:graphic xmlns:a="http://schemas.openxmlformats.org/drawingml/2006/main">
                        <a:graphicData uri="http://schemas.microsoft.com/office/word/2010/wordprocessingGroup">
                          <wpg:wgp>
                            <wpg:cNvGrpSpPr/>
                            <wpg:grpSpPr>
                              <a:xfrm>
                                <a:off x="0" y="0"/>
                                <a:ext cx="4933950" cy="5690870"/>
                                <a:chOff x="0" y="0"/>
                                <a:chExt cx="5532120" cy="5345285"/>
                              </a:xfrm>
                            </wpg:grpSpPr>
                            <pic:pic xmlns:pic="http://schemas.openxmlformats.org/drawingml/2006/picture">
                              <pic:nvPicPr>
                                <pic:cNvPr id="20" name="Picture 12"/>
                                <pic:cNvPicPr>
                                  <a:picLocks noChangeAspect="1"/>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1" name="Picture 2"/>
                                <pic:cNvPicPr>
                                  <a:picLocks noChangeAspect="1"/>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80B8719" id="Group 234" o:spid="_x0000_s1026" style="position:absolute;margin-left:-5.2pt;margin-top:8.55pt;width:388.5pt;height:448.1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8"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9" o:title="" cropleft="605f" cropright="-605f"/>
                      </v:shape>
                      <w10:wrap type="topAndBottom"/>
                    </v:group>
                  </w:pict>
                </mc:Fallback>
              </mc:AlternateContent>
            </w:r>
          </w:p>
        </w:tc>
      </w:tr>
      <w:tr w:rsidR="00CC06E1" w:rsidRPr="00911DBA" w14:paraId="35216690" w14:textId="77777777" w:rsidTr="0016397C">
        <w:trPr>
          <w:cantSplit/>
          <w:trHeight w:val="3085"/>
          <w:jc w:val="center"/>
        </w:trPr>
        <w:tc>
          <w:tcPr>
            <w:tcW w:w="321" w:type="pct"/>
            <w:textDirection w:val="btLr"/>
            <w:vAlign w:val="center"/>
          </w:tcPr>
          <w:p w14:paraId="2A36E274" w14:textId="52A83166" w:rsidR="00CC06E1" w:rsidRPr="00911DBA" w:rsidRDefault="00311535" w:rsidP="00311535">
            <w:pPr>
              <w:spacing w:before="0" w:line="360" w:lineRule="auto"/>
              <w:jc w:val="center"/>
              <w:rPr>
                <w:rFonts w:eastAsiaTheme="majorEastAsia"/>
                <w:bCs/>
              </w:rPr>
            </w:pPr>
            <w:r w:rsidRPr="00911DBA">
              <w:rPr>
                <w:rFonts w:eastAsiaTheme="majorEastAsia"/>
                <w:bCs/>
              </w:rPr>
              <w:t>Generator loss</w:t>
            </w:r>
          </w:p>
        </w:tc>
        <w:tc>
          <w:tcPr>
            <w:tcW w:w="4679" w:type="pct"/>
            <w:vMerge/>
          </w:tcPr>
          <w:p w14:paraId="169A364A" w14:textId="77777777" w:rsidR="00CC06E1" w:rsidRPr="00911DBA" w:rsidRDefault="00CC06E1" w:rsidP="00CC06E1">
            <w:pPr>
              <w:rPr>
                <w:noProof/>
              </w:rPr>
            </w:pPr>
          </w:p>
        </w:tc>
      </w:tr>
    </w:tbl>
    <w:p w14:paraId="150759B8" w14:textId="792D28CE" w:rsidR="00CC06E1" w:rsidRPr="00911DBA" w:rsidRDefault="00CC06E1" w:rsidP="00CC06E1">
      <w:pPr>
        <w:pStyle w:val="Caption"/>
        <w:jc w:val="center"/>
        <w:rPr>
          <w:color w:val="auto"/>
          <w:sz w:val="24"/>
          <w:szCs w:val="24"/>
        </w:rPr>
      </w:pPr>
      <w:bookmarkStart w:id="340" w:name="_Toc52980544"/>
      <w:bookmarkStart w:id="341" w:name="_Toc54357393"/>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2</w:t>
      </w:r>
      <w:r w:rsidR="00670E54">
        <w:rPr>
          <w:color w:val="auto"/>
          <w:sz w:val="24"/>
          <w:szCs w:val="24"/>
        </w:rPr>
        <w:fldChar w:fldCharType="end"/>
      </w:r>
      <w:r w:rsidRPr="00911DBA">
        <w:rPr>
          <w:color w:val="auto"/>
          <w:sz w:val="24"/>
          <w:szCs w:val="24"/>
        </w:rPr>
        <w:t xml:space="preserve"> </w:t>
      </w:r>
      <w:r w:rsidR="00A06A7C" w:rsidRPr="00911DBA">
        <w:rPr>
          <w:color w:val="auto"/>
          <w:sz w:val="24"/>
          <w:szCs w:val="24"/>
        </w:rPr>
        <w:t>Training loss, v</w:t>
      </w:r>
      <w:r w:rsidRPr="00911DBA">
        <w:rPr>
          <w:color w:val="auto"/>
          <w:sz w:val="24"/>
          <w:szCs w:val="24"/>
        </w:rPr>
        <w:t>anishing problem on CC+CP+TD</w:t>
      </w:r>
      <w:bookmarkEnd w:id="340"/>
      <w:bookmarkEnd w:id="341"/>
    </w:p>
    <w:p w14:paraId="0633041D" w14:textId="3F9D1C9D" w:rsidR="00A236A8" w:rsidRPr="00911DBA" w:rsidRDefault="00520EEE" w:rsidP="00311535">
      <w:pPr>
        <w:spacing w:after="0"/>
        <w:jc w:val="center"/>
        <w:sectPr w:rsidR="00A236A8" w:rsidRPr="00911DBA" w:rsidSect="00707275">
          <w:pgSz w:w="11906" w:h="16838" w:code="9"/>
          <w:pgMar w:top="1440" w:right="1440" w:bottom="1440" w:left="1701" w:header="720" w:footer="720" w:gutter="0"/>
          <w:cols w:space="720"/>
          <w:docGrid w:linePitch="360"/>
        </w:sectPr>
      </w:pPr>
      <w:r w:rsidRPr="00911DBA">
        <w:rPr>
          <w:rFonts w:eastAsiaTheme="majorEastAsia"/>
          <w:bCs/>
        </w:rPr>
        <w:t>(</w:t>
      </w:r>
      <w:r w:rsidR="00CC06E1" w:rsidRPr="00911DBA">
        <w:rPr>
          <w:rFonts w:eastAsiaTheme="majorEastAsia"/>
          <w:bCs/>
        </w:rPr>
        <w:t>Top</w:t>
      </w:r>
      <w:r w:rsidRPr="00911DBA">
        <w:rPr>
          <w:rFonts w:eastAsiaTheme="majorEastAsia"/>
          <w:bCs/>
        </w:rPr>
        <w:t>)</w:t>
      </w:r>
      <w:r w:rsidR="00CC06E1" w:rsidRPr="00911DBA">
        <w:rPr>
          <w:rFonts w:eastAsiaTheme="majorEastAsia"/>
          <w:bCs/>
        </w:rPr>
        <w:t xml:space="preserve"> Discriminator network, and </w:t>
      </w:r>
      <w:r w:rsidRPr="00911DBA">
        <w:rPr>
          <w:rFonts w:eastAsiaTheme="majorEastAsia"/>
          <w:bCs/>
        </w:rPr>
        <w:t>(</w:t>
      </w:r>
      <w:r w:rsidR="00CC06E1" w:rsidRPr="00911DBA">
        <w:rPr>
          <w:rFonts w:eastAsiaTheme="majorEastAsia"/>
          <w:bCs/>
        </w:rPr>
        <w:t>bottom</w:t>
      </w:r>
      <w:r w:rsidRPr="00911DBA">
        <w:rPr>
          <w:rFonts w:eastAsiaTheme="majorEastAsia"/>
          <w:bCs/>
        </w:rPr>
        <w:t>)</w:t>
      </w:r>
      <w:r w:rsidR="00CC06E1" w:rsidRPr="00911DBA">
        <w:rPr>
          <w:rFonts w:eastAsiaTheme="majorEastAsia"/>
          <w:bCs/>
        </w:rPr>
        <w:t xml:space="preserve"> Generator network,</w:t>
      </w:r>
      <w:r w:rsidR="00311535" w:rsidRPr="00911DBA">
        <w:rPr>
          <w:rFonts w:eastAsiaTheme="majorEastAsia"/>
          <w:bCs/>
        </w:rPr>
        <w:t xml:space="preserve"> </w:t>
      </w:r>
      <w:r w:rsidRPr="00911DBA">
        <w:rPr>
          <w:rFonts w:eastAsiaTheme="majorEastAsia"/>
          <w:bCs/>
        </w:rPr>
        <w:t>(r</w:t>
      </w:r>
      <w:r w:rsidR="00CC06E1" w:rsidRPr="00911DBA">
        <w:rPr>
          <w:rFonts w:eastAsiaTheme="majorEastAsia"/>
          <w:bCs/>
        </w:rPr>
        <w:t>ed</w:t>
      </w:r>
      <w:r w:rsidRPr="00911DBA">
        <w:rPr>
          <w:rFonts w:eastAsiaTheme="majorEastAsia"/>
          <w:bCs/>
        </w:rPr>
        <w:t>)</w:t>
      </w:r>
      <w:r w:rsidR="00CC06E1" w:rsidRPr="00911DBA">
        <w:rPr>
          <w:rFonts w:eastAsiaTheme="majorEastAsia"/>
          <w:bCs/>
        </w:rPr>
        <w:t>:</w:t>
      </w:r>
      <w:r w:rsidR="00CC06E1" w:rsidRPr="00911DBA">
        <w:t xml:space="preserve"> CC+CP+TD, </w:t>
      </w:r>
      <w:r w:rsidRPr="00911DBA">
        <w:t>(b</w:t>
      </w:r>
      <w:r w:rsidR="00CC06E1" w:rsidRPr="00911DBA">
        <w:t>lue</w:t>
      </w:r>
      <w:r w:rsidRPr="00911DBA">
        <w:t>)</w:t>
      </w:r>
      <w:r w:rsidR="00CC06E1" w:rsidRPr="00911DBA">
        <w:t xml:space="preserve">: CC+CP, </w:t>
      </w:r>
      <w:r w:rsidRPr="00911DBA">
        <w:t>(o</w:t>
      </w:r>
      <w:r w:rsidR="00CC06E1" w:rsidRPr="00911DBA">
        <w:t>range</w:t>
      </w:r>
      <w:r w:rsidRPr="00911DBA">
        <w:t>):</w:t>
      </w:r>
      <w:r w:rsidR="00CC06E1" w:rsidRPr="00911DBA">
        <w:t xml:space="preserve"> CC. The CC+CP+TD discriminator loss quickly fail</w:t>
      </w:r>
      <w:r w:rsidR="00B62753" w:rsidRPr="00911DBA">
        <w:t>s</w:t>
      </w:r>
      <w:r w:rsidR="00CC06E1" w:rsidRPr="00911DBA">
        <w:t xml:space="preserve"> to zero result</w:t>
      </w:r>
      <w:r w:rsidR="00B62753" w:rsidRPr="00911DBA">
        <w:t>s</w:t>
      </w:r>
      <w:r w:rsidR="00CC06E1" w:rsidRPr="00911DBA">
        <w:t xml:space="preserve"> the generator loss to explode to one.</w:t>
      </w:r>
    </w:p>
    <w:tbl>
      <w:tblPr>
        <w:tblStyle w:val="TableGrid"/>
        <w:tblpPr w:leftFromText="180" w:rightFromText="180" w:vertAnchor="text" w:horzAnchor="margin" w:tblpY="34"/>
        <w:tblW w:w="5000" w:type="pct"/>
        <w:tblBorders>
          <w:insideH w:val="none" w:sz="0" w:space="0" w:color="auto"/>
          <w:insideV w:val="none" w:sz="0" w:space="0" w:color="auto"/>
        </w:tblBorders>
        <w:tblLook w:val="04A0" w:firstRow="1" w:lastRow="0" w:firstColumn="1" w:lastColumn="0" w:noHBand="0" w:noVBand="1"/>
      </w:tblPr>
      <w:tblGrid>
        <w:gridCol w:w="590"/>
        <w:gridCol w:w="8165"/>
      </w:tblGrid>
      <w:tr w:rsidR="0016397C" w:rsidRPr="00911DBA" w14:paraId="3F69EC52" w14:textId="77777777" w:rsidTr="0016397C">
        <w:trPr>
          <w:cantSplit/>
          <w:trHeight w:val="1299"/>
        </w:trPr>
        <w:tc>
          <w:tcPr>
            <w:tcW w:w="337" w:type="pct"/>
            <w:textDirection w:val="btLr"/>
            <w:vAlign w:val="center"/>
          </w:tcPr>
          <w:p w14:paraId="7E2AF072" w14:textId="77777777" w:rsidR="0016397C" w:rsidRPr="00911DBA" w:rsidRDefault="0016397C" w:rsidP="00CE04A1">
            <w:pPr>
              <w:spacing w:before="0"/>
              <w:ind w:left="113" w:right="113"/>
              <w:jc w:val="center"/>
              <w:rPr>
                <w:sz w:val="22"/>
                <w:szCs w:val="22"/>
              </w:rPr>
            </w:pPr>
            <w:r w:rsidRPr="00911DBA">
              <w:lastRenderedPageBreak/>
              <w:t>Input</w:t>
            </w:r>
          </w:p>
        </w:tc>
        <w:tc>
          <w:tcPr>
            <w:tcW w:w="4663" w:type="pct"/>
            <w:vMerge w:val="restart"/>
            <w:textDirection w:val="tbRl"/>
            <w:vAlign w:val="center"/>
          </w:tcPr>
          <w:p w14:paraId="505747CA" w14:textId="44FF8CDE" w:rsidR="0016397C" w:rsidRPr="00911DBA" w:rsidRDefault="0016397C" w:rsidP="00BD469E">
            <w:pPr>
              <w:spacing w:before="0"/>
              <w:ind w:left="113" w:right="113"/>
              <w:rPr>
                <w:noProof/>
              </w:rPr>
            </w:pPr>
            <w:r w:rsidRPr="00911DBA">
              <w:rPr>
                <w:noProof/>
              </w:rPr>
              <mc:AlternateContent>
                <mc:Choice Requires="wpg">
                  <w:drawing>
                    <wp:anchor distT="0" distB="0" distL="114300" distR="114300" simplePos="0" relativeHeight="251909120" behindDoc="0" locked="0" layoutInCell="1" allowOverlap="1" wp14:anchorId="1ACBED74" wp14:editId="0CFD9438">
                      <wp:simplePos x="0" y="0"/>
                      <wp:positionH relativeFrom="column">
                        <wp:posOffset>-5091426</wp:posOffset>
                      </wp:positionH>
                      <wp:positionV relativeFrom="paragraph">
                        <wp:posOffset>189</wp:posOffset>
                      </wp:positionV>
                      <wp:extent cx="4981421" cy="6750758"/>
                      <wp:effectExtent l="0" t="0" r="0" b="0"/>
                      <wp:wrapTopAndBottom/>
                      <wp:docPr id="224" name="Group 224"/>
                      <wp:cNvGraphicFramePr/>
                      <a:graphic xmlns:a="http://schemas.openxmlformats.org/drawingml/2006/main">
                        <a:graphicData uri="http://schemas.microsoft.com/office/word/2010/wordprocessingGroup">
                          <wpg:wgp>
                            <wpg:cNvGrpSpPr/>
                            <wpg:grpSpPr>
                              <a:xfrm>
                                <a:off x="0" y="0"/>
                                <a:ext cx="4981421" cy="6750758"/>
                                <a:chOff x="31527" y="0"/>
                                <a:chExt cx="5151124" cy="6750758"/>
                              </a:xfrm>
                            </wpg:grpSpPr>
                            <pic:pic xmlns:pic="http://schemas.openxmlformats.org/drawingml/2006/picture">
                              <pic:nvPicPr>
                                <pic:cNvPr id="251" name="Picture 251"/>
                                <pic:cNvPicPr>
                                  <a:picLocks noChangeAspect="1"/>
                                </pic:cNvPicPr>
                              </pic:nvPicPr>
                              <pic:blipFill rotWithShape="1">
                                <a:blip r:embed="rId60">
                                  <a:extLst>
                                    <a:ext uri="{BEBA8EAE-BF5A-486C-A8C5-ECC9F3942E4B}">
                                      <a14:imgProps xmlns:a14="http://schemas.microsoft.com/office/drawing/2010/main">
                                        <a14:imgLayer r:embed="rId61">
                                          <a14:imgEffect>
                                            <a14:sharpenSoften amount="50000"/>
                                          </a14:imgEffect>
                                        </a14:imgLayer>
                                      </a14:imgProps>
                                    </a:ext>
                                    <a:ext uri="{28A0092B-C50C-407E-A947-70E740481C1C}">
                                      <a14:useLocalDpi xmlns:a14="http://schemas.microsoft.com/office/drawing/2010/main" val="0"/>
                                    </a:ext>
                                  </a:extLst>
                                </a:blip>
                                <a:srcRect l="1" r="1"/>
                                <a:stretch/>
                              </pic:blipFill>
                              <pic:spPr bwMode="auto">
                                <a:xfrm>
                                  <a:off x="31531" y="0"/>
                                  <a:ext cx="5151120" cy="33007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2" name="Picture 10"/>
                                <pic:cNvPicPr>
                                  <a:picLocks noChangeAspect="1"/>
                                </pic:cNvPicPr>
                              </pic:nvPicPr>
                              <pic:blipFill>
                                <a:blip r:embed="rId62">
                                  <a:extLst>
                                    <a:ext uri="{BEBA8EAE-BF5A-486C-A8C5-ECC9F3942E4B}">
                                      <a14:imgProps xmlns:a14="http://schemas.microsoft.com/office/drawing/2010/main">
                                        <a14:imgLayer r:embed="rId6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31527" y="3342078"/>
                                  <a:ext cx="5150289" cy="3408680"/>
                                </a:xfrm>
                                <a:prstGeom prst="rect">
                                  <a:avLst/>
                                </a:prstGeom>
                                <a:noFill/>
                                <a:ln>
                                  <a:noFill/>
                                </a:ln>
                              </pic:spPr>
                            </pic:pic>
                          </wpg:wgp>
                        </a:graphicData>
                      </a:graphic>
                      <wp14:sizeRelH relativeFrom="margin">
                        <wp14:pctWidth>0</wp14:pctWidth>
                      </wp14:sizeRelH>
                    </wp:anchor>
                  </w:drawing>
                </mc:Choice>
                <mc:Fallback>
                  <w:pict>
                    <v:group w14:anchorId="04C9227E" id="Group 224" o:spid="_x0000_s1026" style="position:absolute;margin-left:-400.9pt;margin-top:0;width:392.25pt;height:531.55pt;z-index:251909120;mso-width-relative:margin" coordorigin="315" coordsize="51511,67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">
                      <v:shape id="Picture 251" o:spid="_x0000_s1027" type="#_x0000_t75" style="position:absolute;left:315;width:51511;height:33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">
                        <v:imagedata r:id="rId64" o:title="" cropleft="1f" cropright="1f"/>
                      </v:shape>
                      <v:shape id="Picture 10" o:spid="_x0000_s1028" type="#_x0000_t75" style="position:absolute;left:315;top:33420;width:51503;height:34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">
                        <v:imagedata r:id="rId65" o:title=""/>
                      </v:shape>
                      <w10:wrap type="topAndBottom"/>
                    </v:group>
                  </w:pict>
                </mc:Fallback>
              </mc:AlternateContent>
            </w:r>
          </w:p>
        </w:tc>
      </w:tr>
      <w:tr w:rsidR="0016397C" w:rsidRPr="00911DBA" w14:paraId="678F1C64" w14:textId="77777777" w:rsidTr="0016397C">
        <w:trPr>
          <w:cantSplit/>
          <w:trHeight w:val="1299"/>
        </w:trPr>
        <w:tc>
          <w:tcPr>
            <w:tcW w:w="337" w:type="pct"/>
            <w:textDirection w:val="btLr"/>
            <w:vAlign w:val="center"/>
          </w:tcPr>
          <w:p w14:paraId="5D9BDAC2" w14:textId="77777777" w:rsidR="0016397C" w:rsidRPr="00911DBA" w:rsidRDefault="0016397C" w:rsidP="00CE04A1">
            <w:pPr>
              <w:spacing w:before="0"/>
              <w:ind w:left="113" w:right="113"/>
              <w:jc w:val="center"/>
              <w:rPr>
                <w:sz w:val="22"/>
                <w:szCs w:val="22"/>
              </w:rPr>
            </w:pPr>
            <w:r w:rsidRPr="00911DBA">
              <w:t>CC</w:t>
            </w:r>
          </w:p>
        </w:tc>
        <w:tc>
          <w:tcPr>
            <w:tcW w:w="4663" w:type="pct"/>
            <w:vMerge/>
            <w:textDirection w:val="tbRl"/>
          </w:tcPr>
          <w:p w14:paraId="3F241D91" w14:textId="5A533405" w:rsidR="0016397C" w:rsidRPr="00911DBA" w:rsidRDefault="0016397C" w:rsidP="00BD469E">
            <w:pPr>
              <w:spacing w:before="0"/>
              <w:ind w:left="113" w:right="113"/>
              <w:rPr>
                <w:noProof/>
              </w:rPr>
            </w:pPr>
          </w:p>
        </w:tc>
      </w:tr>
      <w:tr w:rsidR="0016397C" w:rsidRPr="00911DBA" w14:paraId="7D5B3C49" w14:textId="77777777" w:rsidTr="0016397C">
        <w:trPr>
          <w:cantSplit/>
          <w:trHeight w:val="1299"/>
        </w:trPr>
        <w:tc>
          <w:tcPr>
            <w:tcW w:w="337" w:type="pct"/>
            <w:textDirection w:val="btLr"/>
            <w:vAlign w:val="center"/>
          </w:tcPr>
          <w:p w14:paraId="78410490" w14:textId="77777777" w:rsidR="0016397C" w:rsidRPr="00911DBA" w:rsidRDefault="0016397C" w:rsidP="00CE04A1">
            <w:pPr>
              <w:spacing w:before="0"/>
              <w:ind w:left="113" w:right="113"/>
              <w:jc w:val="center"/>
              <w:rPr>
                <w:sz w:val="22"/>
                <w:szCs w:val="22"/>
              </w:rPr>
            </w:pPr>
            <w:r w:rsidRPr="00911DBA">
              <w:t>CC+CP</w:t>
            </w:r>
          </w:p>
        </w:tc>
        <w:tc>
          <w:tcPr>
            <w:tcW w:w="4663" w:type="pct"/>
            <w:vMerge/>
            <w:textDirection w:val="tbRl"/>
          </w:tcPr>
          <w:p w14:paraId="7158F927" w14:textId="490524CB" w:rsidR="0016397C" w:rsidRPr="00911DBA" w:rsidRDefault="0016397C" w:rsidP="00BD469E">
            <w:pPr>
              <w:spacing w:before="0"/>
              <w:ind w:left="113" w:right="113"/>
              <w:rPr>
                <w:noProof/>
              </w:rPr>
            </w:pPr>
          </w:p>
        </w:tc>
      </w:tr>
      <w:tr w:rsidR="0016397C" w:rsidRPr="00911DBA" w14:paraId="5506D1FC" w14:textId="77777777" w:rsidTr="0016397C">
        <w:trPr>
          <w:cantSplit/>
          <w:trHeight w:val="1490"/>
        </w:trPr>
        <w:tc>
          <w:tcPr>
            <w:tcW w:w="337" w:type="pct"/>
            <w:textDirection w:val="btLr"/>
            <w:vAlign w:val="center"/>
          </w:tcPr>
          <w:p w14:paraId="3024A4BF" w14:textId="77777777" w:rsidR="0016397C" w:rsidRPr="00911DBA" w:rsidRDefault="0016397C" w:rsidP="00CE04A1">
            <w:pPr>
              <w:spacing w:before="0"/>
              <w:ind w:left="113" w:right="113"/>
              <w:jc w:val="center"/>
              <w:rPr>
                <w:sz w:val="22"/>
                <w:szCs w:val="22"/>
              </w:rPr>
            </w:pPr>
            <w:r w:rsidRPr="00911DBA">
              <w:rPr>
                <w:sz w:val="22"/>
                <w:szCs w:val="22"/>
              </w:rPr>
              <w:t>CC+CP+TD</w:t>
            </w:r>
          </w:p>
        </w:tc>
        <w:tc>
          <w:tcPr>
            <w:tcW w:w="4663" w:type="pct"/>
            <w:vMerge/>
            <w:textDirection w:val="tbRl"/>
          </w:tcPr>
          <w:p w14:paraId="08D10057" w14:textId="7483DA7E" w:rsidR="0016397C" w:rsidRPr="00911DBA" w:rsidRDefault="0016397C" w:rsidP="00BD469E">
            <w:pPr>
              <w:spacing w:before="0"/>
              <w:ind w:left="113" w:right="113"/>
              <w:rPr>
                <w:noProof/>
              </w:rPr>
            </w:pPr>
          </w:p>
        </w:tc>
      </w:tr>
      <w:tr w:rsidR="0016397C" w:rsidRPr="00911DBA" w14:paraId="2F81BD96" w14:textId="77777777" w:rsidTr="0016397C">
        <w:trPr>
          <w:cantSplit/>
          <w:trHeight w:val="1299"/>
        </w:trPr>
        <w:tc>
          <w:tcPr>
            <w:tcW w:w="337" w:type="pct"/>
            <w:textDirection w:val="btLr"/>
            <w:vAlign w:val="center"/>
          </w:tcPr>
          <w:p w14:paraId="01B29C39" w14:textId="77777777" w:rsidR="0016397C" w:rsidRPr="00911DBA" w:rsidRDefault="0016397C" w:rsidP="00CE04A1">
            <w:pPr>
              <w:spacing w:before="0"/>
              <w:ind w:left="113" w:right="113"/>
              <w:jc w:val="center"/>
              <w:rPr>
                <w:sz w:val="22"/>
                <w:szCs w:val="22"/>
              </w:rPr>
            </w:pPr>
            <w:r w:rsidRPr="00911DBA">
              <w:t>Input</w:t>
            </w:r>
          </w:p>
        </w:tc>
        <w:tc>
          <w:tcPr>
            <w:tcW w:w="4663" w:type="pct"/>
            <w:vMerge/>
            <w:textDirection w:val="tbRl"/>
          </w:tcPr>
          <w:p w14:paraId="3C1FEADC" w14:textId="08E0A2E1" w:rsidR="0016397C" w:rsidRPr="00911DBA" w:rsidRDefault="0016397C" w:rsidP="00CE04A1">
            <w:pPr>
              <w:spacing w:before="0"/>
              <w:ind w:left="113" w:right="113"/>
            </w:pPr>
          </w:p>
        </w:tc>
      </w:tr>
      <w:tr w:rsidR="0016397C" w:rsidRPr="00911DBA" w14:paraId="4D13F6D3" w14:textId="77777777" w:rsidTr="0016397C">
        <w:trPr>
          <w:cantSplit/>
          <w:trHeight w:val="1299"/>
        </w:trPr>
        <w:tc>
          <w:tcPr>
            <w:tcW w:w="337" w:type="pct"/>
            <w:textDirection w:val="btLr"/>
            <w:vAlign w:val="center"/>
          </w:tcPr>
          <w:p w14:paraId="1F52EECC" w14:textId="77777777" w:rsidR="0016397C" w:rsidRPr="00911DBA" w:rsidRDefault="0016397C" w:rsidP="00CE04A1">
            <w:pPr>
              <w:spacing w:before="0"/>
              <w:ind w:left="113" w:right="113"/>
              <w:jc w:val="center"/>
              <w:rPr>
                <w:sz w:val="22"/>
                <w:szCs w:val="22"/>
              </w:rPr>
            </w:pPr>
            <w:r w:rsidRPr="00911DBA">
              <w:t>CC</w:t>
            </w:r>
          </w:p>
        </w:tc>
        <w:tc>
          <w:tcPr>
            <w:tcW w:w="4663" w:type="pct"/>
            <w:vMerge/>
            <w:textDirection w:val="tbRl"/>
          </w:tcPr>
          <w:p w14:paraId="4B9FD0A4" w14:textId="77777777" w:rsidR="0016397C" w:rsidRPr="00911DBA" w:rsidRDefault="0016397C" w:rsidP="00CE04A1">
            <w:pPr>
              <w:spacing w:before="0"/>
              <w:ind w:left="113" w:right="113"/>
              <w:rPr>
                <w:noProof/>
              </w:rPr>
            </w:pPr>
          </w:p>
        </w:tc>
      </w:tr>
      <w:tr w:rsidR="0016397C" w:rsidRPr="00911DBA" w14:paraId="368234D9" w14:textId="77777777" w:rsidTr="0016397C">
        <w:trPr>
          <w:cantSplit/>
          <w:trHeight w:val="1299"/>
        </w:trPr>
        <w:tc>
          <w:tcPr>
            <w:tcW w:w="337" w:type="pct"/>
            <w:textDirection w:val="btLr"/>
            <w:vAlign w:val="center"/>
          </w:tcPr>
          <w:p w14:paraId="11F0CEED" w14:textId="77777777" w:rsidR="0016397C" w:rsidRPr="00911DBA" w:rsidRDefault="0016397C" w:rsidP="00CE04A1">
            <w:pPr>
              <w:spacing w:before="0"/>
              <w:ind w:left="113" w:right="113"/>
              <w:jc w:val="center"/>
              <w:rPr>
                <w:sz w:val="22"/>
                <w:szCs w:val="22"/>
              </w:rPr>
            </w:pPr>
            <w:r w:rsidRPr="00911DBA">
              <w:t>CC+CP</w:t>
            </w:r>
          </w:p>
        </w:tc>
        <w:tc>
          <w:tcPr>
            <w:tcW w:w="4663" w:type="pct"/>
            <w:vMerge/>
          </w:tcPr>
          <w:p w14:paraId="5E3F1E81" w14:textId="77777777" w:rsidR="0016397C" w:rsidRPr="00911DBA" w:rsidRDefault="0016397C" w:rsidP="00CE04A1">
            <w:pPr>
              <w:spacing w:before="0"/>
              <w:rPr>
                <w:noProof/>
              </w:rPr>
            </w:pPr>
          </w:p>
        </w:tc>
      </w:tr>
      <w:tr w:rsidR="0016397C" w:rsidRPr="00911DBA" w14:paraId="0E22AA1B" w14:textId="77777777" w:rsidTr="0016397C">
        <w:trPr>
          <w:cantSplit/>
          <w:trHeight w:val="1340"/>
        </w:trPr>
        <w:tc>
          <w:tcPr>
            <w:tcW w:w="337" w:type="pct"/>
            <w:textDirection w:val="btLr"/>
            <w:vAlign w:val="center"/>
          </w:tcPr>
          <w:p w14:paraId="3C323795" w14:textId="77777777" w:rsidR="0016397C" w:rsidRPr="00911DBA" w:rsidRDefault="0016397C" w:rsidP="00CE04A1">
            <w:pPr>
              <w:spacing w:before="0"/>
              <w:ind w:left="113" w:right="113"/>
              <w:jc w:val="center"/>
              <w:rPr>
                <w:sz w:val="22"/>
                <w:szCs w:val="22"/>
              </w:rPr>
            </w:pPr>
            <w:r w:rsidRPr="00911DBA">
              <w:rPr>
                <w:sz w:val="22"/>
                <w:szCs w:val="22"/>
              </w:rPr>
              <w:t>CC+CP+TD</w:t>
            </w:r>
          </w:p>
        </w:tc>
        <w:tc>
          <w:tcPr>
            <w:tcW w:w="4663" w:type="pct"/>
            <w:vMerge/>
          </w:tcPr>
          <w:p w14:paraId="6D8B254B" w14:textId="77777777" w:rsidR="0016397C" w:rsidRPr="00911DBA" w:rsidRDefault="0016397C" w:rsidP="00311535">
            <w:pPr>
              <w:keepNext/>
              <w:spacing w:before="0"/>
              <w:rPr>
                <w:noProof/>
              </w:rPr>
            </w:pPr>
          </w:p>
        </w:tc>
      </w:tr>
    </w:tbl>
    <w:p w14:paraId="0636CA21" w14:textId="68243D2E" w:rsidR="00311535" w:rsidRPr="00911DBA" w:rsidRDefault="00311535" w:rsidP="00311535">
      <w:pPr>
        <w:pStyle w:val="Caption"/>
        <w:framePr w:w="5154" w:hSpace="181" w:wrap="notBeside" w:vAnchor="text" w:hAnchor="page" w:x="3966" w:y="10776"/>
        <w:rPr>
          <w:color w:val="auto"/>
          <w:sz w:val="24"/>
          <w:szCs w:val="24"/>
        </w:rPr>
      </w:pPr>
      <w:bookmarkStart w:id="342" w:name="_Toc52980545"/>
      <w:bookmarkStart w:id="343" w:name="_Toc54357394"/>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3</w:t>
      </w:r>
      <w:r w:rsidR="00670E54">
        <w:rPr>
          <w:color w:val="auto"/>
          <w:sz w:val="24"/>
          <w:szCs w:val="24"/>
        </w:rPr>
        <w:fldChar w:fldCharType="end"/>
      </w:r>
      <w:r w:rsidRPr="00911DBA">
        <w:rPr>
          <w:color w:val="auto"/>
          <w:sz w:val="24"/>
          <w:szCs w:val="24"/>
        </w:rPr>
        <w:t xml:space="preserve"> </w:t>
      </w:r>
      <w:r w:rsidR="00CE5A6B" w:rsidRPr="00911DBA">
        <w:rPr>
          <w:color w:val="auto"/>
          <w:sz w:val="24"/>
          <w:szCs w:val="24"/>
        </w:rPr>
        <w:t>F</w:t>
      </w:r>
      <w:r w:rsidRPr="00911DBA">
        <w:rPr>
          <w:color w:val="auto"/>
          <w:sz w:val="24"/>
          <w:szCs w:val="24"/>
        </w:rPr>
        <w:t>lower to flower translation result</w:t>
      </w:r>
      <w:bookmarkEnd w:id="342"/>
      <w:bookmarkEnd w:id="343"/>
    </w:p>
    <w:p w14:paraId="79807897" w14:textId="76C7C11D" w:rsidR="00A236A8" w:rsidRPr="00911DBA" w:rsidRDefault="00D910EC" w:rsidP="00311535">
      <w:pPr>
        <w:spacing w:before="0"/>
        <w:jc w:val="center"/>
        <w:rPr>
          <w:rFonts w:eastAsiaTheme="majorEastAsia"/>
          <w:bCs/>
        </w:rPr>
      </w:pPr>
      <w:r w:rsidRPr="00911DBA">
        <w:rPr>
          <w:rStyle w:val="Heading4Char"/>
          <w:rFonts w:cs="Times New Roman"/>
          <w:b w:val="0"/>
          <w:bCs/>
          <w:i w:val="0"/>
          <w:iCs w:val="0"/>
        </w:rPr>
        <w:t xml:space="preserve">The </w:t>
      </w:r>
      <w:r w:rsidR="00624D23" w:rsidRPr="00911DBA">
        <w:rPr>
          <w:rStyle w:val="Heading4Char"/>
          <w:rFonts w:cs="Times New Roman"/>
          <w:b w:val="0"/>
          <w:bCs/>
          <w:i w:val="0"/>
          <w:iCs w:val="0"/>
        </w:rPr>
        <w:t xml:space="preserve">real images </w:t>
      </w:r>
      <w:r w:rsidR="00ED437D" w:rsidRPr="00911DBA">
        <w:rPr>
          <w:rStyle w:val="Heading4Char"/>
          <w:rFonts w:cs="Times New Roman"/>
          <w:b w:val="0"/>
          <w:bCs/>
          <w:i w:val="0"/>
          <w:iCs w:val="0"/>
        </w:rPr>
        <w:t>lab</w:t>
      </w:r>
      <w:r w:rsidR="00033136" w:rsidRPr="00911DBA">
        <w:rPr>
          <w:rStyle w:val="Heading4Char"/>
          <w:rFonts w:cs="Times New Roman"/>
          <w:b w:val="0"/>
          <w:bCs/>
          <w:i w:val="0"/>
          <w:iCs w:val="0"/>
        </w:rPr>
        <w:t>e</w:t>
      </w:r>
      <w:r w:rsidR="00ED437D" w:rsidRPr="00911DBA">
        <w:rPr>
          <w:rStyle w:val="Heading4Char"/>
          <w:rFonts w:cs="Times New Roman"/>
          <w:b w:val="0"/>
          <w:bCs/>
          <w:i w:val="0"/>
          <w:iCs w:val="0"/>
        </w:rPr>
        <w:t>led Input</w:t>
      </w:r>
      <w:r w:rsidR="00624D23" w:rsidRPr="00911DBA">
        <w:rPr>
          <w:rStyle w:val="Heading4Char"/>
          <w:rFonts w:cs="Times New Roman"/>
          <w:b w:val="0"/>
          <w:bCs/>
          <w:i w:val="0"/>
          <w:iCs w:val="0"/>
        </w:rPr>
        <w:t xml:space="preserve"> that the synthetic images are based on. </w:t>
      </w:r>
      <w:r w:rsidR="003B0F25" w:rsidRPr="00911DBA">
        <w:rPr>
          <w:rStyle w:val="Heading4Char"/>
          <w:rFonts w:cs="Times New Roman"/>
          <w:b w:val="0"/>
          <w:bCs/>
          <w:i w:val="0"/>
          <w:iCs w:val="0"/>
        </w:rPr>
        <w:t>The s</w:t>
      </w:r>
      <w:r w:rsidR="00624D23" w:rsidRPr="00911DBA">
        <w:rPr>
          <w:rStyle w:val="Heading4Char"/>
          <w:rFonts w:cs="Times New Roman"/>
          <w:b w:val="0"/>
          <w:bCs/>
          <w:i w:val="0"/>
          <w:iCs w:val="0"/>
        </w:rPr>
        <w:t>econd</w:t>
      </w:r>
      <w:r w:rsidR="003B0F25" w:rsidRPr="00911DBA">
        <w:rPr>
          <w:rStyle w:val="Heading4Char"/>
          <w:rFonts w:cs="Times New Roman"/>
          <w:b w:val="0"/>
          <w:bCs/>
          <w:i w:val="0"/>
          <w:iCs w:val="0"/>
        </w:rPr>
        <w:t>-</w:t>
      </w:r>
      <w:r w:rsidR="00624D23" w:rsidRPr="00911DBA">
        <w:rPr>
          <w:rStyle w:val="Heading4Char"/>
          <w:rFonts w:cs="Times New Roman"/>
          <w:b w:val="0"/>
          <w:bCs/>
          <w:i w:val="0"/>
          <w:iCs w:val="0"/>
        </w:rPr>
        <w:t xml:space="preserve">row is the result of </w:t>
      </w:r>
      <w:r w:rsidR="00927604" w:rsidRPr="00911DBA">
        <w:rPr>
          <w:rStyle w:val="Heading4Char"/>
          <w:rFonts w:cs="Times New Roman"/>
          <w:b w:val="0"/>
          <w:bCs/>
          <w:i w:val="0"/>
          <w:iCs w:val="0"/>
        </w:rPr>
        <w:t>Cycle-GAN</w:t>
      </w:r>
      <w:r w:rsidR="00624D23" w:rsidRPr="00911DBA">
        <w:rPr>
          <w:rStyle w:val="Heading4Char"/>
          <w:rFonts w:cs="Times New Roman"/>
          <w:b w:val="0"/>
          <w:bCs/>
          <w:i w:val="0"/>
          <w:iCs w:val="0"/>
        </w:rPr>
        <w:t>, Third</w:t>
      </w:r>
      <w:r w:rsidR="003B0F25" w:rsidRPr="00911DBA">
        <w:rPr>
          <w:rStyle w:val="Heading4Char"/>
          <w:rFonts w:cs="Times New Roman"/>
          <w:b w:val="0"/>
          <w:bCs/>
          <w:i w:val="0"/>
          <w:iCs w:val="0"/>
        </w:rPr>
        <w:t>-</w:t>
      </w:r>
      <w:r w:rsidR="00624D23" w:rsidRPr="00911DBA">
        <w:rPr>
          <w:rStyle w:val="Heading4Char"/>
          <w:rFonts w:cs="Times New Roman"/>
          <w:b w:val="0"/>
          <w:bCs/>
          <w:i w:val="0"/>
          <w:iCs w:val="0"/>
        </w:rPr>
        <w:t>row show</w:t>
      </w:r>
      <w:r w:rsidR="003B0F25" w:rsidRPr="00911DBA">
        <w:rPr>
          <w:rStyle w:val="Heading4Char"/>
          <w:rFonts w:cs="Times New Roman"/>
          <w:b w:val="0"/>
          <w:bCs/>
          <w:i w:val="0"/>
          <w:iCs w:val="0"/>
        </w:rPr>
        <w:t>s</w:t>
      </w:r>
      <w:r w:rsidR="00624D23" w:rsidRPr="00911DBA">
        <w:rPr>
          <w:rStyle w:val="Heading4Char"/>
          <w:rFonts w:cs="Times New Roman"/>
          <w:b w:val="0"/>
          <w:bCs/>
          <w:i w:val="0"/>
          <w:iCs w:val="0"/>
        </w:rPr>
        <w:t xml:space="preserve"> </w:t>
      </w:r>
      <w:r w:rsidR="00927604" w:rsidRPr="00911DBA">
        <w:rPr>
          <w:rStyle w:val="Heading4Char"/>
          <w:rFonts w:cs="Times New Roman"/>
          <w:b w:val="0"/>
          <w:bCs/>
          <w:i w:val="0"/>
          <w:iCs w:val="0"/>
        </w:rPr>
        <w:t>Cycle-GAN</w:t>
      </w:r>
      <w:r w:rsidR="00624D23" w:rsidRPr="00911DBA">
        <w:rPr>
          <w:rStyle w:val="Heading4Char"/>
          <w:rFonts w:cs="Times New Roman"/>
          <w:b w:val="0"/>
          <w:bCs/>
          <w:i w:val="0"/>
          <w:iCs w:val="0"/>
        </w:rPr>
        <w:t xml:space="preserve"> with Feature preserving loss,</w:t>
      </w:r>
      <w:r w:rsidR="00520EEE" w:rsidRPr="00911DBA">
        <w:rPr>
          <w:rStyle w:val="Heading4Char"/>
          <w:rFonts w:cs="Times New Roman"/>
          <w:b w:val="0"/>
          <w:bCs/>
          <w:i w:val="0"/>
          <w:iCs w:val="0"/>
        </w:rPr>
        <w:t xml:space="preserve"> and</w:t>
      </w:r>
      <w:r w:rsidR="00624D23" w:rsidRPr="00911DBA">
        <w:rPr>
          <w:rStyle w:val="Heading4Char"/>
          <w:rFonts w:cs="Times New Roman"/>
          <w:b w:val="0"/>
          <w:bCs/>
          <w:i w:val="0"/>
          <w:iCs w:val="0"/>
        </w:rPr>
        <w:t xml:space="preserve"> the last include</w:t>
      </w:r>
      <w:r w:rsidR="00B62753" w:rsidRPr="00911DBA">
        <w:rPr>
          <w:rStyle w:val="Heading4Char"/>
          <w:rFonts w:cs="Times New Roman"/>
          <w:b w:val="0"/>
          <w:bCs/>
          <w:i w:val="0"/>
          <w:iCs w:val="0"/>
        </w:rPr>
        <w:t>s</w:t>
      </w:r>
      <w:r w:rsidR="00624D23" w:rsidRPr="00911DBA">
        <w:rPr>
          <w:rStyle w:val="Heading4Char"/>
          <w:rFonts w:cs="Times New Roman"/>
          <w:b w:val="0"/>
          <w:bCs/>
          <w:i w:val="0"/>
          <w:iCs w:val="0"/>
        </w:rPr>
        <w:t xml:space="preserve"> </w:t>
      </w:r>
      <w:r w:rsidR="00520EEE" w:rsidRPr="00911DBA">
        <w:rPr>
          <w:rStyle w:val="Heading4Char"/>
          <w:rFonts w:cs="Times New Roman"/>
          <w:b w:val="0"/>
          <w:bCs/>
          <w:i w:val="0"/>
          <w:iCs w:val="0"/>
        </w:rPr>
        <w:t>temporal discriminator</w:t>
      </w:r>
      <w:r w:rsidR="00624D23" w:rsidRPr="00911DBA">
        <w:rPr>
          <w:rStyle w:val="Heading4Char"/>
          <w:rFonts w:cs="Times New Roman"/>
          <w:b w:val="0"/>
          <w:bCs/>
          <w:i w:val="0"/>
          <w:iCs w:val="0"/>
        </w:rPr>
        <w:t>.</w:t>
      </w:r>
    </w:p>
    <w:tbl>
      <w:tblPr>
        <w:tblStyle w:val="TableGrid"/>
        <w:tblW w:w="5165" w:type="pct"/>
        <w:tblInd w:w="-289" w:type="dxa"/>
        <w:tblBorders>
          <w:insideH w:val="none" w:sz="0" w:space="0" w:color="auto"/>
          <w:insideV w:val="none" w:sz="0" w:space="0" w:color="auto"/>
        </w:tblBorders>
        <w:tblLook w:val="04A0" w:firstRow="1" w:lastRow="0" w:firstColumn="1" w:lastColumn="0" w:noHBand="0" w:noVBand="1"/>
      </w:tblPr>
      <w:tblGrid>
        <w:gridCol w:w="502"/>
        <w:gridCol w:w="8542"/>
      </w:tblGrid>
      <w:tr w:rsidR="00A236A8" w:rsidRPr="00911DBA" w14:paraId="10E950AD" w14:textId="77777777" w:rsidTr="00510051">
        <w:trPr>
          <w:cantSplit/>
          <w:trHeight w:val="1833"/>
        </w:trPr>
        <w:tc>
          <w:tcPr>
            <w:tcW w:w="437" w:type="pct"/>
            <w:textDirection w:val="btLr"/>
            <w:vAlign w:val="center"/>
          </w:tcPr>
          <w:p w14:paraId="26FA35AC" w14:textId="0F8437A3" w:rsidR="00A236A8" w:rsidRPr="00911DBA" w:rsidRDefault="00520EEE" w:rsidP="00A3760F">
            <w:pPr>
              <w:spacing w:before="0"/>
              <w:ind w:right="113"/>
              <w:jc w:val="center"/>
            </w:pPr>
            <w:r w:rsidRPr="00911DBA">
              <w:lastRenderedPageBreak/>
              <w:t>R</w:t>
            </w:r>
            <w:r w:rsidR="00A236A8" w:rsidRPr="00911DBA">
              <w:t xml:space="preserve">esult </w:t>
            </w:r>
            <w:r w:rsidRPr="00911DBA">
              <w:t>o</w:t>
            </w:r>
            <w:r w:rsidR="00A236A8" w:rsidRPr="00911DBA">
              <w:t>utput</w:t>
            </w:r>
          </w:p>
        </w:tc>
        <w:tc>
          <w:tcPr>
            <w:tcW w:w="4563" w:type="pct"/>
            <w:vMerge w:val="restart"/>
          </w:tcPr>
          <w:p w14:paraId="67E9D6FB" w14:textId="3883FBF8" w:rsidR="00A236A8" w:rsidRPr="00911DBA" w:rsidRDefault="00A3760F" w:rsidP="003B4813">
            <w:pPr>
              <w:keepNext/>
              <w:spacing w:before="0"/>
              <w:jc w:val="center"/>
            </w:pPr>
            <w:r>
              <w:rPr>
                <w:noProof/>
              </w:rPr>
              <mc:AlternateContent>
                <mc:Choice Requires="wpg">
                  <w:drawing>
                    <wp:anchor distT="0" distB="0" distL="114300" distR="114300" simplePos="0" relativeHeight="251916288" behindDoc="0" locked="0" layoutInCell="1" allowOverlap="1" wp14:anchorId="3A662BE4" wp14:editId="3C0D5F73">
                      <wp:simplePos x="0" y="0"/>
                      <wp:positionH relativeFrom="column">
                        <wp:posOffset>-49470</wp:posOffset>
                      </wp:positionH>
                      <wp:positionV relativeFrom="paragraph">
                        <wp:posOffset>76495</wp:posOffset>
                      </wp:positionV>
                      <wp:extent cx="5315378" cy="6423660"/>
                      <wp:effectExtent l="19050" t="19050" r="19050" b="15240"/>
                      <wp:wrapTopAndBottom/>
                      <wp:docPr id="51" name="Group 51"/>
                      <wp:cNvGraphicFramePr/>
                      <a:graphic xmlns:a="http://schemas.openxmlformats.org/drawingml/2006/main">
                        <a:graphicData uri="http://schemas.microsoft.com/office/word/2010/wordprocessingGroup">
                          <wpg:wgp>
                            <wpg:cNvGrpSpPr/>
                            <wpg:grpSpPr>
                              <a:xfrm>
                                <a:off x="0" y="0"/>
                                <a:ext cx="5315378" cy="6423660"/>
                                <a:chOff x="-9525" y="-970400"/>
                                <a:chExt cx="4975225" cy="4920141"/>
                              </a:xfrm>
                            </wpg:grpSpPr>
                            <wpg:grpSp>
                              <wpg:cNvPr id="52" name="Group 52"/>
                              <wpg:cNvGrpSpPr/>
                              <wpg:grpSpPr>
                                <a:xfrm>
                                  <a:off x="0" y="0"/>
                                  <a:ext cx="4956175" cy="3949741"/>
                                  <a:chOff x="0" y="0"/>
                                  <a:chExt cx="5457886" cy="3949931"/>
                                </a:xfrm>
                              </wpg:grpSpPr>
                              <pic:pic xmlns:pic="http://schemas.openxmlformats.org/drawingml/2006/picture">
                                <pic:nvPicPr>
                                  <pic:cNvPr id="53" name="Picture 53"/>
                                  <pic:cNvPicPr>
                                    <a:picLocks noChangeAspect="1"/>
                                  </pic:cNvPicPr>
                                </pic:nvPicPr>
                                <pic:blipFill rotWithShape="1">
                                  <a:blip r:embed="rId66">
                                    <a:extLst>
                                      <a:ext uri="{BEBA8EAE-BF5A-486C-A8C5-ECC9F3942E4B}">
                                        <a14:imgProps xmlns:a14="http://schemas.microsoft.com/office/drawing/2010/main">
                                          <a14:imgLayer r:embed="rId67">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884" r="8041"/>
                                  <a:stretch/>
                                </pic:blipFill>
                                <pic:spPr bwMode="auto">
                                  <a:xfrm>
                                    <a:off x="0" y="0"/>
                                    <a:ext cx="5457886" cy="2065655"/>
                                  </a:xfrm>
                                  <a:prstGeom prst="rect">
                                    <a:avLst/>
                                  </a:prstGeom>
                                  <a:noFill/>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54" name="Picture 54"/>
                                  <pic:cNvPicPr>
                                    <a:picLocks noChangeAspect="1"/>
                                  </pic:cNvPicPr>
                                </pic:nvPicPr>
                                <pic:blipFill rotWithShape="1">
                                  <a:blip r:embed="rId68">
                                    <a:extLst>
                                      <a:ext uri="{BEBA8EAE-BF5A-486C-A8C5-ECC9F3942E4B}">
                                        <a14:imgProps xmlns:a14="http://schemas.microsoft.com/office/drawing/2010/main">
                                          <a14:imgLayer r:embed="rId69">
                                            <a14:imgEffect>
                                              <a14:sharpenSoften amount="50000"/>
                                            </a14:imgEffect>
                                          </a14:imgLayer>
                                        </a14:imgProps>
                                      </a:ext>
                                      <a:ext uri="{28A0092B-C50C-407E-A947-70E740481C1C}">
                                        <a14:useLocalDpi xmlns:a14="http://schemas.microsoft.com/office/drawing/2010/main" val="0"/>
                                      </a:ext>
                                    </a:extLst>
                                  </a:blip>
                                  <a:srcRect r="8114"/>
                                  <a:stretch/>
                                </pic:blipFill>
                                <pic:spPr bwMode="auto">
                                  <a:xfrm>
                                    <a:off x="0" y="1909041"/>
                                    <a:ext cx="5457885" cy="2040890"/>
                                  </a:xfrm>
                                  <a:prstGeom prst="rect">
                                    <a:avLst/>
                                  </a:prstGeom>
                                  <a:noFill/>
                                  <a:ln>
                                    <a:solidFill>
                                      <a:schemeClr val="tx1"/>
                                    </a:solidFill>
                                  </a:ln>
                                </pic:spPr>
                              </pic:pic>
                            </wpg:grpSp>
                            <pic:pic xmlns:pic="http://schemas.openxmlformats.org/drawingml/2006/picture">
                              <pic:nvPicPr>
                                <pic:cNvPr id="55" name="Picture 55"/>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9525" y="-970400"/>
                                  <a:ext cx="4975225" cy="970400"/>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4AB071D" id="Group 51" o:spid="_x0000_s1026" style="position:absolute;margin-left:-3.9pt;margin-top:6pt;width:418.55pt;height:505.8pt;z-index:251916288;mso-width-relative:margin;mso-height-relative:margin" coordorigin="-95,-9704" coordsize="49752,492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">
                      <v:group id="Group 52" o:spid="_x0000_s1027" style="position:absolute;width:49561;height:39497" coordsize="54578,39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3" o:spid="_x0000_s1028" type="#_x0000_t75" style="position:absolute;width:54578;height:20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" stroked="t" strokecolor="black [3213]">
                          <v:stroke joinstyle="round"/>
                          <v:imagedata r:id="rId71" o:title="" cropleft="579f" cropright="5270f"/>
                          <v:path arrowok="t"/>
                        </v:shape>
                        <v:shape id="Picture 54" o:spid="_x0000_s1029" type="#_x0000_t75" style="position:absolute;top:19090;width:54578;height:20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" stroked="t" strokecolor="black [3213]">
                          <v:imagedata r:id="rId72" o:title="" cropright="5318f"/>
                          <v:path arrowok="t"/>
                        </v:shape>
                      </v:group>
                      <v:shape id="Picture 55" o:spid="_x0000_s1030" type="#_x0000_t75" style="position:absolute;left:-95;top:-9704;width:49752;height:9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" stroked="t" strokecolor="black [3213]">
                        <v:imagedata r:id="rId73" o:title=""/>
                        <v:path arrowok="t"/>
                      </v:shape>
                      <w10:wrap type="topAndBottom"/>
                    </v:group>
                  </w:pict>
                </mc:Fallback>
              </mc:AlternateContent>
            </w:r>
          </w:p>
        </w:tc>
      </w:tr>
      <w:tr w:rsidR="00A236A8" w:rsidRPr="00911DBA" w14:paraId="49FFB5F1" w14:textId="77777777" w:rsidTr="00510051">
        <w:trPr>
          <w:cantSplit/>
          <w:trHeight w:val="3629"/>
        </w:trPr>
        <w:tc>
          <w:tcPr>
            <w:tcW w:w="437" w:type="pct"/>
            <w:textDirection w:val="btLr"/>
            <w:vAlign w:val="center"/>
          </w:tcPr>
          <w:p w14:paraId="0E98A2F3" w14:textId="17502853" w:rsidR="00A236A8" w:rsidRPr="00911DBA" w:rsidRDefault="00A236A8" w:rsidP="003B4813">
            <w:pPr>
              <w:spacing w:before="0"/>
              <w:ind w:right="113"/>
              <w:jc w:val="center"/>
            </w:pPr>
            <w:r w:rsidRPr="00911DBA">
              <w:rPr>
                <w:noProof/>
              </w:rPr>
              <w:t>Generator loss</w:t>
            </w:r>
          </w:p>
        </w:tc>
        <w:tc>
          <w:tcPr>
            <w:tcW w:w="4563" w:type="pct"/>
            <w:vMerge/>
          </w:tcPr>
          <w:p w14:paraId="10AFF968" w14:textId="2028504B" w:rsidR="00A236A8" w:rsidRPr="00911DBA" w:rsidRDefault="00A236A8" w:rsidP="003B4813">
            <w:pPr>
              <w:keepNext/>
              <w:spacing w:before="0"/>
              <w:jc w:val="center"/>
              <w:rPr>
                <w:noProof/>
              </w:rPr>
            </w:pPr>
          </w:p>
        </w:tc>
      </w:tr>
      <w:tr w:rsidR="00A236A8" w:rsidRPr="00911DBA" w14:paraId="70A62A40" w14:textId="77777777" w:rsidTr="00510051">
        <w:trPr>
          <w:cantSplit/>
          <w:trHeight w:val="3914"/>
        </w:trPr>
        <w:tc>
          <w:tcPr>
            <w:tcW w:w="437" w:type="pct"/>
            <w:textDirection w:val="btLr"/>
            <w:vAlign w:val="center"/>
          </w:tcPr>
          <w:p w14:paraId="3B828392" w14:textId="6BD9A307" w:rsidR="00A236A8" w:rsidRPr="00911DBA" w:rsidRDefault="00A236A8" w:rsidP="003B4813">
            <w:pPr>
              <w:spacing w:before="0"/>
              <w:ind w:right="113"/>
              <w:jc w:val="center"/>
            </w:pPr>
            <w:r w:rsidRPr="00911DBA">
              <w:rPr>
                <w:noProof/>
              </w:rPr>
              <w:t>Discriminator loss</w:t>
            </w:r>
          </w:p>
        </w:tc>
        <w:tc>
          <w:tcPr>
            <w:tcW w:w="4563" w:type="pct"/>
            <w:vMerge/>
          </w:tcPr>
          <w:p w14:paraId="18FE58ED" w14:textId="1A2E5F2D" w:rsidR="00A236A8" w:rsidRPr="00911DBA" w:rsidRDefault="00A236A8" w:rsidP="003B4813">
            <w:pPr>
              <w:keepNext/>
              <w:spacing w:before="0"/>
              <w:jc w:val="center"/>
              <w:rPr>
                <w:noProof/>
              </w:rPr>
            </w:pPr>
          </w:p>
        </w:tc>
      </w:tr>
    </w:tbl>
    <w:p w14:paraId="089A2D03" w14:textId="243F7298" w:rsidR="005B675D" w:rsidRPr="00911DBA" w:rsidRDefault="00781389" w:rsidP="005B675D">
      <w:pPr>
        <w:pStyle w:val="Caption"/>
        <w:jc w:val="center"/>
        <w:rPr>
          <w:color w:val="auto"/>
          <w:sz w:val="24"/>
          <w:szCs w:val="24"/>
        </w:rPr>
      </w:pPr>
      <w:bookmarkStart w:id="344" w:name="_Toc52980546"/>
      <w:bookmarkStart w:id="345" w:name="_Toc54357395"/>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4</w:t>
      </w:r>
      <w:r w:rsidR="00670E54">
        <w:rPr>
          <w:color w:val="auto"/>
          <w:sz w:val="24"/>
          <w:szCs w:val="24"/>
        </w:rPr>
        <w:fldChar w:fldCharType="end"/>
      </w:r>
      <w:r w:rsidRPr="00911DBA">
        <w:rPr>
          <w:color w:val="auto"/>
          <w:sz w:val="24"/>
          <w:szCs w:val="24"/>
        </w:rPr>
        <w:t xml:space="preserve"> CC+CP+TD with gradient </w:t>
      </w:r>
      <w:r w:rsidR="00032052" w:rsidRPr="00911DBA">
        <w:rPr>
          <w:color w:val="auto"/>
          <w:sz w:val="24"/>
          <w:szCs w:val="24"/>
        </w:rPr>
        <w:t>penalty</w:t>
      </w:r>
      <w:bookmarkEnd w:id="344"/>
      <w:bookmarkEnd w:id="345"/>
    </w:p>
    <w:p w14:paraId="59B5C28D" w14:textId="111D10D4" w:rsidR="00E95FB1" w:rsidRPr="00911DBA" w:rsidRDefault="00E95FB1" w:rsidP="00A3760F">
      <w:pPr>
        <w:keepNext/>
        <w:spacing w:before="0" w:after="0"/>
        <w:jc w:val="center"/>
      </w:pPr>
      <w:r w:rsidRPr="00911DBA">
        <w:rPr>
          <w:noProof/>
        </w:rPr>
        <w:t xml:space="preserve"> (</w:t>
      </w:r>
      <w:r w:rsidR="00520EEE" w:rsidRPr="00911DBA">
        <w:rPr>
          <w:noProof/>
        </w:rPr>
        <w:t>T</w:t>
      </w:r>
      <w:r w:rsidRPr="00911DBA">
        <w:rPr>
          <w:noProof/>
        </w:rPr>
        <w:t>op)</w:t>
      </w:r>
      <w:r w:rsidR="00520EEE" w:rsidRPr="00911DBA">
        <w:rPr>
          <w:noProof/>
        </w:rPr>
        <w:t xml:space="preserve"> o</w:t>
      </w:r>
      <w:r w:rsidRPr="00911DBA">
        <w:rPr>
          <w:noProof/>
        </w:rPr>
        <w:t xml:space="preserve">utput sample (middle) </w:t>
      </w:r>
      <w:r w:rsidR="00520EEE" w:rsidRPr="00911DBA">
        <w:rPr>
          <w:noProof/>
        </w:rPr>
        <w:t>g</w:t>
      </w:r>
      <w:r w:rsidRPr="00911DBA">
        <w:rPr>
          <w:noProof/>
        </w:rPr>
        <w:t>enerator loss,</w:t>
      </w:r>
      <w:r w:rsidR="00A3760F">
        <w:rPr>
          <w:noProof/>
        </w:rPr>
        <w:t xml:space="preserve"> </w:t>
      </w:r>
      <w:r w:rsidRPr="00911DBA">
        <w:rPr>
          <w:noProof/>
        </w:rPr>
        <w:t>and (</w:t>
      </w:r>
      <w:r w:rsidR="006B7B7E" w:rsidRPr="00911DBA">
        <w:rPr>
          <w:noProof/>
        </w:rPr>
        <w:t>b</w:t>
      </w:r>
      <w:r w:rsidRPr="00911DBA">
        <w:rPr>
          <w:noProof/>
        </w:rPr>
        <w:t xml:space="preserve">ottom) </w:t>
      </w:r>
      <w:r w:rsidR="00520EEE" w:rsidRPr="00911DBA">
        <w:rPr>
          <w:noProof/>
        </w:rPr>
        <w:t>d</w:t>
      </w:r>
      <w:r w:rsidRPr="00911DBA">
        <w:rPr>
          <w:noProof/>
        </w:rPr>
        <w:t>iscriminator loss</w:t>
      </w:r>
      <w:r w:rsidR="00A3760F">
        <w:rPr>
          <w:noProof/>
        </w:rPr>
        <w:t>, the x-axis tells the number of instances and the y-axis indicates the loss.</w:t>
      </w:r>
    </w:p>
    <w:p w14:paraId="2FDC102D" w14:textId="12336BAB" w:rsidR="00611134" w:rsidRPr="00911DBA" w:rsidRDefault="00611134" w:rsidP="00BC6457">
      <w:pPr>
        <w:pStyle w:val="Heading3"/>
        <w:numPr>
          <w:ilvl w:val="2"/>
          <w:numId w:val="13"/>
        </w:numPr>
      </w:pPr>
      <w:bookmarkStart w:id="346" w:name="_Toc52981568"/>
      <w:bookmarkStart w:id="347" w:name="_Toc54363801"/>
      <w:r w:rsidRPr="00911DBA">
        <w:t>Sunset</w:t>
      </w:r>
      <w:r w:rsidR="00962383" w:rsidRPr="00911DBA">
        <w:t>-</w:t>
      </w:r>
      <w:r w:rsidRPr="00911DBA">
        <w:t>to</w:t>
      </w:r>
      <w:r w:rsidR="00962383" w:rsidRPr="00911DBA">
        <w:t>-</w:t>
      </w:r>
      <w:r w:rsidRPr="00911DBA">
        <w:t>Day</w:t>
      </w:r>
      <w:bookmarkEnd w:id="346"/>
      <w:bookmarkEnd w:id="347"/>
    </w:p>
    <w:p w14:paraId="72F61C9B" w14:textId="65100668" w:rsidR="004F15E6" w:rsidRPr="00911DBA" w:rsidRDefault="00611134" w:rsidP="00134F16">
      <w:r w:rsidRPr="00911DBA">
        <w:t>Similar to flower</w:t>
      </w:r>
      <w:r w:rsidR="0031673A" w:rsidRPr="00911DBA">
        <w:t>-to-flower</w:t>
      </w:r>
      <w:r w:rsidRPr="00911DBA">
        <w:t xml:space="preserve"> translation</w:t>
      </w:r>
      <w:r w:rsidR="00D54C2E" w:rsidRPr="00911DBA">
        <w:t>,</w:t>
      </w:r>
      <w:r w:rsidRPr="00911DBA">
        <w:t xml:space="preserve"> this experiment </w:t>
      </w:r>
      <w:r w:rsidR="00F8316B" w:rsidRPr="00911DBA">
        <w:t>uses</w:t>
      </w:r>
      <w:r w:rsidRPr="00911DBA">
        <w:t xml:space="preserve"> </w:t>
      </w:r>
      <w:r w:rsidR="00134F16" w:rsidRPr="00911DBA">
        <w:t xml:space="preserve">the </w:t>
      </w:r>
      <w:r w:rsidRPr="00911DBA">
        <w:t xml:space="preserve">same </w:t>
      </w:r>
      <w:r w:rsidR="00A35742" w:rsidRPr="00911DBA">
        <w:t xml:space="preserve">training </w:t>
      </w:r>
      <w:r w:rsidRPr="00911DBA">
        <w:t>setup</w:t>
      </w:r>
      <w:r w:rsidR="00733582" w:rsidRPr="00911DBA">
        <w:t xml:space="preserve">, </w:t>
      </w:r>
      <w:r w:rsidR="00F8316B" w:rsidRPr="00911DBA">
        <w:t>except</w:t>
      </w:r>
      <w:r w:rsidR="00733582" w:rsidRPr="00911DBA">
        <w:t xml:space="preserve"> uses </w:t>
      </w:r>
      <w:r w:rsidR="00284B22" w:rsidRPr="00911DBA">
        <w:t xml:space="preserve">a </w:t>
      </w:r>
      <w:r w:rsidR="004E4FE1" w:rsidRPr="00911DBA">
        <w:t xml:space="preserve">subset of </w:t>
      </w:r>
      <w:r w:rsidR="00733582" w:rsidRPr="00911DBA">
        <w:t>viper dataset</w:t>
      </w:r>
      <w:r w:rsidR="004E4FE1" w:rsidRPr="00911DBA">
        <w:t xml:space="preserve"> target to translate </w:t>
      </w:r>
      <w:r w:rsidR="00520EEE" w:rsidRPr="00911DBA">
        <w:t>d</w:t>
      </w:r>
      <w:r w:rsidR="004E4FE1" w:rsidRPr="00911DBA">
        <w:t xml:space="preserve">ay time </w:t>
      </w:r>
      <w:r w:rsidR="00A40299" w:rsidRPr="00911DBA">
        <w:t>video</w:t>
      </w:r>
      <w:r w:rsidR="004E4FE1" w:rsidRPr="00911DBA">
        <w:t xml:space="preserve"> to </w:t>
      </w:r>
      <w:r w:rsidR="00520EEE" w:rsidRPr="00911DBA">
        <w:t>s</w:t>
      </w:r>
      <w:r w:rsidR="004E4FE1" w:rsidRPr="00911DBA">
        <w:t>unset</w:t>
      </w:r>
      <w:r w:rsidR="00A40299" w:rsidRPr="00911DBA">
        <w:t xml:space="preserve"> video</w:t>
      </w:r>
      <w:r w:rsidR="005056D9" w:rsidRPr="00911DBA">
        <w:t xml:space="preserve"> and </w:t>
      </w:r>
      <w:r w:rsidR="007777A2" w:rsidRPr="00911DBA">
        <w:t xml:space="preserve">vice </w:t>
      </w:r>
      <w:r w:rsidR="007777A2" w:rsidRPr="00911DBA">
        <w:lastRenderedPageBreak/>
        <w:t>versa</w:t>
      </w:r>
      <w:r w:rsidR="00134F16" w:rsidRPr="00911DBA">
        <w:t xml:space="preserve">. </w:t>
      </w:r>
      <w:r w:rsidR="009E52DB" w:rsidRPr="00911DBA">
        <w:t xml:space="preserve">It </w:t>
      </w:r>
      <w:r w:rsidR="009E5689" w:rsidRPr="00911DBA">
        <w:t>takes</w:t>
      </w:r>
      <w:r w:rsidR="00271DD3" w:rsidRPr="00911DBA">
        <w:t xml:space="preserve"> around </w:t>
      </w:r>
      <w:r w:rsidR="00271DD3" w:rsidRPr="00911DBA">
        <w:rPr>
          <w:color w:val="000000" w:themeColor="text1"/>
        </w:rPr>
        <w:t>1.</w:t>
      </w:r>
      <w:r w:rsidR="003502F8" w:rsidRPr="00911DBA">
        <w:rPr>
          <w:color w:val="000000" w:themeColor="text1"/>
        </w:rPr>
        <w:t>1</w:t>
      </w:r>
      <w:r w:rsidR="00271DD3" w:rsidRPr="00911DBA">
        <w:rPr>
          <w:color w:val="000000" w:themeColor="text1"/>
        </w:rPr>
        <w:t xml:space="preserve">6 sec per image and </w:t>
      </w:r>
      <w:r w:rsidR="00D54C2E" w:rsidRPr="00911DBA">
        <w:rPr>
          <w:color w:val="000000" w:themeColor="text1"/>
        </w:rPr>
        <w:t xml:space="preserve">a </w:t>
      </w:r>
      <w:r w:rsidR="00271DD3" w:rsidRPr="00911DBA">
        <w:rPr>
          <w:color w:val="000000" w:themeColor="text1"/>
        </w:rPr>
        <w:t xml:space="preserve">total </w:t>
      </w:r>
      <w:r w:rsidR="00520EEE" w:rsidRPr="00911DBA">
        <w:rPr>
          <w:color w:val="000000" w:themeColor="text1"/>
        </w:rPr>
        <w:t>of 3.75</w:t>
      </w:r>
      <w:r w:rsidR="00306B44" w:rsidRPr="00911DBA">
        <w:rPr>
          <w:color w:val="000000" w:themeColor="text1"/>
        </w:rPr>
        <w:t xml:space="preserve"> days</w:t>
      </w:r>
      <w:r w:rsidR="009234E7" w:rsidRPr="00911DBA">
        <w:rPr>
          <w:color w:val="000000" w:themeColor="text1"/>
        </w:rPr>
        <w:t xml:space="preserve">, </w:t>
      </w:r>
      <w:r w:rsidR="00271DD3" w:rsidRPr="00911DBA">
        <w:rPr>
          <w:color w:val="000000" w:themeColor="text1"/>
        </w:rPr>
        <w:t>train</w:t>
      </w:r>
      <w:r w:rsidR="00C3125E" w:rsidRPr="00911DBA">
        <w:rPr>
          <w:color w:val="000000" w:themeColor="text1"/>
        </w:rPr>
        <w:t xml:space="preserve"> for </w:t>
      </w:r>
      <w:r w:rsidR="00567EEE" w:rsidRPr="00911DBA">
        <w:rPr>
          <w:color w:val="000000" w:themeColor="text1"/>
        </w:rPr>
        <w:t>20 epochs</w:t>
      </w:r>
      <w:r w:rsidR="00271DD3" w:rsidRPr="00911DBA">
        <w:rPr>
          <w:color w:val="000000" w:themeColor="text1"/>
        </w:rPr>
        <w:t>.</w:t>
      </w:r>
      <w:r w:rsidR="009E5689" w:rsidRPr="00911DBA">
        <w:rPr>
          <w:color w:val="000000" w:themeColor="text1"/>
        </w:rPr>
        <w:t xml:space="preserve"> </w:t>
      </w:r>
      <w:r w:rsidR="00134F16" w:rsidRPr="00911DBA">
        <w:t xml:space="preserve">The task of </w:t>
      </w:r>
      <w:r w:rsidR="00520EEE" w:rsidRPr="00911DBA">
        <w:t>s</w:t>
      </w:r>
      <w:r w:rsidR="00134F16" w:rsidRPr="00911DBA">
        <w:t>unset</w:t>
      </w:r>
      <w:r w:rsidR="00B90330" w:rsidRPr="00911DBA">
        <w:t>-</w:t>
      </w:r>
      <w:r w:rsidR="00134F16" w:rsidRPr="00911DBA">
        <w:t>to</w:t>
      </w:r>
      <w:r w:rsidR="00B90330" w:rsidRPr="00911DBA">
        <w:t>-</w:t>
      </w:r>
      <w:r w:rsidR="00520EEE" w:rsidRPr="00911DBA">
        <w:t>d</w:t>
      </w:r>
      <w:r w:rsidR="00134F16" w:rsidRPr="00911DBA">
        <w:t xml:space="preserve">ay is shown to explain the </w:t>
      </w:r>
      <w:r w:rsidR="00095C30" w:rsidRPr="00911DBA">
        <w:t>influence</w:t>
      </w:r>
      <w:r w:rsidR="00134F16" w:rsidRPr="00911DBA">
        <w:t xml:space="preserve"> of our exploitation of </w:t>
      </w:r>
      <w:r w:rsidR="00217565" w:rsidRPr="00911DBA">
        <w:t xml:space="preserve">the </w:t>
      </w:r>
      <w:r w:rsidR="00134F16" w:rsidRPr="00911DBA">
        <w:t xml:space="preserve">proposed solution of </w:t>
      </w:r>
      <w:r w:rsidR="00217565" w:rsidRPr="00911DBA">
        <w:t xml:space="preserve">this </w:t>
      </w:r>
      <w:r w:rsidR="00134F16" w:rsidRPr="00911DBA">
        <w:t xml:space="preserve">thesis; therefore, more focus on the video quality improvements shown in </w:t>
      </w:r>
      <w:r w:rsidR="00520EEE" w:rsidRPr="00911DBA">
        <w:t>F</w:t>
      </w:r>
      <w:r w:rsidR="00B44A08" w:rsidRPr="00911DBA">
        <w:t xml:space="preserve">igure </w:t>
      </w:r>
      <w:r w:rsidR="004D6C4F" w:rsidRPr="00911DBA">
        <w:t>6-</w:t>
      </w:r>
      <w:r w:rsidR="007A0D7E" w:rsidRPr="00911DBA">
        <w:t>5</w:t>
      </w:r>
      <w:r w:rsidR="007708B5" w:rsidRPr="00911DBA">
        <w:t xml:space="preserve"> and Figure 6-7</w:t>
      </w:r>
      <w:r w:rsidR="00B90330" w:rsidRPr="00911DBA">
        <w:t>.</w:t>
      </w:r>
      <w:r w:rsidR="002E05D7" w:rsidRPr="00911DBA">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459"/>
        <w:gridCol w:w="8586"/>
      </w:tblGrid>
      <w:tr w:rsidR="00FE6FE7" w:rsidRPr="00911DBA" w14:paraId="6644087E" w14:textId="77777777" w:rsidTr="00351E8B">
        <w:trPr>
          <w:cantSplit/>
          <w:trHeight w:val="1243"/>
        </w:trPr>
        <w:tc>
          <w:tcPr>
            <w:tcW w:w="399" w:type="pct"/>
            <w:textDirection w:val="btLr"/>
            <w:vAlign w:val="center"/>
          </w:tcPr>
          <w:p w14:paraId="31B09440" w14:textId="4683155F" w:rsidR="00FE6FE7" w:rsidRPr="00911DBA" w:rsidRDefault="00212C33" w:rsidP="00257F81">
            <w:pPr>
              <w:spacing w:before="0"/>
              <w:ind w:left="113" w:right="113"/>
              <w:jc w:val="center"/>
              <w:rPr>
                <w:noProof/>
              </w:rPr>
            </w:pPr>
            <w:r w:rsidRPr="00911DBA">
              <w:rPr>
                <w:sz w:val="20"/>
                <w:szCs w:val="20"/>
              </w:rPr>
              <w:t>Input</w:t>
            </w:r>
          </w:p>
        </w:tc>
        <w:tc>
          <w:tcPr>
            <w:tcW w:w="4601" w:type="pct"/>
            <w:vMerge w:val="restart"/>
            <w:textDirection w:val="tbRl"/>
          </w:tcPr>
          <w:p w14:paraId="215573B1" w14:textId="156E91CE" w:rsidR="00FE6FE7" w:rsidRPr="00911DBA" w:rsidRDefault="00FE6FE7" w:rsidP="00257F81">
            <w:pPr>
              <w:spacing w:before="0"/>
              <w:ind w:left="113" w:right="113"/>
            </w:pPr>
            <w:r w:rsidRPr="00911DBA">
              <w:rPr>
                <w:noProof/>
              </w:rPr>
              <w:drawing>
                <wp:anchor distT="0" distB="0" distL="114300" distR="114300" simplePos="0" relativeHeight="251846656" behindDoc="0" locked="0" layoutInCell="1" allowOverlap="1" wp14:anchorId="6ED5405C" wp14:editId="073C1FEB">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BEBA8EAE-BF5A-486C-A8C5-ECC9F3942E4B}">
                                <a14:imgProps xmlns:a14="http://schemas.microsoft.com/office/drawing/2010/main">
                                  <a14:imgLayer r:embed="rId75">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911DBA" w14:paraId="41D5FC5F" w14:textId="77777777" w:rsidTr="00351E8B">
        <w:trPr>
          <w:cantSplit/>
          <w:trHeight w:val="1243"/>
        </w:trPr>
        <w:tc>
          <w:tcPr>
            <w:tcW w:w="399" w:type="pct"/>
            <w:textDirection w:val="btLr"/>
            <w:vAlign w:val="center"/>
          </w:tcPr>
          <w:p w14:paraId="103C6F31" w14:textId="53A4DA44" w:rsidR="00FE6FE7" w:rsidRPr="00911DBA" w:rsidRDefault="00FE6FE7" w:rsidP="00257F81">
            <w:pPr>
              <w:spacing w:before="0"/>
              <w:ind w:left="113" w:right="113"/>
              <w:jc w:val="center"/>
            </w:pPr>
            <w:r w:rsidRPr="00911DBA">
              <w:rPr>
                <w:sz w:val="20"/>
                <w:szCs w:val="20"/>
              </w:rPr>
              <w:t>CC</w:t>
            </w:r>
          </w:p>
        </w:tc>
        <w:tc>
          <w:tcPr>
            <w:tcW w:w="4601" w:type="pct"/>
            <w:vMerge/>
            <w:textDirection w:val="tbRl"/>
          </w:tcPr>
          <w:p w14:paraId="2B99AEDC" w14:textId="5E341CA9" w:rsidR="00FE6FE7" w:rsidRPr="00911DBA" w:rsidRDefault="00FE6FE7" w:rsidP="00257F81">
            <w:pPr>
              <w:spacing w:before="0"/>
              <w:ind w:left="113" w:right="113"/>
            </w:pPr>
          </w:p>
        </w:tc>
      </w:tr>
      <w:tr w:rsidR="00FE6FE7" w:rsidRPr="00911DBA" w14:paraId="69D51B96" w14:textId="77777777" w:rsidTr="00351E8B">
        <w:trPr>
          <w:cantSplit/>
          <w:trHeight w:val="1243"/>
        </w:trPr>
        <w:tc>
          <w:tcPr>
            <w:tcW w:w="399" w:type="pct"/>
            <w:textDirection w:val="btLr"/>
            <w:vAlign w:val="center"/>
          </w:tcPr>
          <w:p w14:paraId="19731AF3" w14:textId="01C1202C" w:rsidR="00FE6FE7" w:rsidRPr="00911DBA" w:rsidRDefault="00FE6FE7" w:rsidP="00257F81">
            <w:pPr>
              <w:spacing w:before="0"/>
              <w:ind w:left="113" w:right="113"/>
              <w:jc w:val="center"/>
            </w:pPr>
            <w:r w:rsidRPr="00911DBA">
              <w:rPr>
                <w:sz w:val="20"/>
                <w:szCs w:val="20"/>
              </w:rPr>
              <w:t>CC+CP</w:t>
            </w:r>
          </w:p>
        </w:tc>
        <w:tc>
          <w:tcPr>
            <w:tcW w:w="4601" w:type="pct"/>
            <w:vMerge/>
          </w:tcPr>
          <w:p w14:paraId="2A49BC9A" w14:textId="79825E93" w:rsidR="00FE6FE7" w:rsidRPr="00911DBA" w:rsidRDefault="00FE6FE7" w:rsidP="00257F81">
            <w:pPr>
              <w:spacing w:before="0"/>
            </w:pPr>
          </w:p>
        </w:tc>
      </w:tr>
      <w:tr w:rsidR="00FE6FE7" w:rsidRPr="00911DBA" w14:paraId="580522CF" w14:textId="77777777" w:rsidTr="00351E8B">
        <w:trPr>
          <w:cantSplit/>
          <w:trHeight w:val="1243"/>
        </w:trPr>
        <w:tc>
          <w:tcPr>
            <w:tcW w:w="399" w:type="pct"/>
            <w:textDirection w:val="btLr"/>
            <w:vAlign w:val="center"/>
          </w:tcPr>
          <w:p w14:paraId="251C8B8B" w14:textId="53A56FEC" w:rsidR="00FE6FE7" w:rsidRPr="00911DBA" w:rsidRDefault="00FE6FE7" w:rsidP="00257F81">
            <w:pPr>
              <w:spacing w:before="0"/>
              <w:ind w:left="113" w:right="113"/>
              <w:jc w:val="center"/>
            </w:pPr>
            <w:r w:rsidRPr="00911DBA">
              <w:rPr>
                <w:sz w:val="20"/>
                <w:szCs w:val="20"/>
              </w:rPr>
              <w:t>CC+</w:t>
            </w:r>
            <w:r w:rsidR="00B12469">
              <w:rPr>
                <w:sz w:val="20"/>
                <w:szCs w:val="20"/>
              </w:rPr>
              <w:t>CP+</w:t>
            </w:r>
            <w:r w:rsidRPr="00911DBA">
              <w:rPr>
                <w:sz w:val="20"/>
                <w:szCs w:val="20"/>
              </w:rPr>
              <w:t>TD</w:t>
            </w:r>
          </w:p>
        </w:tc>
        <w:tc>
          <w:tcPr>
            <w:tcW w:w="4601" w:type="pct"/>
            <w:vMerge/>
          </w:tcPr>
          <w:p w14:paraId="4B069EC1" w14:textId="6FDDA554" w:rsidR="00FE6FE7" w:rsidRPr="00911DBA" w:rsidRDefault="00FE6FE7" w:rsidP="00257F81">
            <w:pPr>
              <w:keepNext/>
              <w:spacing w:before="0"/>
            </w:pPr>
          </w:p>
        </w:tc>
      </w:tr>
      <w:tr w:rsidR="00660F23" w:rsidRPr="00911DBA" w14:paraId="5334C4AD" w14:textId="77777777" w:rsidTr="00351E8B">
        <w:trPr>
          <w:cantSplit/>
          <w:trHeight w:val="1243"/>
        </w:trPr>
        <w:tc>
          <w:tcPr>
            <w:tcW w:w="405" w:type="pct"/>
            <w:textDirection w:val="btLr"/>
            <w:vAlign w:val="center"/>
          </w:tcPr>
          <w:p w14:paraId="294A8003" w14:textId="01809E6D" w:rsidR="00660F23" w:rsidRPr="00911DBA" w:rsidRDefault="00212C33" w:rsidP="00257F81">
            <w:pPr>
              <w:spacing w:before="0"/>
              <w:ind w:left="113" w:right="113"/>
              <w:jc w:val="center"/>
              <w:rPr>
                <w:noProof/>
              </w:rPr>
            </w:pPr>
            <w:r w:rsidRPr="00911DBA">
              <w:rPr>
                <w:sz w:val="20"/>
                <w:szCs w:val="20"/>
              </w:rPr>
              <w:t>Input</w:t>
            </w:r>
          </w:p>
        </w:tc>
        <w:tc>
          <w:tcPr>
            <w:tcW w:w="4595" w:type="pct"/>
            <w:vMerge w:val="restart"/>
            <w:textDirection w:val="tbRl"/>
          </w:tcPr>
          <w:p w14:paraId="2A1DC5AA" w14:textId="77777777" w:rsidR="00660F23" w:rsidRPr="00911DBA" w:rsidRDefault="00660F23" w:rsidP="00257F81">
            <w:pPr>
              <w:spacing w:before="0"/>
              <w:ind w:left="113" w:right="113"/>
            </w:pPr>
            <w:r w:rsidRPr="00911DBA">
              <w:rPr>
                <w:noProof/>
              </w:rPr>
              <w:drawing>
                <wp:anchor distT="0" distB="0" distL="114300" distR="114300" simplePos="0" relativeHeight="251848704" behindDoc="0" locked="0" layoutInCell="1" allowOverlap="1" wp14:anchorId="72DACF40" wp14:editId="15AE701E">
                  <wp:simplePos x="0" y="0"/>
                  <wp:positionH relativeFrom="column">
                    <wp:posOffset>-5304790</wp:posOffset>
                  </wp:positionH>
                  <wp:positionV relativeFrom="paragraph">
                    <wp:posOffset>95250</wp:posOffset>
                  </wp:positionV>
                  <wp:extent cx="5304790" cy="2988310"/>
                  <wp:effectExtent l="0" t="0" r="0" b="254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BEBA8EAE-BF5A-486C-A8C5-ECC9F3942E4B}">
                                <a14:imgProps xmlns:a14="http://schemas.microsoft.com/office/drawing/2010/main">
                                  <a14:imgLayer r:embed="rId77">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911DBA" w14:paraId="06761B6B" w14:textId="77777777" w:rsidTr="00351E8B">
        <w:trPr>
          <w:cantSplit/>
          <w:trHeight w:val="1243"/>
        </w:trPr>
        <w:tc>
          <w:tcPr>
            <w:tcW w:w="405" w:type="pct"/>
            <w:textDirection w:val="btLr"/>
            <w:vAlign w:val="center"/>
          </w:tcPr>
          <w:p w14:paraId="411BC895" w14:textId="77777777" w:rsidR="00660F23" w:rsidRPr="00911DBA" w:rsidRDefault="00660F23" w:rsidP="00257F81">
            <w:pPr>
              <w:spacing w:before="0"/>
              <w:ind w:left="113" w:right="113"/>
              <w:jc w:val="center"/>
            </w:pPr>
            <w:r w:rsidRPr="00911DBA">
              <w:rPr>
                <w:sz w:val="20"/>
                <w:szCs w:val="20"/>
              </w:rPr>
              <w:t>CC</w:t>
            </w:r>
          </w:p>
        </w:tc>
        <w:tc>
          <w:tcPr>
            <w:tcW w:w="4595" w:type="pct"/>
            <w:vMerge/>
            <w:textDirection w:val="tbRl"/>
          </w:tcPr>
          <w:p w14:paraId="61EAC435" w14:textId="77777777" w:rsidR="00660F23" w:rsidRPr="00911DBA" w:rsidRDefault="00660F23" w:rsidP="00257F81">
            <w:pPr>
              <w:spacing w:before="0"/>
              <w:ind w:left="113" w:right="113"/>
            </w:pPr>
          </w:p>
        </w:tc>
      </w:tr>
      <w:tr w:rsidR="00660F23" w:rsidRPr="00911DBA" w14:paraId="58CD1AA4" w14:textId="77777777" w:rsidTr="00351E8B">
        <w:trPr>
          <w:cantSplit/>
          <w:trHeight w:val="1243"/>
        </w:trPr>
        <w:tc>
          <w:tcPr>
            <w:tcW w:w="405" w:type="pct"/>
            <w:textDirection w:val="btLr"/>
            <w:vAlign w:val="center"/>
          </w:tcPr>
          <w:p w14:paraId="24AEE964" w14:textId="77777777" w:rsidR="00660F23" w:rsidRPr="00911DBA" w:rsidRDefault="00660F23" w:rsidP="00257F81">
            <w:pPr>
              <w:spacing w:before="0"/>
              <w:ind w:left="113" w:right="113"/>
              <w:jc w:val="center"/>
            </w:pPr>
            <w:r w:rsidRPr="00911DBA">
              <w:rPr>
                <w:sz w:val="20"/>
                <w:szCs w:val="20"/>
              </w:rPr>
              <w:t>CC+CP</w:t>
            </w:r>
          </w:p>
        </w:tc>
        <w:tc>
          <w:tcPr>
            <w:tcW w:w="4595" w:type="pct"/>
            <w:vMerge/>
          </w:tcPr>
          <w:p w14:paraId="653C63CA" w14:textId="77777777" w:rsidR="00660F23" w:rsidRPr="00911DBA" w:rsidRDefault="00660F23" w:rsidP="00257F81">
            <w:pPr>
              <w:spacing w:before="0"/>
            </w:pPr>
          </w:p>
        </w:tc>
      </w:tr>
      <w:tr w:rsidR="00660F23" w:rsidRPr="00911DBA" w14:paraId="66660500" w14:textId="77777777" w:rsidTr="00351E8B">
        <w:trPr>
          <w:cantSplit/>
          <w:trHeight w:val="1243"/>
        </w:trPr>
        <w:tc>
          <w:tcPr>
            <w:tcW w:w="405" w:type="pct"/>
            <w:textDirection w:val="btLr"/>
            <w:vAlign w:val="center"/>
          </w:tcPr>
          <w:p w14:paraId="14047C2E" w14:textId="2B0A0E39" w:rsidR="00660F23" w:rsidRPr="00911DBA" w:rsidRDefault="00660F23" w:rsidP="00257F81">
            <w:pPr>
              <w:spacing w:before="0"/>
              <w:ind w:left="113" w:right="113"/>
              <w:jc w:val="center"/>
            </w:pPr>
            <w:r w:rsidRPr="00911DBA">
              <w:rPr>
                <w:sz w:val="20"/>
                <w:szCs w:val="20"/>
              </w:rPr>
              <w:t>CC+</w:t>
            </w:r>
            <w:r w:rsidR="00B12469">
              <w:rPr>
                <w:sz w:val="20"/>
                <w:szCs w:val="20"/>
              </w:rPr>
              <w:t>CP+</w:t>
            </w:r>
            <w:r w:rsidRPr="00911DBA">
              <w:rPr>
                <w:sz w:val="20"/>
                <w:szCs w:val="20"/>
              </w:rPr>
              <w:t>TD</w:t>
            </w:r>
          </w:p>
        </w:tc>
        <w:tc>
          <w:tcPr>
            <w:tcW w:w="4595" w:type="pct"/>
            <w:vMerge/>
          </w:tcPr>
          <w:p w14:paraId="0B1CAEAE" w14:textId="77777777" w:rsidR="00660F23" w:rsidRPr="00911DBA" w:rsidRDefault="00660F23" w:rsidP="00257F81">
            <w:pPr>
              <w:keepNext/>
              <w:spacing w:before="0"/>
            </w:pPr>
          </w:p>
        </w:tc>
      </w:tr>
    </w:tbl>
    <w:p w14:paraId="78D64B65" w14:textId="3BE9EF14" w:rsidR="003C06FF" w:rsidRDefault="003C06FF" w:rsidP="00B12469">
      <w:pPr>
        <w:pStyle w:val="Caption"/>
        <w:spacing w:before="0"/>
        <w:jc w:val="center"/>
        <w:rPr>
          <w:color w:val="auto"/>
          <w:sz w:val="24"/>
          <w:szCs w:val="24"/>
        </w:rPr>
      </w:pPr>
      <w:bookmarkStart w:id="348" w:name="_Toc52980547"/>
      <w:bookmarkStart w:id="349" w:name="_Toc54357396"/>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5</w:t>
      </w:r>
      <w:r w:rsidR="00670E54">
        <w:rPr>
          <w:color w:val="auto"/>
          <w:sz w:val="24"/>
          <w:szCs w:val="24"/>
        </w:rPr>
        <w:fldChar w:fldCharType="end"/>
      </w:r>
      <w:r w:rsidRPr="00911DBA">
        <w:rPr>
          <w:color w:val="auto"/>
          <w:sz w:val="24"/>
          <w:szCs w:val="24"/>
        </w:rPr>
        <w:t xml:space="preserve"> Sunset</w:t>
      </w:r>
      <w:r w:rsidR="00B90330" w:rsidRPr="00911DBA">
        <w:rPr>
          <w:color w:val="auto"/>
          <w:sz w:val="24"/>
          <w:szCs w:val="24"/>
        </w:rPr>
        <w:t>-</w:t>
      </w:r>
      <w:r w:rsidRPr="00911DBA">
        <w:rPr>
          <w:color w:val="auto"/>
          <w:sz w:val="24"/>
          <w:szCs w:val="24"/>
        </w:rPr>
        <w:t>to</w:t>
      </w:r>
      <w:r w:rsidR="00B90330" w:rsidRPr="00911DBA">
        <w:rPr>
          <w:color w:val="auto"/>
          <w:sz w:val="24"/>
          <w:szCs w:val="24"/>
        </w:rPr>
        <w:t>-</w:t>
      </w:r>
      <w:r w:rsidR="00520EEE" w:rsidRPr="00911DBA">
        <w:rPr>
          <w:color w:val="auto"/>
          <w:sz w:val="24"/>
          <w:szCs w:val="24"/>
        </w:rPr>
        <w:t>day translation output result</w:t>
      </w:r>
      <w:bookmarkEnd w:id="348"/>
      <w:bookmarkEnd w:id="349"/>
    </w:p>
    <w:p w14:paraId="3102F448" w14:textId="77777777" w:rsidR="00B12469" w:rsidRPr="00911DBA" w:rsidRDefault="00B12469" w:rsidP="00B12469">
      <w:pPr>
        <w:spacing w:before="0"/>
        <w:jc w:val="center"/>
        <w:rPr>
          <w:rFonts w:eastAsiaTheme="majorEastAsia"/>
          <w:bCs/>
        </w:rPr>
      </w:pPr>
      <w:r w:rsidRPr="00911DBA">
        <w:rPr>
          <w:rStyle w:val="Heading4Char"/>
          <w:rFonts w:cs="Times New Roman"/>
          <w:b w:val="0"/>
          <w:bCs/>
          <w:i w:val="0"/>
          <w:iCs w:val="0"/>
        </w:rPr>
        <w:t>The real images labeled Input that the synthetic images are based on. The second-row is the result of Cycle-GAN, Third-row shows Cycle-GAN with Feature preserving loss, and the last includes temporal discriminator.</w:t>
      </w:r>
    </w:p>
    <w:p w14:paraId="12639E83" w14:textId="3A33B8EB" w:rsidR="00416BA0" w:rsidRPr="00911DBA" w:rsidRDefault="00416BA0" w:rsidP="00416BA0">
      <w:pPr>
        <w:pStyle w:val="Caption"/>
        <w:keepNext/>
        <w:jc w:val="center"/>
        <w:rPr>
          <w:color w:val="auto"/>
          <w:sz w:val="24"/>
          <w:szCs w:val="24"/>
        </w:rPr>
      </w:pPr>
      <w:bookmarkStart w:id="350" w:name="_Toc52970532"/>
      <w:bookmarkStart w:id="351" w:name="_Toc54356000"/>
      <w:r w:rsidRPr="00911DBA">
        <w:rPr>
          <w:color w:val="auto"/>
          <w:sz w:val="24"/>
          <w:szCs w:val="24"/>
        </w:rPr>
        <w:lastRenderedPageBreak/>
        <w:t xml:space="preserve">Table </w:t>
      </w:r>
      <w:r w:rsidRPr="00911DBA">
        <w:rPr>
          <w:color w:val="auto"/>
          <w:sz w:val="24"/>
          <w:szCs w:val="24"/>
        </w:rPr>
        <w:fldChar w:fldCharType="begin"/>
      </w:r>
      <w:r w:rsidRPr="00911DBA">
        <w:rPr>
          <w:color w:val="auto"/>
          <w:sz w:val="24"/>
          <w:szCs w:val="24"/>
        </w:rPr>
        <w:instrText xml:space="preserve"> STYLEREF 1 \s </w:instrText>
      </w:r>
      <w:r w:rsidRPr="00911DBA">
        <w:rPr>
          <w:color w:val="auto"/>
          <w:sz w:val="24"/>
          <w:szCs w:val="24"/>
        </w:rPr>
        <w:fldChar w:fldCharType="separate"/>
      </w:r>
      <w:r w:rsidR="00E97BB6">
        <w:rPr>
          <w:noProof/>
          <w:color w:val="auto"/>
          <w:sz w:val="24"/>
          <w:szCs w:val="24"/>
        </w:rPr>
        <w:t>6</w:t>
      </w:r>
      <w:r w:rsidRPr="00911DBA">
        <w:rPr>
          <w:color w:val="auto"/>
          <w:sz w:val="24"/>
          <w:szCs w:val="24"/>
        </w:rPr>
        <w:fldChar w:fldCharType="end"/>
      </w:r>
      <w:r w:rsidRPr="00911DBA">
        <w:rPr>
          <w:color w:val="auto"/>
          <w:sz w:val="24"/>
          <w:szCs w:val="24"/>
        </w:rPr>
        <w:noBreakHyphen/>
      </w:r>
      <w:r w:rsidRPr="00911DBA">
        <w:rPr>
          <w:color w:val="auto"/>
          <w:sz w:val="24"/>
          <w:szCs w:val="24"/>
        </w:rPr>
        <w:fldChar w:fldCharType="begin"/>
      </w:r>
      <w:r w:rsidRPr="00911DBA">
        <w:rPr>
          <w:color w:val="auto"/>
          <w:sz w:val="24"/>
          <w:szCs w:val="24"/>
        </w:rPr>
        <w:instrText xml:space="preserve"> SEQ Table \* ARABIC \s 1 </w:instrText>
      </w:r>
      <w:r w:rsidRPr="00911DBA">
        <w:rPr>
          <w:color w:val="auto"/>
          <w:sz w:val="24"/>
          <w:szCs w:val="24"/>
        </w:rPr>
        <w:fldChar w:fldCharType="separate"/>
      </w:r>
      <w:r w:rsidR="00E97BB6">
        <w:rPr>
          <w:noProof/>
          <w:color w:val="auto"/>
          <w:sz w:val="24"/>
          <w:szCs w:val="24"/>
        </w:rPr>
        <w:t>2</w:t>
      </w:r>
      <w:r w:rsidRPr="00911DBA">
        <w:rPr>
          <w:color w:val="auto"/>
          <w:sz w:val="24"/>
          <w:szCs w:val="24"/>
        </w:rPr>
        <w:fldChar w:fldCharType="end"/>
      </w:r>
      <w:r w:rsidRPr="00911DBA">
        <w:rPr>
          <w:color w:val="auto"/>
          <w:sz w:val="24"/>
          <w:szCs w:val="24"/>
        </w:rPr>
        <w:t xml:space="preserve"> IS score and Human evaluation study Result on Viper Dataset</w:t>
      </w:r>
      <w:bookmarkEnd w:id="350"/>
      <w:bookmarkEnd w:id="35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1760"/>
        <w:gridCol w:w="1762"/>
        <w:gridCol w:w="1760"/>
        <w:gridCol w:w="1760"/>
      </w:tblGrid>
      <w:tr w:rsidR="003C06FF" w:rsidRPr="00911DBA"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911DBA" w:rsidRDefault="003C06FF" w:rsidP="002176C0">
            <w:pPr>
              <w:spacing w:before="0"/>
              <w:jc w:val="left"/>
            </w:pPr>
            <w:r w:rsidRPr="00911DBA">
              <w:t>Methods</w:t>
            </w:r>
          </w:p>
        </w:tc>
        <w:tc>
          <w:tcPr>
            <w:tcW w:w="4017" w:type="pct"/>
            <w:gridSpan w:val="4"/>
            <w:tcBorders>
              <w:bottom w:val="single" w:sz="4" w:space="0" w:color="auto"/>
            </w:tcBorders>
            <w:vAlign w:val="center"/>
          </w:tcPr>
          <w:p w14:paraId="33E7481A" w14:textId="77777777" w:rsidR="003C06FF" w:rsidRPr="00911DBA" w:rsidRDefault="003C06FF" w:rsidP="002176C0">
            <w:pPr>
              <w:spacing w:before="0"/>
              <w:jc w:val="center"/>
            </w:pPr>
            <w:r w:rsidRPr="00911DBA">
              <w:t>Day to Sunset</w:t>
            </w:r>
          </w:p>
        </w:tc>
      </w:tr>
      <w:tr w:rsidR="003C06FF" w:rsidRPr="00911DBA" w14:paraId="40E63306" w14:textId="77777777" w:rsidTr="006917A9">
        <w:trPr>
          <w:trHeight w:val="355"/>
        </w:trPr>
        <w:tc>
          <w:tcPr>
            <w:tcW w:w="983" w:type="pct"/>
            <w:vMerge/>
            <w:tcBorders>
              <w:top w:val="single" w:sz="4" w:space="0" w:color="auto"/>
            </w:tcBorders>
            <w:vAlign w:val="center"/>
          </w:tcPr>
          <w:p w14:paraId="2515CF64" w14:textId="77777777" w:rsidR="003C06FF" w:rsidRPr="00911DBA"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911DBA" w:rsidRDefault="003C06FF" w:rsidP="002176C0">
            <w:pPr>
              <w:spacing w:before="0"/>
              <w:jc w:val="center"/>
              <w:rPr>
                <w:b/>
                <w:bCs/>
              </w:rPr>
            </w:pPr>
            <w:r w:rsidRPr="00911DBA">
              <w:t>IS</w:t>
            </w:r>
          </w:p>
        </w:tc>
        <w:tc>
          <w:tcPr>
            <w:tcW w:w="2009" w:type="pct"/>
            <w:gridSpan w:val="2"/>
            <w:vMerge w:val="restart"/>
            <w:tcBorders>
              <w:top w:val="single" w:sz="4" w:space="0" w:color="auto"/>
            </w:tcBorders>
            <w:vAlign w:val="center"/>
          </w:tcPr>
          <w:p w14:paraId="6C088AB0" w14:textId="77777777" w:rsidR="002360E6" w:rsidRPr="00911DBA" w:rsidRDefault="002360E6" w:rsidP="002360E6">
            <w:pPr>
              <w:spacing w:before="0"/>
              <w:jc w:val="center"/>
            </w:pPr>
            <w:r w:rsidRPr="00911DBA">
              <w:t>Average Human evaluation</w:t>
            </w:r>
          </w:p>
          <w:p w14:paraId="3DD57494" w14:textId="676A2E7F" w:rsidR="003C06FF" w:rsidRPr="00911DBA" w:rsidRDefault="002360E6" w:rsidP="002360E6">
            <w:pPr>
              <w:spacing w:before="0"/>
              <w:jc w:val="center"/>
            </w:pPr>
            <w:r w:rsidRPr="00911DBA">
              <w:t>study per domain</w:t>
            </w:r>
            <w:r w:rsidRPr="00911DBA">
              <w:rPr>
                <w:rStyle w:val="FootnoteReference"/>
              </w:rPr>
              <w:t xml:space="preserve"> </w:t>
            </w:r>
            <w:r w:rsidR="00F916C5" w:rsidRPr="00911DBA">
              <w:rPr>
                <w:rStyle w:val="FootnoteReference"/>
              </w:rPr>
              <w:footnoteReference w:id="6"/>
            </w:r>
          </w:p>
        </w:tc>
      </w:tr>
      <w:tr w:rsidR="003C06FF" w:rsidRPr="00911DBA" w14:paraId="7860E71B" w14:textId="77777777" w:rsidTr="006917A9">
        <w:trPr>
          <w:trHeight w:val="355"/>
        </w:trPr>
        <w:tc>
          <w:tcPr>
            <w:tcW w:w="983" w:type="pct"/>
            <w:tcBorders>
              <w:bottom w:val="single" w:sz="4" w:space="0" w:color="auto"/>
            </w:tcBorders>
            <w:vAlign w:val="center"/>
          </w:tcPr>
          <w:p w14:paraId="5A403E2D" w14:textId="77777777" w:rsidR="003C06FF" w:rsidRPr="00911DBA" w:rsidRDefault="003C06FF" w:rsidP="002176C0">
            <w:pPr>
              <w:spacing w:before="0"/>
              <w:jc w:val="left"/>
            </w:pPr>
            <w:r w:rsidRPr="00911DBA">
              <w:t>Real data</w:t>
            </w:r>
          </w:p>
        </w:tc>
        <w:tc>
          <w:tcPr>
            <w:tcW w:w="1004" w:type="pct"/>
            <w:tcBorders>
              <w:bottom w:val="single" w:sz="4" w:space="0" w:color="auto"/>
            </w:tcBorders>
            <w:vAlign w:val="center"/>
          </w:tcPr>
          <w:p w14:paraId="6D9E2BBF" w14:textId="77777777" w:rsidR="003C06FF" w:rsidRPr="00911DBA" w:rsidRDefault="003C06FF" w:rsidP="002176C0">
            <w:pPr>
              <w:spacing w:before="0"/>
              <w:jc w:val="center"/>
              <w:rPr>
                <w:b/>
                <w:bCs/>
                <w:i/>
                <w:iCs/>
              </w:rPr>
            </w:pPr>
            <w:r w:rsidRPr="00911DBA">
              <w:rPr>
                <w:i/>
                <w:iCs/>
              </w:rPr>
              <w:t>3.56s±0.21</w:t>
            </w:r>
          </w:p>
        </w:tc>
        <w:tc>
          <w:tcPr>
            <w:tcW w:w="1005" w:type="pct"/>
            <w:tcBorders>
              <w:bottom w:val="single" w:sz="4" w:space="0" w:color="auto"/>
            </w:tcBorders>
            <w:vAlign w:val="center"/>
          </w:tcPr>
          <w:p w14:paraId="680131B3" w14:textId="77777777" w:rsidR="003C06FF" w:rsidRPr="00911DBA" w:rsidRDefault="003C06FF" w:rsidP="002176C0">
            <w:pPr>
              <w:spacing w:before="0"/>
              <w:jc w:val="center"/>
              <w:rPr>
                <w:i/>
                <w:iCs/>
              </w:rPr>
            </w:pPr>
            <w:r w:rsidRPr="00911DBA">
              <w:rPr>
                <w:i/>
                <w:iCs/>
              </w:rPr>
              <w:t>3.81±0.44</w:t>
            </w:r>
          </w:p>
        </w:tc>
        <w:tc>
          <w:tcPr>
            <w:tcW w:w="2009" w:type="pct"/>
            <w:gridSpan w:val="2"/>
            <w:vMerge/>
            <w:tcBorders>
              <w:bottom w:val="single" w:sz="4" w:space="0" w:color="auto"/>
            </w:tcBorders>
          </w:tcPr>
          <w:p w14:paraId="10DC8ED9" w14:textId="77777777" w:rsidR="003C06FF" w:rsidRPr="00911DBA" w:rsidRDefault="003C06FF" w:rsidP="002176C0">
            <w:pPr>
              <w:spacing w:before="0"/>
              <w:jc w:val="center"/>
            </w:pPr>
          </w:p>
        </w:tc>
      </w:tr>
      <w:tr w:rsidR="004B3CCB" w:rsidRPr="00911DBA" w14:paraId="6267A874" w14:textId="77777777" w:rsidTr="006917A9">
        <w:trPr>
          <w:trHeight w:val="355"/>
        </w:trPr>
        <w:tc>
          <w:tcPr>
            <w:tcW w:w="983" w:type="pct"/>
            <w:tcBorders>
              <w:top w:val="single" w:sz="4" w:space="0" w:color="auto"/>
            </w:tcBorders>
            <w:vAlign w:val="center"/>
          </w:tcPr>
          <w:p w14:paraId="388EF391" w14:textId="77777777" w:rsidR="004B3CCB" w:rsidRPr="00911DBA"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911DBA" w:rsidRDefault="004B3CCB" w:rsidP="002176C0">
            <w:pPr>
              <w:spacing w:before="0"/>
              <w:jc w:val="center"/>
            </w:pPr>
            <w:r w:rsidRPr="00911DBA">
              <w:t>Day</w:t>
            </w:r>
          </w:p>
        </w:tc>
        <w:tc>
          <w:tcPr>
            <w:tcW w:w="1005" w:type="pct"/>
            <w:tcBorders>
              <w:top w:val="single" w:sz="4" w:space="0" w:color="auto"/>
              <w:bottom w:val="single" w:sz="4" w:space="0" w:color="auto"/>
            </w:tcBorders>
            <w:vAlign w:val="center"/>
          </w:tcPr>
          <w:p w14:paraId="540A8E21" w14:textId="3F76C12D" w:rsidR="004B3CCB" w:rsidRPr="00911DBA" w:rsidRDefault="004B3CCB" w:rsidP="002176C0">
            <w:pPr>
              <w:spacing w:before="0"/>
              <w:jc w:val="center"/>
            </w:pPr>
            <w:r w:rsidRPr="00911DBA">
              <w:t>Sunset</w:t>
            </w:r>
          </w:p>
        </w:tc>
        <w:tc>
          <w:tcPr>
            <w:tcW w:w="1004" w:type="pct"/>
            <w:tcBorders>
              <w:top w:val="single" w:sz="4" w:space="0" w:color="auto"/>
              <w:bottom w:val="single" w:sz="4" w:space="0" w:color="auto"/>
            </w:tcBorders>
            <w:vAlign w:val="center"/>
          </w:tcPr>
          <w:p w14:paraId="33FB6739" w14:textId="127B9E2F" w:rsidR="004B3CCB" w:rsidRPr="00911DBA" w:rsidRDefault="004B3CCB" w:rsidP="002176C0">
            <w:pPr>
              <w:spacing w:before="0"/>
              <w:jc w:val="center"/>
            </w:pPr>
            <w:r w:rsidRPr="00911DBA">
              <w:t>Day</w:t>
            </w:r>
          </w:p>
        </w:tc>
        <w:tc>
          <w:tcPr>
            <w:tcW w:w="1005" w:type="pct"/>
            <w:tcBorders>
              <w:top w:val="single" w:sz="4" w:space="0" w:color="auto"/>
              <w:bottom w:val="single" w:sz="4" w:space="0" w:color="auto"/>
            </w:tcBorders>
            <w:vAlign w:val="center"/>
          </w:tcPr>
          <w:p w14:paraId="4EB3CA60" w14:textId="07625BF8" w:rsidR="004B3CCB" w:rsidRPr="00911DBA" w:rsidRDefault="004B3CCB" w:rsidP="002176C0">
            <w:pPr>
              <w:spacing w:before="0"/>
              <w:jc w:val="center"/>
            </w:pPr>
            <w:r w:rsidRPr="00911DBA">
              <w:t>Sunset</w:t>
            </w:r>
          </w:p>
        </w:tc>
      </w:tr>
      <w:tr w:rsidR="003B523F" w:rsidRPr="00911DBA" w14:paraId="4282CC32" w14:textId="77777777" w:rsidTr="006917A9">
        <w:trPr>
          <w:trHeight w:val="355"/>
        </w:trPr>
        <w:tc>
          <w:tcPr>
            <w:tcW w:w="983" w:type="pct"/>
            <w:vAlign w:val="center"/>
          </w:tcPr>
          <w:p w14:paraId="3DB65357" w14:textId="77777777" w:rsidR="003B523F" w:rsidRPr="00911DBA" w:rsidRDefault="003B523F" w:rsidP="003B523F">
            <w:pPr>
              <w:spacing w:before="0"/>
              <w:jc w:val="left"/>
            </w:pPr>
            <w:r w:rsidRPr="00911DBA">
              <w:t>CC</w:t>
            </w:r>
          </w:p>
        </w:tc>
        <w:tc>
          <w:tcPr>
            <w:tcW w:w="1004" w:type="pct"/>
            <w:tcBorders>
              <w:top w:val="single" w:sz="4" w:space="0" w:color="auto"/>
            </w:tcBorders>
            <w:vAlign w:val="center"/>
          </w:tcPr>
          <w:p w14:paraId="16A80B59" w14:textId="77777777" w:rsidR="003B523F" w:rsidRPr="00911DBA" w:rsidRDefault="003B523F" w:rsidP="003B523F">
            <w:pPr>
              <w:spacing w:before="0"/>
              <w:jc w:val="center"/>
            </w:pPr>
            <w:r w:rsidRPr="00911DBA">
              <w:t>2.50±0.17</w:t>
            </w:r>
          </w:p>
        </w:tc>
        <w:tc>
          <w:tcPr>
            <w:tcW w:w="1005" w:type="pct"/>
            <w:tcBorders>
              <w:top w:val="single" w:sz="4" w:space="0" w:color="auto"/>
            </w:tcBorders>
            <w:vAlign w:val="center"/>
          </w:tcPr>
          <w:p w14:paraId="47C80789" w14:textId="77777777" w:rsidR="003B523F" w:rsidRPr="00911DBA" w:rsidRDefault="003B523F" w:rsidP="003B523F">
            <w:pPr>
              <w:spacing w:before="0"/>
              <w:jc w:val="center"/>
            </w:pPr>
            <w:r w:rsidRPr="00911DBA">
              <w:t>2.71±0.19</w:t>
            </w:r>
          </w:p>
        </w:tc>
        <w:tc>
          <w:tcPr>
            <w:tcW w:w="1004" w:type="pct"/>
            <w:tcBorders>
              <w:top w:val="single" w:sz="4" w:space="0" w:color="auto"/>
            </w:tcBorders>
            <w:vAlign w:val="center"/>
          </w:tcPr>
          <w:p w14:paraId="5FD5E111" w14:textId="455DC1E3" w:rsidR="003B523F" w:rsidRPr="00911DBA" w:rsidRDefault="003B523F" w:rsidP="003B523F">
            <w:pPr>
              <w:spacing w:before="0"/>
              <w:jc w:val="center"/>
            </w:pPr>
            <w:r w:rsidRPr="00911DBA">
              <w:t>0%</w:t>
            </w:r>
          </w:p>
        </w:tc>
        <w:tc>
          <w:tcPr>
            <w:tcW w:w="1005" w:type="pct"/>
            <w:tcBorders>
              <w:top w:val="single" w:sz="4" w:space="0" w:color="auto"/>
            </w:tcBorders>
            <w:vAlign w:val="center"/>
          </w:tcPr>
          <w:p w14:paraId="2B284243" w14:textId="1E9C2344" w:rsidR="003B523F" w:rsidRPr="00911DBA" w:rsidRDefault="003B523F" w:rsidP="003B523F">
            <w:pPr>
              <w:spacing w:before="0"/>
              <w:jc w:val="center"/>
            </w:pPr>
            <w:r w:rsidRPr="00911DBA">
              <w:t>5%</w:t>
            </w:r>
          </w:p>
        </w:tc>
      </w:tr>
      <w:tr w:rsidR="003B523F" w:rsidRPr="00911DBA" w14:paraId="3191F5AB" w14:textId="77777777" w:rsidTr="006917A9">
        <w:trPr>
          <w:trHeight w:val="355"/>
        </w:trPr>
        <w:tc>
          <w:tcPr>
            <w:tcW w:w="983" w:type="pct"/>
            <w:vAlign w:val="center"/>
          </w:tcPr>
          <w:p w14:paraId="2EE07B6C" w14:textId="77777777" w:rsidR="003B523F" w:rsidRPr="00911DBA" w:rsidRDefault="003B523F" w:rsidP="003B523F">
            <w:pPr>
              <w:spacing w:before="0"/>
              <w:jc w:val="left"/>
            </w:pPr>
            <w:r w:rsidRPr="00911DBA">
              <w:t>CC + CP</w:t>
            </w:r>
          </w:p>
        </w:tc>
        <w:tc>
          <w:tcPr>
            <w:tcW w:w="1004" w:type="pct"/>
            <w:vAlign w:val="center"/>
          </w:tcPr>
          <w:p w14:paraId="74EBAF3B" w14:textId="77777777" w:rsidR="003B523F" w:rsidRPr="00911DBA" w:rsidRDefault="003B523F" w:rsidP="003B523F">
            <w:pPr>
              <w:spacing w:before="0"/>
              <w:jc w:val="center"/>
            </w:pPr>
            <w:r w:rsidRPr="00911DBA">
              <w:t>3.09±0.07</w:t>
            </w:r>
          </w:p>
        </w:tc>
        <w:tc>
          <w:tcPr>
            <w:tcW w:w="1005" w:type="pct"/>
            <w:vAlign w:val="center"/>
          </w:tcPr>
          <w:p w14:paraId="10AE51D6" w14:textId="77777777" w:rsidR="003B523F" w:rsidRPr="00911DBA" w:rsidRDefault="003B523F" w:rsidP="003B523F">
            <w:pPr>
              <w:spacing w:before="0"/>
              <w:jc w:val="center"/>
            </w:pPr>
            <w:r w:rsidRPr="00911DBA">
              <w:rPr>
                <w:b/>
                <w:bCs/>
              </w:rPr>
              <w:t>3.64±0.26</w:t>
            </w:r>
          </w:p>
        </w:tc>
        <w:tc>
          <w:tcPr>
            <w:tcW w:w="1004" w:type="pct"/>
            <w:vAlign w:val="center"/>
          </w:tcPr>
          <w:p w14:paraId="0A864BB2" w14:textId="38E3F3BD" w:rsidR="003B523F" w:rsidRPr="00911DBA" w:rsidRDefault="003B523F" w:rsidP="003B523F">
            <w:pPr>
              <w:spacing w:before="0"/>
              <w:jc w:val="center"/>
            </w:pPr>
            <w:r w:rsidRPr="00911DBA">
              <w:t>40%</w:t>
            </w:r>
          </w:p>
        </w:tc>
        <w:tc>
          <w:tcPr>
            <w:tcW w:w="1005" w:type="pct"/>
            <w:vAlign w:val="center"/>
          </w:tcPr>
          <w:p w14:paraId="5D12B40B" w14:textId="6701A392" w:rsidR="003B523F" w:rsidRPr="00911DBA" w:rsidRDefault="003B523F" w:rsidP="003B523F">
            <w:pPr>
              <w:spacing w:before="0"/>
              <w:jc w:val="center"/>
            </w:pPr>
            <w:r w:rsidRPr="00911DBA">
              <w:t>40%</w:t>
            </w:r>
          </w:p>
        </w:tc>
      </w:tr>
      <w:tr w:rsidR="003B523F" w:rsidRPr="00911DBA" w14:paraId="5FA8CCE7" w14:textId="77777777" w:rsidTr="006917A9">
        <w:trPr>
          <w:trHeight w:val="355"/>
        </w:trPr>
        <w:tc>
          <w:tcPr>
            <w:tcW w:w="983" w:type="pct"/>
            <w:vAlign w:val="center"/>
          </w:tcPr>
          <w:p w14:paraId="478A7BA2" w14:textId="77777777" w:rsidR="003B523F" w:rsidRPr="00911DBA" w:rsidRDefault="003B523F" w:rsidP="003B523F">
            <w:pPr>
              <w:spacing w:before="0"/>
              <w:jc w:val="left"/>
            </w:pPr>
            <w:r w:rsidRPr="00911DBA">
              <w:t>CC + TD</w:t>
            </w:r>
          </w:p>
        </w:tc>
        <w:tc>
          <w:tcPr>
            <w:tcW w:w="1004" w:type="pct"/>
            <w:vAlign w:val="center"/>
          </w:tcPr>
          <w:p w14:paraId="26B5DFE1" w14:textId="77777777" w:rsidR="003B523F" w:rsidRPr="00911DBA" w:rsidRDefault="003B523F" w:rsidP="003B523F">
            <w:pPr>
              <w:spacing w:before="0"/>
              <w:jc w:val="center"/>
            </w:pPr>
            <w:r w:rsidRPr="00911DBA">
              <w:rPr>
                <w:b/>
                <w:bCs/>
              </w:rPr>
              <w:t>3.23±0.13</w:t>
            </w:r>
          </w:p>
        </w:tc>
        <w:tc>
          <w:tcPr>
            <w:tcW w:w="1005" w:type="pct"/>
            <w:vAlign w:val="center"/>
          </w:tcPr>
          <w:p w14:paraId="2A5A6F0A" w14:textId="3D86451B" w:rsidR="003B523F" w:rsidRPr="00911DBA" w:rsidRDefault="003B523F" w:rsidP="003B523F">
            <w:pPr>
              <w:spacing w:before="0"/>
              <w:jc w:val="center"/>
              <w:rPr>
                <w:b/>
                <w:bCs/>
              </w:rPr>
            </w:pPr>
            <w:r w:rsidRPr="00911DBA">
              <w:t>3.61±0.11</w:t>
            </w:r>
          </w:p>
        </w:tc>
        <w:tc>
          <w:tcPr>
            <w:tcW w:w="1004" w:type="pct"/>
            <w:vAlign w:val="center"/>
          </w:tcPr>
          <w:p w14:paraId="6A62A43A" w14:textId="1C0A5E12" w:rsidR="003B523F" w:rsidRPr="00911DBA" w:rsidRDefault="003B523F" w:rsidP="003B523F">
            <w:pPr>
              <w:spacing w:before="0"/>
              <w:jc w:val="center"/>
              <w:rPr>
                <w:b/>
                <w:bCs/>
              </w:rPr>
            </w:pPr>
            <w:r w:rsidRPr="00911DBA">
              <w:rPr>
                <w:b/>
                <w:bCs/>
              </w:rPr>
              <w:t>60%</w:t>
            </w:r>
          </w:p>
        </w:tc>
        <w:tc>
          <w:tcPr>
            <w:tcW w:w="1005" w:type="pct"/>
            <w:vAlign w:val="center"/>
          </w:tcPr>
          <w:p w14:paraId="65433DDA" w14:textId="44ED0266" w:rsidR="003B523F" w:rsidRPr="00911DBA" w:rsidRDefault="003B523F" w:rsidP="003B523F">
            <w:pPr>
              <w:keepNext/>
              <w:spacing w:before="0"/>
              <w:jc w:val="center"/>
            </w:pPr>
            <w:r w:rsidRPr="00911DBA">
              <w:rPr>
                <w:b/>
                <w:bCs/>
              </w:rPr>
              <w:t>55%</w:t>
            </w:r>
          </w:p>
        </w:tc>
      </w:tr>
    </w:tbl>
    <w:p w14:paraId="4F4CD3E0" w14:textId="737B9145" w:rsidR="004913CC" w:rsidRPr="00911DBA" w:rsidRDefault="004913CC" w:rsidP="004913CC">
      <w:pPr>
        <w:jc w:val="center"/>
      </w:pPr>
      <w:bookmarkStart w:id="352" w:name="_Observation:"/>
      <w:bookmarkEnd w:id="352"/>
      <w:r w:rsidRPr="00911DBA">
        <w:t>Bold values indicate the best results in the experiments.</w:t>
      </w:r>
    </w:p>
    <w:p w14:paraId="7F834F69" w14:textId="77777777" w:rsidR="00966ED8" w:rsidRPr="00911DBA" w:rsidRDefault="00BE121C" w:rsidP="00966ED8">
      <w:pPr>
        <w:keepNext/>
        <w:jc w:val="left"/>
      </w:pPr>
      <w:r w:rsidRPr="00911DBA">
        <w:rPr>
          <w:noProof/>
        </w:rPr>
        <w:drawing>
          <wp:inline distT="0" distB="0" distL="0" distR="0" wp14:anchorId="5A0CC043" wp14:editId="3DE081B3">
            <wp:extent cx="2710815" cy="2108097"/>
            <wp:effectExtent l="0" t="0" r="13335" b="698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r w:rsidRPr="00911DBA">
        <w:rPr>
          <w:noProof/>
        </w:rPr>
        <w:drawing>
          <wp:inline distT="0" distB="0" distL="0" distR="0" wp14:anchorId="2369C9C2" wp14:editId="71AD03C8">
            <wp:extent cx="2710815" cy="2097745"/>
            <wp:effectExtent l="0" t="0" r="13335" b="17145"/>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6680E88B" w14:textId="10251793" w:rsidR="00BE121C" w:rsidRPr="00911DBA" w:rsidRDefault="00966ED8" w:rsidP="00966ED8">
      <w:pPr>
        <w:pStyle w:val="Caption"/>
        <w:jc w:val="center"/>
        <w:rPr>
          <w:color w:val="000000" w:themeColor="text1"/>
          <w:sz w:val="24"/>
          <w:szCs w:val="24"/>
        </w:rPr>
      </w:pPr>
      <w:bookmarkStart w:id="353" w:name="_Toc52980548"/>
      <w:bookmarkStart w:id="354" w:name="_Toc54357397"/>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E97BB6">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E97BB6">
        <w:rPr>
          <w:noProof/>
          <w:color w:val="000000" w:themeColor="text1"/>
          <w:sz w:val="24"/>
          <w:szCs w:val="24"/>
        </w:rPr>
        <w:t>6</w:t>
      </w:r>
      <w:r w:rsidR="00670E54">
        <w:rPr>
          <w:color w:val="000000" w:themeColor="text1"/>
          <w:sz w:val="24"/>
          <w:szCs w:val="24"/>
        </w:rPr>
        <w:fldChar w:fldCharType="end"/>
      </w:r>
      <w:r w:rsidRPr="00911DBA">
        <w:rPr>
          <w:color w:val="000000" w:themeColor="text1"/>
          <w:sz w:val="24"/>
          <w:szCs w:val="24"/>
        </w:rPr>
        <w:t xml:space="preserve"> Human Evaluation Study on </w:t>
      </w:r>
      <w:r w:rsidR="00837ADF" w:rsidRPr="00911DBA">
        <w:rPr>
          <w:color w:val="000000" w:themeColor="text1"/>
          <w:sz w:val="24"/>
          <w:szCs w:val="24"/>
        </w:rPr>
        <w:t>Viper</w:t>
      </w:r>
      <w:r w:rsidRPr="00911DBA">
        <w:rPr>
          <w:color w:val="000000" w:themeColor="text1"/>
          <w:sz w:val="24"/>
          <w:szCs w:val="24"/>
        </w:rPr>
        <w:t xml:space="preserve"> dataset</w:t>
      </w:r>
      <w:bookmarkEnd w:id="353"/>
      <w:bookmarkEnd w:id="354"/>
    </w:p>
    <w:p w14:paraId="3CE3A231" w14:textId="14AA068A" w:rsidR="00C83876" w:rsidRPr="00911DBA" w:rsidRDefault="00C83876" w:rsidP="00C83876">
      <w:pPr>
        <w:spacing w:after="0"/>
        <w:jc w:val="center"/>
      </w:pPr>
      <w:r w:rsidRPr="00911DBA">
        <w:t xml:space="preserve">(left) </w:t>
      </w:r>
      <w:r w:rsidR="00803A54" w:rsidRPr="00911DBA">
        <w:t>a</w:t>
      </w:r>
      <w:r w:rsidRPr="00911DBA">
        <w:t xml:space="preserve"> human evaluation study found after showing fake videos only to participants, </w:t>
      </w:r>
    </w:p>
    <w:p w14:paraId="0FF75388" w14:textId="77777777" w:rsidR="00D42396" w:rsidRDefault="00C83876" w:rsidP="00DA48DA">
      <w:pPr>
        <w:spacing w:before="0" w:after="0"/>
        <w:jc w:val="center"/>
        <w:rPr>
          <w:sz w:val="22"/>
          <w:szCs w:val="22"/>
        </w:rPr>
      </w:pPr>
      <w:r w:rsidRPr="00911DBA">
        <w:t xml:space="preserve">(right) </w:t>
      </w:r>
      <w:r w:rsidR="00803A54" w:rsidRPr="00911DBA">
        <w:t>a</w:t>
      </w:r>
      <w:r w:rsidRPr="00911DBA">
        <w:t xml:space="preserve"> human evaluation study found after showing fake videos with the corresponding real video input.</w:t>
      </w:r>
      <w:r w:rsidRPr="00911DBA">
        <w:rPr>
          <w:sz w:val="22"/>
          <w:szCs w:val="22"/>
        </w:rPr>
        <w:t xml:space="preserve"> Higher values indicate the best results</w:t>
      </w:r>
      <w:r w:rsidR="00D42396">
        <w:rPr>
          <w:sz w:val="22"/>
          <w:szCs w:val="22"/>
        </w:rPr>
        <w:t>.</w:t>
      </w:r>
    </w:p>
    <w:p w14:paraId="3388D817" w14:textId="784DBEBA" w:rsidR="00AC2146" w:rsidRPr="00911DBA" w:rsidRDefault="00510051" w:rsidP="00510051">
      <w:r w:rsidRPr="00510051">
        <w:t xml:space="preserve">Eventually, this work positively improves visual quality, as confirmed in IS and Human evaluation study results (Table 6-2). This experiment may tell us a great deal about our method because the network can convert complex datasets successfully, while compared to the flower </w:t>
      </w:r>
      <w:r w:rsidR="004B6EE1" w:rsidRPr="00510051">
        <w:t>dataset. In</w:t>
      </w:r>
      <w:r w:rsidR="00C83876" w:rsidRPr="00510051">
        <w:t xml:space="preserve"> the experiments</w:t>
      </w:r>
      <w:r w:rsidR="00DA48DA" w:rsidRPr="00510051">
        <w:t xml:space="preserve"> </w:t>
      </w:r>
      <w:r w:rsidR="00116876" w:rsidRPr="00510051">
        <w:t>CC+CP almost catch</w:t>
      </w:r>
      <w:r w:rsidR="000F018C" w:rsidRPr="00510051">
        <w:t>es</w:t>
      </w:r>
      <w:r w:rsidR="00116876" w:rsidRPr="00510051">
        <w:t xml:space="preserve"> CC+CP+TD</w:t>
      </w:r>
      <w:r w:rsidR="00D42396" w:rsidRPr="00510051">
        <w:t xml:space="preserve"> a</w:t>
      </w:r>
      <w:r w:rsidR="008446E9" w:rsidRPr="00510051">
        <w:t>s shown in the above result report</w:t>
      </w:r>
      <w:r w:rsidR="007E0636" w:rsidRPr="00510051">
        <w:t>,</w:t>
      </w:r>
      <w:r w:rsidR="008446E9" w:rsidRPr="00510051">
        <w:t xml:space="preserve"> </w:t>
      </w:r>
      <w:r w:rsidR="00827FF3" w:rsidRPr="00510051">
        <w:t xml:space="preserve">CC+CP performs </w:t>
      </w:r>
      <w:r w:rsidR="00756BC2" w:rsidRPr="00510051">
        <w:t xml:space="preserve">much </w:t>
      </w:r>
      <w:r w:rsidR="000C2053" w:rsidRPr="00510051">
        <w:t>better</w:t>
      </w:r>
      <w:r w:rsidR="00756BC2" w:rsidRPr="00510051">
        <w:t xml:space="preserve"> </w:t>
      </w:r>
      <w:r w:rsidR="00827FF3" w:rsidRPr="00510051">
        <w:t xml:space="preserve">in </w:t>
      </w:r>
      <w:r w:rsidR="000F018C" w:rsidRPr="00510051">
        <w:t xml:space="preserve">the </w:t>
      </w:r>
      <w:r w:rsidR="00803A54" w:rsidRPr="00510051">
        <w:t>s</w:t>
      </w:r>
      <w:r w:rsidR="00827FF3" w:rsidRPr="00510051">
        <w:t>unset</w:t>
      </w:r>
      <w:r w:rsidR="000F018C" w:rsidRPr="00510051">
        <w:t>-</w:t>
      </w:r>
      <w:r w:rsidR="00827FF3" w:rsidRPr="00510051">
        <w:t>to</w:t>
      </w:r>
      <w:r w:rsidR="000F018C" w:rsidRPr="00510051">
        <w:t>-</w:t>
      </w:r>
      <w:r w:rsidR="00803A54" w:rsidRPr="00510051">
        <w:t>d</w:t>
      </w:r>
      <w:r w:rsidR="00827FF3" w:rsidRPr="00510051">
        <w:t xml:space="preserve">ay datasets </w:t>
      </w:r>
      <w:r w:rsidR="007D1881" w:rsidRPr="00510051">
        <w:t>than</w:t>
      </w:r>
      <w:r w:rsidR="00827FF3" w:rsidRPr="00510051">
        <w:t xml:space="preserve"> the flower translation</w:t>
      </w:r>
      <w:r w:rsidR="00036144" w:rsidRPr="00510051">
        <w:t>,</w:t>
      </w:r>
      <w:r w:rsidR="00827FF3" w:rsidRPr="00510051">
        <w:t xml:space="preserve"> as shown in </w:t>
      </w:r>
      <w:r w:rsidR="00803A54" w:rsidRPr="00510051">
        <w:t>T</w:t>
      </w:r>
      <w:r w:rsidR="00827FF3" w:rsidRPr="00510051">
        <w:t xml:space="preserve">able </w:t>
      </w:r>
      <w:r w:rsidR="005049E3" w:rsidRPr="00510051">
        <w:t>6-2</w:t>
      </w:r>
      <w:r w:rsidR="00827FF3" w:rsidRPr="00510051">
        <w:t xml:space="preserve"> above</w:t>
      </w:r>
      <w:r w:rsidR="000C2053" w:rsidRPr="00510051">
        <w:t>.</w:t>
      </w:r>
      <w:r w:rsidR="00663DEF" w:rsidRPr="00911DBA">
        <w:t xml:space="preserve"> Even more</w:t>
      </w:r>
      <w:r w:rsidR="000F018C" w:rsidRPr="00911DBA">
        <w:t>,</w:t>
      </w:r>
      <w:r w:rsidR="00663DEF" w:rsidRPr="00911DBA">
        <w:t xml:space="preserve"> CC+CP performs as good as this thesis work as </w:t>
      </w:r>
      <w:r w:rsidR="00803A54" w:rsidRPr="00911DBA">
        <w:t>F</w:t>
      </w:r>
      <w:r w:rsidR="00663DEF" w:rsidRPr="00911DBA">
        <w:t>igure 6-6 shows</w:t>
      </w:r>
      <w:r w:rsidR="008446E9" w:rsidRPr="00911DBA">
        <w:t xml:space="preserve"> (P1 result show this work exceed CC+CP by</w:t>
      </w:r>
      <w:r w:rsidR="006917A9" w:rsidRPr="00911DBA">
        <w:t xml:space="preserve"> only</w:t>
      </w:r>
      <w:r w:rsidR="008446E9" w:rsidRPr="00911DBA">
        <w:t xml:space="preserve"> one</w:t>
      </w:r>
      <w:r w:rsidR="006917A9" w:rsidRPr="00911DBA">
        <w:t xml:space="preserve"> </w:t>
      </w:r>
      <w:r w:rsidR="006917A9" w:rsidRPr="00911DBA">
        <w:lastRenderedPageBreak/>
        <w:t>vote</w:t>
      </w:r>
      <w:r w:rsidR="008446E9" w:rsidRPr="00911DBA">
        <w:t>)</w:t>
      </w:r>
      <w:r w:rsidR="00663DEF" w:rsidRPr="00911DBA">
        <w:t>.</w:t>
      </w:r>
      <w:r w:rsidR="000C2053" w:rsidRPr="00911DBA">
        <w:t xml:space="preserve"> </w:t>
      </w:r>
      <w:r w:rsidR="00827FF3" w:rsidRPr="00911DBA">
        <w:t>I suppose it</w:t>
      </w:r>
      <w:r w:rsidR="00850A4F" w:rsidRPr="00911DBA">
        <w:t xml:space="preserve"> i</w:t>
      </w:r>
      <w:r w:rsidR="00827FF3" w:rsidRPr="00911DBA">
        <w:t xml:space="preserve">s because the </w:t>
      </w:r>
      <w:r w:rsidR="000F018C" w:rsidRPr="00911DBA">
        <w:t>E</w:t>
      </w:r>
      <w:r w:rsidR="00827FF3" w:rsidRPr="00911DBA">
        <w:t xml:space="preserve">fficientnet-B7 feature </w:t>
      </w:r>
      <w:r w:rsidR="00036144" w:rsidRPr="00911DBA">
        <w:t>extracting</w:t>
      </w:r>
      <w:r w:rsidR="00827FF3" w:rsidRPr="00911DBA">
        <w:t xml:space="preserve"> network trains on </w:t>
      </w:r>
      <w:r w:rsidR="000C0360" w:rsidRPr="00911DBA">
        <w:t>I</w:t>
      </w:r>
      <w:r w:rsidR="00827FF3" w:rsidRPr="00911DBA">
        <w:t>mage</w:t>
      </w:r>
      <w:r w:rsidR="00C0758A" w:rsidRPr="00911DBA">
        <w:t>N</w:t>
      </w:r>
      <w:r w:rsidR="00827FF3" w:rsidRPr="00911DBA">
        <w:t>et</w:t>
      </w:r>
      <w:r w:rsidR="00F64A14" w:rsidRPr="00911DBA">
        <w:t xml:space="preserve">. </w:t>
      </w:r>
      <w:r w:rsidR="00827FF3" w:rsidRPr="00911DBA">
        <w:t>I did</w:t>
      </w:r>
      <w:r w:rsidR="00850A4F" w:rsidRPr="00911DBA">
        <w:t xml:space="preserve"> no</w:t>
      </w:r>
      <w:r w:rsidR="00827FF3" w:rsidRPr="00911DBA">
        <w:t>t think there were substantial flower blooming</w:t>
      </w:r>
      <w:r w:rsidR="00901B0E" w:rsidRPr="00911DBA">
        <w:t xml:space="preserve"> </w:t>
      </w:r>
      <w:r w:rsidR="004B7D63" w:rsidRPr="00911DBA">
        <w:t>(in fact</w:t>
      </w:r>
      <w:r w:rsidR="00EC3A5C">
        <w:t>,</w:t>
      </w:r>
      <w:r w:rsidR="004B7D63" w:rsidRPr="00911DBA">
        <w:t xml:space="preserve"> it only contains 1197 images of flower</w:t>
      </w:r>
      <w:r w:rsidR="00DE7503" w:rsidRPr="00911DBA">
        <w:t>s</w:t>
      </w:r>
      <w:r w:rsidR="00657765" w:rsidRPr="00911DBA">
        <w:t xml:space="preserve">, which is around 0.0084% of the </w:t>
      </w:r>
      <w:r w:rsidR="00941653" w:rsidRPr="00911DBA">
        <w:t>entire</w:t>
      </w:r>
      <w:r w:rsidR="00657765" w:rsidRPr="00911DBA">
        <w:t xml:space="preserve"> dataset.</w:t>
      </w:r>
      <w:r w:rsidR="004B7D63" w:rsidRPr="00911DBA">
        <w:t>)</w:t>
      </w:r>
      <w:r w:rsidR="00827FF3" w:rsidRPr="00911DBA">
        <w:t xml:space="preserve"> instances in training so the network might not be able to extract </w:t>
      </w:r>
      <w:r w:rsidR="00C253D0" w:rsidRPr="00911DBA">
        <w:t>adequate</w:t>
      </w:r>
      <w:r w:rsidR="00827FF3" w:rsidRPr="00911DBA">
        <w:t xml:space="preserve"> features in flower </w:t>
      </w:r>
      <w:r w:rsidR="00C253D0" w:rsidRPr="00911DBA">
        <w:t>video</w:t>
      </w:r>
      <w:r w:rsidR="00850A4F" w:rsidRPr="00911DBA">
        <w:t>.</w:t>
      </w:r>
      <w:r w:rsidR="00C22A95" w:rsidRPr="00911DBA">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521"/>
        <w:gridCol w:w="2521"/>
        <w:gridCol w:w="2522"/>
      </w:tblGrid>
      <w:tr w:rsidR="00445A5A" w:rsidRPr="00911DBA" w14:paraId="7BF14718" w14:textId="67567E7A" w:rsidTr="00DC6BD6">
        <w:trPr>
          <w:trHeight w:val="274"/>
        </w:trPr>
        <w:tc>
          <w:tcPr>
            <w:tcW w:w="511" w:type="dxa"/>
            <w:vMerge w:val="restart"/>
          </w:tcPr>
          <w:p w14:paraId="662C52F6" w14:textId="6ED23145" w:rsidR="00445A5A" w:rsidRPr="00911DBA" w:rsidRDefault="00445A5A" w:rsidP="001F2A91">
            <w:pPr>
              <w:spacing w:before="0"/>
              <w:jc w:val="center"/>
            </w:pPr>
          </w:p>
        </w:tc>
        <w:tc>
          <w:tcPr>
            <w:tcW w:w="2521" w:type="dxa"/>
            <w:shd w:val="clear" w:color="auto" w:fill="auto"/>
            <w:vAlign w:val="center"/>
          </w:tcPr>
          <w:p w14:paraId="243B3E46" w14:textId="7104F4B2" w:rsidR="00445A5A" w:rsidRPr="00911DBA" w:rsidRDefault="00445A5A" w:rsidP="001F2A91">
            <w:pPr>
              <w:spacing w:before="0"/>
              <w:jc w:val="center"/>
            </w:pPr>
            <w:r w:rsidRPr="00911DBA">
              <w:t>Input</w:t>
            </w:r>
          </w:p>
        </w:tc>
        <w:tc>
          <w:tcPr>
            <w:tcW w:w="2521" w:type="dxa"/>
            <w:shd w:val="clear" w:color="auto" w:fill="auto"/>
            <w:vAlign w:val="center"/>
          </w:tcPr>
          <w:p w14:paraId="0FD0C332" w14:textId="77777777" w:rsidR="00445A5A" w:rsidRPr="00911DBA" w:rsidRDefault="00445A5A" w:rsidP="001F2A91">
            <w:pPr>
              <w:spacing w:before="0"/>
              <w:jc w:val="center"/>
            </w:pPr>
            <w:r w:rsidRPr="00911DBA">
              <w:t>CC</w:t>
            </w:r>
          </w:p>
        </w:tc>
        <w:tc>
          <w:tcPr>
            <w:tcW w:w="2522" w:type="dxa"/>
            <w:shd w:val="clear" w:color="auto" w:fill="auto"/>
            <w:vAlign w:val="center"/>
          </w:tcPr>
          <w:p w14:paraId="56DD1EBE" w14:textId="77777777" w:rsidR="00445A5A" w:rsidRPr="00911DBA" w:rsidRDefault="00445A5A" w:rsidP="001F2A91">
            <w:pPr>
              <w:spacing w:before="0"/>
              <w:jc w:val="center"/>
            </w:pPr>
            <w:r w:rsidRPr="00911DBA">
              <w:t>CC+TD+CP</w:t>
            </w:r>
          </w:p>
        </w:tc>
      </w:tr>
      <w:tr w:rsidR="00445A5A" w:rsidRPr="00911DBA" w14:paraId="1965A7BA" w14:textId="1770DB22" w:rsidTr="00DC6BD6">
        <w:trPr>
          <w:trHeight w:val="1971"/>
        </w:trPr>
        <w:tc>
          <w:tcPr>
            <w:tcW w:w="511" w:type="dxa"/>
            <w:vMerge/>
          </w:tcPr>
          <w:p w14:paraId="01AC65FE" w14:textId="77777777" w:rsidR="00445A5A" w:rsidRPr="00911DBA" w:rsidRDefault="00445A5A" w:rsidP="001F2A91">
            <w:pPr>
              <w:spacing w:before="0"/>
              <w:jc w:val="center"/>
              <w:rPr>
                <w:noProof/>
              </w:rPr>
            </w:pPr>
          </w:p>
        </w:tc>
        <w:tc>
          <w:tcPr>
            <w:tcW w:w="7564" w:type="dxa"/>
            <w:gridSpan w:val="3"/>
            <w:vMerge w:val="restart"/>
          </w:tcPr>
          <w:p w14:paraId="04C51FE8" w14:textId="77F28723" w:rsidR="00445A5A" w:rsidRPr="00911DBA" w:rsidRDefault="005F386D" w:rsidP="005F386D">
            <w:pPr>
              <w:spacing w:before="0"/>
              <w:jc w:val="center"/>
            </w:pPr>
            <w:r w:rsidRPr="00911DBA">
              <w:rPr>
                <w:noProof/>
              </w:rPr>
              <w:drawing>
                <wp:inline distT="0" distB="0" distL="0" distR="0" wp14:anchorId="2E37456C" wp14:editId="32AC24A3">
                  <wp:extent cx="4593266" cy="4394353"/>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BEBA8EAE-BF5A-486C-A8C5-ECC9F3942E4B}">
                                <a14:imgProps xmlns:a14="http://schemas.microsoft.com/office/drawing/2010/main">
                                  <a14:imgLayer r:embed="rId81">
                                    <a14:imgEffect>
                                      <a14:sharpenSoften amount="50000"/>
                                    </a14:imgEffect>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4622474" cy="4422296"/>
                          </a:xfrm>
                          <a:prstGeom prst="rect">
                            <a:avLst/>
                          </a:prstGeom>
                          <a:noFill/>
                          <a:ln>
                            <a:noFill/>
                          </a:ln>
                        </pic:spPr>
                      </pic:pic>
                    </a:graphicData>
                  </a:graphic>
                </wp:inline>
              </w:drawing>
            </w:r>
          </w:p>
        </w:tc>
      </w:tr>
      <w:tr w:rsidR="001F2A91" w:rsidRPr="00911DBA" w14:paraId="31E4B3EC" w14:textId="77777777" w:rsidTr="00DC6BD6">
        <w:trPr>
          <w:cantSplit/>
          <w:trHeight w:val="1538"/>
        </w:trPr>
        <w:tc>
          <w:tcPr>
            <w:tcW w:w="511" w:type="dxa"/>
            <w:textDirection w:val="btLr"/>
          </w:tcPr>
          <w:p w14:paraId="68C56312" w14:textId="53850635" w:rsidR="001F2A91" w:rsidRPr="00911DBA" w:rsidRDefault="001F2A91" w:rsidP="001F2A91">
            <w:pPr>
              <w:spacing w:before="0"/>
              <w:ind w:left="113" w:right="113"/>
              <w:jc w:val="center"/>
              <w:rPr>
                <w:noProof/>
              </w:rPr>
            </w:pPr>
            <w:r w:rsidRPr="00911DBA">
              <w:rPr>
                <w:noProof/>
              </w:rPr>
              <w:t>Green</w:t>
            </w:r>
          </w:p>
        </w:tc>
        <w:tc>
          <w:tcPr>
            <w:tcW w:w="7564" w:type="dxa"/>
            <w:gridSpan w:val="3"/>
            <w:vMerge/>
            <w:vAlign w:val="center"/>
          </w:tcPr>
          <w:p w14:paraId="7776A0F9" w14:textId="77777777" w:rsidR="001F2A91" w:rsidRPr="00911DBA" w:rsidRDefault="001F2A91" w:rsidP="001F2A91">
            <w:pPr>
              <w:spacing w:before="0"/>
              <w:jc w:val="center"/>
            </w:pPr>
          </w:p>
        </w:tc>
      </w:tr>
      <w:tr w:rsidR="001F2A91" w:rsidRPr="00911DBA" w14:paraId="21FA5F48" w14:textId="77777777" w:rsidTr="00DC6BD6">
        <w:trPr>
          <w:trHeight w:val="1701"/>
        </w:trPr>
        <w:tc>
          <w:tcPr>
            <w:tcW w:w="511" w:type="dxa"/>
            <w:textDirection w:val="btLr"/>
          </w:tcPr>
          <w:p w14:paraId="585AFD8E" w14:textId="28671E3A" w:rsidR="001F2A91" w:rsidRPr="00911DBA" w:rsidRDefault="001F2A91" w:rsidP="001F2A91">
            <w:pPr>
              <w:spacing w:before="0"/>
              <w:ind w:left="113" w:right="113"/>
              <w:jc w:val="center"/>
              <w:rPr>
                <w:noProof/>
              </w:rPr>
            </w:pPr>
            <w:r w:rsidRPr="00911DBA">
              <w:rPr>
                <w:noProof/>
              </w:rPr>
              <w:t>Yellow</w:t>
            </w:r>
          </w:p>
        </w:tc>
        <w:tc>
          <w:tcPr>
            <w:tcW w:w="7564" w:type="dxa"/>
            <w:gridSpan w:val="3"/>
            <w:vMerge/>
            <w:textDirection w:val="btLr"/>
            <w:vAlign w:val="center"/>
          </w:tcPr>
          <w:p w14:paraId="35BE1F1B" w14:textId="77777777" w:rsidR="001F2A91" w:rsidRPr="00911DBA" w:rsidRDefault="001F2A91" w:rsidP="001F2A91">
            <w:pPr>
              <w:spacing w:before="0"/>
              <w:ind w:left="113" w:right="113"/>
              <w:jc w:val="center"/>
            </w:pPr>
          </w:p>
        </w:tc>
      </w:tr>
      <w:tr w:rsidR="001F2A91" w:rsidRPr="00911DBA" w14:paraId="6B39B196" w14:textId="77777777" w:rsidTr="00DC6BD6">
        <w:trPr>
          <w:trHeight w:val="1287"/>
        </w:trPr>
        <w:tc>
          <w:tcPr>
            <w:tcW w:w="511" w:type="dxa"/>
            <w:textDirection w:val="btLr"/>
          </w:tcPr>
          <w:p w14:paraId="513A9458" w14:textId="78FC342F" w:rsidR="001F2A91" w:rsidRPr="00911DBA" w:rsidRDefault="001F2A91" w:rsidP="001F2A91">
            <w:pPr>
              <w:spacing w:before="0"/>
              <w:ind w:left="113" w:right="113"/>
              <w:jc w:val="center"/>
              <w:rPr>
                <w:noProof/>
              </w:rPr>
            </w:pPr>
            <w:r w:rsidRPr="00911DBA">
              <w:rPr>
                <w:noProof/>
              </w:rPr>
              <w:t>Red</w:t>
            </w:r>
          </w:p>
        </w:tc>
        <w:tc>
          <w:tcPr>
            <w:tcW w:w="7564" w:type="dxa"/>
            <w:gridSpan w:val="3"/>
            <w:vMerge/>
            <w:textDirection w:val="btLr"/>
            <w:vAlign w:val="center"/>
          </w:tcPr>
          <w:p w14:paraId="4F59CC4F" w14:textId="77777777" w:rsidR="001F2A91" w:rsidRPr="00911DBA" w:rsidRDefault="001F2A91" w:rsidP="001F2A91">
            <w:pPr>
              <w:spacing w:before="0"/>
              <w:ind w:left="113" w:right="113"/>
              <w:jc w:val="center"/>
            </w:pPr>
          </w:p>
        </w:tc>
      </w:tr>
    </w:tbl>
    <w:p w14:paraId="43AF37E3" w14:textId="03750042" w:rsidR="00C74752" w:rsidRPr="00911DBA" w:rsidRDefault="00C74752" w:rsidP="00C74752">
      <w:pPr>
        <w:pStyle w:val="Caption"/>
        <w:jc w:val="center"/>
        <w:rPr>
          <w:color w:val="auto"/>
          <w:sz w:val="24"/>
          <w:szCs w:val="24"/>
        </w:rPr>
      </w:pPr>
      <w:bookmarkStart w:id="355" w:name="_Toc52980549"/>
      <w:bookmarkStart w:id="356" w:name="_Toc54357398"/>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7</w:t>
      </w:r>
      <w:r w:rsidR="00670E54">
        <w:rPr>
          <w:color w:val="auto"/>
          <w:sz w:val="24"/>
          <w:szCs w:val="24"/>
        </w:rPr>
        <w:fldChar w:fldCharType="end"/>
      </w:r>
      <w:r w:rsidRPr="00911DBA">
        <w:rPr>
          <w:color w:val="auto"/>
          <w:sz w:val="24"/>
          <w:szCs w:val="24"/>
        </w:rPr>
        <w:t xml:space="preserve"> Comparison between Cycle-GAN with this thesis work</w:t>
      </w:r>
      <w:r w:rsidR="00AC2146" w:rsidRPr="00911DBA">
        <w:rPr>
          <w:color w:val="auto"/>
          <w:sz w:val="24"/>
          <w:szCs w:val="24"/>
        </w:rPr>
        <w:t xml:space="preserve"> on Sunset to Day</w:t>
      </w:r>
      <w:bookmarkEnd w:id="355"/>
      <w:bookmarkEnd w:id="356"/>
    </w:p>
    <w:p w14:paraId="43A43342" w14:textId="6D34B702" w:rsidR="00AC2146" w:rsidRPr="00911DBA" w:rsidRDefault="00AC2146" w:rsidP="005F386D">
      <w:pPr>
        <w:jc w:val="center"/>
      </w:pPr>
      <w:r w:rsidRPr="00911DBA">
        <w:t>(</w:t>
      </w:r>
      <w:r w:rsidR="00803A54" w:rsidRPr="00911DBA">
        <w:t>L</w:t>
      </w:r>
      <w:r w:rsidRPr="00911DBA">
        <w:t>eft) input images, (cent</w:t>
      </w:r>
      <w:r w:rsidR="005F3EF1" w:rsidRPr="00911DBA">
        <w:t>er</w:t>
      </w:r>
      <w:r w:rsidRPr="00911DBA">
        <w:t>) Cycle-GAN,</w:t>
      </w:r>
      <w:r w:rsidR="0050530B" w:rsidRPr="00911DBA">
        <w:t xml:space="preserve"> </w:t>
      </w:r>
      <w:r w:rsidRPr="00911DBA">
        <w:t>(right) this thesis work</w:t>
      </w:r>
      <w:r w:rsidR="00EA5191" w:rsidRPr="00911DBA">
        <w:t>, CC+CP+TD can preserve the detail</w:t>
      </w:r>
      <w:r w:rsidR="005F3EF1" w:rsidRPr="00911DBA">
        <w:t>ed</w:t>
      </w:r>
      <w:r w:rsidR="00EA5191" w:rsidRPr="00911DBA">
        <w:t xml:space="preserve"> content </w:t>
      </w:r>
      <w:r w:rsidR="009F5C43" w:rsidRPr="00911DBA">
        <w:t xml:space="preserve">and color </w:t>
      </w:r>
      <w:r w:rsidR="00EA5191" w:rsidRPr="00911DBA">
        <w:t>information than CC</w:t>
      </w:r>
      <w:r w:rsidR="00932365" w:rsidRPr="00911DBA">
        <w:t>.</w:t>
      </w:r>
    </w:p>
    <w:p w14:paraId="634DFF1C" w14:textId="55F85C2B" w:rsidR="009F5BC5" w:rsidRDefault="007E0636" w:rsidP="00711F97">
      <w:r w:rsidRPr="00911DBA">
        <w:t>For this reason</w:t>
      </w:r>
      <w:r w:rsidR="00803A54" w:rsidRPr="00911DBA">
        <w:t xml:space="preserve">, the network performed badly due to this cause. CC+CP+TD was impacted by the vanishing of the gradient problem in the tiny dataset as seen in the flower to flower translation, and maybe the viper dataset is big </w:t>
      </w:r>
      <w:r w:rsidR="00D054FF" w:rsidRPr="00911DBA">
        <w:t xml:space="preserve">enough </w:t>
      </w:r>
      <w:r w:rsidR="00803A54" w:rsidRPr="00911DBA">
        <w:t>as the pixelated and the artifacts problem in the flower translation has diminished even better.</w:t>
      </w:r>
      <w:r w:rsidR="00E226FB" w:rsidRPr="00911DBA">
        <w:t xml:space="preserve"> </w:t>
      </w:r>
      <w:r w:rsidR="00803A54" w:rsidRPr="00911DBA">
        <w:t xml:space="preserve">The Human evaluation study scores tell that a majority of the participants prefer our synthesized videos than those comparative models </w:t>
      </w:r>
      <w:r w:rsidR="004D7E51" w:rsidRPr="00911DBA">
        <w:t xml:space="preserve">55% </w:t>
      </w:r>
      <w:r w:rsidR="00803A54" w:rsidRPr="00911DBA">
        <w:t xml:space="preserve">over Cycle-GAN and </w:t>
      </w:r>
      <w:r w:rsidR="004D7E51" w:rsidRPr="00911DBA">
        <w:t xml:space="preserve">17.5% </w:t>
      </w:r>
      <w:r w:rsidR="00803A54" w:rsidRPr="00911DBA">
        <w:t>on Cycle-GAN</w:t>
      </w:r>
      <w:r w:rsidR="004D7E51" w:rsidRPr="00911DBA">
        <w:t xml:space="preserve"> with feature </w:t>
      </w:r>
      <w:r w:rsidR="004D7E51" w:rsidRPr="00911DBA">
        <w:lastRenderedPageBreak/>
        <w:t>preserving loss</w:t>
      </w:r>
      <w:r w:rsidR="00803A54" w:rsidRPr="00911DBA">
        <w:t>.</w:t>
      </w:r>
      <w:r w:rsidR="00A3760F">
        <w:t xml:space="preserve"> </w:t>
      </w:r>
      <w:r w:rsidR="00711F97" w:rsidRPr="00911DBA">
        <w:t>Figure</w:t>
      </w:r>
      <w:r w:rsidR="004A3A15" w:rsidRPr="00911DBA">
        <w:t xml:space="preserve"> </w:t>
      </w:r>
      <w:r w:rsidR="00711F97" w:rsidRPr="00911DBA">
        <w:t>6-7 shows that CC does not retain detailed information, but this model generates a decent result</w:t>
      </w:r>
      <w:r w:rsidR="00F522DD" w:rsidRPr="00911DBA">
        <w:t xml:space="preserve"> </w:t>
      </w:r>
      <w:r w:rsidR="00625EC2" w:rsidRPr="00911DBA">
        <w:t>positively toward content translation</w:t>
      </w:r>
      <w:r w:rsidR="00BB2E0F" w:rsidRPr="00911DBA">
        <w:t xml:space="preserve"> </w:t>
      </w:r>
      <w:r w:rsidR="00F522DD" w:rsidRPr="00911DBA">
        <w:t>c</w:t>
      </w:r>
      <w:r w:rsidR="00711F97" w:rsidRPr="00911DBA">
        <w:t xml:space="preserve">ompared </w:t>
      </w:r>
      <w:r w:rsidR="00F522DD" w:rsidRPr="00911DBA">
        <w:t>with CC</w:t>
      </w:r>
      <w:r w:rsidR="00625EC2" w:rsidRPr="00911DBA">
        <w:t>.</w:t>
      </w:r>
      <w:r w:rsidR="00BD7FA2" w:rsidRPr="00911DBA">
        <w:t xml:space="preserve"> </w:t>
      </w:r>
      <w:r w:rsidR="00711F97" w:rsidRPr="00911DBA">
        <w:t xml:space="preserve"> </w:t>
      </w:r>
      <w:r w:rsidR="00BC1EBE" w:rsidRPr="00911DBA">
        <w:t>A</w:t>
      </w:r>
      <w:r w:rsidR="00BD7FA2" w:rsidRPr="00911DBA">
        <w:t xml:space="preserve">s shown </w:t>
      </w:r>
      <w:r w:rsidR="00BC1EBE" w:rsidRPr="00911DBA">
        <w:t xml:space="preserve">in </w:t>
      </w:r>
      <w:r w:rsidR="003224CD" w:rsidRPr="00911DBA">
        <w:t xml:space="preserve">the </w:t>
      </w:r>
      <w:r w:rsidR="00BD7FA2" w:rsidRPr="00911DBA">
        <w:t xml:space="preserve">above </w:t>
      </w:r>
      <w:r w:rsidR="00BC1EBE" w:rsidRPr="00911DBA">
        <w:t>figure,</w:t>
      </w:r>
      <w:r w:rsidR="00A82DDC" w:rsidRPr="00911DBA">
        <w:t xml:space="preserve"> </w:t>
      </w:r>
      <w:r w:rsidR="00482A2B" w:rsidRPr="00911DBA">
        <w:t>black</w:t>
      </w:r>
      <w:r w:rsidR="00A82DDC" w:rsidRPr="00911DBA">
        <w:t xml:space="preserve"> artifacts hover the building</w:t>
      </w:r>
      <w:r w:rsidR="006021DA" w:rsidRPr="00911DBA">
        <w:t xml:space="preserve"> </w:t>
      </w:r>
      <w:r w:rsidR="00A82DDC" w:rsidRPr="00911DBA">
        <w:t>(red box),</w:t>
      </w:r>
      <w:r w:rsidR="00BC1EBE" w:rsidRPr="00911DBA">
        <w:t xml:space="preserve"> the </w:t>
      </w:r>
      <w:r w:rsidR="00BD7FA2" w:rsidRPr="00911DBA">
        <w:t>car shape alter</w:t>
      </w:r>
      <w:r w:rsidR="003224CD" w:rsidRPr="00911DBA">
        <w:t>e</w:t>
      </w:r>
      <w:r w:rsidR="00BD7FA2" w:rsidRPr="00911DBA">
        <w:t>d a bit</w:t>
      </w:r>
      <w:r w:rsidR="00A82DDC" w:rsidRPr="00911DBA">
        <w:t xml:space="preserve"> </w:t>
      </w:r>
      <w:r w:rsidR="003852CF" w:rsidRPr="00911DBA">
        <w:t>(yellow</w:t>
      </w:r>
      <w:r w:rsidR="00A82DDC" w:rsidRPr="00911DBA">
        <w:t xml:space="preserve"> box</w:t>
      </w:r>
      <w:r w:rsidR="003852CF" w:rsidRPr="00911DBA">
        <w:t>)</w:t>
      </w:r>
      <w:r w:rsidR="00B62753" w:rsidRPr="00911DBA">
        <w:t>,</w:t>
      </w:r>
      <w:r w:rsidR="00BD7FA2" w:rsidRPr="00911DBA">
        <w:t xml:space="preserve"> and the color of </w:t>
      </w:r>
      <w:r w:rsidR="003224CD" w:rsidRPr="00911DBA">
        <w:t xml:space="preserve">the </w:t>
      </w:r>
      <w:r w:rsidR="00BD7FA2" w:rsidRPr="00911DBA">
        <w:t>road line</w:t>
      </w:r>
      <w:r w:rsidR="003852CF" w:rsidRPr="00911DBA">
        <w:t xml:space="preserve"> (green</w:t>
      </w:r>
      <w:r w:rsidR="00A82DDC" w:rsidRPr="00911DBA">
        <w:t xml:space="preserve"> box</w:t>
      </w:r>
      <w:r w:rsidR="003852CF" w:rsidRPr="00911DBA">
        <w:t>)</w:t>
      </w:r>
      <w:r w:rsidR="00BD7FA2" w:rsidRPr="00911DBA">
        <w:t xml:space="preserve"> change </w:t>
      </w:r>
      <w:r w:rsidR="003224CD" w:rsidRPr="00911DBA">
        <w:t>as</w:t>
      </w:r>
      <w:r w:rsidR="00BD7FA2" w:rsidRPr="00911DBA">
        <w:t xml:space="preserve"> the result of Cycle-GAN. But </w:t>
      </w:r>
      <w:r w:rsidR="003224CD" w:rsidRPr="00911DBA">
        <w:t xml:space="preserve">the </w:t>
      </w:r>
      <w:r w:rsidR="00BD7FA2" w:rsidRPr="00911DBA">
        <w:t>proposed model can preserve the color and shape of the input frame</w:t>
      </w:r>
      <w:r w:rsidR="003224CD" w:rsidRPr="00911DBA">
        <w:t xml:space="preserve"> better than comparative work</w:t>
      </w:r>
      <w:r w:rsidR="00BD7FA2" w:rsidRPr="00911DBA">
        <w:t>.</w:t>
      </w:r>
      <w:r w:rsidR="003852CF" w:rsidRPr="00911DBA">
        <w:t xml:space="preserve"> </w:t>
      </w:r>
    </w:p>
    <w:p w14:paraId="4E123CD5" w14:textId="6FB1D63B" w:rsidR="00510051" w:rsidRDefault="00510051" w:rsidP="00510051">
      <w:pPr>
        <w:pStyle w:val="Heading3"/>
        <w:numPr>
          <w:ilvl w:val="2"/>
          <w:numId w:val="33"/>
        </w:numPr>
      </w:pPr>
      <w:bookmarkStart w:id="357" w:name="_Toc52981569"/>
      <w:bookmarkStart w:id="358" w:name="_Toc54363802"/>
      <w:r w:rsidRPr="00911DBA">
        <w:t>Obama-to-Trump</w:t>
      </w:r>
      <w:bookmarkEnd w:id="357"/>
      <w:bookmarkEnd w:id="358"/>
    </w:p>
    <w:p w14:paraId="58105ACA" w14:textId="77777777" w:rsidR="00510051" w:rsidRPr="00911DBA" w:rsidRDefault="00510051" w:rsidP="00510051">
      <w:r w:rsidRPr="00911DBA">
        <w:t>Unlike in the previous two video-to-video translation experiments which designed for translating spatial information, and content from input video to generated one, video retargeting in another way, aim to translate video motion from source to driving video.</w:t>
      </w:r>
    </w:p>
    <w:p w14:paraId="0677CC5B" w14:textId="253FDC55" w:rsidR="00510051" w:rsidRPr="00911DBA" w:rsidRDefault="00510051" w:rsidP="00510051">
      <w:r w:rsidRPr="00911DBA">
        <w:t>In this experiment, Obama to trump translation using the Recycle-GAN and ReCycle-GAN with temporal discriminator has been evaluated. The result shows both approaches are capable of assessing the stylistic facial gestures of Donald Trump and Barack Obama</w:t>
      </w:r>
      <w:r w:rsidRPr="00911DBA">
        <w:rPr>
          <w:rStyle w:val="FootnoteReference"/>
        </w:rPr>
        <w:footnoteReference w:id="7"/>
      </w:r>
      <w:r w:rsidRPr="00911DBA">
        <w:t xml:space="preserve"> </w:t>
      </w:r>
      <w:r w:rsidRPr="00911DBA">
        <w:rPr>
          <w:i/>
          <w:iCs/>
        </w:rPr>
        <w:t>(Please note that the photos are very minimal in their representation</w:t>
      </w:r>
      <w:r w:rsidRPr="00911DBA">
        <w:t>). Nevertheless, mouth motion slightly Differ, as shown in the above figure 6-</w:t>
      </w:r>
      <w:r w:rsidR="004B6EE1">
        <w:t>8</w:t>
      </w:r>
      <w:r w:rsidRPr="00911DBA">
        <w:t>. For example, in Trump to Obama translation, the RC+TD model fetches trump mouth movement more reasonably than the comparative model ReCycle GAN. Training takes around 4.12 days for 30 epochs.</w:t>
      </w:r>
    </w:p>
    <w:p w14:paraId="3CE771C9" w14:textId="77777777" w:rsidR="00510051" w:rsidRPr="00911DBA" w:rsidRDefault="00510051" w:rsidP="00510051">
      <w:r w:rsidRPr="00911DBA">
        <w:t>The IS result shows this thesis work ReCycle-GAN with temporal discriminator (RC+TD) advantages over ReCycle-GAN(RC). (i.e. Content preserving network cannot be implemented since this work focuses on video Retargeting). In comparison with that of the ReCycle-GAN, our network increases the IS with a slight advantage as shown below in Table 6-3, and it also outperforms human evaluation study by 40% of base work.</w:t>
      </w:r>
    </w:p>
    <w:p w14:paraId="160504BD" w14:textId="03CC0E2E" w:rsidR="00510051" w:rsidRDefault="00510051" w:rsidP="00510051">
      <w:r w:rsidRPr="00911DBA">
        <w:t>RC model has been suffered from image flipping problem as shown below in Figure 6-</w:t>
      </w:r>
      <w:r w:rsidR="004B6EE1">
        <w:t>10</w:t>
      </w:r>
      <w:r w:rsidRPr="00911DBA">
        <w:t xml:space="preserve">, which truly inherited from the convolutional neural network </w:t>
      </w:r>
      <w:r w:rsidRPr="00911DBA">
        <w:fldChar w:fldCharType="begin" w:fldLock="1"/>
      </w:r>
      <w:r w:rsidR="009F06B1">
        <w:instrText>ADDIN CSL_CITATION {"citationItems":[{"id":"ITEM-1","itemData":{"abstract":"A capsule is a group of neurons whose activity vector represents the instantiation parameters of a specific type of entity such as an object or an object part. We use the length of the activity vector to represent the probability that the entity exists and its orientation to represent the instantiation parameters. Active capsules at one level make predictions, via transformation matrices, for the instantiation parameters of higher-level capsules. When multiple predictions agree, a higher level capsule becomes active. We show that a discrimininatively trained, multi-layer capsule system achieves state-of-the-art performance on MNIST and is considerably better than a convolutional net at recognizing highly overlapping digits. To achieve these results we use an iterative routing-by-agreement mechanism: A lower-level capsule prefers to send its output to higher level capsules whose activity vectors have a big scalar product with the prediction coming from the lower-level capsule.","author":[{"dropping-particle":"","family":"Sabour","given":"Sara","non-dropping-particle":"","parse-names":false,"suffix":""},{"dropping-particle":"","family":"Frosst","given":"Nicholas","non-dropping-particle":"","parse-names":false,"suffix":""},{"dropping-particle":"","family":"Hinton","given":"Geoffrey E","non-dropping-particle":"","parse-names":false,"suffix":""}],"container-title":"Advances in Neural Information Processing Systems","id":"ITEM-1","issued":{"date-parts":[["2017","10","26"]]},"page":"3857-3867","publisher":"Neural information processing systems foundation","title":"Dynamic Routing Between Capsules","type":"article-journal","volume":"2017-December"},"uris":["http://www.mendeley.com/documents/?uuid=fb7e51d6-78e2-3f80-b990-fc9ca4862e26"]}],"mendeley":{"formattedCitation":"[55]","plainTextFormattedCitation":"[55]","previouslyFormattedCitation":"[55]"},"properties":{"noteIndex":0},"schema":"https://github.com/citation-style-language/schema/raw/master/csl-citation.json"}</w:instrText>
      </w:r>
      <w:r w:rsidRPr="00911DBA">
        <w:fldChar w:fldCharType="separate"/>
      </w:r>
      <w:r w:rsidRPr="00B56E1E">
        <w:rPr>
          <w:noProof/>
        </w:rPr>
        <w:t>[55]</w:t>
      </w:r>
      <w:r w:rsidRPr="00911DBA">
        <w:fldChar w:fldCharType="end"/>
      </w:r>
      <w:r w:rsidRPr="00911DBA">
        <w:t>. (But for fair comparison in Figure 6-</w:t>
      </w:r>
      <w:r w:rsidR="004B6EE1">
        <w:t>8</w:t>
      </w:r>
      <w:r w:rsidRPr="00911DBA">
        <w:t xml:space="preserve">, RC output images have been aligning according to the input.). However, </w:t>
      </w:r>
      <w:r w:rsidRPr="00911DBA">
        <w:lastRenderedPageBreak/>
        <w:t xml:space="preserve">RC+TD could maintain input video alignment which indicates the temporal discriminator network has better orientation awareness in its model weight. </w:t>
      </w:r>
    </w:p>
    <w:tbl>
      <w:tblPr>
        <w:tblStyle w:val="TableGrid"/>
        <w:tblW w:w="0" w:type="auto"/>
        <w:tblLook w:val="04A0" w:firstRow="1" w:lastRow="0" w:firstColumn="1" w:lastColumn="0" w:noHBand="0" w:noVBand="1"/>
      </w:tblPr>
      <w:tblGrid>
        <w:gridCol w:w="502"/>
        <w:gridCol w:w="8253"/>
      </w:tblGrid>
      <w:tr w:rsidR="003F14C3" w:rsidRPr="00911DBA" w14:paraId="11905BDD" w14:textId="77777777" w:rsidTr="00510051">
        <w:trPr>
          <w:cantSplit/>
          <w:trHeight w:val="1733"/>
        </w:trPr>
        <w:tc>
          <w:tcPr>
            <w:tcW w:w="502" w:type="dxa"/>
            <w:textDirection w:val="btLr"/>
            <w:vAlign w:val="center"/>
          </w:tcPr>
          <w:p w14:paraId="613B1D5D" w14:textId="77777777" w:rsidR="003F14C3" w:rsidRPr="00911DBA" w:rsidRDefault="003F14C3" w:rsidP="000F74B2">
            <w:pPr>
              <w:spacing w:before="0"/>
              <w:ind w:left="113" w:right="113"/>
              <w:jc w:val="center"/>
            </w:pPr>
            <w:r w:rsidRPr="00911DBA">
              <w:t>Input</w:t>
            </w:r>
          </w:p>
        </w:tc>
        <w:tc>
          <w:tcPr>
            <w:tcW w:w="8253" w:type="dxa"/>
            <w:vMerge w:val="restart"/>
          </w:tcPr>
          <w:p w14:paraId="33E27431" w14:textId="77777777" w:rsidR="003F14C3" w:rsidRPr="00911DBA" w:rsidRDefault="003F14C3" w:rsidP="000F74B2">
            <w:pPr>
              <w:spacing w:before="0"/>
            </w:pPr>
            <w:r w:rsidRPr="00911DBA">
              <w:rPr>
                <w:noProof/>
              </w:rPr>
              <w:drawing>
                <wp:inline distT="0" distB="0" distL="0" distR="0" wp14:anchorId="6FD70180" wp14:editId="011C8BE1">
                  <wp:extent cx="5178814" cy="3306725"/>
                  <wp:effectExtent l="0" t="0" r="3175" b="825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185720" cy="3311134"/>
                          </a:xfrm>
                          <a:prstGeom prst="rect">
                            <a:avLst/>
                          </a:prstGeom>
                          <a:noFill/>
                          <a:ln>
                            <a:noFill/>
                          </a:ln>
                        </pic:spPr>
                      </pic:pic>
                    </a:graphicData>
                  </a:graphic>
                </wp:inline>
              </w:drawing>
            </w:r>
          </w:p>
        </w:tc>
      </w:tr>
      <w:tr w:rsidR="003F14C3" w:rsidRPr="00911DBA" w14:paraId="48D108A2" w14:textId="77777777" w:rsidTr="00510051">
        <w:trPr>
          <w:cantSplit/>
          <w:trHeight w:val="1733"/>
        </w:trPr>
        <w:tc>
          <w:tcPr>
            <w:tcW w:w="502" w:type="dxa"/>
            <w:textDirection w:val="btLr"/>
            <w:vAlign w:val="center"/>
          </w:tcPr>
          <w:p w14:paraId="6A20DB83" w14:textId="77777777" w:rsidR="003F14C3" w:rsidRPr="00911DBA" w:rsidRDefault="003F14C3" w:rsidP="000F74B2">
            <w:pPr>
              <w:spacing w:before="0"/>
              <w:ind w:left="113" w:right="113"/>
              <w:jc w:val="center"/>
            </w:pPr>
            <w:r w:rsidRPr="00911DBA">
              <w:t>RC</w:t>
            </w:r>
          </w:p>
        </w:tc>
        <w:tc>
          <w:tcPr>
            <w:tcW w:w="8253" w:type="dxa"/>
            <w:vMerge/>
          </w:tcPr>
          <w:p w14:paraId="09923391" w14:textId="77777777" w:rsidR="003F14C3" w:rsidRPr="00911DBA" w:rsidRDefault="003F14C3" w:rsidP="000F74B2">
            <w:pPr>
              <w:spacing w:before="0"/>
            </w:pPr>
          </w:p>
        </w:tc>
      </w:tr>
      <w:tr w:rsidR="003F14C3" w:rsidRPr="00911DBA" w14:paraId="3E6EF215" w14:textId="77777777" w:rsidTr="00510051">
        <w:trPr>
          <w:cantSplit/>
          <w:trHeight w:val="1733"/>
        </w:trPr>
        <w:tc>
          <w:tcPr>
            <w:tcW w:w="502" w:type="dxa"/>
            <w:textDirection w:val="btLr"/>
            <w:vAlign w:val="center"/>
          </w:tcPr>
          <w:p w14:paraId="16450938" w14:textId="77777777" w:rsidR="003F14C3" w:rsidRPr="00911DBA" w:rsidRDefault="003F14C3" w:rsidP="000F74B2">
            <w:pPr>
              <w:spacing w:before="0"/>
              <w:ind w:left="113" w:right="113"/>
              <w:jc w:val="center"/>
            </w:pPr>
            <w:r w:rsidRPr="00911DBA">
              <w:t>RC+TD</w:t>
            </w:r>
          </w:p>
        </w:tc>
        <w:tc>
          <w:tcPr>
            <w:tcW w:w="8253" w:type="dxa"/>
            <w:vMerge/>
          </w:tcPr>
          <w:p w14:paraId="717F5F11" w14:textId="77777777" w:rsidR="003F14C3" w:rsidRPr="00911DBA" w:rsidRDefault="003F14C3" w:rsidP="000F74B2">
            <w:pPr>
              <w:spacing w:before="0"/>
            </w:pPr>
          </w:p>
        </w:tc>
      </w:tr>
      <w:tr w:rsidR="003F14C3" w:rsidRPr="00911DBA" w14:paraId="01C0D138" w14:textId="77777777" w:rsidTr="00510051">
        <w:trPr>
          <w:cantSplit/>
          <w:trHeight w:val="1733"/>
        </w:trPr>
        <w:tc>
          <w:tcPr>
            <w:tcW w:w="502" w:type="dxa"/>
            <w:textDirection w:val="btLr"/>
            <w:vAlign w:val="center"/>
          </w:tcPr>
          <w:p w14:paraId="4149E07A" w14:textId="77777777" w:rsidR="003F14C3" w:rsidRPr="00911DBA" w:rsidRDefault="003F14C3" w:rsidP="000F74B2">
            <w:pPr>
              <w:spacing w:before="0"/>
              <w:ind w:left="113" w:right="113"/>
              <w:jc w:val="center"/>
            </w:pPr>
            <w:r w:rsidRPr="00911DBA">
              <w:t>Input</w:t>
            </w:r>
          </w:p>
        </w:tc>
        <w:tc>
          <w:tcPr>
            <w:tcW w:w="8253" w:type="dxa"/>
            <w:vMerge w:val="restart"/>
          </w:tcPr>
          <w:p w14:paraId="4A3581C9" w14:textId="77777777" w:rsidR="003F14C3" w:rsidRPr="00911DBA" w:rsidRDefault="003F14C3" w:rsidP="000F74B2">
            <w:pPr>
              <w:spacing w:before="0"/>
              <w:jc w:val="center"/>
            </w:pPr>
            <w:r w:rsidRPr="00911DBA">
              <w:rPr>
                <w:noProof/>
              </w:rPr>
              <w:drawing>
                <wp:inline distT="0" distB="0" distL="0" distR="0" wp14:anchorId="045C4B0B" wp14:editId="4609FA30">
                  <wp:extent cx="5168281" cy="32960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BEBA8EAE-BF5A-486C-A8C5-ECC9F3942E4B}">
                                <a14:imgProps xmlns:a14="http://schemas.microsoft.com/office/drawing/2010/main">
                                  <a14:imgLayer r:embed="rId8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172578" cy="3298833"/>
                          </a:xfrm>
                          <a:prstGeom prst="rect">
                            <a:avLst/>
                          </a:prstGeom>
                          <a:noFill/>
                          <a:ln>
                            <a:noFill/>
                          </a:ln>
                        </pic:spPr>
                      </pic:pic>
                    </a:graphicData>
                  </a:graphic>
                </wp:inline>
              </w:drawing>
            </w:r>
          </w:p>
        </w:tc>
      </w:tr>
      <w:tr w:rsidR="003F14C3" w:rsidRPr="00911DBA" w14:paraId="4DDDF354" w14:textId="77777777" w:rsidTr="00510051">
        <w:trPr>
          <w:cantSplit/>
          <w:trHeight w:val="1733"/>
        </w:trPr>
        <w:tc>
          <w:tcPr>
            <w:tcW w:w="502" w:type="dxa"/>
            <w:textDirection w:val="btLr"/>
            <w:vAlign w:val="center"/>
          </w:tcPr>
          <w:p w14:paraId="5D26F29C" w14:textId="77777777" w:rsidR="003F14C3" w:rsidRPr="00911DBA" w:rsidRDefault="003F14C3" w:rsidP="000F74B2">
            <w:pPr>
              <w:spacing w:before="0"/>
              <w:ind w:left="113" w:right="113"/>
              <w:jc w:val="center"/>
            </w:pPr>
            <w:r w:rsidRPr="00911DBA">
              <w:t>RC</w:t>
            </w:r>
          </w:p>
        </w:tc>
        <w:tc>
          <w:tcPr>
            <w:tcW w:w="8253" w:type="dxa"/>
            <w:vMerge/>
          </w:tcPr>
          <w:p w14:paraId="3A363D64" w14:textId="77777777" w:rsidR="003F14C3" w:rsidRPr="00911DBA" w:rsidRDefault="003F14C3" w:rsidP="000F74B2">
            <w:pPr>
              <w:spacing w:before="0"/>
            </w:pPr>
          </w:p>
        </w:tc>
      </w:tr>
      <w:tr w:rsidR="003F14C3" w:rsidRPr="00911DBA" w14:paraId="16344F68" w14:textId="77777777" w:rsidTr="00510051">
        <w:trPr>
          <w:cantSplit/>
          <w:trHeight w:val="1734"/>
        </w:trPr>
        <w:tc>
          <w:tcPr>
            <w:tcW w:w="502" w:type="dxa"/>
            <w:textDirection w:val="btLr"/>
            <w:vAlign w:val="center"/>
          </w:tcPr>
          <w:p w14:paraId="56CCBABA" w14:textId="77777777" w:rsidR="003F14C3" w:rsidRPr="00911DBA" w:rsidRDefault="003F14C3" w:rsidP="000F74B2">
            <w:pPr>
              <w:spacing w:before="0"/>
              <w:ind w:left="113" w:right="113"/>
              <w:jc w:val="center"/>
            </w:pPr>
            <w:r w:rsidRPr="00911DBA">
              <w:t>RC+TD</w:t>
            </w:r>
          </w:p>
        </w:tc>
        <w:tc>
          <w:tcPr>
            <w:tcW w:w="8253" w:type="dxa"/>
            <w:vMerge/>
          </w:tcPr>
          <w:p w14:paraId="072449EA" w14:textId="77777777" w:rsidR="003F14C3" w:rsidRPr="00911DBA" w:rsidRDefault="003F14C3" w:rsidP="000F74B2">
            <w:pPr>
              <w:keepNext/>
              <w:spacing w:before="0"/>
            </w:pPr>
          </w:p>
        </w:tc>
      </w:tr>
    </w:tbl>
    <w:p w14:paraId="12BDD582" w14:textId="013D8382" w:rsidR="003F14C3" w:rsidRPr="00911DBA" w:rsidRDefault="003F14C3" w:rsidP="003F14C3">
      <w:pPr>
        <w:pStyle w:val="Caption"/>
        <w:spacing w:after="0"/>
        <w:jc w:val="center"/>
        <w:rPr>
          <w:color w:val="auto"/>
          <w:sz w:val="24"/>
          <w:szCs w:val="24"/>
        </w:rPr>
      </w:pPr>
      <w:bookmarkStart w:id="359" w:name="_Toc52980552"/>
      <w:bookmarkStart w:id="360" w:name="_Toc54357399"/>
      <w:r w:rsidRPr="00911DBA">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E97BB6">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E97BB6">
        <w:rPr>
          <w:noProof/>
          <w:color w:val="auto"/>
          <w:sz w:val="24"/>
          <w:szCs w:val="24"/>
        </w:rPr>
        <w:t>8</w:t>
      </w:r>
      <w:r>
        <w:rPr>
          <w:color w:val="auto"/>
          <w:sz w:val="24"/>
          <w:szCs w:val="24"/>
        </w:rPr>
        <w:fldChar w:fldCharType="end"/>
      </w:r>
      <w:r w:rsidRPr="00911DBA">
        <w:rPr>
          <w:color w:val="auto"/>
          <w:sz w:val="24"/>
          <w:szCs w:val="24"/>
        </w:rPr>
        <w:t xml:space="preserve"> Obama to trump translation result</w:t>
      </w:r>
      <w:bookmarkEnd w:id="359"/>
      <w:bookmarkEnd w:id="360"/>
    </w:p>
    <w:p w14:paraId="17B48571" w14:textId="77777777" w:rsidR="003F14C3" w:rsidRPr="00911DBA" w:rsidRDefault="003F14C3" w:rsidP="003F14C3">
      <w:pPr>
        <w:spacing w:line="276" w:lineRule="auto"/>
        <w:jc w:val="center"/>
      </w:pPr>
      <w:r w:rsidRPr="00911DBA">
        <w:t>Row label as six sequential inputs are the inputs to the network, and the rests are the corresponding output of the network.  The top three are Obama to Trump, and the bottom ones are the reverse translation.</w:t>
      </w:r>
    </w:p>
    <w:p w14:paraId="2B216C8A" w14:textId="18BE336F" w:rsidR="009A15E1" w:rsidRPr="00911DBA" w:rsidRDefault="009A15E1" w:rsidP="009A15E1">
      <w:pPr>
        <w:pStyle w:val="Caption"/>
        <w:keepNext/>
        <w:jc w:val="center"/>
        <w:rPr>
          <w:color w:val="auto"/>
          <w:sz w:val="24"/>
          <w:szCs w:val="24"/>
        </w:rPr>
      </w:pPr>
      <w:bookmarkStart w:id="361" w:name="_Toc52970533"/>
      <w:bookmarkStart w:id="362" w:name="_Toc54356001"/>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E97BB6">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E97BB6">
        <w:rPr>
          <w:noProof/>
          <w:color w:val="auto"/>
          <w:sz w:val="24"/>
          <w:szCs w:val="24"/>
        </w:rPr>
        <w:t>3</w:t>
      </w:r>
      <w:r w:rsidR="00416BA0" w:rsidRPr="00911DBA">
        <w:rPr>
          <w:color w:val="auto"/>
          <w:sz w:val="24"/>
          <w:szCs w:val="24"/>
        </w:rPr>
        <w:fldChar w:fldCharType="end"/>
      </w:r>
      <w:r w:rsidRPr="00911DBA">
        <w:rPr>
          <w:color w:val="auto"/>
          <w:sz w:val="24"/>
          <w:szCs w:val="24"/>
        </w:rPr>
        <w:t xml:space="preserve"> </w:t>
      </w:r>
      <w:r w:rsidR="00803A54" w:rsidRPr="00911DBA">
        <w:rPr>
          <w:color w:val="auto"/>
          <w:sz w:val="24"/>
          <w:szCs w:val="24"/>
        </w:rPr>
        <w:t>Obama to trump inception score and human evaluation study.</w:t>
      </w:r>
      <w:bookmarkEnd w:id="361"/>
      <w:bookmarkEnd w:id="36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1"/>
        <w:gridCol w:w="1760"/>
        <w:gridCol w:w="1762"/>
        <w:gridCol w:w="1760"/>
        <w:gridCol w:w="1762"/>
      </w:tblGrid>
      <w:tr w:rsidR="009A15E1" w:rsidRPr="00911DBA" w14:paraId="0B2A4F8C" w14:textId="77777777" w:rsidTr="00D14AA4">
        <w:trPr>
          <w:trHeight w:val="318"/>
        </w:trPr>
        <w:tc>
          <w:tcPr>
            <w:tcW w:w="982" w:type="pct"/>
            <w:vMerge w:val="restart"/>
            <w:tcBorders>
              <w:bottom w:val="single" w:sz="4" w:space="0" w:color="auto"/>
            </w:tcBorders>
            <w:vAlign w:val="center"/>
          </w:tcPr>
          <w:p w14:paraId="3C4DB835" w14:textId="77777777" w:rsidR="009A15E1" w:rsidRPr="00911DBA" w:rsidRDefault="009A15E1" w:rsidP="005559A3">
            <w:pPr>
              <w:spacing w:before="0"/>
              <w:jc w:val="left"/>
            </w:pPr>
            <w:r w:rsidRPr="00911DBA">
              <w:t>Methods</w:t>
            </w:r>
          </w:p>
        </w:tc>
        <w:tc>
          <w:tcPr>
            <w:tcW w:w="4018" w:type="pct"/>
            <w:gridSpan w:val="4"/>
            <w:tcBorders>
              <w:bottom w:val="single" w:sz="4" w:space="0" w:color="auto"/>
            </w:tcBorders>
            <w:vAlign w:val="center"/>
          </w:tcPr>
          <w:p w14:paraId="0CA0AD70" w14:textId="77777777" w:rsidR="009A15E1" w:rsidRPr="00911DBA" w:rsidRDefault="009A15E1" w:rsidP="005559A3">
            <w:pPr>
              <w:spacing w:before="0"/>
              <w:jc w:val="center"/>
            </w:pPr>
            <w:r w:rsidRPr="00911DBA">
              <w:t xml:space="preserve">Obama to Trump </w:t>
            </w:r>
          </w:p>
        </w:tc>
      </w:tr>
      <w:tr w:rsidR="009A15E1" w:rsidRPr="00911DBA" w14:paraId="7D3ADEAF" w14:textId="77777777" w:rsidTr="00D14AA4">
        <w:trPr>
          <w:trHeight w:val="318"/>
        </w:trPr>
        <w:tc>
          <w:tcPr>
            <w:tcW w:w="982" w:type="pct"/>
            <w:vMerge/>
            <w:tcBorders>
              <w:top w:val="single" w:sz="4" w:space="0" w:color="auto"/>
            </w:tcBorders>
            <w:vAlign w:val="center"/>
          </w:tcPr>
          <w:p w14:paraId="713A67A0" w14:textId="77777777" w:rsidR="009A15E1" w:rsidRPr="00911DBA"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911DBA" w:rsidRDefault="009A15E1" w:rsidP="005559A3">
            <w:pPr>
              <w:spacing w:before="0"/>
              <w:jc w:val="center"/>
              <w:rPr>
                <w:b/>
                <w:bCs/>
              </w:rPr>
            </w:pPr>
            <w:r w:rsidRPr="00911DBA">
              <w:t>IS</w:t>
            </w:r>
          </w:p>
        </w:tc>
        <w:tc>
          <w:tcPr>
            <w:tcW w:w="2009" w:type="pct"/>
            <w:gridSpan w:val="2"/>
            <w:vMerge w:val="restart"/>
            <w:tcBorders>
              <w:top w:val="single" w:sz="4" w:space="0" w:color="auto"/>
            </w:tcBorders>
            <w:vAlign w:val="center"/>
          </w:tcPr>
          <w:p w14:paraId="52CC365D" w14:textId="43C216C8" w:rsidR="009A15E1" w:rsidRPr="00911DBA" w:rsidRDefault="009A15E1" w:rsidP="005559A3">
            <w:pPr>
              <w:spacing w:before="0"/>
              <w:jc w:val="center"/>
            </w:pPr>
            <w:r w:rsidRPr="00911DBA">
              <w:t xml:space="preserve">Average </w:t>
            </w:r>
            <w:r w:rsidR="00803A54" w:rsidRPr="00911DBA">
              <w:t>h</w:t>
            </w:r>
            <w:r w:rsidRPr="00911DBA">
              <w:t>uman evaluation</w:t>
            </w:r>
          </w:p>
          <w:p w14:paraId="7F4E630D" w14:textId="77777777" w:rsidR="009A15E1" w:rsidRPr="00911DBA" w:rsidRDefault="009A15E1" w:rsidP="005559A3">
            <w:pPr>
              <w:spacing w:before="0"/>
              <w:jc w:val="center"/>
            </w:pPr>
            <w:r w:rsidRPr="00911DBA">
              <w:t>study per domain</w:t>
            </w:r>
            <w:r w:rsidRPr="00911DBA">
              <w:rPr>
                <w:rStyle w:val="FootnoteReference"/>
              </w:rPr>
              <w:t xml:space="preserve"> </w:t>
            </w:r>
            <w:r w:rsidRPr="00911DBA">
              <w:rPr>
                <w:rStyle w:val="FootnoteReference"/>
              </w:rPr>
              <w:footnoteReference w:id="8"/>
            </w:r>
          </w:p>
        </w:tc>
      </w:tr>
      <w:tr w:rsidR="009A15E1" w:rsidRPr="00911DBA" w14:paraId="5AC88505" w14:textId="77777777" w:rsidTr="00D14AA4">
        <w:trPr>
          <w:trHeight w:val="450"/>
        </w:trPr>
        <w:tc>
          <w:tcPr>
            <w:tcW w:w="982" w:type="pct"/>
            <w:tcBorders>
              <w:bottom w:val="single" w:sz="4" w:space="0" w:color="auto"/>
            </w:tcBorders>
            <w:vAlign w:val="center"/>
          </w:tcPr>
          <w:p w14:paraId="567DCE3E" w14:textId="77777777" w:rsidR="009A15E1" w:rsidRPr="00911DBA" w:rsidRDefault="009A15E1" w:rsidP="005559A3">
            <w:pPr>
              <w:spacing w:before="0"/>
              <w:jc w:val="left"/>
            </w:pPr>
            <w:r w:rsidRPr="00911DBA">
              <w:t>Real data</w:t>
            </w:r>
          </w:p>
        </w:tc>
        <w:tc>
          <w:tcPr>
            <w:tcW w:w="1004" w:type="pct"/>
            <w:tcBorders>
              <w:bottom w:val="single" w:sz="4" w:space="0" w:color="auto"/>
            </w:tcBorders>
            <w:vAlign w:val="center"/>
          </w:tcPr>
          <w:p w14:paraId="335E054E" w14:textId="77777777" w:rsidR="009A15E1" w:rsidRPr="00911DBA" w:rsidRDefault="009A15E1" w:rsidP="005559A3">
            <w:pPr>
              <w:spacing w:before="0"/>
              <w:jc w:val="center"/>
              <w:rPr>
                <w:b/>
                <w:bCs/>
              </w:rPr>
            </w:pPr>
            <w:r w:rsidRPr="00911DBA">
              <w:t>1.283±0.102</w:t>
            </w:r>
          </w:p>
        </w:tc>
        <w:tc>
          <w:tcPr>
            <w:tcW w:w="1005" w:type="pct"/>
            <w:tcBorders>
              <w:bottom w:val="single" w:sz="4" w:space="0" w:color="auto"/>
            </w:tcBorders>
            <w:vAlign w:val="center"/>
          </w:tcPr>
          <w:p w14:paraId="38FE4094" w14:textId="77777777" w:rsidR="009A15E1" w:rsidRPr="00911DBA" w:rsidRDefault="009A15E1" w:rsidP="005559A3">
            <w:pPr>
              <w:spacing w:before="0"/>
              <w:jc w:val="center"/>
            </w:pPr>
            <w:r w:rsidRPr="00911DBA">
              <w:t>1.069±0.274</w:t>
            </w:r>
          </w:p>
        </w:tc>
        <w:tc>
          <w:tcPr>
            <w:tcW w:w="2009" w:type="pct"/>
            <w:gridSpan w:val="2"/>
            <w:vMerge/>
            <w:tcBorders>
              <w:bottom w:val="single" w:sz="4" w:space="0" w:color="auto"/>
            </w:tcBorders>
          </w:tcPr>
          <w:p w14:paraId="0D002CEF" w14:textId="77777777" w:rsidR="009A15E1" w:rsidRPr="00911DBA" w:rsidRDefault="009A15E1" w:rsidP="005559A3">
            <w:pPr>
              <w:spacing w:before="0"/>
              <w:jc w:val="center"/>
            </w:pPr>
          </w:p>
        </w:tc>
      </w:tr>
      <w:tr w:rsidR="009A15E1" w:rsidRPr="00911DBA" w14:paraId="4337C1BD" w14:textId="77777777" w:rsidTr="00D14AA4">
        <w:trPr>
          <w:trHeight w:val="476"/>
        </w:trPr>
        <w:tc>
          <w:tcPr>
            <w:tcW w:w="982" w:type="pct"/>
            <w:tcBorders>
              <w:top w:val="single" w:sz="4" w:space="0" w:color="auto"/>
            </w:tcBorders>
            <w:vAlign w:val="center"/>
          </w:tcPr>
          <w:p w14:paraId="59A3F37F" w14:textId="77777777" w:rsidR="009A15E1" w:rsidRPr="00911DBA"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911DBA" w:rsidRDefault="009A15E1" w:rsidP="005559A3">
            <w:pPr>
              <w:spacing w:before="0"/>
              <w:jc w:val="center"/>
            </w:pPr>
            <w:r w:rsidRPr="00911DBA">
              <w:t>Obama</w:t>
            </w:r>
          </w:p>
        </w:tc>
        <w:tc>
          <w:tcPr>
            <w:tcW w:w="1005" w:type="pct"/>
            <w:tcBorders>
              <w:top w:val="single" w:sz="4" w:space="0" w:color="auto"/>
              <w:bottom w:val="single" w:sz="4" w:space="0" w:color="auto"/>
            </w:tcBorders>
            <w:vAlign w:val="center"/>
          </w:tcPr>
          <w:p w14:paraId="6B92A1E0" w14:textId="77777777" w:rsidR="009A15E1" w:rsidRPr="00911DBA" w:rsidRDefault="009A15E1" w:rsidP="005559A3">
            <w:pPr>
              <w:spacing w:before="0"/>
              <w:jc w:val="center"/>
            </w:pPr>
            <w:r w:rsidRPr="00911DBA">
              <w:t>Trump</w:t>
            </w:r>
          </w:p>
        </w:tc>
        <w:tc>
          <w:tcPr>
            <w:tcW w:w="1004" w:type="pct"/>
            <w:tcBorders>
              <w:top w:val="single" w:sz="4" w:space="0" w:color="auto"/>
              <w:bottom w:val="single" w:sz="4" w:space="0" w:color="auto"/>
            </w:tcBorders>
            <w:vAlign w:val="center"/>
          </w:tcPr>
          <w:p w14:paraId="735908CF" w14:textId="77777777" w:rsidR="009A15E1" w:rsidRPr="00911DBA" w:rsidRDefault="009A15E1" w:rsidP="005559A3">
            <w:pPr>
              <w:spacing w:before="0"/>
              <w:jc w:val="center"/>
            </w:pPr>
            <w:r w:rsidRPr="00911DBA">
              <w:t>Obama</w:t>
            </w:r>
          </w:p>
        </w:tc>
        <w:tc>
          <w:tcPr>
            <w:tcW w:w="1005" w:type="pct"/>
            <w:tcBorders>
              <w:top w:val="single" w:sz="4" w:space="0" w:color="auto"/>
              <w:bottom w:val="single" w:sz="4" w:space="0" w:color="auto"/>
            </w:tcBorders>
            <w:vAlign w:val="center"/>
          </w:tcPr>
          <w:p w14:paraId="39B3D679" w14:textId="77777777" w:rsidR="009A15E1" w:rsidRPr="00911DBA" w:rsidRDefault="009A15E1" w:rsidP="005559A3">
            <w:pPr>
              <w:spacing w:before="0"/>
              <w:jc w:val="center"/>
            </w:pPr>
            <w:r w:rsidRPr="00911DBA">
              <w:t>Trump</w:t>
            </w:r>
          </w:p>
        </w:tc>
      </w:tr>
      <w:tr w:rsidR="009A15E1" w:rsidRPr="00911DBA" w14:paraId="10CD7D8B" w14:textId="77777777" w:rsidTr="00D14AA4">
        <w:trPr>
          <w:trHeight w:val="521"/>
        </w:trPr>
        <w:tc>
          <w:tcPr>
            <w:tcW w:w="982" w:type="pct"/>
            <w:vAlign w:val="center"/>
          </w:tcPr>
          <w:p w14:paraId="4D104B12" w14:textId="77777777" w:rsidR="009A15E1" w:rsidRPr="00911DBA" w:rsidRDefault="009A15E1" w:rsidP="005559A3">
            <w:pPr>
              <w:spacing w:before="0"/>
              <w:jc w:val="left"/>
            </w:pPr>
            <w:r w:rsidRPr="00911DBA">
              <w:t>RC</w:t>
            </w:r>
          </w:p>
        </w:tc>
        <w:tc>
          <w:tcPr>
            <w:tcW w:w="1004" w:type="pct"/>
            <w:tcBorders>
              <w:top w:val="single" w:sz="4" w:space="0" w:color="auto"/>
            </w:tcBorders>
            <w:vAlign w:val="center"/>
          </w:tcPr>
          <w:p w14:paraId="051CE276" w14:textId="77777777" w:rsidR="009A15E1" w:rsidRPr="00911DBA" w:rsidRDefault="009A15E1" w:rsidP="005559A3">
            <w:pPr>
              <w:spacing w:before="0"/>
              <w:jc w:val="center"/>
            </w:pPr>
            <w:r w:rsidRPr="00911DBA">
              <w:t>1.035±0.120</w:t>
            </w:r>
          </w:p>
        </w:tc>
        <w:tc>
          <w:tcPr>
            <w:tcW w:w="1005" w:type="pct"/>
            <w:tcBorders>
              <w:top w:val="single" w:sz="4" w:space="0" w:color="auto"/>
            </w:tcBorders>
            <w:vAlign w:val="center"/>
          </w:tcPr>
          <w:p w14:paraId="40287214" w14:textId="77777777" w:rsidR="009A15E1" w:rsidRPr="00911DBA" w:rsidRDefault="009A15E1" w:rsidP="005559A3">
            <w:pPr>
              <w:spacing w:before="0"/>
              <w:jc w:val="center"/>
            </w:pPr>
            <w:r w:rsidRPr="00911DBA">
              <w:t>1.048±0.010</w:t>
            </w:r>
          </w:p>
        </w:tc>
        <w:tc>
          <w:tcPr>
            <w:tcW w:w="1004" w:type="pct"/>
            <w:tcBorders>
              <w:top w:val="single" w:sz="4" w:space="0" w:color="auto"/>
            </w:tcBorders>
            <w:vAlign w:val="center"/>
          </w:tcPr>
          <w:p w14:paraId="6AAD3F5B" w14:textId="77777777" w:rsidR="009A15E1" w:rsidRPr="00911DBA" w:rsidRDefault="009A15E1" w:rsidP="005559A3">
            <w:pPr>
              <w:spacing w:before="0"/>
              <w:jc w:val="center"/>
            </w:pPr>
            <w:r w:rsidRPr="00911DBA">
              <w:t>40%</w:t>
            </w:r>
          </w:p>
        </w:tc>
        <w:tc>
          <w:tcPr>
            <w:tcW w:w="1005" w:type="pct"/>
            <w:tcBorders>
              <w:top w:val="single" w:sz="4" w:space="0" w:color="auto"/>
            </w:tcBorders>
            <w:vAlign w:val="center"/>
          </w:tcPr>
          <w:p w14:paraId="13647AF3" w14:textId="77777777" w:rsidR="009A15E1" w:rsidRPr="00911DBA" w:rsidRDefault="009A15E1" w:rsidP="005559A3">
            <w:pPr>
              <w:spacing w:before="0"/>
              <w:jc w:val="center"/>
            </w:pPr>
            <w:r w:rsidRPr="00911DBA">
              <w:t>20%</w:t>
            </w:r>
          </w:p>
        </w:tc>
      </w:tr>
      <w:tr w:rsidR="009A15E1" w:rsidRPr="00911DBA" w14:paraId="0CDEDE84" w14:textId="77777777" w:rsidTr="00D14AA4">
        <w:trPr>
          <w:trHeight w:val="432"/>
        </w:trPr>
        <w:tc>
          <w:tcPr>
            <w:tcW w:w="982" w:type="pct"/>
            <w:vAlign w:val="center"/>
          </w:tcPr>
          <w:p w14:paraId="3655F8FD" w14:textId="77777777" w:rsidR="009A15E1" w:rsidRPr="00911DBA" w:rsidRDefault="009A15E1" w:rsidP="005559A3">
            <w:pPr>
              <w:spacing w:before="0"/>
              <w:jc w:val="left"/>
            </w:pPr>
            <w:r w:rsidRPr="00911DBA">
              <w:t>RC + TD</w:t>
            </w:r>
          </w:p>
        </w:tc>
        <w:tc>
          <w:tcPr>
            <w:tcW w:w="1004" w:type="pct"/>
            <w:vAlign w:val="center"/>
          </w:tcPr>
          <w:p w14:paraId="1B3DE44B" w14:textId="77777777" w:rsidR="009A15E1" w:rsidRPr="00911DBA" w:rsidRDefault="009A15E1" w:rsidP="005559A3">
            <w:pPr>
              <w:spacing w:before="0"/>
              <w:jc w:val="center"/>
              <w:rPr>
                <w:b/>
                <w:bCs/>
              </w:rPr>
            </w:pPr>
            <w:r w:rsidRPr="00911DBA">
              <w:rPr>
                <w:b/>
                <w:bCs/>
              </w:rPr>
              <w:t>1.041±0.013</w:t>
            </w:r>
          </w:p>
        </w:tc>
        <w:tc>
          <w:tcPr>
            <w:tcW w:w="1005" w:type="pct"/>
            <w:vAlign w:val="center"/>
          </w:tcPr>
          <w:p w14:paraId="306BD7AE" w14:textId="77777777" w:rsidR="009A15E1" w:rsidRPr="00911DBA" w:rsidRDefault="009A15E1" w:rsidP="005559A3">
            <w:pPr>
              <w:spacing w:before="0"/>
              <w:jc w:val="center"/>
              <w:rPr>
                <w:b/>
                <w:bCs/>
              </w:rPr>
            </w:pPr>
            <w:r w:rsidRPr="00911DBA">
              <w:rPr>
                <w:b/>
                <w:bCs/>
              </w:rPr>
              <w:t>1.068±0.011</w:t>
            </w:r>
          </w:p>
        </w:tc>
        <w:tc>
          <w:tcPr>
            <w:tcW w:w="1004" w:type="pct"/>
            <w:vAlign w:val="center"/>
          </w:tcPr>
          <w:p w14:paraId="343DFE29" w14:textId="77777777" w:rsidR="009A15E1" w:rsidRPr="00911DBA" w:rsidRDefault="009A15E1" w:rsidP="005559A3">
            <w:pPr>
              <w:spacing w:before="0"/>
              <w:jc w:val="center"/>
              <w:rPr>
                <w:b/>
                <w:bCs/>
              </w:rPr>
            </w:pPr>
            <w:r w:rsidRPr="00911DBA">
              <w:rPr>
                <w:b/>
                <w:bCs/>
              </w:rPr>
              <w:t>60%</w:t>
            </w:r>
          </w:p>
        </w:tc>
        <w:tc>
          <w:tcPr>
            <w:tcW w:w="1005" w:type="pct"/>
            <w:vAlign w:val="center"/>
          </w:tcPr>
          <w:p w14:paraId="494C3D77" w14:textId="77777777" w:rsidR="009A15E1" w:rsidRPr="00911DBA" w:rsidRDefault="009A15E1" w:rsidP="005559A3">
            <w:pPr>
              <w:spacing w:before="0"/>
              <w:jc w:val="center"/>
              <w:rPr>
                <w:b/>
                <w:bCs/>
              </w:rPr>
            </w:pPr>
            <w:r w:rsidRPr="00911DBA">
              <w:rPr>
                <w:b/>
                <w:bCs/>
              </w:rPr>
              <w:t>80%</w:t>
            </w:r>
          </w:p>
        </w:tc>
      </w:tr>
    </w:tbl>
    <w:p w14:paraId="5D0B3116" w14:textId="77777777" w:rsidR="009A15E1" w:rsidRPr="00911DBA" w:rsidRDefault="009A15E1" w:rsidP="009A15E1">
      <w:pPr>
        <w:jc w:val="center"/>
      </w:pPr>
      <w:r w:rsidRPr="00BD57DA">
        <w:rPr>
          <w:i/>
          <w:iCs/>
        </w:rPr>
        <w:t>Bold values indicate the best results in the experiments</w:t>
      </w:r>
      <w:r w:rsidRPr="00911DBA">
        <w:t>.</w:t>
      </w:r>
    </w:p>
    <w:p w14:paraId="785A6D70" w14:textId="77777777" w:rsidR="00F42CDC" w:rsidRPr="00911DBA" w:rsidRDefault="00980300" w:rsidP="00F42CDC">
      <w:pPr>
        <w:keepNext/>
        <w:jc w:val="center"/>
      </w:pPr>
      <w:r w:rsidRPr="00911DBA">
        <w:rPr>
          <w:noProof/>
        </w:rPr>
        <w:drawing>
          <wp:inline distT="0" distB="0" distL="0" distR="0" wp14:anchorId="5DB67D77" wp14:editId="5BCA6FA6">
            <wp:extent cx="2814955" cy="2089447"/>
            <wp:effectExtent l="0" t="0" r="4445" b="635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r w:rsidRPr="00911DBA">
        <w:rPr>
          <w:noProof/>
        </w:rPr>
        <w:drawing>
          <wp:inline distT="0" distB="0" distL="0" distR="0" wp14:anchorId="72511D7F" wp14:editId="673E4ADA">
            <wp:extent cx="2731135" cy="2089002"/>
            <wp:effectExtent l="0" t="0" r="12065" b="6985"/>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50AF68A6" w14:textId="6DE4C510" w:rsidR="00670E54" w:rsidRDefault="00F42CDC" w:rsidP="00670E54">
      <w:pPr>
        <w:pStyle w:val="Caption"/>
        <w:jc w:val="center"/>
        <w:rPr>
          <w:color w:val="000000" w:themeColor="text1"/>
          <w:sz w:val="24"/>
          <w:szCs w:val="24"/>
        </w:rPr>
      </w:pPr>
      <w:bookmarkStart w:id="363" w:name="_Toc52980551"/>
      <w:bookmarkStart w:id="364" w:name="_Toc54357400"/>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E97BB6">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E97BB6">
        <w:rPr>
          <w:noProof/>
          <w:color w:val="000000" w:themeColor="text1"/>
          <w:sz w:val="24"/>
          <w:szCs w:val="24"/>
        </w:rPr>
        <w:t>9</w:t>
      </w:r>
      <w:r w:rsidR="00670E54">
        <w:rPr>
          <w:color w:val="000000" w:themeColor="text1"/>
          <w:sz w:val="24"/>
          <w:szCs w:val="24"/>
        </w:rPr>
        <w:fldChar w:fldCharType="end"/>
      </w:r>
      <w:r w:rsidRPr="00911DBA">
        <w:rPr>
          <w:color w:val="000000" w:themeColor="text1"/>
          <w:sz w:val="24"/>
          <w:szCs w:val="24"/>
        </w:rPr>
        <w:t xml:space="preserve"> Human </w:t>
      </w:r>
      <w:r w:rsidR="00803A54" w:rsidRPr="00911DBA">
        <w:rPr>
          <w:color w:val="000000" w:themeColor="text1"/>
          <w:sz w:val="24"/>
          <w:szCs w:val="24"/>
        </w:rPr>
        <w:t xml:space="preserve">evaluation study on </w:t>
      </w:r>
      <w:r w:rsidR="00043864" w:rsidRPr="00911DBA">
        <w:rPr>
          <w:color w:val="000000" w:themeColor="text1"/>
          <w:sz w:val="24"/>
          <w:szCs w:val="24"/>
        </w:rPr>
        <w:t>O</w:t>
      </w:r>
      <w:r w:rsidR="00803A54" w:rsidRPr="00911DBA">
        <w:rPr>
          <w:color w:val="000000" w:themeColor="text1"/>
          <w:sz w:val="24"/>
          <w:szCs w:val="24"/>
        </w:rPr>
        <w:t>bama</w:t>
      </w:r>
      <w:r w:rsidR="00043864" w:rsidRPr="00911DBA">
        <w:rPr>
          <w:color w:val="000000" w:themeColor="text1"/>
          <w:sz w:val="24"/>
          <w:szCs w:val="24"/>
        </w:rPr>
        <w:t>-T</w:t>
      </w:r>
      <w:r w:rsidR="00803A54" w:rsidRPr="00911DBA">
        <w:rPr>
          <w:color w:val="000000" w:themeColor="text1"/>
          <w:sz w:val="24"/>
          <w:szCs w:val="24"/>
        </w:rPr>
        <w:t>rump dataset</w:t>
      </w:r>
      <w:bookmarkEnd w:id="363"/>
      <w:bookmarkEnd w:id="364"/>
    </w:p>
    <w:p w14:paraId="1A1D46C4" w14:textId="3C87B1B7" w:rsidR="0025196F" w:rsidRDefault="0025196F" w:rsidP="00670E54">
      <w:pPr>
        <w:jc w:val="center"/>
        <w:rPr>
          <w:sz w:val="22"/>
          <w:szCs w:val="22"/>
        </w:rPr>
      </w:pPr>
      <w:r w:rsidRPr="00911DBA">
        <w:rPr>
          <w:noProof/>
        </w:rPr>
        <w:drawing>
          <wp:anchor distT="0" distB="0" distL="114300" distR="114300" simplePos="0" relativeHeight="251936768" behindDoc="0" locked="0" layoutInCell="1" allowOverlap="1" wp14:anchorId="1F095405" wp14:editId="57FCB7AD">
            <wp:simplePos x="0" y="0"/>
            <wp:positionH relativeFrom="column">
              <wp:posOffset>1583</wp:posOffset>
            </wp:positionH>
            <wp:positionV relativeFrom="paragraph">
              <wp:posOffset>1124168</wp:posOffset>
            </wp:positionV>
            <wp:extent cx="5565775" cy="925195"/>
            <wp:effectExtent l="0" t="0" r="0" b="825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BEBA8EAE-BF5A-486C-A8C5-ECC9F3942E4B}">
                          <a14:imgProps xmlns:a14="http://schemas.microsoft.com/office/drawing/2010/main">
                            <a14:imgLayer r:embed="rId89">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5565775" cy="925195"/>
                    </a:xfrm>
                    <a:prstGeom prst="rect">
                      <a:avLst/>
                    </a:prstGeom>
                  </pic:spPr>
                </pic:pic>
              </a:graphicData>
            </a:graphic>
          </wp:anchor>
        </w:drawing>
      </w:r>
      <w:r w:rsidRPr="00911DBA">
        <w:t xml:space="preserve"> </w:t>
      </w:r>
      <w:r w:rsidR="00670E54" w:rsidRPr="00911DBA">
        <w:t>(left) A human evaluation study found after showing fake videos only to participants, (right) A human evaluation study found after showing fake videos with the corresponding real video input.</w:t>
      </w:r>
      <w:r w:rsidR="00670E54" w:rsidRPr="00911DBA">
        <w:rPr>
          <w:sz w:val="22"/>
          <w:szCs w:val="22"/>
        </w:rPr>
        <w:t xml:space="preserve"> Higher values indicate the best results in the experiments</w:t>
      </w:r>
    </w:p>
    <w:p w14:paraId="3D1655FE" w14:textId="05C15BD3" w:rsidR="00670E54" w:rsidRDefault="00670E54" w:rsidP="0025196F">
      <w:pPr>
        <w:jc w:val="center"/>
      </w:pPr>
      <w:r w:rsidRPr="00670E54">
        <w:rPr>
          <w:noProof/>
        </w:rPr>
        <w:t xml:space="preserve"> </w:t>
      </w:r>
      <w:bookmarkStart w:id="365" w:name="_Toc54357401"/>
      <w:r>
        <w:t xml:space="preserve">Figure </w:t>
      </w:r>
      <w:r w:rsidR="00977D91">
        <w:fldChar w:fldCharType="begin"/>
      </w:r>
      <w:r w:rsidR="00977D91">
        <w:instrText xml:space="preserve"> STYLEREF 1 \s </w:instrText>
      </w:r>
      <w:r w:rsidR="00977D91">
        <w:fldChar w:fldCharType="separate"/>
      </w:r>
      <w:r w:rsidR="00E97BB6">
        <w:rPr>
          <w:noProof/>
        </w:rPr>
        <w:t>6</w:t>
      </w:r>
      <w:r w:rsidR="00977D91">
        <w:rPr>
          <w:noProof/>
        </w:rPr>
        <w:fldChar w:fldCharType="end"/>
      </w:r>
      <w:r>
        <w:noBreakHyphen/>
      </w:r>
      <w:r w:rsidR="00977D91">
        <w:fldChar w:fldCharType="begin"/>
      </w:r>
      <w:r w:rsidR="00977D91">
        <w:instrText xml:space="preserve"> SEQ Figure \* ARABIC \s 1 </w:instrText>
      </w:r>
      <w:r w:rsidR="00977D91">
        <w:fldChar w:fldCharType="separate"/>
      </w:r>
      <w:r w:rsidR="00E97BB6">
        <w:rPr>
          <w:noProof/>
        </w:rPr>
        <w:t>10</w:t>
      </w:r>
      <w:r w:rsidR="00977D91">
        <w:rPr>
          <w:noProof/>
        </w:rPr>
        <w:fldChar w:fldCharType="end"/>
      </w:r>
      <w:r w:rsidRPr="00D97BB2">
        <w:t xml:space="preserve"> RC Trump Generated image sequences</w:t>
      </w:r>
      <w:bookmarkEnd w:id="365"/>
    </w:p>
    <w:p w14:paraId="67510F14" w14:textId="29008CDB" w:rsidR="00670E54" w:rsidRPr="00BD57DA" w:rsidRDefault="00670E54" w:rsidP="00670E54">
      <w:pPr>
        <w:jc w:val="center"/>
        <w:rPr>
          <w:i/>
          <w:iCs/>
        </w:rPr>
      </w:pPr>
      <w:r w:rsidRPr="00670E54">
        <w:t xml:space="preserve"> </w:t>
      </w:r>
      <w:r w:rsidRPr="0025196F">
        <w:t>Generated video sequences from the RC model result flipped Trump out</w:t>
      </w:r>
      <w:r w:rsidRPr="00BD57DA">
        <w:rPr>
          <w:i/>
          <w:iCs/>
        </w:rPr>
        <w:t>.</w:t>
      </w:r>
    </w:p>
    <w:p w14:paraId="2820FF82" w14:textId="77777777" w:rsidR="00510051" w:rsidRPr="00911DBA" w:rsidRDefault="00510051" w:rsidP="00510051">
      <w:r w:rsidRPr="00911DBA">
        <w:lastRenderedPageBreak/>
        <w:t>On the other hand, the temporal discriminator network positively impacts video retargeting based on qualitative and quantitative evaluations discussed above; however, since Temporal Discriminator forces RC+TD model, the distance between successive frames become very small and similar, doing so limit motion change which sometimes makes the result too static and unreal.</w:t>
      </w:r>
      <w:r w:rsidRPr="00510051">
        <w:t xml:space="preserve"> </w:t>
      </w:r>
      <w:r w:rsidRPr="00911DBA">
        <w:t>On the other hand, the temporal discriminator network positively impacts video retargeting based on qualitative and quantitative evaluations discussed above; however, since Temporal Discriminator forces RC+TD model, the distance between successive frames become very small and similar, doing so limit motion change which sometimes makes the result too static and unreal.</w:t>
      </w:r>
      <w:bookmarkStart w:id="366" w:name="_Face_to_Face"/>
      <w:bookmarkEnd w:id="366"/>
    </w:p>
    <w:p w14:paraId="6122BB13" w14:textId="4C30CA0D" w:rsidR="00F710A3" w:rsidRPr="00911DBA" w:rsidRDefault="00A83140" w:rsidP="00BC6457">
      <w:pPr>
        <w:pStyle w:val="Heading3"/>
        <w:numPr>
          <w:ilvl w:val="2"/>
          <w:numId w:val="25"/>
        </w:numPr>
      </w:pPr>
      <w:bookmarkStart w:id="367" w:name="_Toc52981570"/>
      <w:bookmarkStart w:id="368" w:name="_Toc54363803"/>
      <w:r w:rsidRPr="00911DBA">
        <w:t>Abiy-to-Debretsion</w:t>
      </w:r>
      <w:bookmarkEnd w:id="367"/>
      <w:bookmarkEnd w:id="368"/>
      <w:r w:rsidR="00F710A3" w:rsidRPr="00911DBA">
        <w:t xml:space="preserve"> </w:t>
      </w:r>
    </w:p>
    <w:p w14:paraId="045C39D1" w14:textId="54D24B8E" w:rsidR="00F710A3" w:rsidRDefault="00F710A3" w:rsidP="00F710A3">
      <w:pPr>
        <w:spacing w:before="0"/>
      </w:pPr>
      <w:r w:rsidRPr="00911DBA">
        <w:t xml:space="preserve">This experiment extends </w:t>
      </w:r>
      <w:hyperlink w:anchor="_Face_to_Face" w:history="1">
        <w:r w:rsidRPr="00911DBA">
          <w:rPr>
            <w:rStyle w:val="Hyperlink"/>
          </w:rPr>
          <w:t>face to face</w:t>
        </w:r>
      </w:hyperlink>
      <w:r w:rsidRPr="00911DBA">
        <w:t xml:space="preserve"> to implicate performance of the model on the local dataset </w:t>
      </w:r>
      <w:r w:rsidR="00A83140" w:rsidRPr="00911DBA">
        <w:t>Adiss</w:t>
      </w:r>
      <w:r w:rsidR="00A83140" w:rsidRPr="00911DBA">
        <w:rPr>
          <w:lang w:val="am-ET"/>
        </w:rPr>
        <w:t xml:space="preserve"> </w:t>
      </w:r>
      <w:r w:rsidR="00A83140" w:rsidRPr="00911DBA">
        <w:t>(</w:t>
      </w:r>
      <w:r w:rsidR="00A83140" w:rsidRPr="00911DBA">
        <w:rPr>
          <w:rFonts w:ascii="Nyala" w:hAnsi="Nyala" w:cs="Nyala"/>
          <w:lang w:val="am-ET"/>
        </w:rPr>
        <w:t>አዲስ</w:t>
      </w:r>
      <w:r w:rsidR="00A83140" w:rsidRPr="00911DBA">
        <w:rPr>
          <w:lang w:val="am-ET"/>
        </w:rPr>
        <w:t xml:space="preserve">) </w:t>
      </w:r>
      <w:r w:rsidRPr="00911DBA">
        <w:t xml:space="preserve">which relatively is </w:t>
      </w:r>
      <w:r w:rsidR="00A83140" w:rsidRPr="00911DBA">
        <w:t xml:space="preserve">a very </w:t>
      </w:r>
      <w:r w:rsidRPr="00911DBA">
        <w:t xml:space="preserve">complex datasets contain full face including hair, eyeglass, colorful background, and unaligned face direction. As shown in the generated output of RC and RC+TD, both models almost perfectly capture the head movement of the input video. </w:t>
      </w:r>
      <w:r w:rsidR="00244643" w:rsidRPr="00911DBA">
        <w:t>But</w:t>
      </w:r>
      <w:r w:rsidRPr="00911DBA">
        <w:t xml:space="preserve"> both models failed to mimic lip movement well.</w:t>
      </w:r>
    </w:p>
    <w:p w14:paraId="562A2FAD" w14:textId="05A6CE7E" w:rsidR="00BD57DA" w:rsidRPr="00911DBA" w:rsidRDefault="00BD57DA" w:rsidP="00BD57DA">
      <w:pPr>
        <w:pStyle w:val="Caption"/>
        <w:keepNext/>
        <w:jc w:val="center"/>
        <w:rPr>
          <w:color w:val="auto"/>
          <w:sz w:val="24"/>
          <w:szCs w:val="24"/>
        </w:rPr>
      </w:pPr>
      <w:bookmarkStart w:id="369" w:name="_Toc52970534"/>
      <w:bookmarkStart w:id="370" w:name="_Toc54356002"/>
      <w:r w:rsidRPr="00911DBA">
        <w:rPr>
          <w:color w:val="auto"/>
          <w:sz w:val="24"/>
          <w:szCs w:val="24"/>
        </w:rPr>
        <w:t xml:space="preserve">Table </w:t>
      </w:r>
      <w:r w:rsidRPr="00911DBA">
        <w:rPr>
          <w:color w:val="auto"/>
          <w:sz w:val="24"/>
          <w:szCs w:val="24"/>
        </w:rPr>
        <w:fldChar w:fldCharType="begin"/>
      </w:r>
      <w:r w:rsidRPr="00911DBA">
        <w:rPr>
          <w:color w:val="auto"/>
          <w:sz w:val="24"/>
          <w:szCs w:val="24"/>
        </w:rPr>
        <w:instrText xml:space="preserve"> STYLEREF 1 \s </w:instrText>
      </w:r>
      <w:r w:rsidRPr="00911DBA">
        <w:rPr>
          <w:color w:val="auto"/>
          <w:sz w:val="24"/>
          <w:szCs w:val="24"/>
        </w:rPr>
        <w:fldChar w:fldCharType="separate"/>
      </w:r>
      <w:r w:rsidR="00E97BB6">
        <w:rPr>
          <w:noProof/>
          <w:color w:val="auto"/>
          <w:sz w:val="24"/>
          <w:szCs w:val="24"/>
        </w:rPr>
        <w:t>6</w:t>
      </w:r>
      <w:r w:rsidRPr="00911DBA">
        <w:rPr>
          <w:color w:val="auto"/>
          <w:sz w:val="24"/>
          <w:szCs w:val="24"/>
        </w:rPr>
        <w:fldChar w:fldCharType="end"/>
      </w:r>
      <w:r w:rsidRPr="00911DBA">
        <w:rPr>
          <w:color w:val="auto"/>
          <w:sz w:val="24"/>
          <w:szCs w:val="24"/>
        </w:rPr>
        <w:noBreakHyphen/>
      </w:r>
      <w:r w:rsidRPr="00911DBA">
        <w:rPr>
          <w:color w:val="auto"/>
          <w:sz w:val="24"/>
          <w:szCs w:val="24"/>
        </w:rPr>
        <w:fldChar w:fldCharType="begin"/>
      </w:r>
      <w:r w:rsidRPr="00911DBA">
        <w:rPr>
          <w:color w:val="auto"/>
          <w:sz w:val="24"/>
          <w:szCs w:val="24"/>
        </w:rPr>
        <w:instrText xml:space="preserve"> SEQ Table \* ARABIC \s 1 </w:instrText>
      </w:r>
      <w:r w:rsidRPr="00911DBA">
        <w:rPr>
          <w:color w:val="auto"/>
          <w:sz w:val="24"/>
          <w:szCs w:val="24"/>
        </w:rPr>
        <w:fldChar w:fldCharType="separate"/>
      </w:r>
      <w:r w:rsidR="00E97BB6">
        <w:rPr>
          <w:noProof/>
          <w:color w:val="auto"/>
          <w:sz w:val="24"/>
          <w:szCs w:val="24"/>
        </w:rPr>
        <w:t>4</w:t>
      </w:r>
      <w:r w:rsidRPr="00911DBA">
        <w:rPr>
          <w:color w:val="auto"/>
          <w:sz w:val="24"/>
          <w:szCs w:val="24"/>
        </w:rPr>
        <w:fldChar w:fldCharType="end"/>
      </w:r>
      <w:r w:rsidRPr="00911DBA">
        <w:rPr>
          <w:color w:val="auto"/>
          <w:sz w:val="24"/>
          <w:szCs w:val="24"/>
        </w:rPr>
        <w:t xml:space="preserve"> Abiy-to-Debretsion translation result</w:t>
      </w:r>
      <w:bookmarkEnd w:id="369"/>
      <w:bookmarkEnd w:id="37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942"/>
        <w:gridCol w:w="1942"/>
        <w:gridCol w:w="2305"/>
        <w:gridCol w:w="1185"/>
      </w:tblGrid>
      <w:tr w:rsidR="00BD57DA" w:rsidRPr="00911DBA" w14:paraId="5FB133B3" w14:textId="77777777" w:rsidTr="00224974">
        <w:trPr>
          <w:trHeight w:val="304"/>
        </w:trPr>
        <w:tc>
          <w:tcPr>
            <w:tcW w:w="793" w:type="pct"/>
            <w:vMerge w:val="restart"/>
            <w:tcBorders>
              <w:bottom w:val="single" w:sz="4" w:space="0" w:color="auto"/>
            </w:tcBorders>
            <w:vAlign w:val="center"/>
          </w:tcPr>
          <w:p w14:paraId="2B73D890" w14:textId="77777777" w:rsidR="00BD57DA" w:rsidRPr="00911DBA" w:rsidRDefault="00BD57DA" w:rsidP="00224974">
            <w:pPr>
              <w:spacing w:before="0"/>
              <w:jc w:val="left"/>
            </w:pPr>
            <w:r w:rsidRPr="00911DBA">
              <w:t>Methods</w:t>
            </w:r>
          </w:p>
        </w:tc>
        <w:tc>
          <w:tcPr>
            <w:tcW w:w="4207" w:type="pct"/>
            <w:gridSpan w:val="4"/>
            <w:tcBorders>
              <w:bottom w:val="single" w:sz="4" w:space="0" w:color="auto"/>
            </w:tcBorders>
            <w:vAlign w:val="center"/>
          </w:tcPr>
          <w:p w14:paraId="1647E88D" w14:textId="77777777" w:rsidR="00BD57DA" w:rsidRPr="00911DBA" w:rsidRDefault="00BD57DA" w:rsidP="00224974">
            <w:pPr>
              <w:spacing w:before="0"/>
              <w:jc w:val="center"/>
            </w:pPr>
            <w:r w:rsidRPr="00911DBA">
              <w:t xml:space="preserve">Abiy-to-Dibretsion </w:t>
            </w:r>
          </w:p>
        </w:tc>
      </w:tr>
      <w:tr w:rsidR="00BD57DA" w:rsidRPr="00911DBA" w14:paraId="4CB336FF" w14:textId="77777777" w:rsidTr="00224974">
        <w:trPr>
          <w:trHeight w:val="304"/>
        </w:trPr>
        <w:tc>
          <w:tcPr>
            <w:tcW w:w="793" w:type="pct"/>
            <w:vMerge/>
            <w:tcBorders>
              <w:top w:val="single" w:sz="4" w:space="0" w:color="auto"/>
            </w:tcBorders>
            <w:vAlign w:val="center"/>
          </w:tcPr>
          <w:p w14:paraId="2C1948FF" w14:textId="77777777" w:rsidR="00BD57DA" w:rsidRPr="00911DBA" w:rsidRDefault="00BD57DA" w:rsidP="00224974">
            <w:pPr>
              <w:spacing w:before="0"/>
              <w:jc w:val="left"/>
            </w:pPr>
          </w:p>
        </w:tc>
        <w:tc>
          <w:tcPr>
            <w:tcW w:w="2216" w:type="pct"/>
            <w:gridSpan w:val="2"/>
            <w:tcBorders>
              <w:top w:val="single" w:sz="4" w:space="0" w:color="auto"/>
            </w:tcBorders>
            <w:vAlign w:val="center"/>
          </w:tcPr>
          <w:p w14:paraId="611238D9" w14:textId="77777777" w:rsidR="00BD57DA" w:rsidRPr="00911DBA" w:rsidRDefault="00BD57DA" w:rsidP="00224974">
            <w:pPr>
              <w:spacing w:before="0"/>
              <w:jc w:val="center"/>
              <w:rPr>
                <w:b/>
                <w:bCs/>
              </w:rPr>
            </w:pPr>
            <w:r w:rsidRPr="00911DBA">
              <w:t>IS</w:t>
            </w:r>
          </w:p>
        </w:tc>
        <w:tc>
          <w:tcPr>
            <w:tcW w:w="1991" w:type="pct"/>
            <w:gridSpan w:val="2"/>
            <w:vMerge w:val="restart"/>
            <w:tcBorders>
              <w:top w:val="single" w:sz="4" w:space="0" w:color="auto"/>
            </w:tcBorders>
            <w:vAlign w:val="center"/>
          </w:tcPr>
          <w:p w14:paraId="131BD159" w14:textId="77777777" w:rsidR="00BD57DA" w:rsidRPr="00911DBA" w:rsidRDefault="00BD57DA" w:rsidP="00224974">
            <w:pPr>
              <w:spacing w:before="0"/>
              <w:jc w:val="center"/>
            </w:pPr>
            <w:r w:rsidRPr="00911DBA">
              <w:t>Average human evaluation</w:t>
            </w:r>
          </w:p>
          <w:p w14:paraId="2D3B081E" w14:textId="77777777" w:rsidR="00BD57DA" w:rsidRPr="00911DBA" w:rsidRDefault="00BD57DA" w:rsidP="00224974">
            <w:pPr>
              <w:spacing w:before="0"/>
              <w:jc w:val="center"/>
            </w:pPr>
            <w:r w:rsidRPr="00911DBA">
              <w:t>study per domain</w:t>
            </w:r>
            <w:r w:rsidRPr="00911DBA">
              <w:rPr>
                <w:rStyle w:val="FootnoteReference"/>
              </w:rPr>
              <w:t xml:space="preserve"> </w:t>
            </w:r>
            <w:r w:rsidRPr="00911DBA">
              <w:rPr>
                <w:rStyle w:val="FootnoteReference"/>
              </w:rPr>
              <w:footnoteReference w:id="9"/>
            </w:r>
          </w:p>
        </w:tc>
      </w:tr>
      <w:tr w:rsidR="00BD57DA" w:rsidRPr="00911DBA" w14:paraId="3C61B637" w14:textId="77777777" w:rsidTr="00224974">
        <w:trPr>
          <w:trHeight w:val="430"/>
        </w:trPr>
        <w:tc>
          <w:tcPr>
            <w:tcW w:w="793" w:type="pct"/>
            <w:tcBorders>
              <w:bottom w:val="single" w:sz="4" w:space="0" w:color="auto"/>
            </w:tcBorders>
            <w:vAlign w:val="center"/>
          </w:tcPr>
          <w:p w14:paraId="1251B526" w14:textId="77777777" w:rsidR="00BD57DA" w:rsidRPr="00911DBA" w:rsidRDefault="00BD57DA" w:rsidP="00224974">
            <w:pPr>
              <w:spacing w:before="0"/>
              <w:jc w:val="left"/>
            </w:pPr>
            <w:r w:rsidRPr="00911DBA">
              <w:t>Real data</w:t>
            </w:r>
          </w:p>
        </w:tc>
        <w:tc>
          <w:tcPr>
            <w:tcW w:w="1108" w:type="pct"/>
            <w:tcBorders>
              <w:bottom w:val="single" w:sz="4" w:space="0" w:color="auto"/>
            </w:tcBorders>
            <w:vAlign w:val="center"/>
          </w:tcPr>
          <w:p w14:paraId="639F247B" w14:textId="77777777" w:rsidR="00BD57DA" w:rsidRPr="00911DBA" w:rsidRDefault="00BD57DA" w:rsidP="00224974">
            <w:pPr>
              <w:spacing w:before="0"/>
              <w:jc w:val="center"/>
              <w:rPr>
                <w:b/>
                <w:bCs/>
                <w:i/>
                <w:iCs/>
              </w:rPr>
            </w:pPr>
            <w:r w:rsidRPr="00911DBA">
              <w:rPr>
                <w:i/>
                <w:iCs/>
              </w:rPr>
              <w:t>1.250±0.055</w:t>
            </w:r>
          </w:p>
        </w:tc>
        <w:tc>
          <w:tcPr>
            <w:tcW w:w="1108" w:type="pct"/>
            <w:tcBorders>
              <w:bottom w:val="single" w:sz="4" w:space="0" w:color="auto"/>
            </w:tcBorders>
            <w:vAlign w:val="center"/>
          </w:tcPr>
          <w:p w14:paraId="6B476CEE" w14:textId="77777777" w:rsidR="00BD57DA" w:rsidRPr="00911DBA" w:rsidRDefault="00BD57DA" w:rsidP="00224974">
            <w:pPr>
              <w:spacing w:before="0"/>
              <w:jc w:val="center"/>
              <w:rPr>
                <w:i/>
                <w:iCs/>
              </w:rPr>
            </w:pPr>
            <w:r w:rsidRPr="00911DBA">
              <w:rPr>
                <w:i/>
                <w:iCs/>
              </w:rPr>
              <w:t>1.475±0.047</w:t>
            </w:r>
          </w:p>
        </w:tc>
        <w:tc>
          <w:tcPr>
            <w:tcW w:w="1991" w:type="pct"/>
            <w:gridSpan w:val="2"/>
            <w:vMerge/>
            <w:tcBorders>
              <w:bottom w:val="single" w:sz="4" w:space="0" w:color="auto"/>
            </w:tcBorders>
          </w:tcPr>
          <w:p w14:paraId="2E2AD608" w14:textId="77777777" w:rsidR="00BD57DA" w:rsidRPr="00911DBA" w:rsidRDefault="00BD57DA" w:rsidP="00224974">
            <w:pPr>
              <w:spacing w:before="0"/>
              <w:jc w:val="center"/>
            </w:pPr>
          </w:p>
        </w:tc>
      </w:tr>
      <w:tr w:rsidR="00BD57DA" w:rsidRPr="00911DBA" w14:paraId="53233A72" w14:textId="77777777" w:rsidTr="00224974">
        <w:trPr>
          <w:trHeight w:val="528"/>
        </w:trPr>
        <w:tc>
          <w:tcPr>
            <w:tcW w:w="793" w:type="pct"/>
            <w:tcBorders>
              <w:top w:val="single" w:sz="4" w:space="0" w:color="auto"/>
            </w:tcBorders>
            <w:vAlign w:val="center"/>
          </w:tcPr>
          <w:p w14:paraId="0B98367F" w14:textId="77777777" w:rsidR="00BD57DA" w:rsidRPr="00911DBA" w:rsidRDefault="00BD57DA" w:rsidP="00224974">
            <w:pPr>
              <w:spacing w:before="0"/>
              <w:jc w:val="left"/>
            </w:pPr>
          </w:p>
        </w:tc>
        <w:tc>
          <w:tcPr>
            <w:tcW w:w="1108" w:type="pct"/>
            <w:tcBorders>
              <w:top w:val="single" w:sz="4" w:space="0" w:color="auto"/>
              <w:bottom w:val="single" w:sz="4" w:space="0" w:color="auto"/>
            </w:tcBorders>
            <w:vAlign w:val="center"/>
          </w:tcPr>
          <w:p w14:paraId="696F69CB" w14:textId="77777777" w:rsidR="00BD57DA" w:rsidRPr="00911DBA" w:rsidRDefault="00BD57DA" w:rsidP="00224974">
            <w:pPr>
              <w:spacing w:before="0"/>
              <w:jc w:val="center"/>
            </w:pPr>
            <w:r w:rsidRPr="00911DBA">
              <w:t>Debretsion</w:t>
            </w:r>
          </w:p>
        </w:tc>
        <w:tc>
          <w:tcPr>
            <w:tcW w:w="1108" w:type="pct"/>
            <w:tcBorders>
              <w:top w:val="single" w:sz="4" w:space="0" w:color="auto"/>
              <w:bottom w:val="single" w:sz="4" w:space="0" w:color="auto"/>
            </w:tcBorders>
            <w:vAlign w:val="center"/>
          </w:tcPr>
          <w:p w14:paraId="723A91C5" w14:textId="77777777" w:rsidR="00BD57DA" w:rsidRPr="00911DBA" w:rsidRDefault="00BD57DA" w:rsidP="00224974">
            <w:pPr>
              <w:spacing w:before="0"/>
              <w:jc w:val="center"/>
            </w:pPr>
            <w:r w:rsidRPr="00911DBA">
              <w:t>Abiy</w:t>
            </w:r>
          </w:p>
        </w:tc>
        <w:tc>
          <w:tcPr>
            <w:tcW w:w="1315" w:type="pct"/>
            <w:tcBorders>
              <w:top w:val="single" w:sz="4" w:space="0" w:color="auto"/>
              <w:bottom w:val="single" w:sz="4" w:space="0" w:color="auto"/>
            </w:tcBorders>
            <w:vAlign w:val="center"/>
          </w:tcPr>
          <w:p w14:paraId="4BF72A87" w14:textId="77777777" w:rsidR="00BD57DA" w:rsidRPr="00911DBA" w:rsidRDefault="00BD57DA" w:rsidP="00224974">
            <w:pPr>
              <w:spacing w:before="0"/>
              <w:jc w:val="center"/>
            </w:pPr>
            <w:r w:rsidRPr="00911DBA">
              <w:t>Debretsion</w:t>
            </w:r>
          </w:p>
        </w:tc>
        <w:tc>
          <w:tcPr>
            <w:tcW w:w="676" w:type="pct"/>
            <w:tcBorders>
              <w:top w:val="single" w:sz="4" w:space="0" w:color="auto"/>
              <w:bottom w:val="single" w:sz="4" w:space="0" w:color="auto"/>
            </w:tcBorders>
            <w:vAlign w:val="center"/>
          </w:tcPr>
          <w:p w14:paraId="64274F8A" w14:textId="77777777" w:rsidR="00BD57DA" w:rsidRPr="00911DBA" w:rsidRDefault="00BD57DA" w:rsidP="00224974">
            <w:pPr>
              <w:spacing w:before="0"/>
              <w:jc w:val="center"/>
            </w:pPr>
            <w:r w:rsidRPr="00911DBA">
              <w:t>Abiy</w:t>
            </w:r>
          </w:p>
        </w:tc>
      </w:tr>
      <w:tr w:rsidR="00BD57DA" w:rsidRPr="00911DBA" w14:paraId="0A404360" w14:textId="77777777" w:rsidTr="00224974">
        <w:trPr>
          <w:trHeight w:val="498"/>
        </w:trPr>
        <w:tc>
          <w:tcPr>
            <w:tcW w:w="793" w:type="pct"/>
            <w:vAlign w:val="center"/>
          </w:tcPr>
          <w:p w14:paraId="0986150A" w14:textId="77777777" w:rsidR="00BD57DA" w:rsidRPr="00911DBA" w:rsidRDefault="00BD57DA" w:rsidP="00224974">
            <w:pPr>
              <w:spacing w:before="0"/>
              <w:jc w:val="left"/>
            </w:pPr>
            <w:r w:rsidRPr="00911DBA">
              <w:t>RC</w:t>
            </w:r>
          </w:p>
        </w:tc>
        <w:tc>
          <w:tcPr>
            <w:tcW w:w="1108" w:type="pct"/>
            <w:tcBorders>
              <w:top w:val="single" w:sz="4" w:space="0" w:color="auto"/>
            </w:tcBorders>
            <w:vAlign w:val="center"/>
          </w:tcPr>
          <w:p w14:paraId="77E1CA24" w14:textId="77777777" w:rsidR="00BD57DA" w:rsidRPr="00911DBA" w:rsidRDefault="00BD57DA" w:rsidP="00224974">
            <w:pPr>
              <w:spacing w:before="0"/>
              <w:jc w:val="center"/>
            </w:pPr>
            <w:r w:rsidRPr="00911DBA">
              <w:t>1.171±0.054</w:t>
            </w:r>
          </w:p>
        </w:tc>
        <w:tc>
          <w:tcPr>
            <w:tcW w:w="1108" w:type="pct"/>
            <w:tcBorders>
              <w:top w:val="single" w:sz="4" w:space="0" w:color="auto"/>
            </w:tcBorders>
            <w:vAlign w:val="center"/>
          </w:tcPr>
          <w:p w14:paraId="2C14B90C" w14:textId="77777777" w:rsidR="00BD57DA" w:rsidRPr="00911DBA" w:rsidRDefault="00BD57DA" w:rsidP="00224974">
            <w:pPr>
              <w:spacing w:before="0"/>
              <w:jc w:val="center"/>
              <w:rPr>
                <w:b/>
                <w:bCs/>
              </w:rPr>
            </w:pPr>
            <w:r w:rsidRPr="00911DBA">
              <w:rPr>
                <w:b/>
                <w:bCs/>
              </w:rPr>
              <w:t>1.314±0.033</w:t>
            </w:r>
          </w:p>
        </w:tc>
        <w:tc>
          <w:tcPr>
            <w:tcW w:w="1315" w:type="pct"/>
            <w:tcBorders>
              <w:top w:val="single" w:sz="4" w:space="0" w:color="auto"/>
            </w:tcBorders>
            <w:vAlign w:val="center"/>
          </w:tcPr>
          <w:p w14:paraId="320BBF7A" w14:textId="77777777" w:rsidR="00BD57DA" w:rsidRPr="00911DBA" w:rsidRDefault="00BD57DA" w:rsidP="00224974">
            <w:pPr>
              <w:spacing w:before="0"/>
              <w:jc w:val="center"/>
            </w:pPr>
            <w:r w:rsidRPr="00911DBA">
              <w:t>35%</w:t>
            </w:r>
          </w:p>
        </w:tc>
        <w:tc>
          <w:tcPr>
            <w:tcW w:w="676" w:type="pct"/>
            <w:tcBorders>
              <w:top w:val="single" w:sz="4" w:space="0" w:color="auto"/>
            </w:tcBorders>
            <w:vAlign w:val="center"/>
          </w:tcPr>
          <w:p w14:paraId="07BD750E" w14:textId="77777777" w:rsidR="00BD57DA" w:rsidRPr="00911DBA" w:rsidRDefault="00BD57DA" w:rsidP="00224974">
            <w:pPr>
              <w:spacing w:before="0"/>
              <w:jc w:val="center"/>
            </w:pPr>
            <w:r w:rsidRPr="00911DBA">
              <w:t>35%</w:t>
            </w:r>
          </w:p>
        </w:tc>
      </w:tr>
      <w:tr w:rsidR="00BD57DA" w:rsidRPr="00911DBA" w14:paraId="13E9864E" w14:textId="77777777" w:rsidTr="00224974">
        <w:trPr>
          <w:trHeight w:val="553"/>
        </w:trPr>
        <w:tc>
          <w:tcPr>
            <w:tcW w:w="793" w:type="pct"/>
            <w:vAlign w:val="center"/>
          </w:tcPr>
          <w:p w14:paraId="5E657092" w14:textId="77777777" w:rsidR="00BD57DA" w:rsidRPr="00911DBA" w:rsidRDefault="00BD57DA" w:rsidP="00224974">
            <w:pPr>
              <w:spacing w:before="0"/>
              <w:jc w:val="left"/>
            </w:pPr>
            <w:r w:rsidRPr="00911DBA">
              <w:t>RC + TD</w:t>
            </w:r>
          </w:p>
        </w:tc>
        <w:tc>
          <w:tcPr>
            <w:tcW w:w="1108" w:type="pct"/>
            <w:vAlign w:val="center"/>
          </w:tcPr>
          <w:p w14:paraId="749C81CE" w14:textId="77777777" w:rsidR="00BD57DA" w:rsidRPr="00911DBA" w:rsidRDefault="00BD57DA" w:rsidP="00224974">
            <w:pPr>
              <w:spacing w:before="0"/>
              <w:jc w:val="center"/>
              <w:rPr>
                <w:b/>
                <w:bCs/>
              </w:rPr>
            </w:pPr>
            <w:r w:rsidRPr="00911DBA">
              <w:rPr>
                <w:b/>
                <w:bCs/>
              </w:rPr>
              <w:t>1.218±0.030</w:t>
            </w:r>
          </w:p>
        </w:tc>
        <w:tc>
          <w:tcPr>
            <w:tcW w:w="1108" w:type="pct"/>
            <w:vAlign w:val="center"/>
          </w:tcPr>
          <w:p w14:paraId="332CA3D6" w14:textId="77777777" w:rsidR="00BD57DA" w:rsidRPr="00911DBA" w:rsidRDefault="00BD57DA" w:rsidP="00224974">
            <w:pPr>
              <w:spacing w:before="0"/>
              <w:jc w:val="center"/>
            </w:pPr>
            <w:r w:rsidRPr="00911DBA">
              <w:t>1.307±0.031</w:t>
            </w:r>
          </w:p>
        </w:tc>
        <w:tc>
          <w:tcPr>
            <w:tcW w:w="1315" w:type="pct"/>
            <w:vAlign w:val="center"/>
          </w:tcPr>
          <w:p w14:paraId="52962713" w14:textId="77777777" w:rsidR="00BD57DA" w:rsidRPr="00911DBA" w:rsidRDefault="00BD57DA" w:rsidP="00224974">
            <w:pPr>
              <w:spacing w:before="0"/>
              <w:jc w:val="center"/>
              <w:rPr>
                <w:b/>
                <w:bCs/>
              </w:rPr>
            </w:pPr>
            <w:r w:rsidRPr="00911DBA">
              <w:rPr>
                <w:b/>
                <w:bCs/>
              </w:rPr>
              <w:t>65%</w:t>
            </w:r>
          </w:p>
        </w:tc>
        <w:tc>
          <w:tcPr>
            <w:tcW w:w="676" w:type="pct"/>
            <w:vAlign w:val="center"/>
          </w:tcPr>
          <w:p w14:paraId="6565F80A" w14:textId="77777777" w:rsidR="00BD57DA" w:rsidRPr="00911DBA" w:rsidRDefault="00BD57DA" w:rsidP="00224974">
            <w:pPr>
              <w:spacing w:before="0"/>
              <w:jc w:val="center"/>
              <w:rPr>
                <w:b/>
                <w:bCs/>
              </w:rPr>
            </w:pPr>
            <w:r w:rsidRPr="00911DBA">
              <w:rPr>
                <w:b/>
                <w:bCs/>
              </w:rPr>
              <w:t>65%</w:t>
            </w:r>
          </w:p>
        </w:tc>
      </w:tr>
    </w:tbl>
    <w:p w14:paraId="00D21CAE" w14:textId="77777777" w:rsidR="00BD57DA" w:rsidRPr="00510051" w:rsidRDefault="00BD57DA" w:rsidP="00BD57DA">
      <w:pPr>
        <w:jc w:val="center"/>
        <w:rPr>
          <w:i/>
          <w:iCs/>
        </w:rPr>
      </w:pPr>
      <w:r w:rsidRPr="00510051">
        <w:rPr>
          <w:i/>
          <w:iCs/>
        </w:rPr>
        <w:t>Bold values indicate the best results in the experiments</w:t>
      </w:r>
    </w:p>
    <w:p w14:paraId="5B87BC7D" w14:textId="71710627" w:rsidR="00710EA9" w:rsidRDefault="00F710A3" w:rsidP="00BD57DA">
      <w:r w:rsidRPr="00911DBA">
        <w:t xml:space="preserve">The quantitative result of RC+TD improves the inception score on Debretsion's fake video with a significant amount. on the other side, the thesis work lost by base work with a slight margin fake Abiy video. The human evaluation study claims, participants were </w:t>
      </w:r>
      <w:r w:rsidR="00406F08" w:rsidRPr="00911DBA">
        <w:t xml:space="preserve">confident about </w:t>
      </w:r>
      <w:r w:rsidR="00065935" w:rsidRPr="00911DBA">
        <w:t>choosing</w:t>
      </w:r>
      <w:r w:rsidRPr="00911DBA">
        <w:t xml:space="preserve"> a better one among the result found from RC and RC+TD</w:t>
      </w:r>
      <w:r w:rsidR="00406F08" w:rsidRPr="00911DBA">
        <w:t xml:space="preserve"> since the fake </w:t>
      </w:r>
      <w:r w:rsidR="007512DB" w:rsidRPr="00911DBA">
        <w:lastRenderedPageBreak/>
        <w:t>A</w:t>
      </w:r>
      <w:r w:rsidR="00406F08" w:rsidRPr="00911DBA">
        <w:t>biy video result was simpl</w:t>
      </w:r>
      <w:r w:rsidR="00065935" w:rsidRPr="00911DBA">
        <w:t>y</w:t>
      </w:r>
      <w:r w:rsidR="00406F08" w:rsidRPr="00911DBA">
        <w:t xml:space="preserve"> recognizable as fake</w:t>
      </w:r>
      <w:r w:rsidRPr="00911DBA">
        <w:t xml:space="preserve">. </w:t>
      </w:r>
      <w:r w:rsidR="00D23F8E" w:rsidRPr="00911DBA">
        <w:t>T</w:t>
      </w:r>
      <w:r w:rsidR="00406F08" w:rsidRPr="00911DBA">
        <w:t>he</w:t>
      </w:r>
      <w:r w:rsidRPr="00911DBA">
        <w:t xml:space="preserve"> </w:t>
      </w:r>
      <w:r w:rsidR="00D23F8E" w:rsidRPr="00911DBA">
        <w:t>complex nature</w:t>
      </w:r>
      <w:r w:rsidRPr="00911DBA">
        <w:t xml:space="preserve"> of the Adiss(</w:t>
      </w:r>
      <w:r w:rsidRPr="00911DBA">
        <w:rPr>
          <w:rFonts w:ascii="Nyala" w:hAnsi="Nyala" w:cs="Nyala"/>
          <w:lang w:val="am-ET"/>
        </w:rPr>
        <w:t>አዲስ</w:t>
      </w:r>
      <w:r w:rsidRPr="00911DBA">
        <w:t xml:space="preserve">) dataset in several aspects such as it </w:t>
      </w:r>
      <w:r w:rsidR="00297716" w:rsidRPr="00911DBA">
        <w:t>does not</w:t>
      </w:r>
      <w:r w:rsidRPr="00911DBA">
        <w:t xml:space="preserve"> consider face keypoint alignment and face size normalization </w:t>
      </w:r>
      <w:r w:rsidR="00D23F8E" w:rsidRPr="00911DBA">
        <w:t>impact</w:t>
      </w:r>
      <w:r w:rsidRPr="00911DBA">
        <w:t xml:space="preserve"> network convergence. Additionally, from the result in figure 6-</w:t>
      </w:r>
      <w:r w:rsidR="00244643" w:rsidRPr="00911DBA">
        <w:t>11</w:t>
      </w:r>
      <w:r w:rsidRPr="00911DBA">
        <w:t xml:space="preserve"> </w:t>
      </w:r>
      <w:r w:rsidR="00244643" w:rsidRPr="00911DBA">
        <w:t>below</w:t>
      </w:r>
      <w:r w:rsidRPr="00911DBA">
        <w:t xml:space="preserve"> its clear, the network basically emphases on translating head motion rather than lip movement on the input video. </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50"/>
        <w:gridCol w:w="8105"/>
      </w:tblGrid>
      <w:tr w:rsidR="00EB3AB3" w:rsidRPr="00911DBA" w14:paraId="57E6BFBC" w14:textId="77777777" w:rsidTr="00710EA9">
        <w:trPr>
          <w:cantSplit/>
          <w:trHeight w:val="1556"/>
        </w:trPr>
        <w:tc>
          <w:tcPr>
            <w:tcW w:w="371" w:type="pct"/>
            <w:textDirection w:val="btLr"/>
            <w:vAlign w:val="center"/>
          </w:tcPr>
          <w:p w14:paraId="6A9BA2C9" w14:textId="02BE69D8" w:rsidR="00EB3AB3" w:rsidRPr="00911DBA" w:rsidRDefault="0081531F" w:rsidP="00EB3AB3">
            <w:pPr>
              <w:spacing w:before="0"/>
              <w:ind w:left="113" w:right="113"/>
              <w:jc w:val="center"/>
              <w:rPr>
                <w:noProof/>
              </w:rPr>
            </w:pPr>
            <w:r w:rsidRPr="00911DBA">
              <w:t xml:space="preserve"> </w:t>
            </w:r>
            <w:r w:rsidR="00EB3AB3" w:rsidRPr="00911DBA">
              <w:rPr>
                <w:sz w:val="20"/>
                <w:szCs w:val="20"/>
              </w:rPr>
              <w:t>Input</w:t>
            </w:r>
          </w:p>
        </w:tc>
        <w:tc>
          <w:tcPr>
            <w:tcW w:w="4629" w:type="pct"/>
            <w:vMerge w:val="restart"/>
            <w:textDirection w:val="tbRl"/>
          </w:tcPr>
          <w:p w14:paraId="6FC0F0E7" w14:textId="67240BA3" w:rsidR="00EB3AB3" w:rsidRPr="00911DBA" w:rsidRDefault="00362EBD" w:rsidP="00EB3AB3">
            <w:pPr>
              <w:spacing w:before="0"/>
              <w:ind w:left="113" w:right="113"/>
            </w:pPr>
            <w:r w:rsidRPr="00911DBA">
              <w:rPr>
                <w:noProof/>
              </w:rPr>
              <w:drawing>
                <wp:anchor distT="0" distB="0" distL="114300" distR="114300" simplePos="0" relativeHeight="251911168" behindDoc="0" locked="0" layoutInCell="1" allowOverlap="1" wp14:anchorId="59EAE61B" wp14:editId="551A6297">
                  <wp:simplePos x="0" y="0"/>
                  <wp:positionH relativeFrom="column">
                    <wp:posOffset>-5085080</wp:posOffset>
                  </wp:positionH>
                  <wp:positionV relativeFrom="paragraph">
                    <wp:posOffset>22225</wp:posOffset>
                  </wp:positionV>
                  <wp:extent cx="5122419" cy="5886450"/>
                  <wp:effectExtent l="0" t="0" r="254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BEBA8EAE-BF5A-486C-A8C5-ECC9F3942E4B}">
                                <a14:imgProps xmlns:a14="http://schemas.microsoft.com/office/drawing/2010/main">
                                  <a14:imgLayer r:embed="rId9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132771" cy="5898346"/>
                          </a:xfrm>
                          <a:prstGeom prst="rect">
                            <a:avLst/>
                          </a:prstGeom>
                        </pic:spPr>
                      </pic:pic>
                    </a:graphicData>
                  </a:graphic>
                  <wp14:sizeRelH relativeFrom="margin">
                    <wp14:pctWidth>0</wp14:pctWidth>
                  </wp14:sizeRelH>
                  <wp14:sizeRelV relativeFrom="margin">
                    <wp14:pctHeight>0</wp14:pctHeight>
                  </wp14:sizeRelV>
                </wp:anchor>
              </w:drawing>
            </w:r>
          </w:p>
        </w:tc>
      </w:tr>
      <w:tr w:rsidR="00EB3AB3" w:rsidRPr="00911DBA" w14:paraId="2B4EBD2B" w14:textId="77777777" w:rsidTr="00710EA9">
        <w:trPr>
          <w:cantSplit/>
          <w:trHeight w:val="1556"/>
        </w:trPr>
        <w:tc>
          <w:tcPr>
            <w:tcW w:w="371" w:type="pct"/>
            <w:textDirection w:val="btLr"/>
            <w:vAlign w:val="center"/>
          </w:tcPr>
          <w:p w14:paraId="4A5665D7" w14:textId="36882A65" w:rsidR="00EB3AB3" w:rsidRPr="00911DBA" w:rsidRDefault="00EB3AB3" w:rsidP="00EB3AB3">
            <w:pPr>
              <w:spacing w:before="0"/>
              <w:ind w:left="113" w:right="113"/>
              <w:jc w:val="center"/>
            </w:pPr>
            <w:r w:rsidRPr="00911DBA">
              <w:rPr>
                <w:sz w:val="20"/>
                <w:szCs w:val="20"/>
              </w:rPr>
              <w:t>RC</w:t>
            </w:r>
          </w:p>
        </w:tc>
        <w:tc>
          <w:tcPr>
            <w:tcW w:w="4629" w:type="pct"/>
            <w:vMerge/>
            <w:textDirection w:val="tbRl"/>
          </w:tcPr>
          <w:p w14:paraId="6F8DBB13" w14:textId="77777777" w:rsidR="00EB3AB3" w:rsidRPr="00911DBA" w:rsidRDefault="00EB3AB3" w:rsidP="00EB3AB3">
            <w:pPr>
              <w:spacing w:before="0"/>
              <w:ind w:left="113" w:right="113"/>
            </w:pPr>
          </w:p>
        </w:tc>
      </w:tr>
      <w:tr w:rsidR="00EB3AB3" w:rsidRPr="00911DBA" w14:paraId="7A0DE869" w14:textId="77777777" w:rsidTr="00710EA9">
        <w:trPr>
          <w:cantSplit/>
          <w:trHeight w:val="1556"/>
        </w:trPr>
        <w:tc>
          <w:tcPr>
            <w:tcW w:w="371" w:type="pct"/>
            <w:textDirection w:val="btLr"/>
            <w:vAlign w:val="center"/>
          </w:tcPr>
          <w:p w14:paraId="06BBD871" w14:textId="0F2BE5E8" w:rsidR="00EB3AB3" w:rsidRPr="00911DBA" w:rsidRDefault="00EB3AB3" w:rsidP="00EB3AB3">
            <w:pPr>
              <w:spacing w:before="0"/>
              <w:ind w:left="113" w:right="113"/>
              <w:jc w:val="center"/>
            </w:pPr>
            <w:r w:rsidRPr="00911DBA">
              <w:rPr>
                <w:sz w:val="20"/>
                <w:szCs w:val="20"/>
              </w:rPr>
              <w:t>RC+TD</w:t>
            </w:r>
          </w:p>
        </w:tc>
        <w:tc>
          <w:tcPr>
            <w:tcW w:w="4629" w:type="pct"/>
            <w:vMerge/>
          </w:tcPr>
          <w:p w14:paraId="6F6B14E8" w14:textId="77777777" w:rsidR="00EB3AB3" w:rsidRPr="00911DBA" w:rsidRDefault="00EB3AB3" w:rsidP="00EB3AB3">
            <w:pPr>
              <w:spacing w:before="0"/>
            </w:pPr>
          </w:p>
        </w:tc>
      </w:tr>
      <w:tr w:rsidR="00EB3AB3" w:rsidRPr="00911DBA" w14:paraId="7D4970F4" w14:textId="77777777" w:rsidTr="00710EA9">
        <w:trPr>
          <w:cantSplit/>
          <w:trHeight w:val="1556"/>
        </w:trPr>
        <w:tc>
          <w:tcPr>
            <w:tcW w:w="371" w:type="pct"/>
            <w:textDirection w:val="btLr"/>
            <w:vAlign w:val="center"/>
          </w:tcPr>
          <w:p w14:paraId="355DDF19" w14:textId="77777777" w:rsidR="00EB3AB3" w:rsidRPr="00911DBA" w:rsidRDefault="00EB3AB3" w:rsidP="00EB3AB3">
            <w:pPr>
              <w:spacing w:before="0"/>
              <w:ind w:left="113" w:right="113"/>
              <w:jc w:val="center"/>
              <w:rPr>
                <w:noProof/>
              </w:rPr>
            </w:pPr>
            <w:r w:rsidRPr="00911DBA">
              <w:rPr>
                <w:sz w:val="20"/>
                <w:szCs w:val="20"/>
              </w:rPr>
              <w:t>Input</w:t>
            </w:r>
          </w:p>
        </w:tc>
        <w:tc>
          <w:tcPr>
            <w:tcW w:w="4629" w:type="pct"/>
            <w:vMerge/>
            <w:textDirection w:val="tbRl"/>
          </w:tcPr>
          <w:p w14:paraId="6D44A3B6" w14:textId="08ED801D" w:rsidR="00EB3AB3" w:rsidRPr="00911DBA" w:rsidRDefault="00EB3AB3" w:rsidP="00EB3AB3">
            <w:pPr>
              <w:spacing w:before="0"/>
              <w:ind w:left="113" w:right="113"/>
            </w:pPr>
          </w:p>
        </w:tc>
      </w:tr>
      <w:tr w:rsidR="00EB3AB3" w:rsidRPr="00911DBA" w14:paraId="117AC067" w14:textId="77777777" w:rsidTr="00710EA9">
        <w:trPr>
          <w:cantSplit/>
          <w:trHeight w:val="1556"/>
        </w:trPr>
        <w:tc>
          <w:tcPr>
            <w:tcW w:w="371" w:type="pct"/>
            <w:textDirection w:val="btLr"/>
            <w:vAlign w:val="center"/>
          </w:tcPr>
          <w:p w14:paraId="057F39F4" w14:textId="6F9948AD" w:rsidR="00EB3AB3" w:rsidRPr="00911DBA" w:rsidRDefault="00EB3AB3" w:rsidP="00EB3AB3">
            <w:pPr>
              <w:spacing w:before="0"/>
              <w:ind w:left="113" w:right="113"/>
              <w:jc w:val="center"/>
            </w:pPr>
            <w:r w:rsidRPr="00911DBA">
              <w:rPr>
                <w:sz w:val="20"/>
                <w:szCs w:val="20"/>
              </w:rPr>
              <w:t>RC</w:t>
            </w:r>
          </w:p>
        </w:tc>
        <w:tc>
          <w:tcPr>
            <w:tcW w:w="4629" w:type="pct"/>
            <w:vMerge/>
            <w:textDirection w:val="tbRl"/>
          </w:tcPr>
          <w:p w14:paraId="7CDEFC1C" w14:textId="77777777" w:rsidR="00EB3AB3" w:rsidRPr="00911DBA" w:rsidRDefault="00EB3AB3" w:rsidP="00EB3AB3">
            <w:pPr>
              <w:spacing w:before="0"/>
              <w:ind w:left="113" w:right="113"/>
            </w:pPr>
          </w:p>
        </w:tc>
      </w:tr>
      <w:tr w:rsidR="00EB3AB3" w:rsidRPr="00911DBA" w14:paraId="0F5A69AF" w14:textId="77777777" w:rsidTr="00710EA9">
        <w:trPr>
          <w:cantSplit/>
          <w:trHeight w:val="1556"/>
        </w:trPr>
        <w:tc>
          <w:tcPr>
            <w:tcW w:w="371" w:type="pct"/>
            <w:textDirection w:val="btLr"/>
            <w:vAlign w:val="center"/>
          </w:tcPr>
          <w:p w14:paraId="7DB1B270" w14:textId="77777777" w:rsidR="00EB3AB3" w:rsidRPr="00911DBA" w:rsidRDefault="00EB3AB3" w:rsidP="00EB3AB3">
            <w:pPr>
              <w:spacing w:before="0"/>
              <w:ind w:left="113" w:right="113"/>
              <w:jc w:val="center"/>
            </w:pPr>
            <w:r w:rsidRPr="00911DBA">
              <w:rPr>
                <w:sz w:val="20"/>
                <w:szCs w:val="20"/>
              </w:rPr>
              <w:t>CC+TD</w:t>
            </w:r>
          </w:p>
        </w:tc>
        <w:tc>
          <w:tcPr>
            <w:tcW w:w="4629" w:type="pct"/>
            <w:vMerge/>
          </w:tcPr>
          <w:p w14:paraId="25177118" w14:textId="77777777" w:rsidR="00EB3AB3" w:rsidRPr="00911DBA" w:rsidRDefault="00EB3AB3" w:rsidP="00EB3AB3">
            <w:pPr>
              <w:keepNext/>
              <w:spacing w:before="0"/>
            </w:pPr>
          </w:p>
        </w:tc>
      </w:tr>
    </w:tbl>
    <w:p w14:paraId="07894791" w14:textId="77A53BC9" w:rsidR="008E6180" w:rsidRPr="00911DBA" w:rsidRDefault="00EB3AB3" w:rsidP="00EB3AB3">
      <w:pPr>
        <w:pStyle w:val="Caption"/>
        <w:jc w:val="center"/>
      </w:pPr>
      <w:bookmarkStart w:id="371" w:name="_Toc52980553"/>
      <w:bookmarkStart w:id="372" w:name="_Toc54357402"/>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E97BB6">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E97BB6">
        <w:rPr>
          <w:noProof/>
          <w:color w:val="auto"/>
          <w:sz w:val="24"/>
          <w:szCs w:val="24"/>
        </w:rPr>
        <w:t>11</w:t>
      </w:r>
      <w:r w:rsidR="00670E54">
        <w:rPr>
          <w:color w:val="auto"/>
          <w:sz w:val="24"/>
          <w:szCs w:val="24"/>
        </w:rPr>
        <w:fldChar w:fldCharType="end"/>
      </w:r>
      <w:r w:rsidRPr="00911DBA">
        <w:rPr>
          <w:color w:val="auto"/>
          <w:sz w:val="24"/>
          <w:szCs w:val="24"/>
        </w:rPr>
        <w:t xml:space="preserve"> Abiy to </w:t>
      </w:r>
      <w:r w:rsidR="008359D3" w:rsidRPr="00911DBA">
        <w:rPr>
          <w:color w:val="auto"/>
          <w:sz w:val="24"/>
          <w:szCs w:val="24"/>
        </w:rPr>
        <w:t>Debretsion translation result.</w:t>
      </w:r>
      <w:bookmarkEnd w:id="371"/>
      <w:bookmarkEnd w:id="372"/>
    </w:p>
    <w:p w14:paraId="39C6F4B9" w14:textId="3DAFD40A" w:rsidR="00EB3AB3" w:rsidRDefault="00EB3AB3" w:rsidP="00EB3AB3">
      <w:pPr>
        <w:jc w:val="center"/>
      </w:pPr>
      <w:r w:rsidRPr="00911DBA">
        <w:t xml:space="preserve">Row label as six sequential inputs are the inputs to the network, and the rests are the corresponding output of the network. The top three are </w:t>
      </w:r>
      <w:r w:rsidR="004A0301" w:rsidRPr="00911DBA">
        <w:t>Abiy</w:t>
      </w:r>
      <w:r w:rsidRPr="00911DBA">
        <w:t xml:space="preserve"> to </w:t>
      </w:r>
      <w:r w:rsidR="004A0301" w:rsidRPr="00911DBA">
        <w:t>Debretsion</w:t>
      </w:r>
      <w:r w:rsidRPr="00911DBA">
        <w:t>, and the bottom ones are the reverse translation.</w:t>
      </w:r>
    </w:p>
    <w:p w14:paraId="0534620E" w14:textId="267E908C" w:rsidR="008359D3" w:rsidRPr="00911DBA" w:rsidRDefault="00710EA9" w:rsidP="008359D3">
      <w:pPr>
        <w:spacing w:before="0"/>
      </w:pPr>
      <w:r w:rsidRPr="00911DBA">
        <w:rPr>
          <w:noProof/>
        </w:rPr>
        <w:lastRenderedPageBreak/>
        <mc:AlternateContent>
          <mc:Choice Requires="wps">
            <w:drawing>
              <wp:anchor distT="0" distB="0" distL="114300" distR="114300" simplePos="0" relativeHeight="251889664" behindDoc="1" locked="0" layoutInCell="1" allowOverlap="1" wp14:anchorId="1150856C" wp14:editId="607C1184">
                <wp:simplePos x="0" y="0"/>
                <wp:positionH relativeFrom="page">
                  <wp:align>center</wp:align>
                </wp:positionH>
                <wp:positionV relativeFrom="paragraph">
                  <wp:posOffset>2511425</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322089E1" w:rsidR="00977DC2" w:rsidRPr="008359D3" w:rsidRDefault="00977DC2" w:rsidP="008359D3">
                            <w:pPr>
                              <w:pStyle w:val="Caption"/>
                              <w:spacing w:before="0"/>
                              <w:jc w:val="center"/>
                              <w:rPr>
                                <w:noProof/>
                                <w:color w:val="auto"/>
                                <w:sz w:val="24"/>
                                <w:szCs w:val="24"/>
                              </w:rPr>
                            </w:pPr>
                            <w:bookmarkStart w:id="373" w:name="_Toc52980554"/>
                            <w:bookmarkStart w:id="374" w:name="_Toc54357403"/>
                            <w:r w:rsidRPr="008359D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E97BB6">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E97BB6">
                              <w:rPr>
                                <w:noProof/>
                                <w:color w:val="auto"/>
                                <w:sz w:val="24"/>
                                <w:szCs w:val="24"/>
                              </w:rPr>
                              <w:t>12</w:t>
                            </w:r>
                            <w:r>
                              <w:rPr>
                                <w:color w:val="auto"/>
                                <w:sz w:val="24"/>
                                <w:szCs w:val="24"/>
                              </w:rPr>
                              <w:fldChar w:fldCharType="end"/>
                            </w:r>
                            <w:r w:rsidRPr="008359D3">
                              <w:rPr>
                                <w:color w:val="auto"/>
                                <w:sz w:val="24"/>
                                <w:szCs w:val="24"/>
                              </w:rPr>
                              <w:t xml:space="preserve"> Human evaluation study on adiss dataset</w:t>
                            </w:r>
                            <w:bookmarkEnd w:id="373"/>
                            <w:bookmarkEnd w:id="3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0;margin-top:197.75pt;width:432.9pt;height:.05pt;z-index:-25142681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" stroked="f">
                <v:textbox style="mso-fit-shape-to-text:t" inset="0,0,0,0">
                  <w:txbxContent>
                    <w:p w14:paraId="71DF10A6" w14:textId="322089E1" w:rsidR="00977DC2" w:rsidRPr="008359D3" w:rsidRDefault="00977DC2" w:rsidP="008359D3">
                      <w:pPr>
                        <w:pStyle w:val="Caption"/>
                        <w:spacing w:before="0"/>
                        <w:jc w:val="center"/>
                        <w:rPr>
                          <w:noProof/>
                          <w:color w:val="auto"/>
                          <w:sz w:val="24"/>
                          <w:szCs w:val="24"/>
                        </w:rPr>
                      </w:pPr>
                      <w:bookmarkStart w:id="375" w:name="_Toc52980554"/>
                      <w:bookmarkStart w:id="376" w:name="_Toc54357403"/>
                      <w:r w:rsidRPr="008359D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E97BB6">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E97BB6">
                        <w:rPr>
                          <w:noProof/>
                          <w:color w:val="auto"/>
                          <w:sz w:val="24"/>
                          <w:szCs w:val="24"/>
                        </w:rPr>
                        <w:t>12</w:t>
                      </w:r>
                      <w:r>
                        <w:rPr>
                          <w:color w:val="auto"/>
                          <w:sz w:val="24"/>
                          <w:szCs w:val="24"/>
                        </w:rPr>
                        <w:fldChar w:fldCharType="end"/>
                      </w:r>
                      <w:r w:rsidRPr="008359D3">
                        <w:rPr>
                          <w:color w:val="auto"/>
                          <w:sz w:val="24"/>
                          <w:szCs w:val="24"/>
                        </w:rPr>
                        <w:t xml:space="preserve"> Human evaluation study on adiss dataset</w:t>
                      </w:r>
                      <w:bookmarkEnd w:id="375"/>
                      <w:bookmarkEnd w:id="376"/>
                    </w:p>
                  </w:txbxContent>
                </v:textbox>
                <w10:wrap type="topAndBottom" anchorx="page"/>
              </v:shape>
            </w:pict>
          </mc:Fallback>
        </mc:AlternateContent>
      </w:r>
      <w:r w:rsidRPr="00911DBA">
        <w:rPr>
          <w:noProof/>
        </w:rPr>
        <w:drawing>
          <wp:anchor distT="0" distB="0" distL="114300" distR="114300" simplePos="0" relativeHeight="251875328" behindDoc="1" locked="0" layoutInCell="1" allowOverlap="1" wp14:anchorId="3018A272" wp14:editId="37E7D9F1">
            <wp:simplePos x="0" y="0"/>
            <wp:positionH relativeFrom="margin">
              <wp:posOffset>0</wp:posOffset>
            </wp:positionH>
            <wp:positionV relativeFrom="paragraph">
              <wp:posOffset>0</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14:sizeRelH relativeFrom="margin">
              <wp14:pctWidth>0</wp14:pctWidth>
            </wp14:sizeRelH>
            <wp14:sizeRelV relativeFrom="margin">
              <wp14:pctHeight>0</wp14:pctHeight>
            </wp14:sizeRelV>
          </wp:anchor>
        </w:drawing>
      </w:r>
      <w:r w:rsidRPr="00911DBA">
        <w:rPr>
          <w:noProof/>
        </w:rPr>
        <w:drawing>
          <wp:anchor distT="0" distB="0" distL="114300" distR="114300" simplePos="0" relativeHeight="251876352" behindDoc="1" locked="0" layoutInCell="1" allowOverlap="1" wp14:anchorId="15C8646C" wp14:editId="37638EC9">
            <wp:simplePos x="0" y="0"/>
            <wp:positionH relativeFrom="column">
              <wp:posOffset>2795905</wp:posOffset>
            </wp:positionH>
            <wp:positionV relativeFrom="paragraph">
              <wp:posOffset>317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14:sizeRelH relativeFrom="margin">
              <wp14:pctWidth>0</wp14:pctWidth>
            </wp14:sizeRelH>
            <wp14:sizeRelV relativeFrom="margin">
              <wp14:pctHeight>0</wp14:pctHeight>
            </wp14:sizeRelV>
          </wp:anchor>
        </w:drawing>
      </w:r>
    </w:p>
    <w:p w14:paraId="2658760B" w14:textId="22AA3A32" w:rsidR="005E6985" w:rsidRPr="00911DBA" w:rsidRDefault="005E6985" w:rsidP="005E6985">
      <w:pPr>
        <w:spacing w:after="0"/>
        <w:jc w:val="center"/>
      </w:pPr>
      <w:r w:rsidRPr="00911DBA">
        <w:t xml:space="preserve">(left) A human evaluation study found after showing fake videos only to participants, </w:t>
      </w:r>
    </w:p>
    <w:p w14:paraId="2AB54CFA" w14:textId="1805E807" w:rsidR="005E6985" w:rsidRDefault="005E6985" w:rsidP="005E6985">
      <w:pPr>
        <w:spacing w:before="0"/>
        <w:jc w:val="center"/>
      </w:pPr>
      <w:r w:rsidRPr="00911DBA">
        <w:t>(right) A human evaluation study found after showing fake videos with the corresponding real video input. Higher values indicate the best results in the experiments</w:t>
      </w:r>
    </w:p>
    <w:p w14:paraId="35A310B6" w14:textId="4BC4EA7C" w:rsidR="00BD57DA" w:rsidRPr="00911DBA" w:rsidRDefault="00BD57DA" w:rsidP="00BD57DA">
      <w:pPr>
        <w:spacing w:before="0"/>
      </w:pPr>
      <w:r w:rsidRPr="00911DBA">
        <w:t>Even if both networks typically produce an unsatisfactory result the user study indicates this thesis model has a slight edge in both P1, P2 scores. Furthermore, the RC+TD Average Human evaluation study per domain surpasses ReCycle-GAN by 30%.</w:t>
      </w:r>
    </w:p>
    <w:p w14:paraId="703DCAFC" w14:textId="08359FE5" w:rsidR="00BC6457" w:rsidRPr="00911DBA" w:rsidRDefault="00BC6457" w:rsidP="00B05706">
      <w:pPr>
        <w:pStyle w:val="Heading2"/>
      </w:pPr>
      <w:bookmarkStart w:id="377" w:name="_Toc52981571"/>
      <w:bookmarkStart w:id="378" w:name="_Toc54363804"/>
      <w:r w:rsidRPr="00911DBA">
        <w:t>Result</w:t>
      </w:r>
      <w:r w:rsidR="00DC3D06">
        <w:t>s</w:t>
      </w:r>
      <w:r w:rsidRPr="00911DBA">
        <w:t xml:space="preserve"> Discussion</w:t>
      </w:r>
      <w:bookmarkEnd w:id="377"/>
      <w:bookmarkEnd w:id="378"/>
      <w:r w:rsidRPr="00911DBA">
        <w:t xml:space="preserve"> </w:t>
      </w:r>
    </w:p>
    <w:p w14:paraId="4A6E0FEC" w14:textId="4333DB78" w:rsidR="00586C31" w:rsidRPr="00911DBA" w:rsidRDefault="002D3E0A" w:rsidP="00BC6457">
      <w:pPr>
        <w:pStyle w:val="Heading3"/>
      </w:pPr>
      <w:bookmarkStart w:id="379" w:name="_Toc52981572"/>
      <w:bookmarkStart w:id="380" w:name="_Toc54363805"/>
      <w:r w:rsidRPr="00911DBA">
        <w:t>Video-Translation Summary</w:t>
      </w:r>
      <w:bookmarkEnd w:id="379"/>
      <w:bookmarkEnd w:id="380"/>
    </w:p>
    <w:p w14:paraId="30CBB7C2" w14:textId="429DD1DF" w:rsidR="002D3E0A" w:rsidRPr="00911DBA" w:rsidRDefault="002D3E0A" w:rsidP="002D3E0A">
      <w:r w:rsidRPr="00911DBA">
        <w:t xml:space="preserve">Based </w:t>
      </w:r>
      <w:r w:rsidR="008359D3" w:rsidRPr="00911DBA">
        <w:t xml:space="preserve">on quantitative and qualitative </w:t>
      </w:r>
      <w:r w:rsidRPr="00911DBA">
        <w:t>results,</w:t>
      </w:r>
      <w:r w:rsidR="001A03C0" w:rsidRPr="00911DBA">
        <w:t xml:space="preserve"> </w:t>
      </w:r>
      <w:r w:rsidR="008359D3" w:rsidRPr="00911DBA">
        <w:t>on flower-to-flower translation and sunset-to-day, the simples</w:t>
      </w:r>
      <w:r w:rsidRPr="00911DBA">
        <w:t xml:space="preserve">t model CC, which only trained only on the </w:t>
      </w:r>
      <w:r w:rsidR="008359D3" w:rsidRPr="00911DBA">
        <w:t>c</w:t>
      </w:r>
      <w:r w:rsidRPr="00911DBA">
        <w:t>ycle-loss, has the lowest score among the models, indicating that the</w:t>
      </w:r>
      <w:r w:rsidR="008A57C2" w:rsidRPr="00911DBA">
        <w:t xml:space="preserve"> (with respect)</w:t>
      </w:r>
      <w:r w:rsidRPr="00911DBA">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911DBA">
        <w:t xml:space="preserve">in the flower dataset but performs relatively well on </w:t>
      </w:r>
      <w:r w:rsidR="007512DB" w:rsidRPr="00911DBA">
        <w:t xml:space="preserve">the </w:t>
      </w:r>
      <w:r w:rsidR="001A03C0" w:rsidRPr="00911DBA">
        <w:t xml:space="preserve">Viper </w:t>
      </w:r>
      <w:r w:rsidR="008359D3" w:rsidRPr="00911DBA">
        <w:t>d</w:t>
      </w:r>
      <w:r w:rsidR="001A03C0" w:rsidRPr="00911DBA">
        <w:t>ataset</w:t>
      </w:r>
      <w:r w:rsidR="00403AC0" w:rsidRPr="00911DBA">
        <w:t>, which shows dependability on Efficientnet-B7</w:t>
      </w:r>
      <w:r w:rsidR="001A03C0" w:rsidRPr="00911DBA">
        <w:t>.</w:t>
      </w:r>
      <w:r w:rsidRPr="00911DBA">
        <w:t xml:space="preserve"> </w:t>
      </w:r>
      <w:r w:rsidR="001A03C0" w:rsidRPr="00911DBA">
        <w:t xml:space="preserve">CC+CP+TD outperforms the baseline work Cycle-GAN by almost 61% </w:t>
      </w:r>
      <w:r w:rsidR="00257449" w:rsidRPr="00911DBA">
        <w:t>and 49.95</w:t>
      </w:r>
      <w:r w:rsidR="001A03C0" w:rsidRPr="00911DBA">
        <w:t xml:space="preserve">% on Cycle-GAN with feature preserving loss. </w:t>
      </w:r>
    </w:p>
    <w:p w14:paraId="48D7C3BE" w14:textId="1FC81F21" w:rsidR="002D3E0A" w:rsidRPr="00911DBA" w:rsidRDefault="002D3E0A" w:rsidP="00BC6457">
      <w:pPr>
        <w:pStyle w:val="Heading3"/>
      </w:pPr>
      <w:bookmarkStart w:id="381" w:name="_Toc52981573"/>
      <w:bookmarkStart w:id="382" w:name="_Toc54363806"/>
      <w:r w:rsidRPr="00911DBA">
        <w:lastRenderedPageBreak/>
        <w:t>Video-Retargeting Summary</w:t>
      </w:r>
      <w:bookmarkEnd w:id="381"/>
      <w:bookmarkEnd w:id="382"/>
    </w:p>
    <w:p w14:paraId="706643F8" w14:textId="34632164" w:rsidR="00693723" w:rsidRPr="00911DBA" w:rsidRDefault="00EF3BBD" w:rsidP="00973E4E">
      <w:r w:rsidRPr="00911DBA">
        <w:t>Inception Score on R</w:t>
      </w:r>
      <w:r w:rsidR="00A07D74" w:rsidRPr="00911DBA">
        <w:t>C</w:t>
      </w:r>
      <w:r w:rsidRPr="00911DBA">
        <w:t xml:space="preserve"> and RC+TD indicate optimistic progress of the model applied, which illustrate the robustness of this thesis work in order to learn better spatial-temporal information from the video and to produce better content consistency</w:t>
      </w:r>
      <w:r w:rsidR="00973E4E" w:rsidRPr="00911DBA">
        <w:t xml:space="preserve">. </w:t>
      </w:r>
      <w:r w:rsidR="00EB32EA" w:rsidRPr="00911DBA">
        <w:t xml:space="preserve">In reality, both models are capable of learning the style of </w:t>
      </w:r>
      <w:r w:rsidR="001462AB" w:rsidRPr="00911DBA">
        <w:t xml:space="preserve">the </w:t>
      </w:r>
      <w:r w:rsidR="0007538C" w:rsidRPr="00911DBA">
        <w:t>input</w:t>
      </w:r>
      <w:r w:rsidR="00EB32EA" w:rsidRPr="00911DBA">
        <w:t xml:space="preserve"> video and </w:t>
      </w:r>
      <w:r w:rsidR="00FB1EE1" w:rsidRPr="00911DBA">
        <w:t>speaker</w:t>
      </w:r>
      <w:r w:rsidR="00EB32EA" w:rsidRPr="00911DBA">
        <w:t xml:space="preserve"> action, but the outcomes are far from flawless.</w:t>
      </w:r>
      <w:r w:rsidRPr="00911DBA">
        <w:t xml:space="preserve"> </w:t>
      </w:r>
      <w:r w:rsidR="00E22248" w:rsidRPr="00911DBA">
        <w:t xml:space="preserve">Based on the ReCycle GAN (RC) model generated result, it lacks shape and orientation knowledge as shown on </w:t>
      </w:r>
      <w:r w:rsidR="00EB4333" w:rsidRPr="00911DBA">
        <w:t xml:space="preserve">the </w:t>
      </w:r>
      <w:r w:rsidR="00E22248" w:rsidRPr="00911DBA">
        <w:t xml:space="preserve">Obama-to-trump translation in which case the model flip trump face horizontally. </w:t>
      </w:r>
      <w:r w:rsidR="00457F28" w:rsidRPr="00911DBA">
        <w:t xml:space="preserve">Evidently, ReCycle-GAN with temporal </w:t>
      </w:r>
      <w:r w:rsidR="00145E83" w:rsidRPr="00911DBA">
        <w:t xml:space="preserve">discriminator output in the human evaluation analysis reveals an </w:t>
      </w:r>
      <w:r w:rsidR="00487417" w:rsidRPr="00911DBA">
        <w:t xml:space="preserve">average </w:t>
      </w:r>
      <w:r w:rsidR="00457F28" w:rsidRPr="00911DBA">
        <w:t>30 percent increase in the model performance.</w:t>
      </w:r>
      <w:r w:rsidR="00973E4E" w:rsidRPr="00911DBA">
        <w:t xml:space="preserve"> </w:t>
      </w:r>
    </w:p>
    <w:p w14:paraId="6076E937" w14:textId="2C86B1AE" w:rsidR="009F4F37" w:rsidRPr="009F4F37" w:rsidRDefault="009F4F37" w:rsidP="009F4F37">
      <w:pPr>
        <w:sectPr w:rsidR="009F4F37" w:rsidRPr="009F4F37" w:rsidSect="004623B2">
          <w:pgSz w:w="11906" w:h="16838" w:code="9"/>
          <w:pgMar w:top="1440" w:right="1440" w:bottom="1440" w:left="1701" w:header="720" w:footer="720" w:gutter="0"/>
          <w:cols w:space="720"/>
          <w:docGrid w:linePitch="360"/>
        </w:sectPr>
      </w:pPr>
    </w:p>
    <w:p w14:paraId="44E69329" w14:textId="486186A3" w:rsidR="00764E48" w:rsidRPr="00911DBA" w:rsidRDefault="00764E48" w:rsidP="00C27283">
      <w:pPr>
        <w:pStyle w:val="Title"/>
      </w:pPr>
      <w:r w:rsidRPr="00911DBA">
        <w:lastRenderedPageBreak/>
        <w:t xml:space="preserve">CHAPTER </w:t>
      </w:r>
      <w:r w:rsidR="003779B1" w:rsidRPr="00911DBA">
        <w:t>SEVEN</w:t>
      </w:r>
    </w:p>
    <w:p w14:paraId="585D51ED" w14:textId="3E8EE6C2" w:rsidR="00EB4071" w:rsidRPr="00911DBA" w:rsidRDefault="0094358C" w:rsidP="00A6662D">
      <w:pPr>
        <w:pStyle w:val="Heading1"/>
        <w:numPr>
          <w:ilvl w:val="0"/>
          <w:numId w:val="10"/>
        </w:numPr>
      </w:pPr>
      <w:bookmarkStart w:id="383" w:name="_Toc52981574"/>
      <w:bookmarkStart w:id="384" w:name="_Toc54363807"/>
      <w:r w:rsidRPr="00911DBA">
        <w:t>CONCLUSION AND FUTURE WORK</w:t>
      </w:r>
      <w:bookmarkEnd w:id="383"/>
      <w:bookmarkEnd w:id="384"/>
    </w:p>
    <w:p w14:paraId="2C1D3290" w14:textId="77777777" w:rsidR="00362EBD" w:rsidRPr="00911DBA" w:rsidRDefault="00362EBD" w:rsidP="00362EBD">
      <w:pPr>
        <w:pStyle w:val="Heading2"/>
      </w:pPr>
      <w:bookmarkStart w:id="385" w:name="_Toc52981575"/>
      <w:bookmarkStart w:id="386" w:name="_Toc52981576"/>
      <w:bookmarkStart w:id="387" w:name="_Toc54363808"/>
      <w:r w:rsidRPr="00911DBA">
        <w:t>Conclusion</w:t>
      </w:r>
      <w:bookmarkEnd w:id="385"/>
      <w:bookmarkEnd w:id="387"/>
    </w:p>
    <w:p w14:paraId="772975E8" w14:textId="77777777" w:rsidR="00362EBD" w:rsidRPr="00911DBA" w:rsidRDefault="00362EBD" w:rsidP="00362EBD">
      <w:r w:rsidRPr="00911DBA">
        <w:t xml:space="preserve">Video-to-video translation is a natural extension of an image-to-image translation. Translating video points toward learning objects appearance in a scene and realistic motion movement between successive frames. A straightforward way to video-to-video translation carry out the image-to-image translation in each frame of input videos without considering those frames that have a relation between them. This approach is non-trivial since the underlying flickering problem effect is in the output video. </w:t>
      </w:r>
    </w:p>
    <w:p w14:paraId="0C9D3CF2" w14:textId="01698D70" w:rsidR="00362EBD" w:rsidRPr="00911DBA" w:rsidRDefault="00362EBD" w:rsidP="00362EBD">
      <w:r w:rsidRPr="00911DBA">
        <w:t>The purpose of this study was to improve temporal coherence for the video-to-video translation by adding constraints to the GAN network learning function trained on the unpaired dataset, which starts on the ReCycle-GAN claim. Among the investigation, the goal was to generate as visually realistic video as possible. To do so, this thesis adds</w:t>
      </w:r>
      <w:r w:rsidRPr="00911DBA">
        <w:rPr>
          <w:rStyle w:val="nd-word"/>
          <w:color w:val="252525"/>
        </w:rPr>
        <w:t> </w:t>
      </w:r>
      <w:r w:rsidRPr="00911DBA">
        <w:t xml:space="preserve">Feature preserving loss, and Temporal aware discriminator to the baseline works. Indeed, these changes make </w:t>
      </w:r>
      <w:r w:rsidR="00AB353D">
        <w:t xml:space="preserve">the </w:t>
      </w:r>
      <w:r w:rsidRPr="00911DBA">
        <w:t xml:space="preserve">proposed model very aware of the perpetual spatial-temporal information changes in the video. </w:t>
      </w:r>
    </w:p>
    <w:p w14:paraId="0737C68A" w14:textId="77777777" w:rsidR="00362EBD" w:rsidRPr="00911DBA" w:rsidRDefault="00362EBD" w:rsidP="00362EBD">
      <w:r w:rsidRPr="00911DBA">
        <w:t>Different from early approaches, which focus only on the generated image, look real or fake based on Spatial information only. this approach enforces the discriminator network to emphasize not only on the spatial domain to judge real or fake but also check temporal coherency between the generated image and its preceding two frames. To decide the number of frames the discriminator should consider the ablation study had conducted and indicate three frame discriminators found better one among compared others.</w:t>
      </w:r>
    </w:p>
    <w:p w14:paraId="01C85F93" w14:textId="77777777" w:rsidR="00362EBD" w:rsidRPr="00911DBA" w:rsidRDefault="00362EBD" w:rsidP="00362EBD">
      <w:r w:rsidRPr="00911DBA">
        <w:t xml:space="preserve">Object disappearing appears to be another issue in recent works, so this thesis introduces a loss-preserving constraint to minimize the distance between the extracted Efficientnet-B7 features on the generated fake image and the original input. The implemented model Combines the above two losses to preserve temporal information. In fact, this work has been impacted by the Efficientnet-B7 model weight which makes it dependent, furthermore, it impacted by dataset type and size such as seen on the flower to flower translation. The model becomes unstable and collapses by vanishing gradient problems. Even more, it produces artifacts in the generated fake images. However, applying a gradient penalty to the </w:t>
      </w:r>
      <w:r w:rsidRPr="00911DBA">
        <w:lastRenderedPageBreak/>
        <w:t>discriminator network improves the vanishing gradient problem, and a better result is generated.</w:t>
      </w:r>
    </w:p>
    <w:p w14:paraId="7F0729CB" w14:textId="77777777" w:rsidR="00362EBD" w:rsidRPr="00911DBA" w:rsidRDefault="00362EBD" w:rsidP="00362EBD">
      <w:r w:rsidRPr="00911DBA">
        <w:t xml:space="preserve">Compared with baseline works Cycle-GAN </w:t>
      </w:r>
      <w:r w:rsidRPr="00911DBA">
        <w:fldChar w:fldCharType="begin" w:fldLock="1"/>
      </w:r>
      <w:r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Pr="00911DBA">
        <w:rPr>
          <w:noProof/>
        </w:rPr>
        <w:t>[2]</w:t>
      </w:r>
      <w:r w:rsidRPr="00911DBA">
        <w:fldChar w:fldCharType="end"/>
      </w:r>
      <w:r w:rsidRPr="00911DBA">
        <w:t xml:space="preserve">, and ReCycle-GAN </w:t>
      </w:r>
      <w:r w:rsidRPr="00911DBA">
        <w:fldChar w:fldCharType="begin" w:fldLock="1"/>
      </w:r>
      <w:r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qualitative and quantitative experimental findings indicate. The Cycle-GAN model, trained only on Cycle Loss, has the lowest evaluation score among this thesis work. Hence, it suggests that Cycle-GAN architecture is not complex enough for the video-to-video translation. Since it considers the spatial domain only, the translation lacks information on the temporal domain. Another version Cycle-GAN with content preserving loss also was very dependent on the feature extraction model used. </w:t>
      </w:r>
    </w:p>
    <w:p w14:paraId="50DB5512" w14:textId="77777777" w:rsidR="00362EBD" w:rsidRPr="00911DBA" w:rsidRDefault="00362EBD" w:rsidP="00362EBD">
      <w:r w:rsidRPr="00911DBA">
        <w:t xml:space="preserve">In the case of video retargeting experiments, the RC model can capture the style and content of a video as well as the proposed model. However, lousy alignment result has been seen in the generated trump video result as well in the fake Abiy video, in which the eye was closed for the entire period. RC+TD shows better shape aware retaining tendency from the experiments, which helps to better quality generated videos and applying temporal discriminator network retain better flow as shown ablation study.  </w:t>
      </w:r>
    </w:p>
    <w:p w14:paraId="095B7BEB" w14:textId="0E1D51C3" w:rsidR="00362EBD" w:rsidRPr="00911DBA" w:rsidRDefault="00362EBD" w:rsidP="00746179">
      <w:pPr>
        <w:spacing w:before="0"/>
      </w:pPr>
      <w:r w:rsidRPr="00911DBA">
        <w:t>Experiments show more significant variation among the result, both qualitatively and quantitatively. This thesis's achievement is that it excels in the human assessment analysis by 60 percent Cycle-GAN and 35 percent in the ReCycle GAN. This Research work concludes that adding</w:t>
      </w:r>
      <w:r w:rsidR="00BD57DA">
        <w:t xml:space="preserve"> temporal cycle consistency</w:t>
      </w:r>
      <w:r w:rsidRPr="00911DBA">
        <w:t xml:space="preserve"> constraints to video-to-video translation does improve temporal coherency</w:t>
      </w:r>
      <w:r w:rsidR="00BD57DA">
        <w:t>. I</w:t>
      </w:r>
      <w:r w:rsidR="00BD57DA" w:rsidRPr="00911DBA">
        <w:t xml:space="preserve">t has been shown by the inception score and Human evaluation study experimental results. Further, these changes make </w:t>
      </w:r>
      <w:r w:rsidR="00BD57DA">
        <w:t>the proposed</w:t>
      </w:r>
      <w:r w:rsidR="00BD57DA" w:rsidRPr="00911DBA">
        <w:t xml:space="preserve"> model </w:t>
      </w:r>
      <w:r w:rsidR="004623B2">
        <w:t xml:space="preserve">to learn better </w:t>
      </w:r>
      <w:r w:rsidR="00297218">
        <w:t>spatial</w:t>
      </w:r>
      <w:r w:rsidR="004623B2">
        <w:t>-temporal information</w:t>
      </w:r>
      <w:r w:rsidR="00BD57DA">
        <w:t xml:space="preserve"> between </w:t>
      </w:r>
      <w:r w:rsidR="00297218">
        <w:t>consecutive</w:t>
      </w:r>
      <w:r w:rsidR="00BD57DA">
        <w:t xml:space="preserve"> video frames</w:t>
      </w:r>
      <w:r w:rsidR="00CD6810">
        <w:t>.</w:t>
      </w:r>
      <w:r w:rsidR="004623B2">
        <w:t xml:space="preserve"> so that</w:t>
      </w:r>
      <w:r w:rsidR="00CD6810">
        <w:t>,</w:t>
      </w:r>
      <w:r w:rsidR="004623B2">
        <w:t xml:space="preserve"> temporal coherency does </w:t>
      </w:r>
      <w:r w:rsidR="00297218">
        <w:t>improve</w:t>
      </w:r>
      <w:r w:rsidR="00BD57DA" w:rsidRPr="00911DBA">
        <w:t>.</w:t>
      </w:r>
      <w:r w:rsidR="004623B2">
        <w:t xml:space="preserve"> </w:t>
      </w:r>
      <w:r w:rsidR="004623B2" w:rsidRPr="00911DBA">
        <w:t>T</w:t>
      </w:r>
      <w:r w:rsidR="00CD6810">
        <w:t>he t</w:t>
      </w:r>
      <w:r w:rsidR="004623B2" w:rsidRPr="00911DBA">
        <w:t>emporal discriminator</w:t>
      </w:r>
      <w:r w:rsidR="004623B2">
        <w:t xml:space="preserve"> network</w:t>
      </w:r>
      <w:r w:rsidR="004623B2" w:rsidRPr="00911DBA">
        <w:t xml:space="preserve"> </w:t>
      </w:r>
      <w:r w:rsidR="00CD6810">
        <w:t xml:space="preserve">also </w:t>
      </w:r>
      <w:r w:rsidR="004623B2" w:rsidRPr="00911DBA">
        <w:t>positively impacts the video-to-video translation. regarding the orientation and color preservation between translated corresponding original input.</w:t>
      </w:r>
    </w:p>
    <w:p w14:paraId="3FD76DE8" w14:textId="4BCE51B0" w:rsidR="00851C68" w:rsidRPr="00911DBA" w:rsidRDefault="00851C68" w:rsidP="00B05706">
      <w:pPr>
        <w:pStyle w:val="Heading2"/>
      </w:pPr>
      <w:bookmarkStart w:id="388" w:name="_Toc54363809"/>
      <w:r w:rsidRPr="00911DBA">
        <w:t xml:space="preserve">Future </w:t>
      </w:r>
      <w:r w:rsidR="00E90369" w:rsidRPr="00911DBA">
        <w:t>W</w:t>
      </w:r>
      <w:r w:rsidRPr="00911DBA">
        <w:t>ork</w:t>
      </w:r>
      <w:bookmarkEnd w:id="386"/>
      <w:bookmarkEnd w:id="388"/>
    </w:p>
    <w:p w14:paraId="20C0FE1E" w14:textId="719267D1" w:rsidR="00CA7FBD" w:rsidRPr="00911DBA" w:rsidRDefault="00CA7FBD" w:rsidP="00CA7FBD">
      <w:r w:rsidRPr="00911DBA">
        <w:t xml:space="preserve">The </w:t>
      </w:r>
      <w:r w:rsidR="00DA0524" w:rsidRPr="00911DBA">
        <w:t>thesis</w:t>
      </w:r>
      <w:r w:rsidRPr="00911DBA">
        <w:t xml:space="preserve"> method does not come without </w:t>
      </w:r>
      <w:r w:rsidR="00614FEA" w:rsidRPr="00911DBA">
        <w:t>limitations</w:t>
      </w:r>
      <w:r w:rsidRPr="00911DBA">
        <w:t xml:space="preserve">. </w:t>
      </w:r>
      <w:r w:rsidR="00DA0524" w:rsidRPr="00911DBA">
        <w:t xml:space="preserve">As </w:t>
      </w:r>
      <w:r w:rsidR="00CF6543" w:rsidRPr="00911DBA">
        <w:t xml:space="preserve">observed in the </w:t>
      </w:r>
      <w:r w:rsidR="00DA0524" w:rsidRPr="00911DBA">
        <w:t>experiment</w:t>
      </w:r>
      <w:r w:rsidR="00CF6543" w:rsidRPr="00911DBA">
        <w:t>,</w:t>
      </w:r>
      <w:r w:rsidR="00DA0524" w:rsidRPr="00911DBA">
        <w:t xml:space="preserve"> </w:t>
      </w:r>
      <w:r w:rsidRPr="00911DBA">
        <w:t>the model is strongly dependent on the EfficientNET-B7 outputs</w:t>
      </w:r>
      <w:r w:rsidR="002348AB" w:rsidRPr="00911DBA">
        <w:t>,</w:t>
      </w:r>
      <w:r w:rsidRPr="00911DBA">
        <w:t xml:space="preserve"> and since the feature preserving loss is not designed to be consistent across frames. Generated output depends essentially on the </w:t>
      </w:r>
      <w:r w:rsidR="005B5B56" w:rsidRPr="00911DBA">
        <w:t>feature extraction network's performance</w:t>
      </w:r>
      <w:r w:rsidRPr="00911DBA">
        <w:t xml:space="preserve"> on a specific </w:t>
      </w:r>
      <w:r w:rsidR="00C70CE3" w:rsidRPr="00911DBA">
        <w:t>tra</w:t>
      </w:r>
      <w:r w:rsidR="005B5B56" w:rsidRPr="00911DBA">
        <w:t>in</w:t>
      </w:r>
      <w:r w:rsidR="00C70CE3" w:rsidRPr="00911DBA">
        <w:t xml:space="preserve">ing </w:t>
      </w:r>
      <w:r w:rsidRPr="00911DBA">
        <w:t>dataset</w:t>
      </w:r>
      <w:r w:rsidR="00FC6E02" w:rsidRPr="00911DBA">
        <w:t>,</w:t>
      </w:r>
      <w:r w:rsidRPr="00911DBA">
        <w:t xml:space="preserve"> as </w:t>
      </w:r>
      <w:r w:rsidRPr="00911DBA">
        <w:lastRenderedPageBreak/>
        <w:t xml:space="preserve">discussed </w:t>
      </w:r>
      <w:r w:rsidR="00AB353D">
        <w:t>i</w:t>
      </w:r>
      <w:r w:rsidRPr="00911DBA">
        <w:t>n 6.2.1. This naturally leads to inconsistency in the results produced. One approach to resolv</w:t>
      </w:r>
      <w:r w:rsidR="005B5B56" w:rsidRPr="00911DBA">
        <w:t xml:space="preserve">ing this issue is a retune feature extraction network on </w:t>
      </w:r>
      <w:r w:rsidR="00F725A4" w:rsidRPr="00911DBA">
        <w:t xml:space="preserve">the </w:t>
      </w:r>
      <w:r w:rsidR="005B5B56" w:rsidRPr="00911DBA">
        <w:t>training dataset</w:t>
      </w:r>
      <w:r w:rsidRPr="00911DBA">
        <w:t>.</w:t>
      </w:r>
      <w:r w:rsidR="00C85CB1" w:rsidRPr="00911DBA">
        <w:t xml:space="preserve"> </w:t>
      </w:r>
    </w:p>
    <w:p w14:paraId="7C75F411" w14:textId="3B389217" w:rsidR="005114E4" w:rsidRPr="00911DBA" w:rsidRDefault="00C85CB1" w:rsidP="00CA7FBD">
      <w:r w:rsidRPr="00911DBA">
        <w:t xml:space="preserve">Furthermore, </w:t>
      </w:r>
      <w:r w:rsidR="0005338D" w:rsidRPr="00911DBA">
        <w:t>rather</w:t>
      </w:r>
      <w:r w:rsidR="00A97515" w:rsidRPr="00911DBA">
        <w:t xml:space="preserve"> than a simple concatenation of output images in a manner to make temporal ware, </w:t>
      </w:r>
      <w:r w:rsidRPr="00911DBA">
        <w:t xml:space="preserve">the discriminator network could be modeled in a much efficient approach using </w:t>
      </w:r>
      <w:r w:rsidR="00A97515" w:rsidRPr="00911DBA">
        <w:t xml:space="preserve">the </w:t>
      </w:r>
      <w:r w:rsidR="003D2686" w:rsidRPr="00911DBA">
        <w:t>transformer</w:t>
      </w:r>
      <w:r w:rsidRPr="00911DBA">
        <w:t xml:space="preserve"> network</w:t>
      </w:r>
      <w:r w:rsidR="00663881" w:rsidRPr="00911DBA">
        <w:t xml:space="preserve"> </w:t>
      </w:r>
      <w:r w:rsidR="00663881" w:rsidRPr="00911DBA">
        <w:fldChar w:fldCharType="begin" w:fldLock="1"/>
      </w:r>
      <w:r w:rsidR="009F06B1">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6]","plainTextFormattedCitation":"[56]","previouslyFormattedCitation":"[56]"},"properties":{"noteIndex":0},"schema":"https://github.com/citation-style-language/schema/raw/master/csl-citation.json"}</w:instrText>
      </w:r>
      <w:r w:rsidR="00663881" w:rsidRPr="00911DBA">
        <w:fldChar w:fldCharType="separate"/>
      </w:r>
      <w:r w:rsidR="00B56E1E" w:rsidRPr="00B56E1E">
        <w:rPr>
          <w:noProof/>
        </w:rPr>
        <w:t>[56]</w:t>
      </w:r>
      <w:r w:rsidR="00663881" w:rsidRPr="00911DBA">
        <w:fldChar w:fldCharType="end"/>
      </w:r>
      <w:r w:rsidR="00663881" w:rsidRPr="00911DBA">
        <w:t xml:space="preserve"> </w:t>
      </w:r>
      <w:r w:rsidR="00100B7B" w:rsidRPr="00911DBA">
        <w:t>so further research could be work to extend in a better approach.</w:t>
      </w:r>
      <w:r w:rsidR="002F1609" w:rsidRPr="00911DBA">
        <w:t xml:space="preserve"> Althou</w:t>
      </w:r>
      <w:r w:rsidR="00B0707F" w:rsidRPr="00911DBA">
        <w:t>g</w:t>
      </w:r>
      <w:r w:rsidR="002F1609" w:rsidRPr="00911DBA">
        <w:t xml:space="preserve">h the number of participants in human evaluation is </w:t>
      </w:r>
      <w:r w:rsidR="00D65E49" w:rsidRPr="00911DBA">
        <w:t xml:space="preserve">a </w:t>
      </w:r>
      <w:r w:rsidR="002F1609" w:rsidRPr="00911DBA">
        <w:t>very small</w:t>
      </w:r>
      <w:r w:rsidR="00C1227F" w:rsidRPr="00911DBA">
        <w:t xml:space="preserve"> range from 10 to 15</w:t>
      </w:r>
      <w:r w:rsidR="00D65E49" w:rsidRPr="00911DBA">
        <w:t xml:space="preserve"> persons</w:t>
      </w:r>
      <w:r w:rsidR="002F1609" w:rsidRPr="00911DBA">
        <w:t>, further evaluation</w:t>
      </w:r>
      <w:r w:rsidR="00ED30E6" w:rsidRPr="00911DBA">
        <w:t xml:space="preserve"> of</w:t>
      </w:r>
      <w:r w:rsidR="002F1609" w:rsidRPr="00911DBA">
        <w:t xml:space="preserve"> human study </w:t>
      </w:r>
      <w:r w:rsidR="005114E4" w:rsidRPr="00911DBA">
        <w:t>would improve for better judgment</w:t>
      </w:r>
      <w:r w:rsidR="00ED30E6" w:rsidRPr="00911DBA">
        <w:t>.</w:t>
      </w:r>
      <w:r w:rsidR="005114E4" w:rsidRPr="00911DBA">
        <w:t xml:space="preserve"> </w:t>
      </w:r>
    </w:p>
    <w:p w14:paraId="47B16F79" w14:textId="77777777" w:rsidR="00BA1799" w:rsidRDefault="00CA7FBD" w:rsidP="00A664A2">
      <w:r w:rsidRPr="00911DBA">
        <w:t>Finally, th</w:t>
      </w:r>
      <w:r w:rsidR="00C95E27" w:rsidRPr="00911DBA">
        <w:t>is thesis's work</w:t>
      </w:r>
      <w:r w:rsidRPr="00911DBA">
        <w:t xml:space="preserve"> </w:t>
      </w:r>
      <w:r w:rsidR="00C87E71" w:rsidRPr="00911DBA">
        <w:t xml:space="preserve">paves a way to </w:t>
      </w:r>
      <w:r w:rsidR="00182E37" w:rsidRPr="00911DBA">
        <w:t xml:space="preserve">a </w:t>
      </w:r>
      <w:r w:rsidR="00C87E71" w:rsidRPr="00911DBA">
        <w:t>different learning path</w:t>
      </w:r>
      <w:r w:rsidRPr="00911DBA">
        <w:t xml:space="preserve">: letting it </w:t>
      </w:r>
      <w:r w:rsidR="00B875F8" w:rsidRPr="00911DBA">
        <w:t xml:space="preserve">learn </w:t>
      </w:r>
      <w:r w:rsidR="00167634" w:rsidRPr="00911DBA">
        <w:t xml:space="preserve">using </w:t>
      </w:r>
      <w:r w:rsidR="00D65E49" w:rsidRPr="00911DBA">
        <w:t xml:space="preserve">the </w:t>
      </w:r>
      <w:r w:rsidR="00167634" w:rsidRPr="00911DBA">
        <w:t xml:space="preserve">discriminator network with considering </w:t>
      </w:r>
      <w:r w:rsidR="00D65E49" w:rsidRPr="00911DBA">
        <w:t xml:space="preserve">a </w:t>
      </w:r>
      <w:r w:rsidR="00167634" w:rsidRPr="00911DBA">
        <w:t xml:space="preserve">substantially long sequence of frames, </w:t>
      </w:r>
      <w:r w:rsidR="00B875F8" w:rsidRPr="00911DBA">
        <w:t xml:space="preserve">focus on </w:t>
      </w:r>
      <w:r w:rsidRPr="00911DBA">
        <w:t>how to construct synthetic intermediate frames between successive frames, could increase the video's frame rate. HFR or (</w:t>
      </w:r>
      <w:r w:rsidR="00E90369" w:rsidRPr="00911DBA">
        <w:t>h</w:t>
      </w:r>
      <w:r w:rsidRPr="00911DBA">
        <w:t xml:space="preserve">igh frame rate) videos will increase the movement representation and consequently provide better pictures to increase the audience's accuracy. </w:t>
      </w:r>
      <w:r w:rsidR="00A664A2" w:rsidRPr="00911DBA">
        <w:t>P</w:t>
      </w:r>
      <w:r w:rsidRPr="00911DBA">
        <w:t>erhaps it could need considerably more than that of two frames as used in this thesis work.</w:t>
      </w:r>
      <w:r w:rsidR="00BA1799" w:rsidRPr="00911DBA">
        <w:t xml:space="preserve"> </w:t>
      </w:r>
    </w:p>
    <w:p w14:paraId="69D0246F" w14:textId="77777777" w:rsidR="009F4F37" w:rsidRDefault="009F4F37" w:rsidP="009F4F37">
      <w:pPr>
        <w:jc w:val="center"/>
        <w:rPr>
          <w:b/>
          <w:bCs/>
          <w:sz w:val="28"/>
          <w:szCs w:val="28"/>
        </w:rPr>
      </w:pPr>
      <w:r w:rsidRPr="002B7339">
        <w:rPr>
          <w:b/>
          <w:bCs/>
          <w:sz w:val="28"/>
          <w:szCs w:val="28"/>
        </w:rPr>
        <w:t>*  *  *</w:t>
      </w:r>
    </w:p>
    <w:p w14:paraId="71129FE5" w14:textId="77777777" w:rsidR="009F4F37" w:rsidRPr="002B7339" w:rsidRDefault="009F4F37" w:rsidP="009F4F37">
      <w:pPr>
        <w:jc w:val="center"/>
        <w:rPr>
          <w:b/>
          <w:bCs/>
          <w:sz w:val="28"/>
          <w:szCs w:val="28"/>
        </w:rPr>
      </w:pPr>
    </w:p>
    <w:p w14:paraId="728D11C5" w14:textId="77777777" w:rsidR="009F4F37" w:rsidRPr="0059420D" w:rsidRDefault="009F4F37" w:rsidP="009F4F37">
      <w:r w:rsidRPr="0059420D">
        <w:rPr>
          <w:shd w:val="clear" w:color="auto" w:fill="FFFFFF"/>
        </w:rPr>
        <w:t>This research was funded by grant number </w:t>
      </w:r>
      <w:r w:rsidRPr="0059420D">
        <w:rPr>
          <w:b/>
          <w:bCs/>
        </w:rPr>
        <w:t>ASTU/SM-R/091/19</w:t>
      </w:r>
      <w:r w:rsidRPr="0059420D">
        <w:rPr>
          <w:shd w:val="clear" w:color="auto" w:fill="FFFFFF"/>
        </w:rPr>
        <w:t xml:space="preserve"> from </w:t>
      </w:r>
      <w:r w:rsidRPr="0059420D">
        <w:t>Adama Science and Technology University.</w:t>
      </w:r>
    </w:p>
    <w:p w14:paraId="28EF9CE4" w14:textId="77777777" w:rsidR="009F4F37" w:rsidRPr="0059420D" w:rsidRDefault="009F4F37" w:rsidP="009F4F37">
      <w:pPr>
        <w:jc w:val="right"/>
        <w:rPr>
          <w:b/>
          <w:bCs/>
        </w:rPr>
        <w:sectPr w:rsidR="009F4F37" w:rsidRPr="0059420D" w:rsidSect="00A3760F">
          <w:pgSz w:w="11906" w:h="16838" w:code="9"/>
          <w:pgMar w:top="1440" w:right="1440" w:bottom="1440" w:left="1701" w:header="720" w:footer="720" w:gutter="0"/>
          <w:cols w:space="720"/>
          <w:docGrid w:linePitch="360"/>
        </w:sectPr>
      </w:pPr>
      <w:r w:rsidRPr="0059420D">
        <w:rPr>
          <w:b/>
          <w:bCs/>
        </w:rPr>
        <w:t>Adama, Ethiopia</w:t>
      </w:r>
      <w:r>
        <w:rPr>
          <w:b/>
          <w:bCs/>
        </w:rPr>
        <w:t>.</w:t>
      </w:r>
    </w:p>
    <w:p w14:paraId="0B62A714" w14:textId="77777777" w:rsidR="009F4F37" w:rsidRDefault="009F4F37" w:rsidP="00A6662D">
      <w:pPr>
        <w:pStyle w:val="Heading1"/>
        <w:sectPr w:rsidR="009F4F37" w:rsidSect="00EE3F33">
          <w:type w:val="continuous"/>
          <w:pgSz w:w="11906" w:h="16838" w:code="9"/>
          <w:pgMar w:top="1440" w:right="1440" w:bottom="1440" w:left="1701" w:header="720" w:footer="720" w:gutter="0"/>
          <w:cols w:space="720"/>
          <w:docGrid w:linePitch="360"/>
        </w:sectPr>
      </w:pPr>
    </w:p>
    <w:p w14:paraId="293F4F14" w14:textId="77777777" w:rsidR="00945B7F" w:rsidRDefault="00945B7F" w:rsidP="00A6662D">
      <w:pPr>
        <w:pStyle w:val="Heading1"/>
        <w:sectPr w:rsidR="00945B7F" w:rsidSect="00EE3F33">
          <w:type w:val="continuous"/>
          <w:pgSz w:w="11906" w:h="16838" w:code="9"/>
          <w:pgMar w:top="1440" w:right="1440" w:bottom="1440" w:left="1701" w:header="720" w:footer="720" w:gutter="0"/>
          <w:cols w:space="720"/>
          <w:docGrid w:linePitch="360"/>
        </w:sectPr>
      </w:pPr>
      <w:bookmarkStart w:id="389" w:name="_Toc52981577"/>
    </w:p>
    <w:p w14:paraId="760E411D" w14:textId="2EE1E4EF" w:rsidR="001C1FA8" w:rsidRPr="00911DBA" w:rsidRDefault="001C1FA8" w:rsidP="00A6662D">
      <w:pPr>
        <w:pStyle w:val="Heading1"/>
      </w:pPr>
      <w:bookmarkStart w:id="390" w:name="_Toc54363810"/>
      <w:r w:rsidRPr="00911DBA">
        <w:lastRenderedPageBreak/>
        <w:t>References</w:t>
      </w:r>
      <w:bookmarkEnd w:id="274"/>
      <w:bookmarkEnd w:id="389"/>
      <w:bookmarkEnd w:id="390"/>
    </w:p>
    <w:p w14:paraId="72F969CE" w14:textId="75F8C964" w:rsidR="009F06B1" w:rsidRPr="009F06B1" w:rsidRDefault="001C1FA8" w:rsidP="009F06B1">
      <w:pPr>
        <w:widowControl w:val="0"/>
        <w:autoSpaceDE w:val="0"/>
        <w:autoSpaceDN w:val="0"/>
        <w:adjustRightInd w:val="0"/>
        <w:spacing w:before="0"/>
        <w:ind w:left="640" w:hanging="640"/>
        <w:rPr>
          <w:noProof/>
        </w:rPr>
      </w:pPr>
      <w:r w:rsidRPr="00911DBA">
        <w:fldChar w:fldCharType="begin" w:fldLock="1"/>
      </w:r>
      <w:r w:rsidRPr="00911DBA">
        <w:instrText xml:space="preserve">ADDIN Mendeley Bibliography CSL_BIBLIOGRAPHY </w:instrText>
      </w:r>
      <w:r w:rsidRPr="00911DBA">
        <w:fldChar w:fldCharType="separate"/>
      </w:r>
      <w:r w:rsidR="009F06B1" w:rsidRPr="009F06B1">
        <w:rPr>
          <w:noProof/>
        </w:rPr>
        <w:t>[1]</w:t>
      </w:r>
      <w:r w:rsidR="009F06B1" w:rsidRPr="009F06B1">
        <w:rPr>
          <w:noProof/>
        </w:rPr>
        <w:tab/>
        <w:t xml:space="preserve">A. Bansal, S. Ma, D. Ramanan, and Y. Sheikh, “Recycle-GAN: Unsupervised Video Retargeting,” </w:t>
      </w:r>
      <w:r w:rsidR="009F06B1" w:rsidRPr="009F06B1">
        <w:rPr>
          <w:i/>
          <w:iCs/>
          <w:noProof/>
        </w:rPr>
        <w:t>CoRR</w:t>
      </w:r>
      <w:r w:rsidR="009F06B1" w:rsidRPr="009F06B1">
        <w:rPr>
          <w:noProof/>
        </w:rPr>
        <w:t>, vol. abs/1808.0, 2018.</w:t>
      </w:r>
    </w:p>
    <w:p w14:paraId="655CEDDC"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w:t>
      </w:r>
      <w:r w:rsidRPr="009F06B1">
        <w:rPr>
          <w:noProof/>
        </w:rPr>
        <w:tab/>
        <w:t xml:space="preserve">J.-Y. Zhu, T. Park, P. Isola, and A. A. Efros, “Unpaired Image-to-Image Translation using Cycle-Consistent Adversarial Networks,” </w:t>
      </w:r>
      <w:r w:rsidRPr="009F06B1">
        <w:rPr>
          <w:i/>
          <w:iCs/>
          <w:noProof/>
        </w:rPr>
        <w:t>CoRR</w:t>
      </w:r>
      <w:r w:rsidRPr="009F06B1">
        <w:rPr>
          <w:noProof/>
        </w:rPr>
        <w:t>, vol. abs/1703.1, 2017.</w:t>
      </w:r>
    </w:p>
    <w:p w14:paraId="391DEBA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w:t>
      </w:r>
      <w:r w:rsidRPr="009F06B1">
        <w:rPr>
          <w:noProof/>
        </w:rPr>
        <w:tab/>
        <w:t xml:space="preserve">P. Isola, J.-Y. Zhu, T. Zhou, and A. A. Efros, “Image-to-Image Translation with Conditional Adversarial Networks,” </w:t>
      </w:r>
      <w:r w:rsidRPr="009F06B1">
        <w:rPr>
          <w:i/>
          <w:iCs/>
          <w:noProof/>
        </w:rPr>
        <w:t>CoRR</w:t>
      </w:r>
      <w:r w:rsidRPr="009F06B1">
        <w:rPr>
          <w:noProof/>
        </w:rPr>
        <w:t>, vol. abs/1611.0, 2016.</w:t>
      </w:r>
    </w:p>
    <w:p w14:paraId="4BE68AF6"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w:t>
      </w:r>
      <w:r w:rsidRPr="009F06B1">
        <w:rPr>
          <w:noProof/>
        </w:rPr>
        <w:tab/>
        <w:t xml:space="preserve">D. Chen, J. Liao, L. Yuan, N. Yu, and G. Hua, “Coherent Online Video Style Transfer,” in </w:t>
      </w:r>
      <w:r w:rsidRPr="009F06B1">
        <w:rPr>
          <w:i/>
          <w:iCs/>
          <w:noProof/>
        </w:rPr>
        <w:t>CoRR</w:t>
      </w:r>
      <w:r w:rsidRPr="009F06B1">
        <w:rPr>
          <w:noProof/>
        </w:rPr>
        <w:t>, 2017, vol. 2017-Octob, pp. 1114–1123.</w:t>
      </w:r>
    </w:p>
    <w:p w14:paraId="666DCDAA"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w:t>
      </w:r>
      <w:r w:rsidRPr="009F06B1">
        <w:rPr>
          <w:noProof/>
        </w:rPr>
        <w:tab/>
        <w:t>“What Happens Now That An AI-Generated Painting Sold For $432,500?” [Online]. Available: https://www.forbes.com/sites/williamfalcon/2018/10/25/what-happens-now-that-an-ai-generated-painting-sold-for-432500/#f7702aca41ca. [Accessed: 12-Dec-2019].</w:t>
      </w:r>
    </w:p>
    <w:p w14:paraId="1D77EBD8"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6]</w:t>
      </w:r>
      <w:r w:rsidRPr="009F06B1">
        <w:rPr>
          <w:noProof/>
        </w:rPr>
        <w:tab/>
        <w:t>“Attempts on Real Time Style Transfer – mc.ai.” [Online]. Available: https://mc.ai/attempts-on-real-time-style-transfer/. [Accessed: 22-Sep-2020].</w:t>
      </w:r>
    </w:p>
    <w:p w14:paraId="1C9F8554"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7]</w:t>
      </w:r>
      <w:r w:rsidRPr="009F06B1">
        <w:rPr>
          <w:noProof/>
        </w:rPr>
        <w:tab/>
        <w:t xml:space="preserve">L. Gatys, A. Ecker, and M. Bethge, “A Neural Algorithm of Artistic Style,” </w:t>
      </w:r>
      <w:r w:rsidRPr="009F06B1">
        <w:rPr>
          <w:i/>
          <w:iCs/>
          <w:noProof/>
        </w:rPr>
        <w:t>J. Vis.</w:t>
      </w:r>
      <w:r w:rsidRPr="009F06B1">
        <w:rPr>
          <w:noProof/>
        </w:rPr>
        <w:t>, vol. 16, no. 12, p. 326, Aug. 2016.</w:t>
      </w:r>
    </w:p>
    <w:p w14:paraId="2ECAA26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8]</w:t>
      </w:r>
      <w:r w:rsidRPr="009F06B1">
        <w:rPr>
          <w:noProof/>
        </w:rPr>
        <w:tab/>
        <w:t xml:space="preserve">Y. Chen, Y. Pan, T. Yao, X. Tian, and T. Mei, “Mocycle-GAN: Unpaired video-to-video translation,” </w:t>
      </w:r>
      <w:r w:rsidRPr="009F06B1">
        <w:rPr>
          <w:i/>
          <w:iCs/>
          <w:noProof/>
        </w:rPr>
        <w:t>MM 2019 - Proc. 27th ACM Int. Conf. Multimed.</w:t>
      </w:r>
      <w:r w:rsidRPr="009F06B1">
        <w:rPr>
          <w:noProof/>
        </w:rPr>
        <w:t>, pp. 647–655, Aug. 2019.</w:t>
      </w:r>
    </w:p>
    <w:p w14:paraId="2EC5672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9]</w:t>
      </w:r>
      <w:r w:rsidRPr="009F06B1">
        <w:rPr>
          <w:noProof/>
        </w:rPr>
        <w:tab/>
        <w:t xml:space="preserve">S. Tulyakov, M.-Y. Y. Liu, X. Yang, and J. Kautz, “MoCoGAN: Decomposing Motion and Content for Video Generation,” in </w:t>
      </w:r>
      <w:r w:rsidRPr="009F06B1">
        <w:rPr>
          <w:i/>
          <w:iCs/>
          <w:noProof/>
        </w:rPr>
        <w:t>Proceedings of the IEEE Computer Society Conference on Computer Vision and Pattern Recognition</w:t>
      </w:r>
      <w:r w:rsidRPr="009F06B1">
        <w:rPr>
          <w:noProof/>
        </w:rPr>
        <w:t>, 2018, pp. 1526–1535.</w:t>
      </w:r>
    </w:p>
    <w:p w14:paraId="6612B77A"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0]</w:t>
      </w:r>
      <w:r w:rsidRPr="009F06B1">
        <w:rPr>
          <w:noProof/>
        </w:rPr>
        <w:tab/>
        <w:t xml:space="preserve">H. Liu, C. Li, D. Lei, and Q. Zhu, “Unsupervised video-to-video translation with preservation of frame modification tendency,” </w:t>
      </w:r>
      <w:r w:rsidRPr="009F06B1">
        <w:rPr>
          <w:i/>
          <w:iCs/>
          <w:noProof/>
        </w:rPr>
        <w:t>Vis. Comput.</w:t>
      </w:r>
      <w:r w:rsidRPr="009F06B1">
        <w:rPr>
          <w:noProof/>
        </w:rPr>
        <w:t>, 2020.</w:t>
      </w:r>
    </w:p>
    <w:p w14:paraId="7715B6A2"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lastRenderedPageBreak/>
        <w:t>[11]</w:t>
      </w:r>
      <w:r w:rsidRPr="009F06B1">
        <w:rPr>
          <w:noProof/>
        </w:rPr>
        <w:tab/>
        <w:t xml:space="preserve">I. Goodfellow </w:t>
      </w:r>
      <w:r w:rsidRPr="009F06B1">
        <w:rPr>
          <w:i/>
          <w:iCs/>
          <w:noProof/>
        </w:rPr>
        <w:t>et al.</w:t>
      </w:r>
      <w:r w:rsidRPr="009F06B1">
        <w:rPr>
          <w:noProof/>
        </w:rPr>
        <w:t xml:space="preserve">, “Generative Adversarial Nets (NIPS version),” </w:t>
      </w:r>
      <w:r w:rsidRPr="009F06B1">
        <w:rPr>
          <w:i/>
          <w:iCs/>
          <w:noProof/>
        </w:rPr>
        <w:t>Adv. Neural Inf. Process. Syst. 27</w:t>
      </w:r>
      <w:r w:rsidRPr="009F06B1">
        <w:rPr>
          <w:noProof/>
        </w:rPr>
        <w:t>, 2014.</w:t>
      </w:r>
    </w:p>
    <w:p w14:paraId="170C539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2]</w:t>
      </w:r>
      <w:r w:rsidRPr="009F06B1">
        <w:rPr>
          <w:noProof/>
        </w:rPr>
        <w:tab/>
        <w:t>M. Mirza and S. Osindero, “Conditional Generative Adversarial Nets,” Nov. 2014.</w:t>
      </w:r>
    </w:p>
    <w:p w14:paraId="4EEFDA0A"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3]</w:t>
      </w:r>
      <w:r w:rsidRPr="009F06B1">
        <w:rPr>
          <w:noProof/>
        </w:rPr>
        <w:tab/>
        <w:t xml:space="preserve">C. Cao, Q. Hou, and K. Zhou, “Displaced dynamic expression regression for real-time facial tracking and animation,” in </w:t>
      </w:r>
      <w:r w:rsidRPr="009F06B1">
        <w:rPr>
          <w:i/>
          <w:iCs/>
          <w:noProof/>
        </w:rPr>
        <w:t>ACM Transactions on Graphics</w:t>
      </w:r>
      <w:r w:rsidRPr="009F06B1">
        <w:rPr>
          <w:noProof/>
        </w:rPr>
        <w:t>, 2014, vol. 33, no. 4.</w:t>
      </w:r>
    </w:p>
    <w:p w14:paraId="628C9A1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4]</w:t>
      </w:r>
      <w:r w:rsidRPr="009F06B1">
        <w:rPr>
          <w:noProof/>
        </w:rPr>
        <w:tab/>
        <w:t xml:space="preserve">T. Karras, S. Laine, and T. Aila, “A Style-Based Generator Architecture for Generative Adversarial Networks,” </w:t>
      </w:r>
      <w:r w:rsidRPr="009F06B1">
        <w:rPr>
          <w:i/>
          <w:iCs/>
          <w:noProof/>
        </w:rPr>
        <w:t>CoRR</w:t>
      </w:r>
      <w:r w:rsidRPr="009F06B1">
        <w:rPr>
          <w:noProof/>
        </w:rPr>
        <w:t>, vol. abs/1812.0, 2018.</w:t>
      </w:r>
    </w:p>
    <w:p w14:paraId="46FFF96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5]</w:t>
      </w:r>
      <w:r w:rsidRPr="009F06B1">
        <w:rPr>
          <w:noProof/>
        </w:rPr>
        <w:tab/>
        <w:t xml:space="preserve">T. C. Wang, M. Y. Liu, J. Y. Zhu, A. Tao, J. Kautz, and B. Catanzaro, “High-Resolution Image Synthesis and Semantic Manipulation with Conditional GANs,” in </w:t>
      </w:r>
      <w:r w:rsidRPr="009F06B1">
        <w:rPr>
          <w:i/>
          <w:iCs/>
          <w:noProof/>
        </w:rPr>
        <w:t>Proceedings of the IEEE Computer Society Conference on Computer Vision and Pattern Recognition</w:t>
      </w:r>
      <w:r w:rsidRPr="009F06B1">
        <w:rPr>
          <w:noProof/>
        </w:rPr>
        <w:t>, 2018, pp. 8798–8807.</w:t>
      </w:r>
    </w:p>
    <w:p w14:paraId="65100C8E"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6]</w:t>
      </w:r>
      <w:r w:rsidRPr="009F06B1">
        <w:rPr>
          <w:noProof/>
        </w:rPr>
        <w:tab/>
        <w:t xml:space="preserve">H. Huang </w:t>
      </w:r>
      <w:r w:rsidRPr="009F06B1">
        <w:rPr>
          <w:i/>
          <w:iCs/>
          <w:noProof/>
        </w:rPr>
        <w:t>et al.</w:t>
      </w:r>
      <w:r w:rsidRPr="009F06B1">
        <w:rPr>
          <w:noProof/>
        </w:rPr>
        <w:t xml:space="preserve">, “Real-time neural style transfer for videos,” in </w:t>
      </w:r>
      <w:r w:rsidRPr="009F06B1">
        <w:rPr>
          <w:i/>
          <w:iCs/>
          <w:noProof/>
        </w:rPr>
        <w:t>Proceedings - 30th IEEE Conference on Computer Vision and Pattern Recognition, CVPR 2017</w:t>
      </w:r>
      <w:r w:rsidRPr="009F06B1">
        <w:rPr>
          <w:noProof/>
        </w:rPr>
        <w:t>, 2017, vol. 2017-Janua, pp. 7044–7052.</w:t>
      </w:r>
    </w:p>
    <w:p w14:paraId="33BE9481"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7]</w:t>
      </w:r>
      <w:r w:rsidRPr="009F06B1">
        <w:rPr>
          <w:noProof/>
        </w:rPr>
        <w:tab/>
        <w:t xml:space="preserve">Jake VanderPlas, </w:t>
      </w:r>
      <w:r w:rsidRPr="009F06B1">
        <w:rPr>
          <w:i/>
          <w:iCs/>
          <w:noProof/>
        </w:rPr>
        <w:t>Python Data Science Handbook</w:t>
      </w:r>
      <w:r w:rsidRPr="009F06B1">
        <w:rPr>
          <w:noProof/>
        </w:rPr>
        <w:t>. O’Reilly Media, Inc.</w:t>
      </w:r>
    </w:p>
    <w:p w14:paraId="3153E870"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8]</w:t>
      </w:r>
      <w:r w:rsidRPr="009F06B1">
        <w:rPr>
          <w:noProof/>
        </w:rPr>
        <w:tab/>
        <w:t xml:space="preserve">R. Rojas, “Neural Networks: A Systematic Introduction. ,” </w:t>
      </w:r>
      <w:r w:rsidRPr="009F06B1">
        <w:rPr>
          <w:i/>
          <w:iCs/>
          <w:noProof/>
        </w:rPr>
        <w:t>Springer New York, NY, USA -Verlag New York, Inc.</w:t>
      </w:r>
      <w:r w:rsidRPr="009F06B1">
        <w:rPr>
          <w:noProof/>
        </w:rPr>
        <w:t>, 1996.</w:t>
      </w:r>
    </w:p>
    <w:p w14:paraId="7B08E6C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9]</w:t>
      </w:r>
      <w:r w:rsidRPr="009F06B1">
        <w:rPr>
          <w:noProof/>
        </w:rPr>
        <w:tab/>
        <w:t xml:space="preserve">Y. LeCun, L. Bottou, Y. Bengio, and P. Haffner, “Gradient-based learning applied to document recognition,” </w:t>
      </w:r>
      <w:r w:rsidRPr="009F06B1">
        <w:rPr>
          <w:i/>
          <w:iCs/>
          <w:noProof/>
        </w:rPr>
        <w:t>Proc. IEEE</w:t>
      </w:r>
      <w:r w:rsidRPr="009F06B1">
        <w:rPr>
          <w:noProof/>
        </w:rPr>
        <w:t>, vol. 86, no. 11, pp. 2278–2323, 1998.</w:t>
      </w:r>
    </w:p>
    <w:p w14:paraId="1F8A552F"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0]</w:t>
      </w:r>
      <w:r w:rsidRPr="009F06B1">
        <w:rPr>
          <w:noProof/>
        </w:rPr>
        <w:tab/>
        <w:t xml:space="preserve">G. E. H. Alex Krizhevsky, Ilya Sutskever, “ImageNet Classification with Deep Convolutional Neural Networks,” </w:t>
      </w:r>
      <w:r w:rsidRPr="009F06B1">
        <w:rPr>
          <w:i/>
          <w:iCs/>
          <w:noProof/>
        </w:rPr>
        <w:t>ILSVRC2012</w:t>
      </w:r>
      <w:r w:rsidRPr="009F06B1">
        <w:rPr>
          <w:noProof/>
        </w:rPr>
        <w:t>, pp. 1–1432, 2007.</w:t>
      </w:r>
    </w:p>
    <w:p w14:paraId="18F2AD5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1]</w:t>
      </w:r>
      <w:r w:rsidRPr="009F06B1">
        <w:rPr>
          <w:noProof/>
        </w:rPr>
        <w:tab/>
        <w:t>M. Arjovsky, S. Chintala, and L. Bottou, “Wasserstein GAN,” Jan. 2017.</w:t>
      </w:r>
    </w:p>
    <w:p w14:paraId="30F09E1A"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2]</w:t>
      </w:r>
      <w:r w:rsidRPr="009F06B1">
        <w:rPr>
          <w:noProof/>
        </w:rPr>
        <w:tab/>
        <w:t xml:space="preserve">J. L. and V. Bok, </w:t>
      </w:r>
      <w:r w:rsidRPr="009F06B1">
        <w:rPr>
          <w:i/>
          <w:iCs/>
          <w:noProof/>
        </w:rPr>
        <w:t>GANs in Action: Deep learning with Generative Adversarial Networks</w:t>
      </w:r>
      <w:r w:rsidRPr="009F06B1">
        <w:rPr>
          <w:noProof/>
        </w:rPr>
        <w:t>. Manning Publications Co., 2019.</w:t>
      </w:r>
    </w:p>
    <w:p w14:paraId="19EE077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3]</w:t>
      </w:r>
      <w:r w:rsidRPr="009F06B1">
        <w:rPr>
          <w:noProof/>
        </w:rPr>
        <w:tab/>
        <w:t xml:space="preserve">A. Radford, L. Metz, and S. Chintala, “Unsupervised representation learning with </w:t>
      </w:r>
      <w:r w:rsidRPr="009F06B1">
        <w:rPr>
          <w:noProof/>
        </w:rPr>
        <w:lastRenderedPageBreak/>
        <w:t xml:space="preserve">deep convolutional generative adversarial networks,” in </w:t>
      </w:r>
      <w:r w:rsidRPr="009F06B1">
        <w:rPr>
          <w:i/>
          <w:iCs/>
          <w:noProof/>
        </w:rPr>
        <w:t>4th International Conference on Learning Representations, ICLR 2016 - Conference Track Proceedings</w:t>
      </w:r>
      <w:r w:rsidRPr="009F06B1">
        <w:rPr>
          <w:noProof/>
        </w:rPr>
        <w:t>, 2016.</w:t>
      </w:r>
    </w:p>
    <w:p w14:paraId="5BA126A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4]</w:t>
      </w:r>
      <w:r w:rsidRPr="009F06B1">
        <w:rPr>
          <w:noProof/>
        </w:rPr>
        <w:tab/>
        <w:t>“Image-to-Image Translation: Machine Learning Magic that Converts Winter Photos Into Summer - Abto Software, Lviv, Ukraine.” [Online]. Available: https://www.abtosoftware.com/blog/image-to-image-translation. [Accessed: 03-Mar-2020].</w:t>
      </w:r>
    </w:p>
    <w:p w14:paraId="505517B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5]</w:t>
      </w:r>
      <w:r w:rsidRPr="009F06B1">
        <w:rPr>
          <w:noProof/>
        </w:rPr>
        <w:tab/>
        <w:t xml:space="preserve">Y. Choi, M.-J. Choi, M. Kim, J.-W. Ha, S. Kim, and J. Choo, “StarGAN: Unified Generative Adversarial Networks for Multi-Domain Image-to-Image Translation,” </w:t>
      </w:r>
      <w:r w:rsidRPr="009F06B1">
        <w:rPr>
          <w:i/>
          <w:iCs/>
          <w:noProof/>
        </w:rPr>
        <w:t>CoRR</w:t>
      </w:r>
      <w:r w:rsidRPr="009F06B1">
        <w:rPr>
          <w:noProof/>
        </w:rPr>
        <w:t>, vol. abs/1711.0, 2017.</w:t>
      </w:r>
    </w:p>
    <w:p w14:paraId="6B7B4D53"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6]</w:t>
      </w:r>
      <w:r w:rsidRPr="009F06B1">
        <w:rPr>
          <w:noProof/>
        </w:rPr>
        <w:tab/>
        <w:t>D. Dwibedi, Y. Aytar, J. Tompson, P. Sermanet, and A. Zisserman, “Temporal Cycle-Consistency Learning,” Apr. 2019.</w:t>
      </w:r>
    </w:p>
    <w:p w14:paraId="7452496F"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7]</w:t>
      </w:r>
      <w:r w:rsidRPr="009F06B1">
        <w:rPr>
          <w:noProof/>
        </w:rPr>
        <w:tab/>
        <w:t>D. Bashkirova, B. Usman, and K. Saenko, “Unsupervised Video-to-Video Translation,” no. Nips, 2018.</w:t>
      </w:r>
    </w:p>
    <w:p w14:paraId="13D810E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8]</w:t>
      </w:r>
      <w:r w:rsidRPr="009F06B1">
        <w:rPr>
          <w:noProof/>
        </w:rPr>
        <w:tab/>
        <w:t xml:space="preserve">K. Vougioukas, S. Petridis, and M. Pantic, “Realistic Speech-Driven Facial Animation with GANs,” </w:t>
      </w:r>
      <w:r w:rsidRPr="009F06B1">
        <w:rPr>
          <w:i/>
          <w:iCs/>
          <w:noProof/>
        </w:rPr>
        <w:t>Int. J. Comput. Vis.</w:t>
      </w:r>
      <w:r w:rsidRPr="009F06B1">
        <w:rPr>
          <w:noProof/>
        </w:rPr>
        <w:t>, 2019.</w:t>
      </w:r>
    </w:p>
    <w:p w14:paraId="630D1ED8"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9]</w:t>
      </w:r>
      <w:r w:rsidRPr="009F06B1">
        <w:rPr>
          <w:noProof/>
        </w:rPr>
        <w:tab/>
        <w:t xml:space="preserve">A. R. Kosiorek, H. Kim, I. Posner, and Y. W. Teh, “Sequential attend, infer, repeat: Generative modelling of moving objects,” </w:t>
      </w:r>
      <w:r w:rsidRPr="009F06B1">
        <w:rPr>
          <w:i/>
          <w:iCs/>
          <w:noProof/>
        </w:rPr>
        <w:t>Adv. Neural Inf. Process. Syst.</w:t>
      </w:r>
      <w:r w:rsidRPr="009F06B1">
        <w:rPr>
          <w:noProof/>
        </w:rPr>
        <w:t>, vol. 2018-Decem, no. NeurIPS, pp. 8606–8616, 2018.</w:t>
      </w:r>
    </w:p>
    <w:p w14:paraId="096535C4"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0]</w:t>
      </w:r>
      <w:r w:rsidRPr="009F06B1">
        <w:rPr>
          <w:noProof/>
        </w:rPr>
        <w:tab/>
        <w:t>B. Kratzwald, Z. Huang, D. P. Paudel, A. Dinesh, and L. Van Gool, “Improving Video Generation for Multi-functional Applications,” 2017.</w:t>
      </w:r>
    </w:p>
    <w:p w14:paraId="0ACC45E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1]</w:t>
      </w:r>
      <w:r w:rsidRPr="009F06B1">
        <w:rPr>
          <w:noProof/>
        </w:rPr>
        <w:tab/>
        <w:t>M. Chu, Y. Xie, J. Mayer, L. Leal-Taixé, and N. Thuerey, “Learning Temporal Coherence via Self-Supervision for GAN-based Video Generation,” Nov. 2018.</w:t>
      </w:r>
    </w:p>
    <w:p w14:paraId="59A223AD"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2]</w:t>
      </w:r>
      <w:r w:rsidRPr="009F06B1">
        <w:rPr>
          <w:noProof/>
        </w:rPr>
        <w:tab/>
        <w:t xml:space="preserve">C. Militello, L. Rundo, and M. C. Gilardi, “Applications of imaging processing to MRgFUS treatment for fibroids: a review,” </w:t>
      </w:r>
      <w:r w:rsidRPr="009F06B1">
        <w:rPr>
          <w:i/>
          <w:iCs/>
          <w:noProof/>
        </w:rPr>
        <w:t>Transl. Cancer Res.</w:t>
      </w:r>
      <w:r w:rsidRPr="009F06B1">
        <w:rPr>
          <w:noProof/>
        </w:rPr>
        <w:t>, vol. 3, no. 5, pp. 472–482, 2014.</w:t>
      </w:r>
    </w:p>
    <w:p w14:paraId="3C3F9A9C"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3]</w:t>
      </w:r>
      <w:r w:rsidRPr="009F06B1">
        <w:rPr>
          <w:noProof/>
        </w:rPr>
        <w:tab/>
        <w:t xml:space="preserve">K. Park, S. Woo, D. Kim, D. Cho, and I. S. Kweon, “Preserving semantic and temporal consistency for unpaired video-to-video translation,” </w:t>
      </w:r>
      <w:r w:rsidRPr="009F06B1">
        <w:rPr>
          <w:i/>
          <w:iCs/>
          <w:noProof/>
        </w:rPr>
        <w:t xml:space="preserve">MM 2019 - Proc. 27th </w:t>
      </w:r>
      <w:r w:rsidRPr="009F06B1">
        <w:rPr>
          <w:i/>
          <w:iCs/>
          <w:noProof/>
        </w:rPr>
        <w:lastRenderedPageBreak/>
        <w:t>ACM Int. Conf. Multimed.</w:t>
      </w:r>
      <w:r w:rsidRPr="009F06B1">
        <w:rPr>
          <w:noProof/>
        </w:rPr>
        <w:t>, pp. 1248–1257, Aug. 2019.</w:t>
      </w:r>
    </w:p>
    <w:p w14:paraId="6F1B28B0"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4]</w:t>
      </w:r>
      <w:r w:rsidRPr="009F06B1">
        <w:rPr>
          <w:noProof/>
        </w:rPr>
        <w:tab/>
        <w:t xml:space="preserve">X. Wei, S. Feng, J. Zhu, and H. Su, “Video-to-video translation with global temporal consistency,” </w:t>
      </w:r>
      <w:r w:rsidRPr="009F06B1">
        <w:rPr>
          <w:i/>
          <w:iCs/>
          <w:noProof/>
        </w:rPr>
        <w:t>MM 2018 - Proc. 2018 ACM Multimed. Conf.</w:t>
      </w:r>
      <w:r w:rsidRPr="009F06B1">
        <w:rPr>
          <w:noProof/>
        </w:rPr>
        <w:t>, pp. 18–25, 2018.</w:t>
      </w:r>
    </w:p>
    <w:p w14:paraId="7FF4D5DB"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5]</w:t>
      </w:r>
      <w:r w:rsidRPr="009F06B1">
        <w:rPr>
          <w:noProof/>
        </w:rPr>
        <w:tab/>
        <w:t xml:space="preserve">E. Ilg, N. Mayer, T. Saikia, M. Keuper, A. Dosovitskiy, and T. Brox, “FlowNet 2.0: Evolution of optical flow estimation with deep networks,” in </w:t>
      </w:r>
      <w:r w:rsidRPr="009F06B1">
        <w:rPr>
          <w:i/>
          <w:iCs/>
          <w:noProof/>
        </w:rPr>
        <w:t>Proceedings - 30th IEEE Conference on Computer Vision and Pattern Recognition, CVPR 2017</w:t>
      </w:r>
      <w:r w:rsidRPr="009F06B1">
        <w:rPr>
          <w:noProof/>
        </w:rPr>
        <w:t>, 2017, vol. 2017-Janua, pp. 1647–1655.</w:t>
      </w:r>
    </w:p>
    <w:p w14:paraId="6EBD1E61"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6]</w:t>
      </w:r>
      <w:r w:rsidRPr="009F06B1">
        <w:rPr>
          <w:noProof/>
        </w:rPr>
        <w:tab/>
        <w:t xml:space="preserve">D. Sun, X. Yang, M. Y. Liu, and J. Kautz, “PWC-Net: CNNs for Optical Flow Using Pyramid, Warping, and Cost Volume,” in </w:t>
      </w:r>
      <w:r w:rsidRPr="009F06B1">
        <w:rPr>
          <w:i/>
          <w:iCs/>
          <w:noProof/>
        </w:rPr>
        <w:t>Proceedings of the IEEE Computer Society Conference on Computer Vision and Pattern Recognition</w:t>
      </w:r>
      <w:r w:rsidRPr="009F06B1">
        <w:rPr>
          <w:noProof/>
        </w:rPr>
        <w:t>, 2018, pp. 8934–8943.</w:t>
      </w:r>
    </w:p>
    <w:p w14:paraId="684357C3"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7]</w:t>
      </w:r>
      <w:r w:rsidRPr="009F06B1">
        <w:rPr>
          <w:noProof/>
        </w:rPr>
        <w:tab/>
        <w:t xml:space="preserve">A. Dosovitskiy </w:t>
      </w:r>
      <w:r w:rsidRPr="009F06B1">
        <w:rPr>
          <w:i/>
          <w:iCs/>
          <w:noProof/>
        </w:rPr>
        <w:t>et al.</w:t>
      </w:r>
      <w:r w:rsidRPr="009F06B1">
        <w:rPr>
          <w:noProof/>
        </w:rPr>
        <w:t xml:space="preserve">, “FlowNet: Learning optical flow with convolutional networks,” </w:t>
      </w:r>
      <w:r w:rsidRPr="009F06B1">
        <w:rPr>
          <w:i/>
          <w:iCs/>
          <w:noProof/>
        </w:rPr>
        <w:t>Proc. IEEE Int. Conf. Comput. Vis.</w:t>
      </w:r>
      <w:r w:rsidRPr="009F06B1">
        <w:rPr>
          <w:noProof/>
        </w:rPr>
        <w:t>, vol. 2015 Inter, pp. 2758–2766, 2015.</w:t>
      </w:r>
    </w:p>
    <w:p w14:paraId="7A8ABCA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8]</w:t>
      </w:r>
      <w:r w:rsidRPr="009F06B1">
        <w:rPr>
          <w:noProof/>
        </w:rPr>
        <w:tab/>
        <w:t xml:space="preserve">D. J. Butler, J. Wulff, G. B. Stanley, and M. J. Black, “A naturalistic open source movie for optical flow evaluation,” in </w:t>
      </w:r>
      <w:r w:rsidRPr="009F06B1">
        <w:rPr>
          <w:i/>
          <w:iCs/>
          <w:noProof/>
        </w:rPr>
        <w:t>Lecture Notes in Computer Science (including subseries Lecture Notes in Artificial Intelligence and Lecture Notes in Bioinformatics)</w:t>
      </w:r>
      <w:r w:rsidRPr="009F06B1">
        <w:rPr>
          <w:noProof/>
        </w:rPr>
        <w:t>, 2012, vol. 7577 LNCS, no. PART 6, pp. 611–625.</w:t>
      </w:r>
    </w:p>
    <w:p w14:paraId="3774A40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9]</w:t>
      </w:r>
      <w:r w:rsidRPr="009F06B1">
        <w:rPr>
          <w:noProof/>
        </w:rPr>
        <w:tab/>
        <w:t xml:space="preserve">J. P. Bennett, “Everybody Dance Now!,” </w:t>
      </w:r>
      <w:r w:rsidRPr="009F06B1">
        <w:rPr>
          <w:i/>
          <w:iCs/>
          <w:noProof/>
        </w:rPr>
        <w:t>J. Phys. Educ. Recreat. Danc.</w:t>
      </w:r>
      <w:r w:rsidRPr="009F06B1">
        <w:rPr>
          <w:noProof/>
        </w:rPr>
        <w:t>, vol. 77, no. 1, pp. 6–7, Jan. 2019.</w:t>
      </w:r>
    </w:p>
    <w:p w14:paraId="10C51AC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0]</w:t>
      </w:r>
      <w:r w:rsidRPr="009F06B1">
        <w:rPr>
          <w:noProof/>
        </w:rPr>
        <w:tab/>
        <w:t xml:space="preserve">A. Pumarola, A. Agudo, A. M. Martinez, A. Sanfeliu, and F. Moreno-Noguer, “GANimation: One-Shot Anatomically Consistent Facial Animation,” </w:t>
      </w:r>
      <w:r w:rsidRPr="009F06B1">
        <w:rPr>
          <w:i/>
          <w:iCs/>
          <w:noProof/>
        </w:rPr>
        <w:t>Int. J. Comput. Vis.</w:t>
      </w:r>
      <w:r w:rsidRPr="009F06B1">
        <w:rPr>
          <w:noProof/>
        </w:rPr>
        <w:t>, no. January, 2019.</w:t>
      </w:r>
    </w:p>
    <w:p w14:paraId="74A0F84A"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1]</w:t>
      </w:r>
      <w:r w:rsidRPr="009F06B1">
        <w:rPr>
          <w:noProof/>
        </w:rPr>
        <w:tab/>
        <w:t xml:space="preserve">S. Webber, M. Harrop, J. Downs, T. Cox, N. Wouters, and A. Vande Moere, “Everybody Dance Now: Tensions between participation and performance in interactive public installations,” </w:t>
      </w:r>
      <w:r w:rsidRPr="009F06B1">
        <w:rPr>
          <w:i/>
          <w:iCs/>
          <w:noProof/>
        </w:rPr>
        <w:t>OzCHI 2015 Being Hum. - Conf. Proc.</w:t>
      </w:r>
      <w:r w:rsidRPr="009F06B1">
        <w:rPr>
          <w:noProof/>
        </w:rPr>
        <w:t>, pp. 284–288, 2015.</w:t>
      </w:r>
    </w:p>
    <w:p w14:paraId="5E62315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2]</w:t>
      </w:r>
      <w:r w:rsidRPr="009F06B1">
        <w:rPr>
          <w:noProof/>
        </w:rPr>
        <w:tab/>
        <w:t>A. Siarohin, S. Lathuilière, S. Tulyakov, E. Ricci, and N. Sebe, “Animating Arbitrary Objects via Deep Motion Transfer,” 2018.</w:t>
      </w:r>
    </w:p>
    <w:p w14:paraId="780B6CDB"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lastRenderedPageBreak/>
        <w:t>[43]</w:t>
      </w:r>
      <w:r w:rsidRPr="009F06B1">
        <w:rPr>
          <w:noProof/>
        </w:rPr>
        <w:tab/>
        <w:t xml:space="preserve">W. S. Lai, J. Bin Huang, O. Wang, E. Shechtman, E. Yumer, and M. H. Yang, “Learning blind video temporal consistency,” in </w:t>
      </w:r>
      <w:r w:rsidRPr="009F06B1">
        <w:rPr>
          <w:i/>
          <w:iCs/>
          <w:noProof/>
        </w:rPr>
        <w:t>Lecture Notes in Computer Science (including subseries Lecture Notes in Artificial Intelligence and Lecture Notes in Bioinformatics)</w:t>
      </w:r>
      <w:r w:rsidRPr="009F06B1">
        <w:rPr>
          <w:noProof/>
        </w:rPr>
        <w:t>, 2018, vol. 11219 LNCS, pp. 179–195.</w:t>
      </w:r>
    </w:p>
    <w:p w14:paraId="695C0BBC"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4]</w:t>
      </w:r>
      <w:r w:rsidRPr="009F06B1">
        <w:rPr>
          <w:noProof/>
        </w:rPr>
        <w:tab/>
        <w:t>“Edraw Max - Excellent Flowchart Software &amp; Diagramming Tool.” [Online]. Available: https://www.edrawsoft.com/edraw-max/. [Accessed: 02-Jun-2020].</w:t>
      </w:r>
    </w:p>
    <w:p w14:paraId="0B3B2702"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5]</w:t>
      </w:r>
      <w:r w:rsidRPr="009F06B1">
        <w:rPr>
          <w:noProof/>
        </w:rPr>
        <w:tab/>
        <w:t>“TensorFlow.” [Online]. Available: https://www.tensorflow.org/. [Accessed: 02-Jun-2020].</w:t>
      </w:r>
    </w:p>
    <w:p w14:paraId="775426EE"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6]</w:t>
      </w:r>
      <w:r w:rsidRPr="009F06B1">
        <w:rPr>
          <w:noProof/>
        </w:rPr>
        <w:tab/>
        <w:t>J. Hale, “Deep Learning Framework Power Scores,” 2019. [Online]. Available: https://towardsdatascience.com/deep-learning-framework-power-scores-2018-23607ddf297a.</w:t>
      </w:r>
    </w:p>
    <w:p w14:paraId="726662EE"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7]</w:t>
      </w:r>
      <w:r w:rsidRPr="009F06B1">
        <w:rPr>
          <w:noProof/>
        </w:rPr>
        <w:tab/>
        <w:t>“AI deep learning frameworks ranking 2018 | Statista.” [Online]. Available: https://www.statista.com/statistics/943038/ai-deep-learning-frameworks-ranking/. [Accessed: 22-Sep-2020].</w:t>
      </w:r>
    </w:p>
    <w:p w14:paraId="5CEE4902"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8]</w:t>
      </w:r>
      <w:r w:rsidRPr="009F06B1">
        <w:rPr>
          <w:noProof/>
        </w:rPr>
        <w:tab/>
        <w:t>“OpenCV.” [Online]. Available: https://opencv.org/. [Accessed: 02-Jun-2020].</w:t>
      </w:r>
    </w:p>
    <w:p w14:paraId="3C73B801"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9]</w:t>
      </w:r>
      <w:r w:rsidRPr="009F06B1">
        <w:rPr>
          <w:noProof/>
        </w:rPr>
        <w:tab/>
        <w:t>“Design, visualize, and train deep learning networks - MATLAB.” [Online]. Available: https://www.mathworks.com/help/deeplearning/ref/deepnetworkdesigner-app.html. [Accessed: 05-Jun-2020].</w:t>
      </w:r>
    </w:p>
    <w:p w14:paraId="3E66D5E1"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0]</w:t>
      </w:r>
      <w:r w:rsidRPr="009F06B1">
        <w:rPr>
          <w:noProof/>
        </w:rPr>
        <w:tab/>
        <w:t xml:space="preserve">K. He, X. Zhang, S. Ren, and J. Sun, “Deep residual learning for image recognition,” </w:t>
      </w:r>
      <w:r w:rsidRPr="009F06B1">
        <w:rPr>
          <w:i/>
          <w:iCs/>
          <w:noProof/>
        </w:rPr>
        <w:t>Proc. IEEE Comput. Soc. Conf. Comput. Vis. Pattern Recognit.</w:t>
      </w:r>
      <w:r w:rsidRPr="009F06B1">
        <w:rPr>
          <w:noProof/>
        </w:rPr>
        <w:t>, vol. 2016-Decem, pp. 770–778, 2016.</w:t>
      </w:r>
    </w:p>
    <w:p w14:paraId="0A27F893"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1]</w:t>
      </w:r>
      <w:r w:rsidRPr="009F06B1">
        <w:rPr>
          <w:noProof/>
        </w:rPr>
        <w:tab/>
        <w:t xml:space="preserve">C. Szegedy </w:t>
      </w:r>
      <w:r w:rsidRPr="009F06B1">
        <w:rPr>
          <w:i/>
          <w:iCs/>
          <w:noProof/>
        </w:rPr>
        <w:t>et al.</w:t>
      </w:r>
      <w:r w:rsidRPr="009F06B1">
        <w:rPr>
          <w:noProof/>
        </w:rPr>
        <w:t xml:space="preserve">, “Going deeper with convolutions,” </w:t>
      </w:r>
      <w:r w:rsidRPr="009F06B1">
        <w:rPr>
          <w:i/>
          <w:iCs/>
          <w:noProof/>
        </w:rPr>
        <w:t>Proc. IEEE Comput. Soc. Conf. Comput. Vis. Pattern Recognit.</w:t>
      </w:r>
      <w:r w:rsidRPr="009F06B1">
        <w:rPr>
          <w:noProof/>
        </w:rPr>
        <w:t>, vol. 07-12-June, pp. 1–9, 2015.</w:t>
      </w:r>
    </w:p>
    <w:p w14:paraId="3A77DF18"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2]</w:t>
      </w:r>
      <w:r w:rsidRPr="009F06B1">
        <w:rPr>
          <w:noProof/>
        </w:rPr>
        <w:tab/>
        <w:t xml:space="preserve">F. Chollet, “Xception: Deep learning with depthwise separable convolutions,” in </w:t>
      </w:r>
      <w:r w:rsidRPr="009F06B1">
        <w:rPr>
          <w:i/>
          <w:iCs/>
          <w:noProof/>
        </w:rPr>
        <w:t>Proceedings - 30th IEEE Conference on Computer Vision and Pattern Recognition, CVPR 2017</w:t>
      </w:r>
      <w:r w:rsidRPr="009F06B1">
        <w:rPr>
          <w:noProof/>
        </w:rPr>
        <w:t>, 2017, vol. 2017-January, pp. 1800–1807.</w:t>
      </w:r>
    </w:p>
    <w:p w14:paraId="23B65E5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lastRenderedPageBreak/>
        <w:t>[53]</w:t>
      </w:r>
      <w:r w:rsidRPr="009F06B1">
        <w:rPr>
          <w:noProof/>
        </w:rPr>
        <w:tab/>
        <w:t xml:space="preserve">M. Tan and Q. V. Le, “EfficientNet: Rethinking Model Scaling for Convolutional Neural Networks,” </w:t>
      </w:r>
      <w:r w:rsidRPr="009F06B1">
        <w:rPr>
          <w:i/>
          <w:iCs/>
          <w:noProof/>
        </w:rPr>
        <w:t>36th Int. Conf. Mach. Learn. ICML 2019</w:t>
      </w:r>
      <w:r w:rsidRPr="009F06B1">
        <w:rPr>
          <w:noProof/>
        </w:rPr>
        <w:t>, vol. 2019-June, pp. 10691–10700, May 2019.</w:t>
      </w:r>
    </w:p>
    <w:p w14:paraId="264DA8B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4]</w:t>
      </w:r>
      <w:r w:rsidRPr="009F06B1">
        <w:rPr>
          <w:noProof/>
        </w:rPr>
        <w:tab/>
        <w:t xml:space="preserve">T. Salimans, I. Goodfellow, W. Zaremba, V. Cheung, A. Radford, and X. Chen, “Improved Techniques for Training GANs,” </w:t>
      </w:r>
      <w:r w:rsidRPr="009F06B1">
        <w:rPr>
          <w:i/>
          <w:iCs/>
          <w:noProof/>
        </w:rPr>
        <w:t>Adv. Neural Inf. Process. Syst.</w:t>
      </w:r>
      <w:r w:rsidRPr="009F06B1">
        <w:rPr>
          <w:noProof/>
        </w:rPr>
        <w:t>, pp. 2234–2242, Jun. 2016.</w:t>
      </w:r>
    </w:p>
    <w:p w14:paraId="0C4E330D"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5]</w:t>
      </w:r>
      <w:r w:rsidRPr="009F06B1">
        <w:rPr>
          <w:noProof/>
        </w:rPr>
        <w:tab/>
        <w:t xml:space="preserve">S. Sabour, N. Frosst, and G. E. Hinton, “Dynamic Routing Between Capsules,” </w:t>
      </w:r>
      <w:r w:rsidRPr="009F06B1">
        <w:rPr>
          <w:i/>
          <w:iCs/>
          <w:noProof/>
        </w:rPr>
        <w:t>Adv. Neural Inf. Process. Syst.</w:t>
      </w:r>
      <w:r w:rsidRPr="009F06B1">
        <w:rPr>
          <w:noProof/>
        </w:rPr>
        <w:t>, vol. 2017-December, pp. 3857–3867, Oct. 2017.</w:t>
      </w:r>
    </w:p>
    <w:p w14:paraId="2F09208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6]</w:t>
      </w:r>
      <w:r w:rsidRPr="009F06B1">
        <w:rPr>
          <w:noProof/>
        </w:rPr>
        <w:tab/>
        <w:t xml:space="preserve">A. Vaswani </w:t>
      </w:r>
      <w:r w:rsidRPr="009F06B1">
        <w:rPr>
          <w:i/>
          <w:iCs/>
          <w:noProof/>
        </w:rPr>
        <w:t>et al.</w:t>
      </w:r>
      <w:r w:rsidRPr="009F06B1">
        <w:rPr>
          <w:noProof/>
        </w:rPr>
        <w:t xml:space="preserve">, “Transformer: Attention is all you need,” </w:t>
      </w:r>
      <w:r w:rsidRPr="009F06B1">
        <w:rPr>
          <w:i/>
          <w:iCs/>
          <w:noProof/>
        </w:rPr>
        <w:t>Adv. Neural Inf. Process. Syst. 30</w:t>
      </w:r>
      <w:r w:rsidRPr="009F06B1">
        <w:rPr>
          <w:noProof/>
        </w:rPr>
        <w:t>, pp. 5998–6008, 2017.</w:t>
      </w:r>
    </w:p>
    <w:p w14:paraId="237677A2" w14:textId="77777777" w:rsidR="001B7DF8" w:rsidRPr="00911DBA" w:rsidRDefault="001C1FA8" w:rsidP="00583153">
      <w:pPr>
        <w:sectPr w:rsidR="001B7DF8" w:rsidRPr="00911DBA" w:rsidSect="00945B7F">
          <w:pgSz w:w="11906" w:h="16838" w:code="9"/>
          <w:pgMar w:top="1440" w:right="1440" w:bottom="1440" w:left="1701" w:header="720" w:footer="720" w:gutter="0"/>
          <w:cols w:space="720"/>
          <w:docGrid w:linePitch="360"/>
        </w:sectPr>
      </w:pPr>
      <w:r w:rsidRPr="00911DBA">
        <w:fldChar w:fldCharType="end"/>
      </w:r>
    </w:p>
    <w:p w14:paraId="58A0F58B" w14:textId="77777777" w:rsidR="00945B7F" w:rsidRDefault="00945B7F" w:rsidP="00A6662D">
      <w:pPr>
        <w:pStyle w:val="Heading1"/>
        <w:sectPr w:rsidR="00945B7F" w:rsidSect="00EE3F33">
          <w:type w:val="continuous"/>
          <w:pgSz w:w="11906" w:h="16838" w:code="9"/>
          <w:pgMar w:top="1440" w:right="1440" w:bottom="1440" w:left="1701" w:header="720" w:footer="720" w:gutter="0"/>
          <w:cols w:space="720"/>
          <w:docGrid w:linePitch="360"/>
        </w:sectPr>
      </w:pPr>
      <w:bookmarkStart w:id="391" w:name="_Toc52981578"/>
    </w:p>
    <w:p w14:paraId="262E7138" w14:textId="77777777" w:rsidR="00D55511" w:rsidRDefault="001B7DF8" w:rsidP="00A6662D">
      <w:pPr>
        <w:pStyle w:val="Heading1"/>
      </w:pPr>
      <w:bookmarkStart w:id="392" w:name="_Toc54363811"/>
      <w:r w:rsidRPr="00911DBA">
        <w:lastRenderedPageBreak/>
        <w:t>Appendix</w:t>
      </w:r>
      <w:r w:rsidR="00AB7CE9" w:rsidRPr="00911DBA">
        <w:t>es</w:t>
      </w:r>
      <w:bookmarkEnd w:id="391"/>
      <w:bookmarkEnd w:id="392"/>
    </w:p>
    <w:p w14:paraId="5EBA2857" w14:textId="253B7C14" w:rsidR="00D55511" w:rsidRPr="00911DBA" w:rsidRDefault="00D55511" w:rsidP="00D55511">
      <w:pPr>
        <w:pStyle w:val="Heading2"/>
        <w:numPr>
          <w:ilvl w:val="0"/>
          <w:numId w:val="0"/>
        </w:numPr>
        <w:ind w:left="720"/>
      </w:pPr>
      <w:bookmarkStart w:id="393" w:name="_Toc52539657"/>
      <w:bookmarkStart w:id="394" w:name="_Toc52981581"/>
      <w:bookmarkStart w:id="395" w:name="_Toc54363812"/>
      <w:r w:rsidRPr="00911DBA">
        <w:t xml:space="preserve">Appendix </w:t>
      </w:r>
      <w:r w:rsidR="00142F39">
        <w:t>A</w:t>
      </w:r>
      <w:r w:rsidRPr="00911DBA">
        <w:t>: Ablation study</w:t>
      </w:r>
      <w:bookmarkEnd w:id="393"/>
      <w:bookmarkEnd w:id="394"/>
      <w:bookmarkEnd w:id="395"/>
    </w:p>
    <w:p w14:paraId="26AA77E2" w14:textId="77777777" w:rsidR="00D55511" w:rsidRPr="00911DBA" w:rsidRDefault="00D55511" w:rsidP="00D55511">
      <w:pPr>
        <w:spacing w:before="0" w:after="0"/>
      </w:pPr>
      <w:r w:rsidRPr="00911DBA">
        <w:t xml:space="preserve">This thesis work proposed to implement a temporal discriminator network, which is a modification on the patchGAN network by concatenated previously generated output images. This Ablation study has been done to come up with the number of images the discriminator network shall consider to justify output is whether real or fake. </w:t>
      </w:r>
    </w:p>
    <w:tbl>
      <w:tblPr>
        <w:tblStyle w:val="TableGrid"/>
        <w:tblW w:w="457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5"/>
        <w:gridCol w:w="1605"/>
        <w:gridCol w:w="1605"/>
        <w:gridCol w:w="1605"/>
        <w:gridCol w:w="1605"/>
      </w:tblGrid>
      <w:tr w:rsidR="00D55511" w:rsidRPr="00911DBA" w14:paraId="66BF1038" w14:textId="77777777" w:rsidTr="00D55511">
        <w:trPr>
          <w:trHeight w:val="291"/>
          <w:jc w:val="center"/>
        </w:trPr>
        <w:tc>
          <w:tcPr>
            <w:tcW w:w="1000" w:type="pct"/>
            <w:vAlign w:val="bottom"/>
            <w:hideMark/>
          </w:tcPr>
          <w:p w14:paraId="74C5F09D" w14:textId="77777777" w:rsidR="00D55511" w:rsidRPr="00911DBA" w:rsidRDefault="00D55511" w:rsidP="00977DC2">
            <w:pPr>
              <w:spacing w:before="0"/>
              <w:jc w:val="center"/>
            </w:pPr>
            <w:r w:rsidRPr="00911DBA">
              <w:t>Input</w:t>
            </w:r>
          </w:p>
        </w:tc>
        <w:tc>
          <w:tcPr>
            <w:tcW w:w="1000" w:type="pct"/>
            <w:vAlign w:val="bottom"/>
            <w:hideMark/>
          </w:tcPr>
          <w:p w14:paraId="68ACBD3B" w14:textId="77777777" w:rsidR="00D55511" w:rsidRPr="00911DBA" w:rsidRDefault="00D55511" w:rsidP="00977DC2">
            <w:pPr>
              <w:spacing w:before="0"/>
              <w:jc w:val="center"/>
            </w:pPr>
            <w:r w:rsidRPr="00911DBA">
              <w:t>One</w:t>
            </w:r>
          </w:p>
        </w:tc>
        <w:tc>
          <w:tcPr>
            <w:tcW w:w="1000" w:type="pct"/>
            <w:vAlign w:val="bottom"/>
            <w:hideMark/>
          </w:tcPr>
          <w:p w14:paraId="45E46690" w14:textId="77777777" w:rsidR="00D55511" w:rsidRPr="00911DBA" w:rsidRDefault="00D55511" w:rsidP="00977DC2">
            <w:pPr>
              <w:spacing w:before="0"/>
              <w:jc w:val="center"/>
            </w:pPr>
            <w:r w:rsidRPr="00911DBA">
              <w:t>Two</w:t>
            </w:r>
          </w:p>
        </w:tc>
        <w:tc>
          <w:tcPr>
            <w:tcW w:w="1000" w:type="pct"/>
            <w:vAlign w:val="bottom"/>
            <w:hideMark/>
          </w:tcPr>
          <w:p w14:paraId="663F6BE4" w14:textId="77777777" w:rsidR="00D55511" w:rsidRPr="00911DBA" w:rsidRDefault="00D55511" w:rsidP="00977DC2">
            <w:pPr>
              <w:spacing w:before="0"/>
              <w:jc w:val="center"/>
            </w:pPr>
            <w:r w:rsidRPr="00911DBA">
              <w:t>Three</w:t>
            </w:r>
          </w:p>
        </w:tc>
        <w:tc>
          <w:tcPr>
            <w:tcW w:w="1000" w:type="pct"/>
            <w:vAlign w:val="bottom"/>
            <w:hideMark/>
          </w:tcPr>
          <w:p w14:paraId="2A1AF1E8" w14:textId="77777777" w:rsidR="00D55511" w:rsidRPr="00911DBA" w:rsidRDefault="00D55511" w:rsidP="00977DC2">
            <w:pPr>
              <w:spacing w:before="0"/>
              <w:jc w:val="center"/>
            </w:pPr>
            <w:r w:rsidRPr="00911DBA">
              <w:t>Four</w:t>
            </w:r>
          </w:p>
        </w:tc>
      </w:tr>
      <w:tr w:rsidR="00D55511" w:rsidRPr="00911DBA" w14:paraId="7F6B0575" w14:textId="77777777" w:rsidTr="00D55511">
        <w:trPr>
          <w:trHeight w:val="291"/>
          <w:jc w:val="center"/>
        </w:trPr>
        <w:tc>
          <w:tcPr>
            <w:tcW w:w="5000" w:type="pct"/>
            <w:gridSpan w:val="5"/>
            <w:vAlign w:val="bottom"/>
          </w:tcPr>
          <w:p w14:paraId="4CB60F05" w14:textId="0CF9056E" w:rsidR="00D55511" w:rsidRPr="00911DBA" w:rsidRDefault="00D55511" w:rsidP="00977DC2">
            <w:pPr>
              <w:spacing w:before="0"/>
              <w:jc w:val="center"/>
            </w:pPr>
            <w:r w:rsidRPr="00911DBA">
              <w:rPr>
                <w:noProof/>
              </w:rPr>
              <w:drawing>
                <wp:inline distT="0" distB="0" distL="0" distR="0" wp14:anchorId="485201C9" wp14:editId="6475450F">
                  <wp:extent cx="4914669" cy="5586103"/>
                  <wp:effectExtent l="19050" t="19050" r="19685" b="1460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94" cstate="print">
                            <a:extLst>
                              <a:ext uri="{BEBA8EAE-BF5A-486C-A8C5-ECC9F3942E4B}">
                                <a14:imgProps xmlns:a14="http://schemas.microsoft.com/office/drawing/2010/main">
                                  <a14:imgLayer r:embed="rId9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946467" cy="5622245"/>
                          </a:xfrm>
                          <a:prstGeom prst="rect">
                            <a:avLst/>
                          </a:prstGeom>
                          <a:noFill/>
                          <a:ln>
                            <a:solidFill>
                              <a:schemeClr val="tx1"/>
                            </a:solidFill>
                          </a:ln>
                        </pic:spPr>
                      </pic:pic>
                    </a:graphicData>
                  </a:graphic>
                </wp:inline>
              </w:drawing>
            </w:r>
          </w:p>
        </w:tc>
      </w:tr>
    </w:tbl>
    <w:p w14:paraId="1021D26A" w14:textId="77777777" w:rsidR="00D55511" w:rsidRPr="00911DBA" w:rsidRDefault="00D55511" w:rsidP="00D55511">
      <w:pPr>
        <w:spacing w:after="0"/>
        <w:jc w:val="center"/>
      </w:pPr>
      <w:r w:rsidRPr="00911DBA">
        <w:t xml:space="preserve">The optical flow between consecutive frames of (input) original image, (one) vanilla patchGAN, (two) discriminator consider two frames, (three) discriminator consider three frames, (four) discriminator considers four frames. </w:t>
      </w:r>
    </w:p>
    <w:p w14:paraId="06ABD14C" w14:textId="77777777" w:rsidR="00D55511" w:rsidRPr="00911DBA" w:rsidRDefault="00D55511" w:rsidP="00D55511">
      <w:pPr>
        <w:spacing w:after="0"/>
      </w:pPr>
      <w:r w:rsidRPr="00911DBA">
        <w:lastRenderedPageBreak/>
        <w:t>The figure above shows a comparison among different discriminator models and it indicates the GAN network performs well when three frames are considered by the discriminator</w:t>
      </w:r>
      <w:r w:rsidRPr="00911DBA">
        <w:rPr>
          <w:rStyle w:val="FootnoteReference"/>
        </w:rPr>
        <w:footnoteReference w:id="10"/>
      </w:r>
      <w:r w:rsidRPr="00911DBA">
        <w:t>. The average endpoint error is a commonly used metrics to measure optical flow error this study test comparative discriminator networks, the result as shown in the above table indicates a discriminator network with three frames performs well comparatively.</w:t>
      </w:r>
    </w:p>
    <w:p w14:paraId="48D0FC0F" w14:textId="58793AD6" w:rsidR="00AB353D" w:rsidRDefault="00D55511" w:rsidP="00AB353D">
      <w:pPr>
        <w:jc w:val="center"/>
      </w:pPr>
      <w:r>
        <w:rPr>
          <w:noProof/>
        </w:rPr>
        <w:drawing>
          <wp:inline distT="0" distB="0" distL="0" distR="0" wp14:anchorId="2864F6AC" wp14:editId="3FEADFDE">
            <wp:extent cx="4999165" cy="2743200"/>
            <wp:effectExtent l="0" t="0" r="11430" b="0"/>
            <wp:docPr id="225" name="Chart 225">
              <a:extLst xmlns:a="http://schemas.openxmlformats.org/drawingml/2006/main">
                <a:ext uri="{FF2B5EF4-FFF2-40B4-BE49-F238E27FC236}">
                  <a16:creationId xmlns:a16="http://schemas.microsoft.com/office/drawing/2014/main" id="{6B29479B-6A07-404D-A3DC-45C106CEEC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tbl>
      <w:tblPr>
        <w:tblpPr w:leftFromText="180" w:rightFromText="180" w:vertAnchor="text" w:horzAnchor="margin" w:tblpXSpec="center" w:tblpY="-13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29"/>
        <w:gridCol w:w="1029"/>
        <w:gridCol w:w="1041"/>
        <w:gridCol w:w="1029"/>
      </w:tblGrid>
      <w:tr w:rsidR="00D55511" w:rsidRPr="00911DBA" w14:paraId="5DB03335" w14:textId="77777777" w:rsidTr="00AB353D">
        <w:trPr>
          <w:trHeight w:val="284"/>
        </w:trPr>
        <w:tc>
          <w:tcPr>
            <w:tcW w:w="0" w:type="auto"/>
          </w:tcPr>
          <w:p w14:paraId="0974A86E"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Num of frames considered</w:t>
            </w:r>
          </w:p>
        </w:tc>
        <w:tc>
          <w:tcPr>
            <w:tcW w:w="0" w:type="auto"/>
            <w:shd w:val="clear" w:color="auto" w:fill="auto"/>
            <w:noWrap/>
            <w:vAlign w:val="bottom"/>
            <w:hideMark/>
          </w:tcPr>
          <w:p w14:paraId="5B6E3364"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1</w:t>
            </w:r>
          </w:p>
        </w:tc>
        <w:tc>
          <w:tcPr>
            <w:tcW w:w="0" w:type="auto"/>
            <w:shd w:val="clear" w:color="auto" w:fill="auto"/>
            <w:noWrap/>
            <w:vAlign w:val="bottom"/>
            <w:hideMark/>
          </w:tcPr>
          <w:p w14:paraId="2DB65C58"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2</w:t>
            </w:r>
          </w:p>
        </w:tc>
        <w:tc>
          <w:tcPr>
            <w:tcW w:w="0" w:type="auto"/>
            <w:shd w:val="clear" w:color="auto" w:fill="auto"/>
            <w:noWrap/>
            <w:vAlign w:val="bottom"/>
            <w:hideMark/>
          </w:tcPr>
          <w:p w14:paraId="48016DB7"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3</w:t>
            </w:r>
          </w:p>
        </w:tc>
        <w:tc>
          <w:tcPr>
            <w:tcW w:w="0" w:type="auto"/>
            <w:shd w:val="clear" w:color="auto" w:fill="auto"/>
            <w:noWrap/>
            <w:vAlign w:val="bottom"/>
            <w:hideMark/>
          </w:tcPr>
          <w:p w14:paraId="79DAE5D6"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4</w:t>
            </w:r>
          </w:p>
        </w:tc>
      </w:tr>
      <w:tr w:rsidR="00D55511" w:rsidRPr="00911DBA" w14:paraId="7988D458" w14:textId="77777777" w:rsidTr="00AB353D">
        <w:trPr>
          <w:trHeight w:val="284"/>
        </w:trPr>
        <w:tc>
          <w:tcPr>
            <w:tcW w:w="0" w:type="auto"/>
          </w:tcPr>
          <w:p w14:paraId="4BA96AD2" w14:textId="77777777" w:rsidR="00D55511" w:rsidRPr="00911DBA" w:rsidRDefault="00D55511" w:rsidP="00977DC2">
            <w:pPr>
              <w:spacing w:before="0" w:after="0" w:line="240" w:lineRule="auto"/>
              <w:jc w:val="center"/>
              <w:rPr>
                <w:rFonts w:eastAsia="Times New Roman"/>
                <w:b/>
                <w:bCs/>
                <w:color w:val="000000"/>
                <w:sz w:val="22"/>
                <w:szCs w:val="22"/>
              </w:rPr>
            </w:pPr>
            <w:r w:rsidRPr="00911DBA">
              <w:rPr>
                <w:rFonts w:eastAsia="Times New Roman"/>
                <w:b/>
                <w:bCs/>
                <w:color w:val="000000"/>
                <w:sz w:val="22"/>
                <w:szCs w:val="22"/>
              </w:rPr>
              <w:t>AEE</w:t>
            </w:r>
          </w:p>
        </w:tc>
        <w:tc>
          <w:tcPr>
            <w:tcW w:w="0" w:type="auto"/>
            <w:shd w:val="clear" w:color="auto" w:fill="auto"/>
            <w:noWrap/>
            <w:vAlign w:val="bottom"/>
            <w:hideMark/>
          </w:tcPr>
          <w:p w14:paraId="3D73C9B7"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4.93E-05</w:t>
            </w:r>
          </w:p>
        </w:tc>
        <w:tc>
          <w:tcPr>
            <w:tcW w:w="0" w:type="auto"/>
            <w:shd w:val="clear" w:color="auto" w:fill="auto"/>
            <w:noWrap/>
            <w:vAlign w:val="bottom"/>
            <w:hideMark/>
          </w:tcPr>
          <w:p w14:paraId="1E0E39A4"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1.22E-04</w:t>
            </w:r>
          </w:p>
        </w:tc>
        <w:tc>
          <w:tcPr>
            <w:tcW w:w="0" w:type="auto"/>
            <w:shd w:val="clear" w:color="auto" w:fill="auto"/>
            <w:noWrap/>
            <w:vAlign w:val="bottom"/>
            <w:hideMark/>
          </w:tcPr>
          <w:p w14:paraId="22C5F8FC" w14:textId="77777777" w:rsidR="00D55511" w:rsidRPr="00911DBA" w:rsidRDefault="00D55511" w:rsidP="00977DC2">
            <w:pPr>
              <w:spacing w:before="0" w:after="0" w:line="240" w:lineRule="auto"/>
              <w:jc w:val="center"/>
              <w:rPr>
                <w:rFonts w:eastAsia="Times New Roman"/>
                <w:b/>
                <w:bCs/>
                <w:color w:val="000000"/>
                <w:sz w:val="22"/>
                <w:szCs w:val="22"/>
              </w:rPr>
            </w:pPr>
            <w:r w:rsidRPr="00911DBA">
              <w:rPr>
                <w:rFonts w:eastAsia="Times New Roman"/>
                <w:b/>
                <w:bCs/>
                <w:color w:val="000000"/>
                <w:sz w:val="22"/>
                <w:szCs w:val="22"/>
              </w:rPr>
              <w:t>3.35E-05</w:t>
            </w:r>
          </w:p>
        </w:tc>
        <w:tc>
          <w:tcPr>
            <w:tcW w:w="0" w:type="auto"/>
            <w:shd w:val="clear" w:color="auto" w:fill="auto"/>
            <w:noWrap/>
            <w:vAlign w:val="bottom"/>
            <w:hideMark/>
          </w:tcPr>
          <w:p w14:paraId="1FED9C10"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5.73E-05</w:t>
            </w:r>
          </w:p>
        </w:tc>
      </w:tr>
    </w:tbl>
    <w:p w14:paraId="11473F90" w14:textId="77777777" w:rsidR="00D55511" w:rsidRPr="00911DBA" w:rsidRDefault="00D55511" w:rsidP="00D55511">
      <w:pPr>
        <w:spacing w:after="0"/>
        <w:jc w:val="center"/>
      </w:pPr>
    </w:p>
    <w:p w14:paraId="755E3A12" w14:textId="77777777" w:rsidR="00D55511" w:rsidRDefault="00D55511" w:rsidP="00D55511">
      <w:pPr>
        <w:spacing w:before="0" w:after="0"/>
        <w:jc w:val="center"/>
      </w:pPr>
      <w:r w:rsidRPr="00911DBA">
        <w:t>AEE = Average endpoint error = L2 norm.</w:t>
      </w:r>
    </w:p>
    <w:p w14:paraId="0648DB79" w14:textId="24C61FB9" w:rsidR="00D55511" w:rsidRDefault="00AB353D" w:rsidP="00D55511">
      <w:pPr>
        <w:jc w:val="center"/>
        <w:rPr>
          <w:i/>
          <w:iCs/>
        </w:rPr>
        <w:sectPr w:rsidR="00D55511" w:rsidSect="00D55511">
          <w:pgSz w:w="11906" w:h="16838" w:code="9"/>
          <w:pgMar w:top="1440" w:right="1440" w:bottom="1440" w:left="1701" w:header="720" w:footer="720" w:gutter="0"/>
          <w:cols w:space="720"/>
          <w:docGrid w:linePitch="360"/>
        </w:sectPr>
      </w:pPr>
      <w:r>
        <w:rPr>
          <w:i/>
          <w:iCs/>
        </w:rPr>
        <w:t>A l</w:t>
      </w:r>
      <w:r w:rsidR="00D55511" w:rsidRPr="00D55511">
        <w:rPr>
          <w:i/>
          <w:iCs/>
        </w:rPr>
        <w:t>ower value indicates better performance.</w:t>
      </w:r>
    </w:p>
    <w:p w14:paraId="4269F720" w14:textId="71F60940" w:rsidR="001B7DF8" w:rsidRPr="00911DBA" w:rsidRDefault="00F61D5B" w:rsidP="00B05706">
      <w:pPr>
        <w:pStyle w:val="Heading2"/>
        <w:numPr>
          <w:ilvl w:val="0"/>
          <w:numId w:val="0"/>
        </w:numPr>
        <w:ind w:left="720"/>
      </w:pPr>
      <w:bookmarkStart w:id="396" w:name="_Appendix_A:_Loss"/>
      <w:bookmarkStart w:id="397" w:name="_Toc52981579"/>
      <w:bookmarkStart w:id="398" w:name="_Toc54363813"/>
      <w:bookmarkEnd w:id="396"/>
      <w:r w:rsidRPr="00911DBA">
        <w:lastRenderedPageBreak/>
        <w:t>Appendix</w:t>
      </w:r>
      <w:r w:rsidR="001B7DF8" w:rsidRPr="00911DBA">
        <w:t xml:space="preserve"> </w:t>
      </w:r>
      <w:r w:rsidR="00142F39">
        <w:t>B</w:t>
      </w:r>
      <w:r w:rsidR="001B7DF8" w:rsidRPr="00911DBA">
        <w:t xml:space="preserve">: </w:t>
      </w:r>
      <w:r w:rsidR="00ED111C" w:rsidRPr="00911DBA">
        <w:t>Result on Dif</w:t>
      </w:r>
      <w:r w:rsidR="008173A4" w:rsidRPr="00911DBA">
        <w:t>f</w:t>
      </w:r>
      <w:r w:rsidR="00ED111C" w:rsidRPr="00911DBA">
        <w:t>e</w:t>
      </w:r>
      <w:r w:rsidR="008173A4" w:rsidRPr="00911DBA">
        <w:t>r</w:t>
      </w:r>
      <w:r w:rsidR="00BD01F1" w:rsidRPr="00911DBA">
        <w:t>e</w:t>
      </w:r>
      <w:r w:rsidR="00ED111C" w:rsidRPr="00911DBA">
        <w:t>nt epochs</w:t>
      </w:r>
      <w:bookmarkEnd w:id="397"/>
      <w:bookmarkEnd w:id="398"/>
    </w:p>
    <w:tbl>
      <w:tblPr>
        <w:tblStyle w:val="TableGrid"/>
        <w:tblW w:w="5046" w:type="pct"/>
        <w:jc w:val="center"/>
        <w:tblBorders>
          <w:insideH w:val="none" w:sz="0" w:space="0" w:color="auto"/>
          <w:insideV w:val="none" w:sz="0" w:space="0" w:color="auto"/>
        </w:tblBorders>
        <w:tblLook w:val="04A0" w:firstRow="1" w:lastRow="0" w:firstColumn="1" w:lastColumn="0" w:noHBand="0" w:noVBand="1"/>
      </w:tblPr>
      <w:tblGrid>
        <w:gridCol w:w="2345"/>
        <w:gridCol w:w="2345"/>
        <w:gridCol w:w="2345"/>
        <w:gridCol w:w="2345"/>
        <w:gridCol w:w="2345"/>
        <w:gridCol w:w="2351"/>
      </w:tblGrid>
      <w:tr w:rsidR="00614FEA" w:rsidRPr="00911DBA" w14:paraId="297BDB42" w14:textId="77777777" w:rsidTr="00D55511">
        <w:trPr>
          <w:trHeight w:val="226"/>
          <w:jc w:val="center"/>
        </w:trPr>
        <w:tc>
          <w:tcPr>
            <w:tcW w:w="833" w:type="pct"/>
            <w:vAlign w:val="center"/>
          </w:tcPr>
          <w:p w14:paraId="09059331" w14:textId="7A8064DF" w:rsidR="002D2668" w:rsidRPr="00911DBA" w:rsidRDefault="00BE79A0" w:rsidP="00D55511">
            <w:pPr>
              <w:spacing w:before="0"/>
              <w:jc w:val="center"/>
            </w:pPr>
            <w:r w:rsidRPr="00911DBA">
              <w:t>20</w:t>
            </w:r>
            <w:r w:rsidR="002D2668" w:rsidRPr="00911DBA">
              <w:t xml:space="preserve">0 </w:t>
            </w:r>
            <w:r w:rsidR="00297218" w:rsidRPr="00911DBA">
              <w:t>epochs</w:t>
            </w:r>
          </w:p>
        </w:tc>
        <w:tc>
          <w:tcPr>
            <w:tcW w:w="833" w:type="pct"/>
            <w:vAlign w:val="center"/>
          </w:tcPr>
          <w:p w14:paraId="35EC877B" w14:textId="39E7C38D" w:rsidR="002D2668" w:rsidRPr="00911DBA" w:rsidRDefault="00BE79A0" w:rsidP="00D55511">
            <w:pPr>
              <w:spacing w:before="0"/>
              <w:jc w:val="center"/>
            </w:pPr>
            <w:r w:rsidRPr="00911DBA">
              <w:t>175</w:t>
            </w:r>
            <w:r w:rsidR="002D2668" w:rsidRPr="00911DBA">
              <w:t xml:space="preserve"> </w:t>
            </w:r>
            <w:r w:rsidR="00297218" w:rsidRPr="00911DBA">
              <w:t>epochs</w:t>
            </w:r>
          </w:p>
        </w:tc>
        <w:tc>
          <w:tcPr>
            <w:tcW w:w="833" w:type="pct"/>
            <w:vAlign w:val="center"/>
          </w:tcPr>
          <w:p w14:paraId="4E165ADD" w14:textId="30440A4F" w:rsidR="002D2668" w:rsidRPr="00911DBA" w:rsidRDefault="00BE79A0" w:rsidP="00D55511">
            <w:pPr>
              <w:spacing w:before="0"/>
              <w:jc w:val="center"/>
            </w:pPr>
            <w:r w:rsidRPr="00911DBA">
              <w:t>140</w:t>
            </w:r>
            <w:r w:rsidR="002D2668" w:rsidRPr="00911DBA">
              <w:t xml:space="preserve"> </w:t>
            </w:r>
            <w:r w:rsidR="00297218" w:rsidRPr="00911DBA">
              <w:t>epochs</w:t>
            </w:r>
          </w:p>
        </w:tc>
        <w:tc>
          <w:tcPr>
            <w:tcW w:w="833" w:type="pct"/>
            <w:vAlign w:val="center"/>
          </w:tcPr>
          <w:p w14:paraId="4AA8C0AD" w14:textId="73CFA28A" w:rsidR="002D2668" w:rsidRPr="00911DBA" w:rsidRDefault="00BE79A0" w:rsidP="00D55511">
            <w:pPr>
              <w:spacing w:before="0"/>
              <w:jc w:val="center"/>
            </w:pPr>
            <w:r w:rsidRPr="00911DBA">
              <w:t>105</w:t>
            </w:r>
            <w:r w:rsidR="002D2668" w:rsidRPr="00911DBA">
              <w:t xml:space="preserve"> </w:t>
            </w:r>
            <w:r w:rsidR="00297218" w:rsidRPr="00911DBA">
              <w:t>epochs</w:t>
            </w:r>
          </w:p>
        </w:tc>
        <w:tc>
          <w:tcPr>
            <w:tcW w:w="833" w:type="pct"/>
            <w:vAlign w:val="center"/>
          </w:tcPr>
          <w:p w14:paraId="46F4985F" w14:textId="746A2BED" w:rsidR="002D2668" w:rsidRPr="00911DBA" w:rsidRDefault="00BE79A0" w:rsidP="00D55511">
            <w:pPr>
              <w:spacing w:before="0"/>
              <w:jc w:val="center"/>
            </w:pPr>
            <w:r w:rsidRPr="00911DBA">
              <w:t>7</w:t>
            </w:r>
            <w:r w:rsidR="002D2668" w:rsidRPr="00911DBA">
              <w:t xml:space="preserve">0 </w:t>
            </w:r>
            <w:r w:rsidR="00297218" w:rsidRPr="00911DBA">
              <w:t>epochs</w:t>
            </w:r>
          </w:p>
        </w:tc>
        <w:tc>
          <w:tcPr>
            <w:tcW w:w="835" w:type="pct"/>
            <w:vAlign w:val="center"/>
          </w:tcPr>
          <w:p w14:paraId="30864117" w14:textId="15605417" w:rsidR="002D2668" w:rsidRPr="00911DBA" w:rsidRDefault="00BE79A0" w:rsidP="00D55511">
            <w:pPr>
              <w:spacing w:before="0"/>
              <w:jc w:val="center"/>
            </w:pPr>
            <w:r w:rsidRPr="00911DBA">
              <w:t>3</w:t>
            </w:r>
            <w:r w:rsidR="002D2668" w:rsidRPr="00911DBA">
              <w:t xml:space="preserve">5 </w:t>
            </w:r>
            <w:r w:rsidR="00297218" w:rsidRPr="00911DBA">
              <w:t>epochs</w:t>
            </w:r>
          </w:p>
        </w:tc>
      </w:tr>
      <w:tr w:rsidR="00614FEA" w:rsidRPr="00911DBA" w14:paraId="01334B59" w14:textId="77777777" w:rsidTr="00D55511">
        <w:trPr>
          <w:trHeight w:val="6793"/>
          <w:jc w:val="center"/>
        </w:trPr>
        <w:tc>
          <w:tcPr>
            <w:tcW w:w="5000" w:type="pct"/>
            <w:gridSpan w:val="6"/>
            <w:vAlign w:val="center"/>
          </w:tcPr>
          <w:p w14:paraId="662A5608" w14:textId="41FE2183" w:rsidR="008A7F93" w:rsidRPr="00911DBA" w:rsidRDefault="00511957" w:rsidP="00D55511">
            <w:pPr>
              <w:jc w:val="center"/>
            </w:pPr>
            <w:r w:rsidRPr="00911DBA">
              <w:rPr>
                <w:noProof/>
              </w:rPr>
              <w:drawing>
                <wp:anchor distT="0" distB="0" distL="114300" distR="114300" simplePos="0" relativeHeight="251898880" behindDoc="0" locked="0" layoutInCell="1" allowOverlap="1" wp14:anchorId="389E6B33" wp14:editId="2D6241D8">
                  <wp:simplePos x="0" y="0"/>
                  <wp:positionH relativeFrom="column">
                    <wp:posOffset>2245360</wp:posOffset>
                  </wp:positionH>
                  <wp:positionV relativeFrom="paragraph">
                    <wp:posOffset>-2268220</wp:posOffset>
                  </wp:positionV>
                  <wp:extent cx="4298315" cy="8860155"/>
                  <wp:effectExtent l="508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rot="5400000">
                            <a:off x="0" y="0"/>
                            <a:ext cx="4298315" cy="88601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2307ED5B" w14:textId="21BE8F1D" w:rsidR="00511957" w:rsidRPr="00911DBA" w:rsidRDefault="00511957" w:rsidP="00511957">
      <w:pPr>
        <w:jc w:val="center"/>
      </w:pPr>
      <w:r w:rsidRPr="00911DBA">
        <w:t>The result on different epoch on the flower dataset, the label shows the corresponding epoch</w:t>
      </w:r>
    </w:p>
    <w:tbl>
      <w:tblPr>
        <w:tblStyle w:val="TableGrid"/>
        <w:tblW w:w="5046" w:type="pct"/>
        <w:jc w:val="center"/>
        <w:tblBorders>
          <w:insideH w:val="none" w:sz="0" w:space="0" w:color="auto"/>
          <w:insideV w:val="none" w:sz="0" w:space="0" w:color="auto"/>
        </w:tblBorders>
        <w:tblLook w:val="04A0" w:firstRow="1" w:lastRow="0" w:firstColumn="1" w:lastColumn="0" w:noHBand="0" w:noVBand="1"/>
      </w:tblPr>
      <w:tblGrid>
        <w:gridCol w:w="2345"/>
        <w:gridCol w:w="2345"/>
        <w:gridCol w:w="2345"/>
        <w:gridCol w:w="2345"/>
        <w:gridCol w:w="2345"/>
        <w:gridCol w:w="2351"/>
      </w:tblGrid>
      <w:tr w:rsidR="00614FEA" w:rsidRPr="00911DBA" w14:paraId="05E80F78" w14:textId="0B1ED944" w:rsidTr="0083106A">
        <w:trPr>
          <w:trHeight w:val="316"/>
          <w:jc w:val="center"/>
        </w:trPr>
        <w:tc>
          <w:tcPr>
            <w:tcW w:w="833" w:type="pct"/>
          </w:tcPr>
          <w:p w14:paraId="4BA7F829" w14:textId="34B8A225" w:rsidR="002D2668" w:rsidRPr="00911DBA" w:rsidRDefault="00BE79A0" w:rsidP="0083106A">
            <w:pPr>
              <w:spacing w:before="0"/>
              <w:jc w:val="center"/>
              <w:rPr>
                <w:noProof/>
              </w:rPr>
            </w:pPr>
            <w:r w:rsidRPr="00911DBA">
              <w:lastRenderedPageBreak/>
              <w:t>20</w:t>
            </w:r>
            <w:r w:rsidR="002D2668" w:rsidRPr="00911DBA">
              <w:t xml:space="preserve"> </w:t>
            </w:r>
            <w:r w:rsidR="00297218" w:rsidRPr="00911DBA">
              <w:t>epochs</w:t>
            </w:r>
          </w:p>
        </w:tc>
        <w:tc>
          <w:tcPr>
            <w:tcW w:w="833" w:type="pct"/>
          </w:tcPr>
          <w:p w14:paraId="3CFC6A26" w14:textId="3EC9149B" w:rsidR="002D2668" w:rsidRPr="00911DBA" w:rsidRDefault="00BE79A0" w:rsidP="0083106A">
            <w:pPr>
              <w:spacing w:before="0"/>
              <w:jc w:val="center"/>
              <w:rPr>
                <w:noProof/>
              </w:rPr>
            </w:pPr>
            <w:r w:rsidRPr="00911DBA">
              <w:t>17</w:t>
            </w:r>
            <w:r w:rsidR="00297218">
              <w:t xml:space="preserve"> </w:t>
            </w:r>
            <w:r w:rsidR="00297218" w:rsidRPr="00911DBA">
              <w:t>epochs</w:t>
            </w:r>
          </w:p>
        </w:tc>
        <w:tc>
          <w:tcPr>
            <w:tcW w:w="833" w:type="pct"/>
          </w:tcPr>
          <w:p w14:paraId="270EA0FD" w14:textId="08F9383F" w:rsidR="002D2668" w:rsidRPr="00911DBA" w:rsidRDefault="00BE79A0" w:rsidP="0083106A">
            <w:pPr>
              <w:spacing w:before="0"/>
              <w:jc w:val="center"/>
              <w:rPr>
                <w:noProof/>
              </w:rPr>
            </w:pPr>
            <w:r w:rsidRPr="00911DBA">
              <w:t>13</w:t>
            </w:r>
            <w:r w:rsidR="00614FEA" w:rsidRPr="00911DBA">
              <w:rPr>
                <w:vertAlign w:val="superscript"/>
              </w:rPr>
              <w:t xml:space="preserve"> </w:t>
            </w:r>
            <w:r w:rsidR="002D2668" w:rsidRPr="00911DBA">
              <w:t xml:space="preserve"> </w:t>
            </w:r>
            <w:r w:rsidR="00297218" w:rsidRPr="00911DBA">
              <w:t>epochs</w:t>
            </w:r>
          </w:p>
        </w:tc>
        <w:tc>
          <w:tcPr>
            <w:tcW w:w="833" w:type="pct"/>
          </w:tcPr>
          <w:p w14:paraId="11BAFDEE" w14:textId="32A8DB32" w:rsidR="002D2668" w:rsidRPr="00911DBA" w:rsidRDefault="00BE79A0" w:rsidP="0083106A">
            <w:pPr>
              <w:spacing w:before="0"/>
              <w:jc w:val="center"/>
              <w:rPr>
                <w:noProof/>
              </w:rPr>
            </w:pPr>
            <w:r w:rsidRPr="00911DBA">
              <w:t>10</w:t>
            </w:r>
            <w:r w:rsidR="00614FEA" w:rsidRPr="00911DBA">
              <w:rPr>
                <w:vertAlign w:val="superscript"/>
              </w:rPr>
              <w:t xml:space="preserve"> </w:t>
            </w:r>
            <w:r w:rsidR="002D2668" w:rsidRPr="00911DBA">
              <w:t xml:space="preserve"> </w:t>
            </w:r>
            <w:r w:rsidR="00297218" w:rsidRPr="00911DBA">
              <w:t>epochs</w:t>
            </w:r>
          </w:p>
        </w:tc>
        <w:tc>
          <w:tcPr>
            <w:tcW w:w="833" w:type="pct"/>
          </w:tcPr>
          <w:p w14:paraId="127E8EE2" w14:textId="21E4C106" w:rsidR="002D2668" w:rsidRPr="00911DBA" w:rsidRDefault="00BE79A0" w:rsidP="0083106A">
            <w:pPr>
              <w:spacing w:before="0"/>
              <w:jc w:val="center"/>
              <w:rPr>
                <w:noProof/>
              </w:rPr>
            </w:pPr>
            <w:r w:rsidRPr="00911DBA">
              <w:t>6</w:t>
            </w:r>
            <w:r w:rsidR="00614FEA" w:rsidRPr="00911DBA">
              <w:rPr>
                <w:vertAlign w:val="superscript"/>
              </w:rPr>
              <w:t xml:space="preserve"> </w:t>
            </w:r>
            <w:r w:rsidR="002D2668" w:rsidRPr="00911DBA">
              <w:t xml:space="preserve"> </w:t>
            </w:r>
            <w:r w:rsidR="00297218" w:rsidRPr="00911DBA">
              <w:t>epochs</w:t>
            </w:r>
          </w:p>
        </w:tc>
        <w:tc>
          <w:tcPr>
            <w:tcW w:w="835" w:type="pct"/>
          </w:tcPr>
          <w:p w14:paraId="3981CEE9" w14:textId="0D1F769D" w:rsidR="002D2668" w:rsidRPr="00911DBA" w:rsidRDefault="00BE79A0" w:rsidP="0083106A">
            <w:pPr>
              <w:spacing w:before="0"/>
              <w:jc w:val="center"/>
              <w:rPr>
                <w:noProof/>
              </w:rPr>
            </w:pPr>
            <w:r w:rsidRPr="00911DBA">
              <w:t>3</w:t>
            </w:r>
            <w:r w:rsidR="002D2668" w:rsidRPr="00911DBA">
              <w:t xml:space="preserve"> </w:t>
            </w:r>
            <w:r w:rsidR="00297218" w:rsidRPr="00911DBA">
              <w:t>epochs</w:t>
            </w:r>
          </w:p>
        </w:tc>
      </w:tr>
      <w:tr w:rsidR="002D2668" w:rsidRPr="00911DBA" w14:paraId="1F05306C" w14:textId="77777777" w:rsidTr="0083106A">
        <w:trPr>
          <w:trHeight w:val="7480"/>
          <w:jc w:val="center"/>
        </w:trPr>
        <w:tc>
          <w:tcPr>
            <w:tcW w:w="5000" w:type="pct"/>
            <w:gridSpan w:val="6"/>
          </w:tcPr>
          <w:p w14:paraId="351C7019" w14:textId="1C0F6D81" w:rsidR="002D2668" w:rsidRPr="00911DBA" w:rsidRDefault="0083106A" w:rsidP="002D2668">
            <w:pPr>
              <w:spacing w:before="0"/>
              <w:rPr>
                <w:color w:val="FFFFFF" w:themeColor="background1"/>
              </w:rPr>
            </w:pPr>
            <w:r w:rsidRPr="00911DBA">
              <w:rPr>
                <w:noProof/>
              </w:rPr>
              <w:drawing>
                <wp:anchor distT="0" distB="0" distL="114300" distR="114300" simplePos="0" relativeHeight="251912192" behindDoc="0" locked="0" layoutInCell="1" allowOverlap="1" wp14:anchorId="16E8B6C5" wp14:editId="572DCAFD">
                  <wp:simplePos x="0" y="0"/>
                  <wp:positionH relativeFrom="column">
                    <wp:posOffset>2015107</wp:posOffset>
                  </wp:positionH>
                  <wp:positionV relativeFrom="paragraph">
                    <wp:posOffset>-2041587</wp:posOffset>
                  </wp:positionV>
                  <wp:extent cx="4735590" cy="8810625"/>
                  <wp:effectExtent l="635" t="0" r="8890" b="889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a:extLst>
                              <a:ext uri="{BEBA8EAE-BF5A-486C-A8C5-ECC9F3942E4B}">
                                <a14:imgProps xmlns:a14="http://schemas.microsoft.com/office/drawing/2010/main">
                                  <a14:imgLayer r:embed="rId99">
                                    <a14:imgEffect>
                                      <a14:sharpenSoften amount="25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4741964" cy="882248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41F1D84C" w14:textId="39F7BFBD" w:rsidR="00C50737" w:rsidRPr="00911DBA" w:rsidRDefault="00F51AD3" w:rsidP="0083106A">
      <w:pPr>
        <w:jc w:val="center"/>
      </w:pPr>
      <w:r w:rsidRPr="00911DBA">
        <w:t>The r</w:t>
      </w:r>
      <w:r w:rsidR="00091B16" w:rsidRPr="00911DBA">
        <w:t xml:space="preserve">esult on different epoch </w:t>
      </w:r>
      <w:r w:rsidR="00557284" w:rsidRPr="00911DBA">
        <w:t xml:space="preserve">on </w:t>
      </w:r>
      <w:r w:rsidR="00FE3000" w:rsidRPr="00911DBA">
        <w:t xml:space="preserve">the </w:t>
      </w:r>
      <w:r w:rsidR="00557284" w:rsidRPr="00911DBA">
        <w:t xml:space="preserve">viper dataset, </w:t>
      </w:r>
      <w:r w:rsidR="00FE3000" w:rsidRPr="00911DBA">
        <w:t xml:space="preserve">the </w:t>
      </w:r>
      <w:r w:rsidR="00B141D8" w:rsidRPr="00911DBA">
        <w:t>label show</w:t>
      </w:r>
      <w:r w:rsidR="00FE3000" w:rsidRPr="00911DBA">
        <w:t>s</w:t>
      </w:r>
      <w:r w:rsidR="00B141D8" w:rsidRPr="00911DBA">
        <w:t xml:space="preserve"> </w:t>
      </w:r>
      <w:r w:rsidRPr="00911DBA">
        <w:t xml:space="preserve">the </w:t>
      </w:r>
      <w:r w:rsidR="00B141D8" w:rsidRPr="00911DBA">
        <w:t>corresponding epoch</w:t>
      </w:r>
    </w:p>
    <w:tbl>
      <w:tblPr>
        <w:tblStyle w:val="TableGrid"/>
        <w:tblW w:w="13915" w:type="dxa"/>
        <w:jc w:val="center"/>
        <w:tblBorders>
          <w:insideH w:val="none" w:sz="0" w:space="0" w:color="auto"/>
          <w:insideV w:val="none" w:sz="0" w:space="0" w:color="auto"/>
        </w:tblBorders>
        <w:tblLook w:val="04A0" w:firstRow="1" w:lastRow="0" w:firstColumn="1" w:lastColumn="0" w:noHBand="0" w:noVBand="1"/>
      </w:tblPr>
      <w:tblGrid>
        <w:gridCol w:w="2910"/>
        <w:gridCol w:w="231"/>
        <w:gridCol w:w="2599"/>
        <w:gridCol w:w="231"/>
        <w:gridCol w:w="2648"/>
        <w:gridCol w:w="231"/>
        <w:gridCol w:w="2546"/>
        <w:gridCol w:w="231"/>
        <w:gridCol w:w="2288"/>
      </w:tblGrid>
      <w:tr w:rsidR="004D298E" w:rsidRPr="00911DBA" w14:paraId="527A66E3" w14:textId="77777777" w:rsidTr="00511957">
        <w:trPr>
          <w:trHeight w:val="466"/>
          <w:jc w:val="center"/>
        </w:trPr>
        <w:tc>
          <w:tcPr>
            <w:tcW w:w="2910" w:type="dxa"/>
            <w:vAlign w:val="center"/>
          </w:tcPr>
          <w:p w14:paraId="7EB8DB20" w14:textId="18D4909E" w:rsidR="003E5CAD" w:rsidRPr="00911DBA" w:rsidRDefault="002D2668" w:rsidP="00AE2844">
            <w:pPr>
              <w:spacing w:before="0"/>
              <w:jc w:val="center"/>
            </w:pPr>
            <w:r w:rsidRPr="00911DBA">
              <w:lastRenderedPageBreak/>
              <w:t>1</w:t>
            </w:r>
            <w:r w:rsidR="00884E3B" w:rsidRPr="00911DBA">
              <w:t>3</w:t>
            </w:r>
            <w:r w:rsidR="001831CC" w:rsidRPr="00911DBA">
              <w:t xml:space="preserve"> </w:t>
            </w:r>
            <w:r w:rsidR="00297218" w:rsidRPr="00911DBA">
              <w:t>epochs</w:t>
            </w:r>
          </w:p>
        </w:tc>
        <w:tc>
          <w:tcPr>
            <w:tcW w:w="2830" w:type="dxa"/>
            <w:gridSpan w:val="2"/>
            <w:vAlign w:val="center"/>
          </w:tcPr>
          <w:p w14:paraId="14BB4DA5" w14:textId="71C2CEFB" w:rsidR="003E5CAD" w:rsidRPr="00911DBA" w:rsidRDefault="002D2668" w:rsidP="00AE2844">
            <w:pPr>
              <w:spacing w:before="0"/>
              <w:jc w:val="center"/>
            </w:pPr>
            <w:r w:rsidRPr="00911DBA">
              <w:t>1</w:t>
            </w:r>
            <w:r w:rsidR="008D33E3" w:rsidRPr="00911DBA">
              <w:t>0</w:t>
            </w:r>
            <w:r w:rsidR="001831CC" w:rsidRPr="00911DBA">
              <w:t xml:space="preserve"> </w:t>
            </w:r>
            <w:r w:rsidR="003E5CAD" w:rsidRPr="00911DBA">
              <w:t xml:space="preserve"> </w:t>
            </w:r>
            <w:r w:rsidR="00297218" w:rsidRPr="00911DBA">
              <w:t>epochs</w:t>
            </w:r>
          </w:p>
        </w:tc>
        <w:tc>
          <w:tcPr>
            <w:tcW w:w="2879" w:type="dxa"/>
            <w:gridSpan w:val="2"/>
            <w:vAlign w:val="center"/>
          </w:tcPr>
          <w:p w14:paraId="709E5F85" w14:textId="67CDCA61" w:rsidR="003E5CAD" w:rsidRPr="00911DBA" w:rsidRDefault="002D2668" w:rsidP="00AE2844">
            <w:pPr>
              <w:spacing w:before="0"/>
              <w:jc w:val="center"/>
            </w:pPr>
            <w:r w:rsidRPr="00911DBA">
              <w:t>7</w:t>
            </w:r>
            <w:r w:rsidR="003E5CAD" w:rsidRPr="00911DBA">
              <w:t xml:space="preserve"> </w:t>
            </w:r>
            <w:r w:rsidR="00297218" w:rsidRPr="00911DBA">
              <w:t>epochs</w:t>
            </w:r>
          </w:p>
        </w:tc>
        <w:tc>
          <w:tcPr>
            <w:tcW w:w="2777" w:type="dxa"/>
            <w:gridSpan w:val="2"/>
            <w:vAlign w:val="center"/>
          </w:tcPr>
          <w:p w14:paraId="06C37472" w14:textId="6CB396CE" w:rsidR="003E5CAD" w:rsidRPr="00911DBA" w:rsidRDefault="002D2668" w:rsidP="00AE2844">
            <w:pPr>
              <w:spacing w:before="0"/>
              <w:jc w:val="center"/>
            </w:pPr>
            <w:r w:rsidRPr="00911DBA">
              <w:t>4</w:t>
            </w:r>
            <w:r w:rsidR="001831CC" w:rsidRPr="00911DBA">
              <w:t xml:space="preserve"> </w:t>
            </w:r>
            <w:r w:rsidR="00297218" w:rsidRPr="00911DBA">
              <w:t>epochs</w:t>
            </w:r>
          </w:p>
        </w:tc>
        <w:tc>
          <w:tcPr>
            <w:tcW w:w="2519" w:type="dxa"/>
            <w:gridSpan w:val="2"/>
            <w:vAlign w:val="center"/>
          </w:tcPr>
          <w:p w14:paraId="1356E819" w14:textId="5B0D8F03" w:rsidR="003E5CAD" w:rsidRPr="00911DBA" w:rsidRDefault="001831CC" w:rsidP="00AE2844">
            <w:pPr>
              <w:spacing w:before="0"/>
              <w:jc w:val="center"/>
            </w:pPr>
            <w:r w:rsidRPr="00911DBA">
              <w:t xml:space="preserve">1 </w:t>
            </w:r>
            <w:r w:rsidR="003E5CAD" w:rsidRPr="00911DBA">
              <w:t>epoch</w:t>
            </w:r>
          </w:p>
        </w:tc>
      </w:tr>
      <w:tr w:rsidR="003E5CAD" w:rsidRPr="00911DBA" w14:paraId="29E59939" w14:textId="77777777" w:rsidTr="00511957">
        <w:trPr>
          <w:trHeight w:val="6617"/>
          <w:jc w:val="center"/>
        </w:trPr>
        <w:tc>
          <w:tcPr>
            <w:tcW w:w="13915" w:type="dxa"/>
            <w:gridSpan w:val="9"/>
            <w:vAlign w:val="center"/>
          </w:tcPr>
          <w:p w14:paraId="3CC9EF14" w14:textId="0155239B" w:rsidR="003E5CAD" w:rsidRPr="00911DBA" w:rsidRDefault="003E5CAD" w:rsidP="00884E3B">
            <w:pPr>
              <w:spacing w:before="0"/>
              <w:jc w:val="center"/>
            </w:pPr>
            <w:r w:rsidRPr="00911DBA">
              <w:rPr>
                <w:noProof/>
              </w:rPr>
              <w:drawing>
                <wp:inline distT="0" distB="0" distL="0" distR="0" wp14:anchorId="3A43A41C" wp14:editId="48F6608C">
                  <wp:extent cx="4437380" cy="8586780"/>
                  <wp:effectExtent l="1905" t="0" r="3175" b="317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BEBA8EAE-BF5A-486C-A8C5-ECC9F3942E4B}">
                                <a14:imgProps xmlns:a14="http://schemas.microsoft.com/office/drawing/2010/main">
                                  <a14:imgLayer r:embed="rId101">
                                    <a14:imgEffect>
                                      <a14:sharpenSoften amount="50000"/>
                                    </a14:imgEffect>
                                  </a14:imgLayer>
                                </a14:imgProps>
                              </a:ext>
                            </a:extLst>
                          </a:blip>
                          <a:stretch>
                            <a:fillRect/>
                          </a:stretch>
                        </pic:blipFill>
                        <pic:spPr>
                          <a:xfrm rot="5400000">
                            <a:off x="0" y="0"/>
                            <a:ext cx="4489769" cy="8688159"/>
                          </a:xfrm>
                          <a:prstGeom prst="rect">
                            <a:avLst/>
                          </a:prstGeom>
                        </pic:spPr>
                      </pic:pic>
                    </a:graphicData>
                  </a:graphic>
                </wp:inline>
              </w:drawing>
            </w:r>
          </w:p>
        </w:tc>
      </w:tr>
      <w:tr w:rsidR="004D298E" w:rsidRPr="00911DBA" w14:paraId="4699B62F" w14:textId="6C47FB62" w:rsidTr="00511957">
        <w:trPr>
          <w:trHeight w:val="403"/>
          <w:jc w:val="center"/>
        </w:trPr>
        <w:tc>
          <w:tcPr>
            <w:tcW w:w="3141" w:type="dxa"/>
            <w:gridSpan w:val="2"/>
            <w:vAlign w:val="center"/>
          </w:tcPr>
          <w:p w14:paraId="4AB96D0F" w14:textId="3656F483" w:rsidR="003E5CAD" w:rsidRPr="00911DBA" w:rsidRDefault="008D33E3" w:rsidP="004D298E">
            <w:pPr>
              <w:spacing w:before="0"/>
              <w:jc w:val="center"/>
              <w:rPr>
                <w:noProof/>
              </w:rPr>
            </w:pPr>
            <w:r w:rsidRPr="00911DBA">
              <w:t>1</w:t>
            </w:r>
            <w:r w:rsidR="002D2668" w:rsidRPr="00911DBA">
              <w:t>6</w:t>
            </w:r>
            <w:r w:rsidR="00884E3B" w:rsidRPr="00911DBA">
              <w:t xml:space="preserve"> </w:t>
            </w:r>
            <w:r w:rsidR="00297218" w:rsidRPr="00911DBA">
              <w:t>epochs</w:t>
            </w:r>
          </w:p>
        </w:tc>
        <w:tc>
          <w:tcPr>
            <w:tcW w:w="2830" w:type="dxa"/>
            <w:gridSpan w:val="2"/>
            <w:vAlign w:val="center"/>
          </w:tcPr>
          <w:p w14:paraId="0A5A9982" w14:textId="51E3B873" w:rsidR="003E5CAD" w:rsidRPr="00911DBA" w:rsidRDefault="008D33E3" w:rsidP="004D298E">
            <w:pPr>
              <w:spacing w:before="0"/>
              <w:jc w:val="center"/>
              <w:rPr>
                <w:noProof/>
              </w:rPr>
            </w:pPr>
            <w:r w:rsidRPr="00911DBA">
              <w:t>1</w:t>
            </w:r>
            <w:r w:rsidR="002D2668" w:rsidRPr="00911DBA">
              <w:t>9</w:t>
            </w:r>
            <w:r w:rsidR="001831CC" w:rsidRPr="00911DBA">
              <w:t xml:space="preserve"> </w:t>
            </w:r>
            <w:r w:rsidR="00297218" w:rsidRPr="00911DBA">
              <w:t>epochs</w:t>
            </w:r>
          </w:p>
        </w:tc>
        <w:tc>
          <w:tcPr>
            <w:tcW w:w="2879" w:type="dxa"/>
            <w:gridSpan w:val="2"/>
            <w:vAlign w:val="center"/>
          </w:tcPr>
          <w:p w14:paraId="51C189ED" w14:textId="698567FA" w:rsidR="003E5CAD" w:rsidRPr="00911DBA" w:rsidRDefault="002D2668" w:rsidP="004D298E">
            <w:pPr>
              <w:spacing w:before="0"/>
              <w:jc w:val="center"/>
              <w:rPr>
                <w:noProof/>
              </w:rPr>
            </w:pPr>
            <w:r w:rsidRPr="00911DBA">
              <w:t>22</w:t>
            </w:r>
            <w:r w:rsidR="003E5CAD" w:rsidRPr="00911DBA">
              <w:t xml:space="preserve"> </w:t>
            </w:r>
            <w:r w:rsidR="00297218" w:rsidRPr="00911DBA">
              <w:t>epochs</w:t>
            </w:r>
          </w:p>
        </w:tc>
        <w:tc>
          <w:tcPr>
            <w:tcW w:w="2777" w:type="dxa"/>
            <w:gridSpan w:val="2"/>
            <w:vAlign w:val="center"/>
          </w:tcPr>
          <w:p w14:paraId="1F0C846B" w14:textId="3890C0C4" w:rsidR="003E5CAD" w:rsidRPr="00911DBA" w:rsidRDefault="002D2668" w:rsidP="004D298E">
            <w:pPr>
              <w:spacing w:before="0"/>
              <w:jc w:val="center"/>
              <w:rPr>
                <w:noProof/>
              </w:rPr>
            </w:pPr>
            <w:r w:rsidRPr="00911DBA">
              <w:t>25</w:t>
            </w:r>
            <w:r w:rsidR="003E5CAD" w:rsidRPr="00911DBA">
              <w:t xml:space="preserve"> </w:t>
            </w:r>
            <w:r w:rsidR="00297218" w:rsidRPr="00911DBA">
              <w:t>epochs</w:t>
            </w:r>
          </w:p>
        </w:tc>
        <w:tc>
          <w:tcPr>
            <w:tcW w:w="2288" w:type="dxa"/>
            <w:vAlign w:val="center"/>
          </w:tcPr>
          <w:p w14:paraId="5D69BBF9" w14:textId="46983465" w:rsidR="003E5CAD" w:rsidRPr="00911DBA" w:rsidRDefault="002D2668" w:rsidP="004D298E">
            <w:pPr>
              <w:spacing w:before="0"/>
              <w:jc w:val="center"/>
              <w:rPr>
                <w:noProof/>
              </w:rPr>
            </w:pPr>
            <w:r w:rsidRPr="00911DBA">
              <w:t>30</w:t>
            </w:r>
            <w:r w:rsidR="00884E3B" w:rsidRPr="00911DBA">
              <w:rPr>
                <w:vertAlign w:val="superscript"/>
              </w:rPr>
              <w:t xml:space="preserve"> </w:t>
            </w:r>
            <w:r w:rsidR="00297218" w:rsidRPr="00911DBA">
              <w:t>epochs</w:t>
            </w:r>
          </w:p>
        </w:tc>
      </w:tr>
    </w:tbl>
    <w:p w14:paraId="0347461D" w14:textId="1CF436ED" w:rsidR="00511957" w:rsidRPr="00911DBA" w:rsidRDefault="00511957" w:rsidP="00511957">
      <w:pPr>
        <w:jc w:val="center"/>
      </w:pPr>
      <w:r w:rsidRPr="00911DBA">
        <w:t>The result on different epoch on the Obama-Trump dataset, the label shows the corresponding epoch</w:t>
      </w:r>
    </w:p>
    <w:tbl>
      <w:tblPr>
        <w:tblStyle w:val="TableGrid"/>
        <w:tblW w:w="13948" w:type="dxa"/>
        <w:tblBorders>
          <w:insideH w:val="none" w:sz="0" w:space="0" w:color="auto"/>
          <w:insideV w:val="none" w:sz="0" w:space="0" w:color="auto"/>
        </w:tblBorders>
        <w:tblLook w:val="04A0" w:firstRow="1" w:lastRow="0" w:firstColumn="1" w:lastColumn="0" w:noHBand="0" w:noVBand="1"/>
      </w:tblPr>
      <w:tblGrid>
        <w:gridCol w:w="2368"/>
        <w:gridCol w:w="216"/>
        <w:gridCol w:w="2183"/>
        <w:gridCol w:w="2376"/>
        <w:gridCol w:w="216"/>
        <w:gridCol w:w="2098"/>
        <w:gridCol w:w="216"/>
        <w:gridCol w:w="2197"/>
        <w:gridCol w:w="216"/>
        <w:gridCol w:w="1862"/>
      </w:tblGrid>
      <w:tr w:rsidR="00511957" w:rsidRPr="00911DBA" w14:paraId="514C9503" w14:textId="77777777" w:rsidTr="00511957">
        <w:trPr>
          <w:trHeight w:val="574"/>
        </w:trPr>
        <w:tc>
          <w:tcPr>
            <w:tcW w:w="2388" w:type="dxa"/>
            <w:vAlign w:val="center"/>
          </w:tcPr>
          <w:p w14:paraId="6689021F" w14:textId="73A7AD0E" w:rsidR="00F26A9D" w:rsidRPr="00911DBA" w:rsidRDefault="000D1170" w:rsidP="00F26A9D">
            <w:pPr>
              <w:spacing w:before="0"/>
              <w:jc w:val="center"/>
            </w:pPr>
            <w:r w:rsidRPr="00911DBA">
              <w:lastRenderedPageBreak/>
              <w:t xml:space="preserve">17 </w:t>
            </w:r>
            <w:r w:rsidR="00297218" w:rsidRPr="00911DBA">
              <w:t>epochs</w:t>
            </w:r>
          </w:p>
        </w:tc>
        <w:tc>
          <w:tcPr>
            <w:tcW w:w="2424" w:type="dxa"/>
            <w:gridSpan w:val="2"/>
            <w:vAlign w:val="center"/>
          </w:tcPr>
          <w:p w14:paraId="74B5B5C2" w14:textId="70F0F8B3" w:rsidR="00F26A9D" w:rsidRPr="00911DBA" w:rsidRDefault="00F26A9D" w:rsidP="00363B84">
            <w:pPr>
              <w:spacing w:before="0"/>
              <w:jc w:val="center"/>
            </w:pPr>
            <w:r w:rsidRPr="00911DBA">
              <w:t>1</w:t>
            </w:r>
            <w:r w:rsidR="000D1170" w:rsidRPr="00911DBA">
              <w:t>4</w:t>
            </w:r>
            <w:r w:rsidRPr="00911DBA">
              <w:t xml:space="preserve"> </w:t>
            </w:r>
            <w:r w:rsidR="00297218" w:rsidRPr="00911DBA">
              <w:t>epochs</w:t>
            </w:r>
          </w:p>
        </w:tc>
        <w:tc>
          <w:tcPr>
            <w:tcW w:w="2616" w:type="dxa"/>
            <w:gridSpan w:val="2"/>
            <w:vAlign w:val="center"/>
          </w:tcPr>
          <w:p w14:paraId="31235281" w14:textId="0AAE3284" w:rsidR="00F26A9D" w:rsidRPr="00911DBA" w:rsidRDefault="00F26A9D" w:rsidP="00363B84">
            <w:pPr>
              <w:spacing w:before="0"/>
              <w:jc w:val="center"/>
            </w:pPr>
            <w:r w:rsidRPr="00911DBA">
              <w:t xml:space="preserve">10 </w:t>
            </w:r>
            <w:r w:rsidR="00297218" w:rsidRPr="00911DBA">
              <w:t>epochs</w:t>
            </w:r>
          </w:p>
        </w:tc>
        <w:tc>
          <w:tcPr>
            <w:tcW w:w="2356" w:type="dxa"/>
            <w:gridSpan w:val="2"/>
            <w:vAlign w:val="center"/>
          </w:tcPr>
          <w:p w14:paraId="3320E047" w14:textId="7A0277A0" w:rsidR="00F26A9D" w:rsidRPr="00911DBA" w:rsidRDefault="00F26A9D" w:rsidP="00363B84">
            <w:pPr>
              <w:spacing w:before="0"/>
              <w:jc w:val="center"/>
            </w:pPr>
            <w:r w:rsidRPr="00911DBA">
              <w:t>7</w:t>
            </w:r>
            <w:r w:rsidR="00884E3B" w:rsidRPr="00911DBA">
              <w:t xml:space="preserve"> </w:t>
            </w:r>
            <w:r w:rsidR="00297218" w:rsidRPr="00911DBA">
              <w:t>epochs</w:t>
            </w:r>
          </w:p>
        </w:tc>
        <w:tc>
          <w:tcPr>
            <w:tcW w:w="2183" w:type="dxa"/>
            <w:vAlign w:val="center"/>
          </w:tcPr>
          <w:p w14:paraId="0F48CD3A" w14:textId="655311A4" w:rsidR="00F26A9D" w:rsidRPr="00911DBA" w:rsidRDefault="000D1170" w:rsidP="00363B84">
            <w:pPr>
              <w:spacing w:before="0"/>
              <w:jc w:val="center"/>
            </w:pPr>
            <w:r w:rsidRPr="00911DBA">
              <w:t>3</w:t>
            </w:r>
            <w:r w:rsidR="00F26A9D" w:rsidRPr="00911DBA">
              <w:t xml:space="preserve"> </w:t>
            </w:r>
            <w:r w:rsidR="00297218" w:rsidRPr="00911DBA">
              <w:t>epochs</w:t>
            </w:r>
          </w:p>
        </w:tc>
        <w:tc>
          <w:tcPr>
            <w:tcW w:w="1981" w:type="dxa"/>
            <w:gridSpan w:val="2"/>
            <w:vAlign w:val="center"/>
          </w:tcPr>
          <w:p w14:paraId="76F5DDD8" w14:textId="7538DCA6" w:rsidR="00F26A9D" w:rsidRPr="00911DBA" w:rsidRDefault="00F26A9D" w:rsidP="00363B84">
            <w:pPr>
              <w:spacing w:before="0"/>
              <w:jc w:val="center"/>
            </w:pPr>
            <w:r w:rsidRPr="00911DBA">
              <w:t>1 epoch</w:t>
            </w:r>
          </w:p>
        </w:tc>
      </w:tr>
      <w:tr w:rsidR="00884E3B" w:rsidRPr="00911DBA" w14:paraId="1CD3F1BE" w14:textId="77777777" w:rsidTr="00884E3B">
        <w:trPr>
          <w:trHeight w:val="574"/>
        </w:trPr>
        <w:tc>
          <w:tcPr>
            <w:tcW w:w="13948" w:type="dxa"/>
            <w:gridSpan w:val="10"/>
            <w:vAlign w:val="center"/>
          </w:tcPr>
          <w:p w14:paraId="2481A642" w14:textId="7463850D" w:rsidR="00884E3B" w:rsidRPr="00911DBA" w:rsidRDefault="00884E3B" w:rsidP="00363B84">
            <w:pPr>
              <w:spacing w:before="0"/>
              <w:jc w:val="center"/>
            </w:pPr>
            <w:r w:rsidRPr="00911DBA">
              <w:rPr>
                <w:noProof/>
              </w:rPr>
              <w:drawing>
                <wp:inline distT="0" distB="0" distL="0" distR="0" wp14:anchorId="28F44247" wp14:editId="68E9578A">
                  <wp:extent cx="4160542" cy="8771732"/>
                  <wp:effectExtent l="0" t="31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BEBA8EAE-BF5A-486C-A8C5-ECC9F3942E4B}">
                                <a14:imgProps xmlns:a14="http://schemas.microsoft.com/office/drawing/2010/main">
                                  <a14:imgLayer r:embed="rId103">
                                    <a14:imgEffect>
                                      <a14:sharpenSoften amount="25000"/>
                                    </a14:imgEffect>
                                  </a14:imgLayer>
                                </a14:imgProps>
                              </a:ext>
                            </a:extLst>
                          </a:blip>
                          <a:stretch>
                            <a:fillRect/>
                          </a:stretch>
                        </pic:blipFill>
                        <pic:spPr>
                          <a:xfrm rot="5400000">
                            <a:off x="0" y="0"/>
                            <a:ext cx="4214662" cy="8885833"/>
                          </a:xfrm>
                          <a:prstGeom prst="rect">
                            <a:avLst/>
                          </a:prstGeom>
                        </pic:spPr>
                      </pic:pic>
                    </a:graphicData>
                  </a:graphic>
                </wp:inline>
              </w:drawing>
            </w:r>
          </w:p>
        </w:tc>
      </w:tr>
      <w:tr w:rsidR="00511957" w:rsidRPr="00911DBA" w14:paraId="19EFDB63" w14:textId="5C35E921" w:rsidTr="00511957">
        <w:trPr>
          <w:trHeight w:val="258"/>
        </w:trPr>
        <w:tc>
          <w:tcPr>
            <w:tcW w:w="2604" w:type="dxa"/>
            <w:gridSpan w:val="2"/>
            <w:vAlign w:val="center"/>
          </w:tcPr>
          <w:p w14:paraId="7816B377" w14:textId="1134F600" w:rsidR="00884E3B" w:rsidRPr="00911DBA" w:rsidRDefault="00884E3B" w:rsidP="00884E3B">
            <w:pPr>
              <w:spacing w:before="0"/>
              <w:jc w:val="center"/>
              <w:rPr>
                <w:noProof/>
              </w:rPr>
            </w:pPr>
            <w:r w:rsidRPr="00911DBA">
              <w:t xml:space="preserve">30 </w:t>
            </w:r>
            <w:r w:rsidR="00297218" w:rsidRPr="00911DBA">
              <w:t>epochs</w:t>
            </w:r>
          </w:p>
        </w:tc>
        <w:tc>
          <w:tcPr>
            <w:tcW w:w="2208" w:type="dxa"/>
            <w:vAlign w:val="center"/>
          </w:tcPr>
          <w:p w14:paraId="1B3D8B34" w14:textId="1BF9F716" w:rsidR="00884E3B" w:rsidRPr="00911DBA" w:rsidRDefault="00884E3B" w:rsidP="00884E3B">
            <w:pPr>
              <w:jc w:val="center"/>
            </w:pPr>
            <w:r w:rsidRPr="00911DBA">
              <w:t xml:space="preserve">29 </w:t>
            </w:r>
            <w:r w:rsidR="00297218" w:rsidRPr="00911DBA">
              <w:t>epochs</w:t>
            </w:r>
          </w:p>
        </w:tc>
        <w:tc>
          <w:tcPr>
            <w:tcW w:w="2400" w:type="dxa"/>
            <w:vAlign w:val="center"/>
          </w:tcPr>
          <w:p w14:paraId="2312192B" w14:textId="09B2552B" w:rsidR="00884E3B" w:rsidRPr="00911DBA" w:rsidRDefault="00884E3B" w:rsidP="00884E3B">
            <w:pPr>
              <w:jc w:val="center"/>
            </w:pPr>
            <w:r w:rsidRPr="00911DBA">
              <w:t xml:space="preserve">27 </w:t>
            </w:r>
            <w:r w:rsidR="00297218" w:rsidRPr="00911DBA">
              <w:t>epochs</w:t>
            </w:r>
          </w:p>
        </w:tc>
        <w:tc>
          <w:tcPr>
            <w:tcW w:w="2356" w:type="dxa"/>
            <w:gridSpan w:val="2"/>
            <w:vAlign w:val="center"/>
          </w:tcPr>
          <w:p w14:paraId="085C40D8" w14:textId="021506C8" w:rsidR="00884E3B" w:rsidRPr="00911DBA" w:rsidRDefault="00884E3B" w:rsidP="00884E3B">
            <w:pPr>
              <w:jc w:val="center"/>
            </w:pPr>
            <w:r w:rsidRPr="00911DBA">
              <w:t xml:space="preserve">25 </w:t>
            </w:r>
            <w:r w:rsidR="00297218" w:rsidRPr="00911DBA">
              <w:t>epochs</w:t>
            </w:r>
          </w:p>
        </w:tc>
        <w:tc>
          <w:tcPr>
            <w:tcW w:w="2615" w:type="dxa"/>
            <w:gridSpan w:val="3"/>
            <w:vAlign w:val="center"/>
          </w:tcPr>
          <w:p w14:paraId="5630571D" w14:textId="629851B7" w:rsidR="00884E3B" w:rsidRPr="00911DBA" w:rsidRDefault="00884E3B" w:rsidP="00884E3B">
            <w:pPr>
              <w:jc w:val="center"/>
            </w:pPr>
            <w:r w:rsidRPr="00911DBA">
              <w:t xml:space="preserve">22 </w:t>
            </w:r>
            <w:r w:rsidR="00297218" w:rsidRPr="00911DBA">
              <w:t>epochs</w:t>
            </w:r>
          </w:p>
        </w:tc>
        <w:tc>
          <w:tcPr>
            <w:tcW w:w="1765" w:type="dxa"/>
            <w:vAlign w:val="center"/>
          </w:tcPr>
          <w:p w14:paraId="178AD9AA" w14:textId="437A5D7E" w:rsidR="00884E3B" w:rsidRPr="00911DBA" w:rsidRDefault="00884E3B" w:rsidP="00884E3B">
            <w:pPr>
              <w:jc w:val="center"/>
            </w:pPr>
            <w:r w:rsidRPr="00911DBA">
              <w:t xml:space="preserve">19 </w:t>
            </w:r>
            <w:r w:rsidR="00297218" w:rsidRPr="00911DBA">
              <w:t>epochs</w:t>
            </w:r>
          </w:p>
        </w:tc>
      </w:tr>
    </w:tbl>
    <w:p w14:paraId="0D115113" w14:textId="0F336875" w:rsidR="0029727C" w:rsidRPr="00911DBA" w:rsidRDefault="00511957" w:rsidP="00D55511">
      <w:pPr>
        <w:jc w:val="center"/>
        <w:sectPr w:rsidR="0029727C" w:rsidRPr="00911DBA" w:rsidSect="00D55511">
          <w:pgSz w:w="16838" w:h="11906" w:orient="landscape" w:code="9"/>
          <w:pgMar w:top="1701" w:right="1440" w:bottom="1440" w:left="1440" w:header="720" w:footer="720" w:gutter="0"/>
          <w:cols w:space="720"/>
          <w:docGrid w:linePitch="360"/>
        </w:sectPr>
      </w:pPr>
      <w:r w:rsidRPr="00911DBA">
        <w:t>The result on different epoch on the Adiss</w:t>
      </w:r>
      <w:r w:rsidRPr="00911DBA">
        <w:rPr>
          <w:lang w:val="am-ET"/>
        </w:rPr>
        <w:t xml:space="preserve"> </w:t>
      </w:r>
      <w:r w:rsidRPr="00911DBA">
        <w:t>(</w:t>
      </w:r>
      <w:r w:rsidRPr="00911DBA">
        <w:rPr>
          <w:rFonts w:ascii="Nyala" w:hAnsi="Nyala" w:cs="Nyala"/>
          <w:lang w:val="am-ET"/>
        </w:rPr>
        <w:t>አዲስ</w:t>
      </w:r>
      <w:r w:rsidRPr="00911DBA">
        <w:rPr>
          <w:lang w:val="am-ET"/>
        </w:rPr>
        <w:t>)</w:t>
      </w:r>
      <w:r w:rsidRPr="00911DBA">
        <w:t xml:space="preserve"> dataset, the label shows the corresponding epoch</w:t>
      </w:r>
    </w:p>
    <w:p w14:paraId="0A78D402" w14:textId="58501A9A" w:rsidR="00FB5E59" w:rsidRPr="00FB5E59" w:rsidRDefault="00FB5E59" w:rsidP="00D55511">
      <w:pPr>
        <w:spacing w:before="0" w:after="0"/>
        <w:sectPr w:rsidR="00FB5E59" w:rsidRPr="00FB5E59" w:rsidSect="00945B7F">
          <w:pgSz w:w="11906" w:h="16838" w:code="9"/>
          <w:pgMar w:top="1440" w:right="1440" w:bottom="1440" w:left="1701" w:header="720" w:footer="720" w:gutter="0"/>
          <w:cols w:space="720"/>
          <w:docGrid w:linePitch="360"/>
        </w:sectPr>
      </w:pPr>
      <w:bookmarkStart w:id="399" w:name="_Appendix_D:_Cycle"/>
      <w:bookmarkEnd w:id="399"/>
    </w:p>
    <w:p w14:paraId="7B46BB6B" w14:textId="77777777" w:rsidR="00D55511" w:rsidRPr="00911DBA" w:rsidRDefault="00D55511" w:rsidP="00D55511">
      <w:pPr>
        <w:pStyle w:val="Heading2"/>
        <w:numPr>
          <w:ilvl w:val="0"/>
          <w:numId w:val="0"/>
        </w:numPr>
      </w:pPr>
      <w:bookmarkStart w:id="400" w:name="_Toc52981584"/>
      <w:bookmarkStart w:id="401" w:name="_Toc52981582"/>
      <w:bookmarkStart w:id="402" w:name="_Toc54363814"/>
      <w:r w:rsidRPr="00911DBA">
        <w:t xml:space="preserve">Appendix </w:t>
      </w:r>
      <w:r>
        <w:t>C</w:t>
      </w:r>
      <w:r w:rsidRPr="00911DBA">
        <w:t>: Sample Code</w:t>
      </w:r>
      <w:bookmarkEnd w:id="402"/>
    </w:p>
    <w:p w14:paraId="6390FAB2" w14:textId="77777777" w:rsidR="00D55511" w:rsidRPr="00B87938" w:rsidRDefault="00D55511" w:rsidP="00D55511">
      <w:pPr>
        <w:rPr>
          <w:b/>
          <w:bCs/>
          <w:i/>
          <w:iCs/>
        </w:rPr>
      </w:pPr>
      <w:r w:rsidRPr="00B87938">
        <w:rPr>
          <w:b/>
          <w:bCs/>
          <w:i/>
          <w:iCs/>
        </w:rPr>
        <w:t>Train generator network</w:t>
      </w:r>
    </w:p>
    <w:p w14:paraId="4BEE5E32" w14:textId="77777777" w:rsidR="00D55511" w:rsidRPr="00A42289" w:rsidRDefault="00D55511" w:rsidP="00D55511">
      <w:pPr>
        <w:shd w:val="clear" w:color="auto" w:fill="F8F8FF"/>
        <w:jc w:val="left"/>
        <w:rPr>
          <w:rFonts w:ascii="Courier New" w:hAnsi="Courier New" w:cs="Courier New"/>
        </w:rPr>
      </w:pPr>
      <w:r w:rsidRPr="00A42289">
        <w:rPr>
          <w:rFonts w:ascii="Courier New" w:hAnsi="Courier New" w:cs="Courier New"/>
          <w:b/>
          <w:color w:val="999999"/>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r w:rsidRPr="00A42289">
        <w:rPr>
          <w:rFonts w:ascii="Courier New" w:hAnsi="Courier New" w:cs="Courier New"/>
          <w:b/>
          <w:color w:val="445588"/>
        </w:rPr>
        <w:t>train_G</w:t>
      </w:r>
      <w:r w:rsidRPr="00A42289">
        <w:rPr>
          <w:rFonts w:ascii="Courier New" w:hAnsi="Courier New" w:cs="Courier New"/>
          <w:color w:val="0000FF"/>
        </w:rPr>
        <w:t>(A, A_1, A_2, B, B_1, B_2, A2B_1, A2B_2, B2A_1, B2A_2)</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954121"/>
        </w:rPr>
        <w:t>with</w:t>
      </w:r>
      <w:r w:rsidRPr="00A42289">
        <w:rPr>
          <w:rFonts w:ascii="Courier New" w:hAnsi="Courier New" w:cs="Courier New"/>
          <w:color w:val="000000"/>
        </w:rPr>
        <w:t xml:space="preserve"> tf.GradientTape() </w:t>
      </w:r>
      <w:r w:rsidRPr="00A42289">
        <w:rPr>
          <w:rFonts w:ascii="Courier New" w:hAnsi="Courier New" w:cs="Courier New"/>
          <w:color w:val="954121"/>
        </w:rPr>
        <w:t>as</w:t>
      </w:r>
      <w:r w:rsidRPr="00A42289">
        <w:rPr>
          <w:rFonts w:ascii="Courier New" w:hAnsi="Courier New" w:cs="Courier New"/>
          <w:color w:val="000000"/>
        </w:rPr>
        <w:t xml:space="preserve"> 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 = G_A2B(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 = G_B2A(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2A = G_B2A(A2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2B = G_A2B(B2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A = G_B2A(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B = G_A2B(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M_A, M_A2B = get_content_features(A, 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M_A_A2B = identity_loss_fn(M_A, M_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M_B, M_B2A = get_content_features(B, B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M_B_B2A = identity_loss_fn(M_B, M_B2A)</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_d_logits = D_B((A2B, A2B_1, A2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_d_logits = D_A((B2A, B2A_1, B2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_g_loss = g_loss_fn(A2B_d_logit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_g_loss = g_loss_fn(B2A_d_logit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2A_cycle_loss = cycle_loss_fn(A, A2B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2B_cycle_loss = cycle_loss_fn(B, B2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A_id_loss = identity_loss_fn(A, A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B_id_loss = identity_loss_fn(B, B2B)</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G_loss = (A2B_g_loss + B2A_g_loss) + </w:t>
      </w:r>
      <w:r w:rsidRPr="00A42289">
        <w:rPr>
          <w:rFonts w:ascii="Courier New" w:hAnsi="Courier New" w:cs="Courier New"/>
          <w:color w:val="000000"/>
        </w:rPr>
        <w:lastRenderedPageBreak/>
        <w:t>(A2B2A_cycle_loss + B2A2B_cycle_loss) * args.cycle_loss_weight + (A2A_id_loss + B2B_id_loss) * args.identity_loss_weight + (M_A_A2B + M_B_B2A)*args.identity_loss_weight</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t>G_grad = t.gradient(G_loss, G_A2B.trainable_variables + G_B2A.trainable_variables)</w:t>
      </w:r>
      <w:r w:rsidRPr="00A42289">
        <w:rPr>
          <w:rFonts w:ascii="Courier New" w:hAnsi="Courier New" w:cs="Courier New"/>
          <w:color w:val="000000"/>
        </w:rPr>
        <w:br/>
      </w:r>
      <w:r w:rsidRPr="00A42289">
        <w:rPr>
          <w:rFonts w:ascii="Courier New" w:hAnsi="Courier New" w:cs="Courier New"/>
          <w:color w:val="000000"/>
        </w:rPr>
        <w:tab/>
        <w:t>G_optimizer.apply_gradients(zip(G_grad, G_A2B.trainable_variables + G_B2A.trainable_variables))</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954121"/>
        </w:rPr>
        <w:t>return</w:t>
      </w:r>
      <w:r w:rsidRPr="00A42289">
        <w:rPr>
          <w:rFonts w:ascii="Courier New" w:hAnsi="Courier New" w:cs="Courier New"/>
          <w:color w:val="000000"/>
        </w:rPr>
        <w:t xml:space="preserve"> A2B, B2A, {</w:t>
      </w:r>
      <w:r w:rsidRPr="00A42289">
        <w:rPr>
          <w:rFonts w:ascii="Courier New" w:hAnsi="Courier New" w:cs="Courier New"/>
          <w:color w:val="219161"/>
        </w:rPr>
        <w:t>'A2B_g_loss'</w:t>
      </w:r>
      <w:r w:rsidRPr="00A42289">
        <w:rPr>
          <w:rFonts w:ascii="Courier New" w:hAnsi="Courier New" w:cs="Courier New"/>
          <w:color w:val="000000"/>
        </w:rPr>
        <w:t>: A2B_g_loss,</w:t>
      </w:r>
      <w:r w:rsidRPr="00A42289">
        <w:rPr>
          <w:rFonts w:ascii="Courier New" w:hAnsi="Courier New" w:cs="Courier New"/>
          <w:color w:val="219161"/>
        </w:rPr>
        <w:t>'M_A_A2B_loss'</w:t>
      </w:r>
      <w:r w:rsidRPr="00A42289">
        <w:rPr>
          <w:rFonts w:ascii="Courier New" w:hAnsi="Courier New" w:cs="Courier New"/>
          <w:color w:val="000000"/>
        </w:rPr>
        <w:t>:M_A_A2B,</w:t>
      </w:r>
      <w:r w:rsidRPr="00A42289">
        <w:rPr>
          <w:rFonts w:ascii="Courier New" w:hAnsi="Courier New" w:cs="Courier New"/>
          <w:color w:val="219161"/>
        </w:rPr>
        <w:t>'M_B_B2A_loss'</w:t>
      </w:r>
      <w:r w:rsidRPr="00A42289">
        <w:rPr>
          <w:rFonts w:ascii="Courier New" w:hAnsi="Courier New" w:cs="Courier New"/>
          <w:color w:val="000000"/>
        </w:rPr>
        <w:t>:M_B_B2A,</w:t>
      </w:r>
      <w:r w:rsidRPr="00A42289">
        <w:rPr>
          <w:rFonts w:ascii="Courier New" w:hAnsi="Courier New" w:cs="Courier New"/>
          <w:color w:val="219161"/>
        </w:rPr>
        <w:t>'B2A_g_loss'</w:t>
      </w:r>
      <w:r w:rsidRPr="00A42289">
        <w:rPr>
          <w:rFonts w:ascii="Courier New" w:hAnsi="Courier New" w:cs="Courier New"/>
          <w:color w:val="000000"/>
        </w:rPr>
        <w:t>: B2A_g_loss,</w:t>
      </w:r>
      <w:r w:rsidRPr="00A42289">
        <w:rPr>
          <w:rFonts w:ascii="Courier New" w:hAnsi="Courier New" w:cs="Courier New"/>
          <w:color w:val="219161"/>
        </w:rPr>
        <w:t>'A2B2A_cycle_loss'</w:t>
      </w:r>
      <w:r w:rsidRPr="00A42289">
        <w:rPr>
          <w:rFonts w:ascii="Courier New" w:hAnsi="Courier New" w:cs="Courier New"/>
          <w:color w:val="000000"/>
        </w:rPr>
        <w:t xml:space="preserve">: A2B2A_cycle_loss, </w:t>
      </w:r>
      <w:r w:rsidRPr="00A42289">
        <w:rPr>
          <w:rFonts w:ascii="Courier New" w:hAnsi="Courier New" w:cs="Courier New"/>
          <w:color w:val="219161"/>
        </w:rPr>
        <w:t>'B2A2B_cycle_loss'</w:t>
      </w:r>
      <w:r w:rsidRPr="00A42289">
        <w:rPr>
          <w:rFonts w:ascii="Courier New" w:hAnsi="Courier New" w:cs="Courier New"/>
          <w:color w:val="000000"/>
        </w:rPr>
        <w:t xml:space="preserve">: B2A2B_cycle_loss, </w:t>
      </w:r>
      <w:r w:rsidRPr="00A42289">
        <w:rPr>
          <w:rFonts w:ascii="Courier New" w:hAnsi="Courier New" w:cs="Courier New"/>
          <w:color w:val="219161"/>
        </w:rPr>
        <w:t>'A2A_id_loss'</w:t>
      </w:r>
      <w:r w:rsidRPr="00A42289">
        <w:rPr>
          <w:rFonts w:ascii="Courier New" w:hAnsi="Courier New" w:cs="Courier New"/>
          <w:color w:val="000000"/>
        </w:rPr>
        <w:t xml:space="preserve">: A2A_id_loss, </w:t>
      </w:r>
      <w:r w:rsidRPr="00A42289">
        <w:rPr>
          <w:rFonts w:ascii="Courier New" w:hAnsi="Courier New" w:cs="Courier New"/>
          <w:color w:val="219161"/>
        </w:rPr>
        <w:t>'B2B_id_loss'</w:t>
      </w:r>
      <w:r w:rsidRPr="00A42289">
        <w:rPr>
          <w:rFonts w:ascii="Courier New" w:hAnsi="Courier New" w:cs="Courier New"/>
          <w:color w:val="000000"/>
        </w:rPr>
        <w:t>: B2B_id_loss}</w:t>
      </w:r>
    </w:p>
    <w:p w14:paraId="12A094B6" w14:textId="77777777" w:rsidR="00D55511" w:rsidRPr="00B87938" w:rsidRDefault="00D55511" w:rsidP="00D55511">
      <w:pPr>
        <w:jc w:val="left"/>
        <w:rPr>
          <w:b/>
          <w:bCs/>
          <w:i/>
          <w:iCs/>
        </w:rPr>
      </w:pPr>
      <w:r w:rsidRPr="00B87938">
        <w:rPr>
          <w:b/>
          <w:bCs/>
          <w:i/>
          <w:iCs/>
        </w:rPr>
        <w:t>Train discriminator network</w:t>
      </w:r>
    </w:p>
    <w:p w14:paraId="3575B6DA" w14:textId="77777777" w:rsidR="00D55511" w:rsidRPr="00A42289" w:rsidRDefault="00D55511" w:rsidP="00D55511">
      <w:pPr>
        <w:shd w:val="clear" w:color="auto" w:fill="F8F8FF"/>
        <w:jc w:val="left"/>
        <w:rPr>
          <w:rFonts w:ascii="Courier New" w:hAnsi="Courier New" w:cs="Courier New"/>
        </w:rPr>
      </w:pPr>
      <w:r w:rsidRPr="00A42289">
        <w:rPr>
          <w:rFonts w:ascii="Courier New" w:hAnsi="Courier New" w:cs="Courier New"/>
          <w:b/>
          <w:color w:val="999999"/>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r w:rsidRPr="00A42289">
        <w:rPr>
          <w:rFonts w:ascii="Courier New" w:hAnsi="Courier New" w:cs="Courier New"/>
          <w:b/>
          <w:color w:val="445588"/>
        </w:rPr>
        <w:t>train_D</w:t>
      </w:r>
      <w:r w:rsidRPr="00A42289">
        <w:rPr>
          <w:rFonts w:ascii="Courier New" w:hAnsi="Courier New" w:cs="Courier New"/>
          <w:color w:val="0000FF"/>
        </w:rPr>
        <w:t>(A, B, A2B, B2A)</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with</w:t>
      </w:r>
      <w:r w:rsidRPr="00A42289">
        <w:rPr>
          <w:rFonts w:ascii="Courier New" w:hAnsi="Courier New" w:cs="Courier New"/>
          <w:color w:val="000000"/>
        </w:rPr>
        <w:t xml:space="preserve"> tf.GradientTape() </w:t>
      </w:r>
      <w:r w:rsidRPr="00A42289">
        <w:rPr>
          <w:rFonts w:ascii="Courier New" w:hAnsi="Courier New" w:cs="Courier New"/>
          <w:color w:val="954121"/>
        </w:rPr>
        <w:t>as</w:t>
      </w:r>
      <w:r w:rsidRPr="00A42289">
        <w:rPr>
          <w:rFonts w:ascii="Courier New" w:hAnsi="Courier New" w:cs="Courier New"/>
          <w:color w:val="000000"/>
        </w:rPr>
        <w:t xml:space="preserve"> t:</w:t>
      </w:r>
      <w:r w:rsidRPr="00A42289">
        <w:rPr>
          <w:rFonts w:ascii="Courier New" w:hAnsi="Courier New" w:cs="Courier New"/>
          <w:color w:val="000000"/>
        </w:rPr>
        <w:br/>
        <w:t xml:space="preserve">        A_d_logits = D_A((A,A_1,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B2A_d_logits = D_A((B2A,B2A_1,B2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B_d_logits = D_B((B,B_1,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A2B_d_logits = D_B((A2B,A2B_1,A2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i/>
          <w:color w:val="408080"/>
        </w:rPr>
        <w:t>#UPDATE PREVIOUS VALUES</w:t>
      </w:r>
      <w:r w:rsidRPr="00A42289">
        <w:rPr>
          <w:rFonts w:ascii="Courier New" w:hAnsi="Courier New" w:cs="Courier New"/>
          <w:color w:val="000000"/>
        </w:rPr>
        <w:br/>
        <w:t xml:space="preserve">        A2B_2 = tf.compat.v1.assign(A2B_2, A2B_1)</w:t>
      </w:r>
      <w:r w:rsidRPr="00A42289">
        <w:rPr>
          <w:rFonts w:ascii="Courier New" w:hAnsi="Courier New" w:cs="Courier New"/>
          <w:color w:val="000000"/>
        </w:rPr>
        <w:br/>
        <w:t xml:space="preserve">        A2B_1 = tf.compat.v1.assign(A2B_1, A2B)</w:t>
      </w:r>
      <w:r w:rsidRPr="00A42289">
        <w:rPr>
          <w:rFonts w:ascii="Courier New" w:hAnsi="Courier New" w:cs="Courier New"/>
          <w:color w:val="000000"/>
        </w:rPr>
        <w:br/>
        <w:t xml:space="preserve">        B2A_2 = tf.compat.v1.assign(B2A_2, B2A_1)</w:t>
      </w:r>
      <w:r w:rsidRPr="00A42289">
        <w:rPr>
          <w:rFonts w:ascii="Courier New" w:hAnsi="Courier New" w:cs="Courier New"/>
          <w:color w:val="000000"/>
        </w:rPr>
        <w:br/>
        <w:t xml:space="preserve">        B2A_1 = tf.compat.v1.assign(B2A_1, B2A)</w:t>
      </w:r>
      <w:r w:rsidRPr="00A42289">
        <w:rPr>
          <w:rFonts w:ascii="Courier New" w:hAnsi="Courier New" w:cs="Courier New"/>
          <w:color w:val="000000"/>
        </w:rPr>
        <w:br/>
        <w:t xml:space="preserve">        </w:t>
      </w:r>
      <w:r w:rsidRPr="00A42289">
        <w:rPr>
          <w:rFonts w:ascii="Courier New" w:hAnsi="Courier New" w:cs="Courier New"/>
          <w:color w:val="000000"/>
        </w:rPr>
        <w:br/>
        <w:t xml:space="preserve">        A_d_loss, B2A_d_loss = d_loss_fn(A_d_logits, B2A_d_logits)</w:t>
      </w:r>
      <w:r w:rsidRPr="00A42289">
        <w:rPr>
          <w:rFonts w:ascii="Courier New" w:hAnsi="Courier New" w:cs="Courier New"/>
          <w:color w:val="000000"/>
        </w:rPr>
        <w:br/>
        <w:t xml:space="preserve">        B_d_loss, A2B_d_loss = d_loss_fn(B_d_logits, </w:t>
      </w:r>
      <w:r w:rsidRPr="00A42289">
        <w:rPr>
          <w:rFonts w:ascii="Courier New" w:hAnsi="Courier New" w:cs="Courier New"/>
          <w:color w:val="000000"/>
        </w:rPr>
        <w:lastRenderedPageBreak/>
        <w:t>A2B_d_logits)</w:t>
      </w:r>
      <w:r w:rsidRPr="00A42289">
        <w:rPr>
          <w:rFonts w:ascii="Courier New" w:hAnsi="Courier New" w:cs="Courier New"/>
          <w:color w:val="000000"/>
        </w:rPr>
        <w:br/>
        <w:t xml:space="preserve">                </w:t>
      </w:r>
      <w:r w:rsidRPr="00A42289">
        <w:rPr>
          <w:rFonts w:ascii="Courier New" w:hAnsi="Courier New" w:cs="Courier New"/>
          <w:color w:val="000000"/>
        </w:rPr>
        <w:br/>
        <w:t xml:space="preserve">        D_A_gp = gan.gradient_penalty(functools.partial(D_A, training=</w:t>
      </w:r>
      <w:r w:rsidRPr="00A42289">
        <w:rPr>
          <w:rFonts w:ascii="Courier New" w:hAnsi="Courier New" w:cs="Courier New"/>
          <w:color w:val="954121"/>
        </w:rPr>
        <w:t>True</w:t>
      </w:r>
      <w:r w:rsidRPr="00A42289">
        <w:rPr>
          <w:rFonts w:ascii="Courier New" w:hAnsi="Courier New" w:cs="Courier New"/>
          <w:color w:val="000000"/>
        </w:rPr>
        <w:t xml:space="preserve">), [A,A_1,A_2], [B2A,B2A_1,B2A_2], mode=args.gradient_penalty_mode,numberof_img = </w:t>
      </w:r>
      <w:r w:rsidRPr="00A42289">
        <w:rPr>
          <w:rFonts w:ascii="Courier New" w:hAnsi="Courier New" w:cs="Courier New"/>
          <w:color w:val="40A070"/>
        </w:rPr>
        <w:t>3</w:t>
      </w:r>
      <w:r w:rsidRPr="00A42289">
        <w:rPr>
          <w:rFonts w:ascii="Courier New" w:hAnsi="Courier New" w:cs="Courier New"/>
          <w:color w:val="000000"/>
        </w:rPr>
        <w:t>)</w:t>
      </w:r>
      <w:r w:rsidRPr="00A42289">
        <w:rPr>
          <w:rFonts w:ascii="Courier New" w:hAnsi="Courier New" w:cs="Courier New"/>
          <w:color w:val="000000"/>
        </w:rPr>
        <w:br/>
        <w:t xml:space="preserve">        D_B_gp = gan.gradient_penalty(functools.partial(D_B, training=</w:t>
      </w:r>
      <w:r w:rsidRPr="00A42289">
        <w:rPr>
          <w:rFonts w:ascii="Courier New" w:hAnsi="Courier New" w:cs="Courier New"/>
          <w:color w:val="954121"/>
        </w:rPr>
        <w:t>True</w:t>
      </w:r>
      <w:r w:rsidRPr="00A42289">
        <w:rPr>
          <w:rFonts w:ascii="Courier New" w:hAnsi="Courier New" w:cs="Courier New"/>
          <w:color w:val="000000"/>
        </w:rPr>
        <w:t xml:space="preserve">), [B,B_1,B_2], [A2B,A2B_1,A2B_2], mode=args.gradient_penalty_mode,numberof_img = </w:t>
      </w:r>
      <w:r w:rsidRPr="00A42289">
        <w:rPr>
          <w:rFonts w:ascii="Courier New" w:hAnsi="Courier New" w:cs="Courier New"/>
          <w:color w:val="40A070"/>
        </w:rPr>
        <w:t>3</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br/>
        <w:t xml:space="preserve">        D_loss = (A_d_loss + B2A_d_loss) + (B_d_loss + A2B_d_loss) + (D_A_gp + D_B_gp) * args.gradient_penalty_weight</w:t>
      </w:r>
      <w:r w:rsidRPr="00A42289">
        <w:rPr>
          <w:rFonts w:ascii="Courier New" w:hAnsi="Courier New" w:cs="Courier New"/>
          <w:color w:val="000000"/>
        </w:rPr>
        <w:br/>
      </w:r>
      <w:r w:rsidRPr="00A42289">
        <w:rPr>
          <w:rFonts w:ascii="Courier New" w:hAnsi="Courier New" w:cs="Courier New"/>
          <w:color w:val="000000"/>
        </w:rPr>
        <w:br/>
        <w:t xml:space="preserve">    D_grad = t.gradient(D_loss, D_A.trainable_variables + D_B.trainable_variables)</w:t>
      </w:r>
      <w:r w:rsidRPr="00A42289">
        <w:rPr>
          <w:rFonts w:ascii="Courier New" w:hAnsi="Courier New" w:cs="Courier New"/>
          <w:color w:val="000000"/>
        </w:rPr>
        <w:br/>
        <w:t xml:space="preserve">    D_optimizer.apply_gradients(zip(D_grad, D_A.trainable_variables + D_B.trainable_variables))</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w:t>
      </w:r>
      <w:r w:rsidRPr="00A42289">
        <w:rPr>
          <w:rFonts w:ascii="Courier New" w:hAnsi="Courier New" w:cs="Courier New"/>
          <w:color w:val="219161"/>
        </w:rPr>
        <w:t>'A_d_loss'</w:t>
      </w:r>
      <w:r w:rsidRPr="00A42289">
        <w:rPr>
          <w:rFonts w:ascii="Courier New" w:hAnsi="Courier New" w:cs="Courier New"/>
          <w:color w:val="000000"/>
        </w:rPr>
        <w:t>: A_d_loss + B2A_d_los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B_d_loss'</w:t>
      </w:r>
      <w:r w:rsidRPr="00A42289">
        <w:rPr>
          <w:rFonts w:ascii="Courier New" w:hAnsi="Courier New" w:cs="Courier New"/>
          <w:color w:val="000000"/>
        </w:rPr>
        <w:t>: B_d_loss + A2B_d_los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D_A_gp'</w:t>
      </w:r>
      <w:r w:rsidRPr="00A42289">
        <w:rPr>
          <w:rFonts w:ascii="Courier New" w:hAnsi="Courier New" w:cs="Courier New"/>
          <w:color w:val="000000"/>
        </w:rPr>
        <w:t>: D_A_gp,</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D_B_gp'</w:t>
      </w:r>
      <w:r w:rsidRPr="00A42289">
        <w:rPr>
          <w:rFonts w:ascii="Courier New" w:hAnsi="Courier New" w:cs="Courier New"/>
          <w:color w:val="000000"/>
        </w:rPr>
        <w:t>: D_B_gp}</w:t>
      </w:r>
    </w:p>
    <w:p w14:paraId="7FF48D87" w14:textId="77777777" w:rsidR="00D55511" w:rsidRPr="00911DBA" w:rsidRDefault="00D55511" w:rsidP="00D55511">
      <w:pPr>
        <w:spacing w:after="0"/>
        <w:rPr>
          <w:b/>
          <w:bCs/>
          <w:i/>
          <w:iCs/>
        </w:rPr>
      </w:pPr>
      <w:r w:rsidRPr="00911DBA">
        <w:rPr>
          <w:b/>
          <w:bCs/>
          <w:i/>
          <w:iCs/>
        </w:rPr>
        <w:t xml:space="preserve">Train Temporal </w:t>
      </w:r>
      <w:r>
        <w:rPr>
          <w:b/>
          <w:bCs/>
          <w:i/>
          <w:iCs/>
        </w:rPr>
        <w:t>Predictor</w:t>
      </w:r>
    </w:p>
    <w:p w14:paraId="63E6670E" w14:textId="77777777" w:rsidR="00D55511" w:rsidRPr="00A42289" w:rsidRDefault="00D55511" w:rsidP="00D55511">
      <w:pPr>
        <w:shd w:val="clear" w:color="auto" w:fill="F8F8FF"/>
        <w:jc w:val="left"/>
        <w:rPr>
          <w:rFonts w:ascii="Courier New" w:hAnsi="Courier New" w:cs="Courier New"/>
        </w:rPr>
      </w:pPr>
      <w:r w:rsidRPr="00A42289">
        <w:rPr>
          <w:rFonts w:ascii="Courier New" w:hAnsi="Courier New" w:cs="Courier New"/>
          <w:color w:val="954121"/>
        </w:rPr>
        <w:t>def</w:t>
      </w:r>
      <w:r w:rsidRPr="00A42289">
        <w:rPr>
          <w:rFonts w:ascii="Courier New" w:hAnsi="Courier New" w:cs="Courier New"/>
          <w:color w:val="000000"/>
        </w:rPr>
        <w:t xml:space="preserve"> </w:t>
      </w:r>
      <w:r w:rsidRPr="00A42289">
        <w:rPr>
          <w:rFonts w:ascii="Courier New" w:hAnsi="Courier New" w:cs="Courier New"/>
          <w:b/>
          <w:color w:val="445588"/>
        </w:rPr>
        <w:t>P_loss_fn</w:t>
      </w:r>
      <w:r w:rsidRPr="00A42289">
        <w:rPr>
          <w:rFonts w:ascii="Courier New" w:hAnsi="Courier New" w:cs="Courier New"/>
          <w:color w:val="0000FF"/>
        </w:rPr>
        <w:t>(real, fake)</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tf.reduce_mean(tf.abs(real - fake))</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i/>
          <w:color w:val="408080"/>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r w:rsidRPr="00A42289">
        <w:rPr>
          <w:rFonts w:ascii="Courier New" w:hAnsi="Courier New" w:cs="Courier New"/>
          <w:b/>
          <w:color w:val="445588"/>
        </w:rPr>
        <w:t>train_P</w:t>
      </w:r>
      <w:r w:rsidRPr="00A42289">
        <w:rPr>
          <w:rFonts w:ascii="Courier New" w:hAnsi="Courier New" w:cs="Courier New"/>
          <w:color w:val="0000FF"/>
        </w:rPr>
        <w:t>(A, A_1, A_2, B, B_1, B_2)</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with</w:t>
      </w:r>
      <w:r w:rsidRPr="00A42289">
        <w:rPr>
          <w:rFonts w:ascii="Courier New" w:hAnsi="Courier New" w:cs="Courier New"/>
          <w:color w:val="000000"/>
        </w:rPr>
        <w:t xml:space="preserve"> tf.GradientTape() </w:t>
      </w:r>
      <w:r w:rsidRPr="00A42289">
        <w:rPr>
          <w:rFonts w:ascii="Courier New" w:hAnsi="Courier New" w:cs="Courier New"/>
          <w:color w:val="954121"/>
        </w:rPr>
        <w:t>as</w:t>
      </w:r>
      <w:r w:rsidRPr="00A42289">
        <w:rPr>
          <w:rFonts w:ascii="Courier New" w:hAnsi="Courier New" w:cs="Courier New"/>
          <w:color w:val="000000"/>
        </w:rPr>
        <w:t xml:space="preserve"> pt:</w:t>
      </w:r>
      <w:r w:rsidRPr="00A42289">
        <w:rPr>
          <w:rFonts w:ascii="Courier New" w:hAnsi="Courier New" w:cs="Courier New"/>
          <w:color w:val="000000"/>
        </w:rPr>
        <w:br/>
        <w:t xml:space="preserve">        A_p = Px([A_1, A_2],training = </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B_p = Py([B_1, B_2],training = </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xl1_loss = P_loss_fn(A, A_p)</w:t>
      </w:r>
      <w:r w:rsidRPr="00A42289">
        <w:rPr>
          <w:rFonts w:ascii="Courier New" w:hAnsi="Courier New" w:cs="Courier New"/>
          <w:color w:val="000000"/>
        </w:rPr>
        <w:br/>
        <w:t xml:space="preserve">        Px_loss = xl1_loss * LAMBDA</w:t>
      </w:r>
      <w:r w:rsidRPr="00A42289">
        <w:rPr>
          <w:rFonts w:ascii="Courier New" w:hAnsi="Courier New" w:cs="Courier New"/>
          <w:color w:val="000000"/>
        </w:rPr>
        <w:br/>
      </w:r>
      <w:r w:rsidRPr="00A42289">
        <w:rPr>
          <w:rFonts w:ascii="Courier New" w:hAnsi="Courier New" w:cs="Courier New"/>
          <w:color w:val="000000"/>
        </w:rPr>
        <w:lastRenderedPageBreak/>
        <w:br/>
        <w:t xml:space="preserve">        yl1_loss = P_loss_fn(B, B_p)</w:t>
      </w:r>
      <w:r w:rsidRPr="00A42289">
        <w:rPr>
          <w:rFonts w:ascii="Courier New" w:hAnsi="Courier New" w:cs="Courier New"/>
          <w:color w:val="000000"/>
        </w:rPr>
        <w:br/>
        <w:t xml:space="preserve">        Py_loss = yl1_loss * LAMBDA</w:t>
      </w:r>
      <w:r w:rsidRPr="00A42289">
        <w:rPr>
          <w:rFonts w:ascii="Courier New" w:hAnsi="Courier New" w:cs="Courier New"/>
          <w:color w:val="000000"/>
        </w:rPr>
        <w:br/>
        <w:t xml:space="preserve">            </w:t>
      </w:r>
      <w:r w:rsidRPr="00A42289">
        <w:rPr>
          <w:rFonts w:ascii="Courier New" w:hAnsi="Courier New" w:cs="Courier New"/>
          <w:color w:val="000000"/>
        </w:rPr>
        <w:br/>
        <w:t xml:space="preserve">        P_loss = (Px_loss + Py_loss)* args.cycle_loss_weight </w:t>
      </w:r>
      <w:r w:rsidRPr="00A42289">
        <w:rPr>
          <w:rFonts w:ascii="Courier New" w:hAnsi="Courier New" w:cs="Courier New"/>
          <w:color w:val="000000"/>
        </w:rPr>
        <w:br/>
      </w:r>
      <w:r w:rsidRPr="00A42289">
        <w:rPr>
          <w:rFonts w:ascii="Courier New" w:hAnsi="Courier New" w:cs="Courier New"/>
          <w:color w:val="000000"/>
        </w:rPr>
        <w:br/>
        <w:t xml:space="preserve">    P_grad = pt.gradient(P_loss, Px.trainable_variables + Py.trainable_variables)</w:t>
      </w:r>
      <w:r w:rsidRPr="00A42289">
        <w:rPr>
          <w:rFonts w:ascii="Courier New" w:hAnsi="Courier New" w:cs="Courier New"/>
          <w:color w:val="000000"/>
        </w:rPr>
        <w:br/>
        <w:t xml:space="preserve">    P_optimizer.apply_gradients(zip(P_grad, Px.trainable_variables + Py.trainable_variables))</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A_p, B_p, {</w:t>
      </w:r>
      <w:r w:rsidRPr="00A42289">
        <w:rPr>
          <w:rFonts w:ascii="Courier New" w:hAnsi="Courier New" w:cs="Courier New"/>
          <w:color w:val="219161"/>
        </w:rPr>
        <w:t>'Px_loss'</w:t>
      </w:r>
      <w:r w:rsidRPr="00A42289">
        <w:rPr>
          <w:rFonts w:ascii="Courier New" w:hAnsi="Courier New" w:cs="Courier New"/>
          <w:color w:val="000000"/>
        </w:rPr>
        <w:t>: Px_loss,</w:t>
      </w:r>
      <w:r w:rsidRPr="00A42289">
        <w:rPr>
          <w:rFonts w:ascii="Courier New" w:hAnsi="Courier New" w:cs="Courier New"/>
          <w:color w:val="000000"/>
        </w:rPr>
        <w:br/>
        <w:t xml:space="preserve">                      </w:t>
      </w:r>
      <w:r w:rsidRPr="00A42289">
        <w:rPr>
          <w:rFonts w:ascii="Courier New" w:hAnsi="Courier New" w:cs="Courier New"/>
          <w:color w:val="219161"/>
        </w:rPr>
        <w:t>'Py_loss'</w:t>
      </w:r>
      <w:r w:rsidRPr="00A42289">
        <w:rPr>
          <w:rFonts w:ascii="Courier New" w:hAnsi="Courier New" w:cs="Courier New"/>
          <w:color w:val="000000"/>
        </w:rPr>
        <w:t>: Py_loss}</w:t>
      </w:r>
    </w:p>
    <w:p w14:paraId="190C7D66" w14:textId="77777777" w:rsidR="00D55511" w:rsidRPr="00911DBA" w:rsidRDefault="00D55511" w:rsidP="00D55511">
      <w:pPr>
        <w:jc w:val="left"/>
      </w:pPr>
    </w:p>
    <w:p w14:paraId="706D5D6F" w14:textId="77777777" w:rsidR="00945B7F" w:rsidRDefault="00945B7F" w:rsidP="00D55511">
      <w:pPr>
        <w:pStyle w:val="Heading2"/>
        <w:numPr>
          <w:ilvl w:val="0"/>
          <w:numId w:val="0"/>
        </w:numPr>
        <w:sectPr w:rsidR="00945B7F" w:rsidSect="00EE3F33">
          <w:type w:val="continuous"/>
          <w:pgSz w:w="11906" w:h="16838" w:code="9"/>
          <w:pgMar w:top="1440" w:right="1440" w:bottom="1440" w:left="1701" w:header="720" w:footer="720" w:gutter="0"/>
          <w:cols w:space="720"/>
          <w:docGrid w:linePitch="360"/>
        </w:sectPr>
      </w:pPr>
    </w:p>
    <w:p w14:paraId="5D5A7CE2" w14:textId="3B87F6D2" w:rsidR="00113164" w:rsidRPr="00911DBA" w:rsidRDefault="004D1F84" w:rsidP="00B05706">
      <w:pPr>
        <w:pStyle w:val="Heading2"/>
        <w:numPr>
          <w:ilvl w:val="0"/>
          <w:numId w:val="0"/>
        </w:numPr>
        <w:ind w:left="720"/>
      </w:pPr>
      <w:bookmarkStart w:id="403" w:name="_Toc54363815"/>
      <w:bookmarkEnd w:id="400"/>
      <w:r w:rsidRPr="00911DBA">
        <w:rPr>
          <w:i/>
          <w:iCs/>
          <w:noProof/>
        </w:rPr>
        <w:lastRenderedPageBreak/>
        <w:drawing>
          <wp:anchor distT="0" distB="0" distL="114300" distR="114300" simplePos="0" relativeHeight="251901952" behindDoc="0" locked="0" layoutInCell="1" allowOverlap="1" wp14:anchorId="3D6EBFF6" wp14:editId="2A4114F7">
            <wp:simplePos x="0" y="0"/>
            <wp:positionH relativeFrom="margin">
              <wp:posOffset>-84389</wp:posOffset>
            </wp:positionH>
            <wp:positionV relativeFrom="paragraph">
              <wp:posOffset>470535</wp:posOffset>
            </wp:positionV>
            <wp:extent cx="5773003" cy="8165761"/>
            <wp:effectExtent l="0" t="0" r="0" b="698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73003" cy="816576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3164" w:rsidRPr="00911DBA">
        <w:t xml:space="preserve">Appendix </w:t>
      </w:r>
      <w:r w:rsidR="009F06B1">
        <w:t>D</w:t>
      </w:r>
      <w:r w:rsidR="00113164" w:rsidRPr="00911DBA">
        <w:t xml:space="preserve">: </w:t>
      </w:r>
      <w:r w:rsidR="0025646A" w:rsidRPr="00911DBA">
        <w:t xml:space="preserve">Human Evaluation Study </w:t>
      </w:r>
      <w:bookmarkEnd w:id="401"/>
      <w:r w:rsidR="00111970">
        <w:t>Google Form Snapshot</w:t>
      </w:r>
      <w:r w:rsidR="00AB353D">
        <w:t xml:space="preserve"> Sample</w:t>
      </w:r>
      <w:bookmarkEnd w:id="403"/>
    </w:p>
    <w:p w14:paraId="363D5B1E" w14:textId="3D5C79FF" w:rsidR="003E5F31" w:rsidRPr="00911DBA" w:rsidRDefault="004D1F84" w:rsidP="003E5F31">
      <w:pPr>
        <w:rPr>
          <w:b/>
          <w:bCs/>
          <w:i/>
          <w:iCs/>
          <w:noProof/>
        </w:rPr>
      </w:pPr>
      <w:r w:rsidRPr="00911DBA">
        <w:rPr>
          <w:noProof/>
        </w:rPr>
        <w:lastRenderedPageBreak/>
        <w:drawing>
          <wp:anchor distT="0" distB="0" distL="114300" distR="114300" simplePos="0" relativeHeight="251902976" behindDoc="0" locked="0" layoutInCell="1" allowOverlap="1" wp14:anchorId="5E211AFE" wp14:editId="3C039420">
            <wp:simplePos x="0" y="0"/>
            <wp:positionH relativeFrom="page">
              <wp:posOffset>955343</wp:posOffset>
            </wp:positionH>
            <wp:positionV relativeFrom="paragraph">
              <wp:posOffset>577594</wp:posOffset>
            </wp:positionV>
            <wp:extent cx="5705780" cy="8065827"/>
            <wp:effectExtent l="0" t="0" r="9525" b="0"/>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06085" cy="80662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5F31" w:rsidRPr="00911DBA">
        <w:rPr>
          <w:b/>
          <w:bCs/>
          <w:i/>
          <w:iCs/>
          <w:noProof/>
        </w:rPr>
        <w:t xml:space="preserve">Abiy-to-Debretsion </w:t>
      </w:r>
      <w:r w:rsidR="0025646A" w:rsidRPr="00911DBA">
        <w:rPr>
          <w:b/>
          <w:bCs/>
          <w:i/>
          <w:iCs/>
          <w:noProof/>
        </w:rPr>
        <w:t>human evaluation study</w:t>
      </w:r>
    </w:p>
    <w:p w14:paraId="5A55759A" w14:textId="5565CC53" w:rsidR="003E5F31" w:rsidRPr="00911DBA" w:rsidRDefault="003E5F31" w:rsidP="003E5F31"/>
    <w:p w14:paraId="2C9075CE" w14:textId="77777777" w:rsidR="003E5F31" w:rsidRPr="00911DBA" w:rsidRDefault="003E5F31" w:rsidP="003E5F31">
      <w:r w:rsidRPr="00911DBA">
        <w:rPr>
          <w:noProof/>
        </w:rPr>
        <w:drawing>
          <wp:inline distT="0" distB="0" distL="0" distR="0" wp14:anchorId="4D63E933" wp14:editId="3CEEFDC0">
            <wp:extent cx="5565140" cy="8134066"/>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7273" cy="8137184"/>
                    </a:xfrm>
                    <a:prstGeom prst="rect">
                      <a:avLst/>
                    </a:prstGeom>
                    <a:noFill/>
                    <a:ln>
                      <a:noFill/>
                    </a:ln>
                  </pic:spPr>
                </pic:pic>
              </a:graphicData>
            </a:graphic>
          </wp:inline>
        </w:drawing>
      </w:r>
    </w:p>
    <w:p w14:paraId="105E7D7E" w14:textId="77777777" w:rsidR="003E5F31" w:rsidRPr="00911DBA" w:rsidRDefault="003E5F31" w:rsidP="003E5F31">
      <w:r w:rsidRPr="00911DBA">
        <w:rPr>
          <w:noProof/>
        </w:rPr>
        <w:lastRenderedPageBreak/>
        <w:drawing>
          <wp:inline distT="0" distB="0" distL="0" distR="0" wp14:anchorId="5D32B6BA" wp14:editId="1EAE8B6E">
            <wp:extent cx="5565140" cy="8625385"/>
            <wp:effectExtent l="0" t="0" r="0" b="444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6037" cy="8626775"/>
                    </a:xfrm>
                    <a:prstGeom prst="rect">
                      <a:avLst/>
                    </a:prstGeom>
                    <a:noFill/>
                    <a:ln>
                      <a:noFill/>
                    </a:ln>
                  </pic:spPr>
                </pic:pic>
              </a:graphicData>
            </a:graphic>
          </wp:inline>
        </w:drawing>
      </w:r>
    </w:p>
    <w:p w14:paraId="74DECF1F" w14:textId="77777777" w:rsidR="008819A6" w:rsidRDefault="003E5F31" w:rsidP="003E5F31">
      <w:pPr>
        <w:sectPr w:rsidR="008819A6" w:rsidSect="008819A6">
          <w:pgSz w:w="11906" w:h="16838" w:code="9"/>
          <w:pgMar w:top="1440" w:right="1440" w:bottom="1440" w:left="1701" w:header="720" w:footer="720" w:gutter="0"/>
          <w:cols w:space="720"/>
          <w:docGrid w:linePitch="360"/>
        </w:sectPr>
      </w:pPr>
      <w:r w:rsidRPr="00911DBA">
        <w:rPr>
          <w:noProof/>
        </w:rPr>
        <w:lastRenderedPageBreak/>
        <w:drawing>
          <wp:inline distT="0" distB="0" distL="0" distR="0" wp14:anchorId="6F807B4B" wp14:editId="0235E1F6">
            <wp:extent cx="5565140" cy="8652681"/>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6019" cy="8654048"/>
                    </a:xfrm>
                    <a:prstGeom prst="rect">
                      <a:avLst/>
                    </a:prstGeom>
                    <a:noFill/>
                    <a:ln>
                      <a:noFill/>
                    </a:ln>
                  </pic:spPr>
                </pic:pic>
              </a:graphicData>
            </a:graphic>
          </wp:inline>
        </w:drawing>
      </w:r>
    </w:p>
    <w:p w14:paraId="529FAE0F" w14:textId="026B9925" w:rsidR="003E5F31" w:rsidRPr="00911DBA" w:rsidRDefault="003E5F31" w:rsidP="003E5F31"/>
    <w:p w14:paraId="70621A69" w14:textId="675EE54A" w:rsidR="00DB06D1" w:rsidRPr="00911DBA" w:rsidRDefault="0024640B" w:rsidP="0024640B">
      <w:pPr>
        <w:pStyle w:val="Heading2"/>
        <w:numPr>
          <w:ilvl w:val="0"/>
          <w:numId w:val="0"/>
        </w:numPr>
        <w:ind w:left="720"/>
      </w:pPr>
      <w:bookmarkStart w:id="404" w:name="_Toc52981583"/>
      <w:bookmarkStart w:id="405" w:name="_Toc54363816"/>
      <w:r w:rsidRPr="00911DBA">
        <w:t xml:space="preserve">Appendix </w:t>
      </w:r>
      <w:r w:rsidR="009F06B1">
        <w:t>E</w:t>
      </w:r>
      <w:r w:rsidRPr="00911DBA">
        <w:t xml:space="preserve">: Human </w:t>
      </w:r>
      <w:r w:rsidR="003B7B45" w:rsidRPr="00911DBA">
        <w:t>Evaluation Study Result</w:t>
      </w:r>
      <w:bookmarkEnd w:id="404"/>
      <w:bookmarkEnd w:id="405"/>
    </w:p>
    <w:p w14:paraId="31AD987A" w14:textId="5DE47EBA" w:rsidR="003B7B45" w:rsidRPr="00911DBA" w:rsidRDefault="0046488F" w:rsidP="003B7B45">
      <w:pPr>
        <w:rPr>
          <w:b/>
          <w:bCs/>
        </w:rPr>
      </w:pPr>
      <w:r w:rsidRPr="00911DBA">
        <w:rPr>
          <w:b/>
          <w:bCs/>
        </w:rPr>
        <w:t>H</w:t>
      </w:r>
      <w:r w:rsidR="003B7B45" w:rsidRPr="00911DBA">
        <w:rPr>
          <w:b/>
          <w:bCs/>
        </w:rPr>
        <w:t>uman evaluation study</w:t>
      </w:r>
      <w:r w:rsidRPr="00911DBA">
        <w:rPr>
          <w:b/>
          <w:bCs/>
        </w:rPr>
        <w:t xml:space="preserve"> on 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911DBA" w14:paraId="462A323C" w14:textId="77777777" w:rsidTr="00F407F9">
        <w:trPr>
          <w:trHeight w:val="255"/>
        </w:trPr>
        <w:tc>
          <w:tcPr>
            <w:tcW w:w="1103" w:type="pct"/>
            <w:shd w:val="clear" w:color="auto" w:fill="auto"/>
            <w:noWrap/>
            <w:vAlign w:val="bottom"/>
            <w:hideMark/>
          </w:tcPr>
          <w:p w14:paraId="7E9C33B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75" w:type="pct"/>
            <w:shd w:val="clear" w:color="auto" w:fill="auto"/>
            <w:noWrap/>
            <w:vAlign w:val="bottom"/>
            <w:hideMark/>
          </w:tcPr>
          <w:p w14:paraId="4979D4C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72" w:type="pct"/>
            <w:shd w:val="clear" w:color="auto" w:fill="auto"/>
            <w:noWrap/>
            <w:vAlign w:val="bottom"/>
            <w:hideMark/>
          </w:tcPr>
          <w:p w14:paraId="61E44DD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72" w:type="pct"/>
            <w:shd w:val="clear" w:color="auto" w:fill="auto"/>
            <w:noWrap/>
            <w:vAlign w:val="bottom"/>
            <w:hideMark/>
          </w:tcPr>
          <w:p w14:paraId="0E8A83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78" w:type="pct"/>
            <w:shd w:val="clear" w:color="auto" w:fill="auto"/>
            <w:noWrap/>
            <w:vAlign w:val="bottom"/>
            <w:hideMark/>
          </w:tcPr>
          <w:p w14:paraId="72EB41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39DA958A" w14:textId="77777777" w:rsidTr="00F407F9">
        <w:trPr>
          <w:trHeight w:val="255"/>
        </w:trPr>
        <w:tc>
          <w:tcPr>
            <w:tcW w:w="1103" w:type="pct"/>
            <w:shd w:val="clear" w:color="auto" w:fill="auto"/>
            <w:noWrap/>
            <w:vAlign w:val="bottom"/>
            <w:hideMark/>
          </w:tcPr>
          <w:p w14:paraId="5BD60455"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0:50:22</w:t>
            </w:r>
          </w:p>
        </w:tc>
        <w:tc>
          <w:tcPr>
            <w:tcW w:w="975" w:type="pct"/>
            <w:shd w:val="clear" w:color="auto" w:fill="auto"/>
            <w:noWrap/>
            <w:vAlign w:val="bottom"/>
            <w:hideMark/>
          </w:tcPr>
          <w:p w14:paraId="3C71173B" w14:textId="3DDE9F2B" w:rsidR="00DB06D1" w:rsidRPr="00911DBA" w:rsidRDefault="00DB06D1" w:rsidP="00F407F9">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99510E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6B6E31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7132830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CB8EE24" w14:textId="77777777" w:rsidTr="00F407F9">
        <w:trPr>
          <w:trHeight w:val="255"/>
        </w:trPr>
        <w:tc>
          <w:tcPr>
            <w:tcW w:w="1103" w:type="pct"/>
            <w:shd w:val="clear" w:color="auto" w:fill="auto"/>
            <w:noWrap/>
            <w:vAlign w:val="bottom"/>
            <w:hideMark/>
          </w:tcPr>
          <w:p w14:paraId="11A7A6E1"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1:03:42</w:t>
            </w:r>
          </w:p>
        </w:tc>
        <w:tc>
          <w:tcPr>
            <w:tcW w:w="975" w:type="pct"/>
            <w:shd w:val="clear" w:color="auto" w:fill="auto"/>
            <w:noWrap/>
            <w:vAlign w:val="bottom"/>
            <w:hideMark/>
          </w:tcPr>
          <w:p w14:paraId="67B9ADB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94B787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F584AC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3939E2A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5381CD4" w14:textId="77777777" w:rsidTr="00F407F9">
        <w:trPr>
          <w:trHeight w:val="255"/>
        </w:trPr>
        <w:tc>
          <w:tcPr>
            <w:tcW w:w="1103" w:type="pct"/>
            <w:shd w:val="clear" w:color="auto" w:fill="auto"/>
            <w:noWrap/>
            <w:vAlign w:val="bottom"/>
            <w:hideMark/>
          </w:tcPr>
          <w:p w14:paraId="5D94D43C"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1:20:28</w:t>
            </w:r>
          </w:p>
        </w:tc>
        <w:tc>
          <w:tcPr>
            <w:tcW w:w="975" w:type="pct"/>
            <w:shd w:val="clear" w:color="auto" w:fill="auto"/>
            <w:noWrap/>
            <w:vAlign w:val="bottom"/>
            <w:hideMark/>
          </w:tcPr>
          <w:p w14:paraId="319EF71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3A78DE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9FEBAD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4C5287F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7A7859F0" w14:textId="77777777" w:rsidTr="00F407F9">
        <w:trPr>
          <w:trHeight w:val="255"/>
        </w:trPr>
        <w:tc>
          <w:tcPr>
            <w:tcW w:w="1103" w:type="pct"/>
            <w:shd w:val="clear" w:color="auto" w:fill="auto"/>
            <w:noWrap/>
            <w:vAlign w:val="bottom"/>
            <w:hideMark/>
          </w:tcPr>
          <w:p w14:paraId="24B6A6AB"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2:58:02</w:t>
            </w:r>
          </w:p>
        </w:tc>
        <w:tc>
          <w:tcPr>
            <w:tcW w:w="975" w:type="pct"/>
            <w:shd w:val="clear" w:color="auto" w:fill="auto"/>
            <w:noWrap/>
            <w:vAlign w:val="bottom"/>
            <w:hideMark/>
          </w:tcPr>
          <w:p w14:paraId="0E24A3B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2EA8B8A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9BFF7F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7497B14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CD6F43D" w14:textId="77777777" w:rsidTr="00F407F9">
        <w:trPr>
          <w:trHeight w:val="255"/>
        </w:trPr>
        <w:tc>
          <w:tcPr>
            <w:tcW w:w="1103" w:type="pct"/>
            <w:shd w:val="clear" w:color="auto" w:fill="auto"/>
            <w:noWrap/>
            <w:vAlign w:val="bottom"/>
            <w:hideMark/>
          </w:tcPr>
          <w:p w14:paraId="761F3D1A"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2:58:17</w:t>
            </w:r>
          </w:p>
        </w:tc>
        <w:tc>
          <w:tcPr>
            <w:tcW w:w="975" w:type="pct"/>
            <w:shd w:val="clear" w:color="auto" w:fill="auto"/>
            <w:noWrap/>
            <w:vAlign w:val="bottom"/>
            <w:hideMark/>
          </w:tcPr>
          <w:p w14:paraId="2778047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24FD9A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C5D39F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F85032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FED6290" w14:textId="77777777" w:rsidTr="00F407F9">
        <w:trPr>
          <w:trHeight w:val="255"/>
        </w:trPr>
        <w:tc>
          <w:tcPr>
            <w:tcW w:w="1103" w:type="pct"/>
            <w:shd w:val="clear" w:color="auto" w:fill="auto"/>
            <w:noWrap/>
            <w:vAlign w:val="bottom"/>
            <w:hideMark/>
          </w:tcPr>
          <w:p w14:paraId="3D64B8C7"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3:39:00</w:t>
            </w:r>
          </w:p>
        </w:tc>
        <w:tc>
          <w:tcPr>
            <w:tcW w:w="975" w:type="pct"/>
            <w:shd w:val="clear" w:color="auto" w:fill="auto"/>
            <w:noWrap/>
            <w:vAlign w:val="bottom"/>
            <w:hideMark/>
          </w:tcPr>
          <w:p w14:paraId="5C11845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270F7DA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1853A33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BAA50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808CDDF" w14:textId="77777777" w:rsidTr="00F407F9">
        <w:trPr>
          <w:trHeight w:val="255"/>
        </w:trPr>
        <w:tc>
          <w:tcPr>
            <w:tcW w:w="1103" w:type="pct"/>
            <w:shd w:val="clear" w:color="auto" w:fill="auto"/>
            <w:noWrap/>
            <w:vAlign w:val="bottom"/>
            <w:hideMark/>
          </w:tcPr>
          <w:p w14:paraId="40EB0933"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7:12:30</w:t>
            </w:r>
          </w:p>
        </w:tc>
        <w:tc>
          <w:tcPr>
            <w:tcW w:w="975" w:type="pct"/>
            <w:shd w:val="clear" w:color="auto" w:fill="auto"/>
            <w:noWrap/>
            <w:vAlign w:val="bottom"/>
            <w:hideMark/>
          </w:tcPr>
          <w:p w14:paraId="13CCD00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335588F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3743F3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4DA96E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66DF0874" w14:textId="77777777" w:rsidTr="00F407F9">
        <w:trPr>
          <w:trHeight w:val="255"/>
        </w:trPr>
        <w:tc>
          <w:tcPr>
            <w:tcW w:w="1103" w:type="pct"/>
            <w:shd w:val="clear" w:color="auto" w:fill="auto"/>
            <w:noWrap/>
            <w:vAlign w:val="bottom"/>
            <w:hideMark/>
          </w:tcPr>
          <w:p w14:paraId="04CEE617"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1/2020 11:33:16</w:t>
            </w:r>
          </w:p>
        </w:tc>
        <w:tc>
          <w:tcPr>
            <w:tcW w:w="975" w:type="pct"/>
            <w:shd w:val="clear" w:color="auto" w:fill="auto"/>
            <w:noWrap/>
            <w:vAlign w:val="bottom"/>
            <w:hideMark/>
          </w:tcPr>
          <w:p w14:paraId="105DC06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7ABAE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04B7DB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3B23C8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2FF5228" w14:textId="77777777" w:rsidTr="00F407F9">
        <w:trPr>
          <w:trHeight w:val="255"/>
        </w:trPr>
        <w:tc>
          <w:tcPr>
            <w:tcW w:w="1103" w:type="pct"/>
            <w:shd w:val="clear" w:color="auto" w:fill="auto"/>
            <w:noWrap/>
            <w:vAlign w:val="bottom"/>
            <w:hideMark/>
          </w:tcPr>
          <w:p w14:paraId="15542F5F"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4/2020 14:41:46</w:t>
            </w:r>
          </w:p>
        </w:tc>
        <w:tc>
          <w:tcPr>
            <w:tcW w:w="975" w:type="pct"/>
            <w:shd w:val="clear" w:color="auto" w:fill="auto"/>
            <w:noWrap/>
            <w:vAlign w:val="bottom"/>
            <w:hideMark/>
          </w:tcPr>
          <w:p w14:paraId="59AA123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6C88FB5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E1EA6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8DF8B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3B243FDA" w14:textId="77777777" w:rsidTr="00F407F9">
        <w:trPr>
          <w:trHeight w:val="255"/>
        </w:trPr>
        <w:tc>
          <w:tcPr>
            <w:tcW w:w="1103" w:type="pct"/>
            <w:shd w:val="clear" w:color="auto" w:fill="auto"/>
            <w:noWrap/>
            <w:vAlign w:val="bottom"/>
            <w:hideMark/>
          </w:tcPr>
          <w:p w14:paraId="67FF933C"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0:28:54</w:t>
            </w:r>
          </w:p>
        </w:tc>
        <w:tc>
          <w:tcPr>
            <w:tcW w:w="975" w:type="pct"/>
            <w:shd w:val="clear" w:color="auto" w:fill="auto"/>
            <w:noWrap/>
            <w:vAlign w:val="bottom"/>
            <w:hideMark/>
          </w:tcPr>
          <w:p w14:paraId="52C0424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4BC9E8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31B567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0AD226B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46CC849" w14:textId="77777777" w:rsidTr="00F407F9">
        <w:trPr>
          <w:trHeight w:val="255"/>
        </w:trPr>
        <w:tc>
          <w:tcPr>
            <w:tcW w:w="1103" w:type="pct"/>
            <w:shd w:val="clear" w:color="auto" w:fill="auto"/>
            <w:noWrap/>
            <w:vAlign w:val="bottom"/>
            <w:hideMark/>
          </w:tcPr>
          <w:p w14:paraId="78B27452"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3:48:11</w:t>
            </w:r>
          </w:p>
        </w:tc>
        <w:tc>
          <w:tcPr>
            <w:tcW w:w="975" w:type="pct"/>
            <w:shd w:val="clear" w:color="auto" w:fill="auto"/>
            <w:noWrap/>
            <w:vAlign w:val="bottom"/>
            <w:hideMark/>
          </w:tcPr>
          <w:p w14:paraId="71255DB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4189B72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B446CD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B10893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21CAA8B6" w14:textId="77777777" w:rsidTr="00F407F9">
        <w:trPr>
          <w:trHeight w:val="255"/>
        </w:trPr>
        <w:tc>
          <w:tcPr>
            <w:tcW w:w="1103" w:type="pct"/>
            <w:shd w:val="clear" w:color="auto" w:fill="auto"/>
            <w:noWrap/>
            <w:vAlign w:val="bottom"/>
            <w:hideMark/>
          </w:tcPr>
          <w:p w14:paraId="0C4C9979"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7:53:04</w:t>
            </w:r>
          </w:p>
        </w:tc>
        <w:tc>
          <w:tcPr>
            <w:tcW w:w="975" w:type="pct"/>
            <w:shd w:val="clear" w:color="auto" w:fill="auto"/>
            <w:noWrap/>
            <w:vAlign w:val="bottom"/>
            <w:hideMark/>
          </w:tcPr>
          <w:p w14:paraId="71A881A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8830D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6B94B2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0D8426A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E20678B" w14:textId="77777777" w:rsidTr="00F407F9">
        <w:trPr>
          <w:trHeight w:val="255"/>
        </w:trPr>
        <w:tc>
          <w:tcPr>
            <w:tcW w:w="1103" w:type="pct"/>
            <w:shd w:val="clear" w:color="auto" w:fill="auto"/>
            <w:noWrap/>
            <w:vAlign w:val="bottom"/>
            <w:hideMark/>
          </w:tcPr>
          <w:p w14:paraId="76B706C3"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7/2020 15:43:22</w:t>
            </w:r>
          </w:p>
        </w:tc>
        <w:tc>
          <w:tcPr>
            <w:tcW w:w="975" w:type="pct"/>
            <w:shd w:val="clear" w:color="auto" w:fill="auto"/>
            <w:noWrap/>
            <w:vAlign w:val="bottom"/>
            <w:hideMark/>
          </w:tcPr>
          <w:p w14:paraId="668B4CF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9148FC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4DB81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24013A2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F4B8DD8" w14:textId="77777777" w:rsidTr="00F407F9">
        <w:trPr>
          <w:trHeight w:val="255"/>
        </w:trPr>
        <w:tc>
          <w:tcPr>
            <w:tcW w:w="1103" w:type="pct"/>
            <w:shd w:val="clear" w:color="auto" w:fill="auto"/>
            <w:noWrap/>
            <w:vAlign w:val="bottom"/>
            <w:hideMark/>
          </w:tcPr>
          <w:p w14:paraId="1C3131FD"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9/2020 16:25:49</w:t>
            </w:r>
          </w:p>
        </w:tc>
        <w:tc>
          <w:tcPr>
            <w:tcW w:w="975" w:type="pct"/>
            <w:shd w:val="clear" w:color="auto" w:fill="auto"/>
            <w:noWrap/>
            <w:vAlign w:val="bottom"/>
            <w:hideMark/>
          </w:tcPr>
          <w:p w14:paraId="26577F5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05BE056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5E2FCF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010604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606B404F" w14:textId="77777777" w:rsidTr="00F407F9">
        <w:trPr>
          <w:trHeight w:val="255"/>
        </w:trPr>
        <w:tc>
          <w:tcPr>
            <w:tcW w:w="1103" w:type="pct"/>
            <w:shd w:val="clear" w:color="auto" w:fill="auto"/>
            <w:noWrap/>
            <w:vAlign w:val="bottom"/>
            <w:hideMark/>
          </w:tcPr>
          <w:p w14:paraId="308D5476"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23/2020 18:12:45</w:t>
            </w:r>
          </w:p>
        </w:tc>
        <w:tc>
          <w:tcPr>
            <w:tcW w:w="975" w:type="pct"/>
            <w:shd w:val="clear" w:color="auto" w:fill="auto"/>
            <w:noWrap/>
            <w:vAlign w:val="bottom"/>
            <w:hideMark/>
          </w:tcPr>
          <w:p w14:paraId="38EE072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E95970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BCE8C1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DE0B42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3 Videos which one look</w:t>
            </w:r>
            <w:r w:rsidR="00753502" w:rsidRPr="00911DBA">
              <w:rPr>
                <w:rFonts w:eastAsia="Times New Roman"/>
                <w:sz w:val="20"/>
                <w:szCs w:val="20"/>
              </w:rPr>
              <w:t>s</w:t>
            </w:r>
            <w:r w:rsidRPr="00911DBA">
              <w:rPr>
                <w:rFonts w:eastAsia="Times New Roman"/>
                <w:sz w:val="20"/>
                <w:szCs w:val="20"/>
              </w:rPr>
              <w:t xml:space="preserve"> more Natural? (</w:t>
            </w:r>
            <w:r w:rsidRPr="00911DBA">
              <w:rPr>
                <w:rFonts w:ascii="Nyala" w:eastAsia="Times New Roman" w:hAnsi="Nyala" w:cs="Nyala"/>
                <w:sz w:val="20"/>
                <w:szCs w:val="20"/>
              </w:rPr>
              <w:t>ከላይ</w:t>
            </w:r>
            <w:r w:rsidRPr="00911DBA">
              <w:rPr>
                <w:rFonts w:eastAsia="Times New Roman"/>
                <w:sz w:val="20"/>
                <w:szCs w:val="20"/>
              </w:rPr>
              <w:t xml:space="preserve"> 3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ሚመስለው</w:t>
            </w:r>
            <w:r w:rsidRPr="00911DBA">
              <w:rPr>
                <w:rFonts w:eastAsia="Times New Roman"/>
                <w:sz w:val="20"/>
                <w:szCs w:val="20"/>
              </w:rPr>
              <w:t xml:space="preserve"> </w:t>
            </w:r>
            <w:r w:rsidRPr="00911DBA">
              <w:rPr>
                <w:rFonts w:ascii="Nyala" w:eastAsia="Times New Roman" w:hAnsi="Nyala" w:cs="Nyala"/>
                <w:sz w:val="20"/>
                <w:szCs w:val="20"/>
              </w:rPr>
              <w:t>ነው</w:t>
            </w:r>
            <w:r w:rsidRPr="00911DBA">
              <w:rPr>
                <w:rFonts w:eastAsia="Times New Roman"/>
                <w:sz w:val="20"/>
                <w:szCs w:val="20"/>
              </w:rPr>
              <w:t>?)</w:t>
            </w:r>
          </w:p>
        </w:tc>
      </w:tr>
      <w:tr w:rsidR="00DB06D1" w:rsidRPr="00911DBA"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3 Videos which one look</w:t>
            </w:r>
            <w:r w:rsidR="00753502" w:rsidRPr="00911DBA">
              <w:rPr>
                <w:rFonts w:eastAsia="Times New Roman"/>
                <w:sz w:val="20"/>
                <w:szCs w:val="20"/>
              </w:rPr>
              <w:t>s</w:t>
            </w:r>
            <w:r w:rsidRPr="00911DBA">
              <w:rPr>
                <w:rFonts w:eastAsia="Times New Roman"/>
                <w:sz w:val="20"/>
                <w:szCs w:val="20"/>
              </w:rPr>
              <w:t xml:space="preserve"> more Natural? (</w:t>
            </w:r>
            <w:r w:rsidRPr="00911DBA">
              <w:rPr>
                <w:rFonts w:ascii="Nyala" w:eastAsia="Times New Roman" w:hAnsi="Nyala" w:cs="Nyala"/>
                <w:sz w:val="20"/>
                <w:szCs w:val="20"/>
              </w:rPr>
              <w:t>ከላይ</w:t>
            </w:r>
            <w:r w:rsidRPr="00911DBA">
              <w:rPr>
                <w:rFonts w:eastAsia="Times New Roman"/>
                <w:sz w:val="20"/>
                <w:szCs w:val="20"/>
              </w:rPr>
              <w:t xml:space="preserve"> 3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ሚመስለው</w:t>
            </w:r>
            <w:r w:rsidRPr="00911DBA">
              <w:rPr>
                <w:rFonts w:eastAsia="Times New Roman"/>
                <w:sz w:val="20"/>
                <w:szCs w:val="20"/>
              </w:rPr>
              <w:t xml:space="preserve"> </w:t>
            </w:r>
            <w:r w:rsidRPr="00911DBA">
              <w:rPr>
                <w:rFonts w:ascii="Nyala" w:eastAsia="Times New Roman" w:hAnsi="Nyala" w:cs="Nyala"/>
                <w:sz w:val="20"/>
                <w:szCs w:val="20"/>
              </w:rPr>
              <w:t>ነው</w:t>
            </w:r>
            <w:r w:rsidRPr="00911DBA">
              <w:rPr>
                <w:rFonts w:eastAsia="Times New Roman"/>
                <w:sz w:val="20"/>
                <w:szCs w:val="20"/>
              </w:rPr>
              <w:t xml:space="preserve">?) </w:t>
            </w:r>
          </w:p>
          <w:p w14:paraId="77B12AF5" w14:textId="77777777" w:rsidR="00DB06D1" w:rsidRPr="00911DBA" w:rsidRDefault="00DB06D1" w:rsidP="008373F4">
            <w:pPr>
              <w:spacing w:after="0" w:line="240" w:lineRule="auto"/>
              <w:rPr>
                <w:rFonts w:eastAsia="Times New Roman"/>
                <w:sz w:val="20"/>
                <w:szCs w:val="20"/>
              </w:rPr>
            </w:pPr>
          </w:p>
        </w:tc>
      </w:tr>
      <w:tr w:rsidR="00DB06D1" w:rsidRPr="00911DBA"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3. </w:t>
            </w:r>
            <w:r w:rsidRPr="00911DBA">
              <w:rPr>
                <w:rFonts w:eastAsia="Times New Roman"/>
                <w:color w:val="000000"/>
                <w:sz w:val="20"/>
                <w:szCs w:val="20"/>
              </w:rPr>
              <w:t xml:space="preserve">From the Above 3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ጠይቁ</w:t>
            </w:r>
            <w:r w:rsidRPr="00911DBA">
              <w:rPr>
                <w:rFonts w:eastAsia="Times New Roman"/>
                <w:color w:val="000000"/>
                <w:sz w:val="20"/>
                <w:szCs w:val="20"/>
              </w:rPr>
              <w:t>?</w:t>
            </w:r>
          </w:p>
          <w:p w14:paraId="5C049C14" w14:textId="77777777" w:rsidR="00DB06D1" w:rsidRPr="00911DBA" w:rsidRDefault="00DB06D1" w:rsidP="008373F4">
            <w:pPr>
              <w:spacing w:after="0" w:line="240" w:lineRule="auto"/>
              <w:rPr>
                <w:rFonts w:eastAsia="Times New Roman"/>
                <w:color w:val="000000"/>
                <w:sz w:val="20"/>
                <w:szCs w:val="20"/>
              </w:rPr>
            </w:pPr>
          </w:p>
        </w:tc>
      </w:tr>
      <w:tr w:rsidR="00DB06D1" w:rsidRPr="00911DBA"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4. </w:t>
            </w:r>
            <w:r w:rsidRPr="00911DBA">
              <w:rPr>
                <w:rFonts w:eastAsia="Times New Roman"/>
                <w:color w:val="000000"/>
                <w:sz w:val="20"/>
                <w:szCs w:val="20"/>
              </w:rPr>
              <w:t xml:space="preserve">From the Above 3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ጠይቁ</w:t>
            </w:r>
            <w:r w:rsidRPr="00911DBA">
              <w:rPr>
                <w:rFonts w:eastAsia="Times New Roman"/>
                <w:color w:val="000000"/>
                <w:sz w:val="20"/>
                <w:szCs w:val="20"/>
              </w:rPr>
              <w:t>?</w:t>
            </w:r>
          </w:p>
        </w:tc>
      </w:tr>
    </w:tbl>
    <w:p w14:paraId="741610C0" w14:textId="77777777" w:rsidR="004B4EFD" w:rsidRPr="00911DBA" w:rsidRDefault="004B4EFD" w:rsidP="0046488F">
      <w:pPr>
        <w:rPr>
          <w:b/>
          <w:bCs/>
        </w:rPr>
      </w:pPr>
    </w:p>
    <w:p w14:paraId="44C09CA9" w14:textId="044C0986" w:rsidR="0046488F" w:rsidRPr="00911DBA" w:rsidRDefault="0046488F" w:rsidP="0046488F">
      <w:r w:rsidRPr="00911DBA">
        <w:rPr>
          <w:b/>
          <w:bCs/>
        </w:rPr>
        <w:t>Human evaluation study on Day-to-Sunset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911DBA" w14:paraId="2E400935" w14:textId="77777777" w:rsidTr="0046488F">
        <w:trPr>
          <w:trHeight w:val="255"/>
        </w:trPr>
        <w:tc>
          <w:tcPr>
            <w:tcW w:w="1104" w:type="pct"/>
            <w:shd w:val="clear" w:color="auto" w:fill="auto"/>
            <w:noWrap/>
            <w:vAlign w:val="bottom"/>
            <w:hideMark/>
          </w:tcPr>
          <w:p w14:paraId="6A947C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76" w:type="pct"/>
            <w:shd w:val="clear" w:color="auto" w:fill="auto"/>
            <w:noWrap/>
            <w:vAlign w:val="bottom"/>
            <w:hideMark/>
          </w:tcPr>
          <w:p w14:paraId="5D7328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73" w:type="pct"/>
            <w:shd w:val="clear" w:color="auto" w:fill="auto"/>
            <w:noWrap/>
            <w:vAlign w:val="bottom"/>
            <w:hideMark/>
          </w:tcPr>
          <w:p w14:paraId="25E157C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72" w:type="pct"/>
            <w:shd w:val="clear" w:color="auto" w:fill="auto"/>
            <w:noWrap/>
            <w:vAlign w:val="bottom"/>
            <w:hideMark/>
          </w:tcPr>
          <w:p w14:paraId="50F2144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75" w:type="pct"/>
            <w:shd w:val="clear" w:color="auto" w:fill="auto"/>
            <w:noWrap/>
            <w:vAlign w:val="bottom"/>
            <w:hideMark/>
          </w:tcPr>
          <w:p w14:paraId="720112E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1C97362C" w14:textId="77777777" w:rsidTr="0046488F">
        <w:trPr>
          <w:trHeight w:val="255"/>
        </w:trPr>
        <w:tc>
          <w:tcPr>
            <w:tcW w:w="1104" w:type="pct"/>
            <w:shd w:val="clear" w:color="auto" w:fill="auto"/>
            <w:noWrap/>
            <w:vAlign w:val="bottom"/>
            <w:hideMark/>
          </w:tcPr>
          <w:p w14:paraId="69ADFA8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8/2020 18:13:42</w:t>
            </w:r>
          </w:p>
        </w:tc>
        <w:tc>
          <w:tcPr>
            <w:tcW w:w="976" w:type="pct"/>
            <w:shd w:val="clear" w:color="auto" w:fill="auto"/>
            <w:noWrap/>
            <w:vAlign w:val="bottom"/>
            <w:hideMark/>
          </w:tcPr>
          <w:p w14:paraId="52705FA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3C11C73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11411A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49F6D00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173FF373" w14:textId="77777777" w:rsidTr="0046488F">
        <w:trPr>
          <w:trHeight w:val="255"/>
        </w:trPr>
        <w:tc>
          <w:tcPr>
            <w:tcW w:w="1104" w:type="pct"/>
            <w:shd w:val="clear" w:color="auto" w:fill="auto"/>
            <w:noWrap/>
            <w:vAlign w:val="bottom"/>
            <w:hideMark/>
          </w:tcPr>
          <w:p w14:paraId="7005EE1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8/2020 18:15:54</w:t>
            </w:r>
          </w:p>
        </w:tc>
        <w:tc>
          <w:tcPr>
            <w:tcW w:w="976" w:type="pct"/>
            <w:shd w:val="clear" w:color="auto" w:fill="auto"/>
            <w:noWrap/>
            <w:vAlign w:val="bottom"/>
            <w:hideMark/>
          </w:tcPr>
          <w:p w14:paraId="2E8C5D8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59EC9D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56C677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ACA8AE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7C72527" w14:textId="77777777" w:rsidTr="0046488F">
        <w:trPr>
          <w:trHeight w:val="255"/>
        </w:trPr>
        <w:tc>
          <w:tcPr>
            <w:tcW w:w="1104" w:type="pct"/>
            <w:shd w:val="clear" w:color="auto" w:fill="auto"/>
            <w:noWrap/>
            <w:vAlign w:val="bottom"/>
            <w:hideMark/>
          </w:tcPr>
          <w:p w14:paraId="0B6B3E5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9/2020 13:01:05</w:t>
            </w:r>
          </w:p>
        </w:tc>
        <w:tc>
          <w:tcPr>
            <w:tcW w:w="976" w:type="pct"/>
            <w:shd w:val="clear" w:color="auto" w:fill="auto"/>
            <w:noWrap/>
            <w:vAlign w:val="bottom"/>
            <w:hideMark/>
          </w:tcPr>
          <w:p w14:paraId="2C439F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3943CF1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796CE8C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622A9C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32CEF476" w14:textId="77777777" w:rsidTr="0046488F">
        <w:trPr>
          <w:trHeight w:val="255"/>
        </w:trPr>
        <w:tc>
          <w:tcPr>
            <w:tcW w:w="1104" w:type="pct"/>
            <w:shd w:val="clear" w:color="auto" w:fill="auto"/>
            <w:noWrap/>
            <w:vAlign w:val="bottom"/>
            <w:hideMark/>
          </w:tcPr>
          <w:p w14:paraId="4DE9152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5:11:32</w:t>
            </w:r>
          </w:p>
        </w:tc>
        <w:tc>
          <w:tcPr>
            <w:tcW w:w="976" w:type="pct"/>
            <w:shd w:val="clear" w:color="auto" w:fill="auto"/>
            <w:noWrap/>
            <w:vAlign w:val="bottom"/>
            <w:hideMark/>
          </w:tcPr>
          <w:p w14:paraId="01DD0D5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1854FDA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F94852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4FC425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08A84457" w14:textId="77777777" w:rsidTr="0046488F">
        <w:trPr>
          <w:trHeight w:val="255"/>
        </w:trPr>
        <w:tc>
          <w:tcPr>
            <w:tcW w:w="1104" w:type="pct"/>
            <w:shd w:val="clear" w:color="auto" w:fill="auto"/>
            <w:noWrap/>
            <w:vAlign w:val="bottom"/>
            <w:hideMark/>
          </w:tcPr>
          <w:p w14:paraId="4885334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39:48</w:t>
            </w:r>
          </w:p>
        </w:tc>
        <w:tc>
          <w:tcPr>
            <w:tcW w:w="976" w:type="pct"/>
            <w:shd w:val="clear" w:color="auto" w:fill="auto"/>
            <w:noWrap/>
            <w:vAlign w:val="bottom"/>
            <w:hideMark/>
          </w:tcPr>
          <w:p w14:paraId="390DE20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64A5AE5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431F14F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1A74A9F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A445C6F" w14:textId="77777777" w:rsidTr="0046488F">
        <w:trPr>
          <w:trHeight w:val="255"/>
        </w:trPr>
        <w:tc>
          <w:tcPr>
            <w:tcW w:w="1104" w:type="pct"/>
            <w:shd w:val="clear" w:color="auto" w:fill="auto"/>
            <w:noWrap/>
            <w:vAlign w:val="bottom"/>
            <w:hideMark/>
          </w:tcPr>
          <w:p w14:paraId="3A52838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40:09</w:t>
            </w:r>
          </w:p>
        </w:tc>
        <w:tc>
          <w:tcPr>
            <w:tcW w:w="976" w:type="pct"/>
            <w:shd w:val="clear" w:color="auto" w:fill="auto"/>
            <w:noWrap/>
            <w:vAlign w:val="bottom"/>
            <w:hideMark/>
          </w:tcPr>
          <w:p w14:paraId="0A8C247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3D60987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3DC5EAE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6CD108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03C0E70" w14:textId="77777777" w:rsidTr="0046488F">
        <w:trPr>
          <w:trHeight w:val="255"/>
        </w:trPr>
        <w:tc>
          <w:tcPr>
            <w:tcW w:w="1104" w:type="pct"/>
            <w:shd w:val="clear" w:color="auto" w:fill="auto"/>
            <w:noWrap/>
            <w:vAlign w:val="bottom"/>
            <w:hideMark/>
          </w:tcPr>
          <w:p w14:paraId="1B9AC94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52:48</w:t>
            </w:r>
          </w:p>
        </w:tc>
        <w:tc>
          <w:tcPr>
            <w:tcW w:w="976" w:type="pct"/>
            <w:shd w:val="clear" w:color="auto" w:fill="auto"/>
            <w:noWrap/>
            <w:vAlign w:val="bottom"/>
            <w:hideMark/>
          </w:tcPr>
          <w:p w14:paraId="1C291A3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3" w:type="pct"/>
            <w:shd w:val="clear" w:color="auto" w:fill="auto"/>
            <w:noWrap/>
            <w:vAlign w:val="bottom"/>
            <w:hideMark/>
          </w:tcPr>
          <w:p w14:paraId="6FDF6CE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696180E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5C9A22F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07B6A98" w14:textId="77777777" w:rsidTr="0046488F">
        <w:trPr>
          <w:trHeight w:val="255"/>
        </w:trPr>
        <w:tc>
          <w:tcPr>
            <w:tcW w:w="1104" w:type="pct"/>
            <w:shd w:val="clear" w:color="auto" w:fill="auto"/>
            <w:noWrap/>
            <w:vAlign w:val="bottom"/>
            <w:hideMark/>
          </w:tcPr>
          <w:p w14:paraId="3B0294B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54:19</w:t>
            </w:r>
          </w:p>
        </w:tc>
        <w:tc>
          <w:tcPr>
            <w:tcW w:w="976" w:type="pct"/>
            <w:shd w:val="clear" w:color="auto" w:fill="auto"/>
            <w:noWrap/>
            <w:vAlign w:val="bottom"/>
            <w:hideMark/>
          </w:tcPr>
          <w:p w14:paraId="6D0FE28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1572622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02B8D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1DC036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311C1A8" w14:textId="77777777" w:rsidTr="0046488F">
        <w:trPr>
          <w:trHeight w:val="255"/>
        </w:trPr>
        <w:tc>
          <w:tcPr>
            <w:tcW w:w="1104" w:type="pct"/>
            <w:shd w:val="clear" w:color="auto" w:fill="auto"/>
            <w:noWrap/>
            <w:vAlign w:val="bottom"/>
            <w:hideMark/>
          </w:tcPr>
          <w:p w14:paraId="49B543C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3/2020 18:25:27</w:t>
            </w:r>
          </w:p>
        </w:tc>
        <w:tc>
          <w:tcPr>
            <w:tcW w:w="976" w:type="pct"/>
            <w:shd w:val="clear" w:color="auto" w:fill="auto"/>
            <w:noWrap/>
            <w:vAlign w:val="bottom"/>
            <w:hideMark/>
          </w:tcPr>
          <w:p w14:paraId="49F706A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24C8410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173F1D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481119A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4212F126" w14:textId="77777777" w:rsidTr="0046488F">
        <w:trPr>
          <w:trHeight w:val="255"/>
        </w:trPr>
        <w:tc>
          <w:tcPr>
            <w:tcW w:w="1104" w:type="pct"/>
            <w:shd w:val="clear" w:color="auto" w:fill="auto"/>
            <w:noWrap/>
            <w:vAlign w:val="bottom"/>
            <w:hideMark/>
          </w:tcPr>
          <w:p w14:paraId="6B3F276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8/2020 11:43:15</w:t>
            </w:r>
          </w:p>
        </w:tc>
        <w:tc>
          <w:tcPr>
            <w:tcW w:w="976" w:type="pct"/>
            <w:shd w:val="clear" w:color="auto" w:fill="auto"/>
            <w:noWrap/>
            <w:vAlign w:val="bottom"/>
            <w:hideMark/>
          </w:tcPr>
          <w:p w14:paraId="70D70D9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0531CA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6241C06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F8024D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3 Videos which one look</w:t>
            </w:r>
            <w:r w:rsidR="00753502" w:rsidRPr="00911DBA">
              <w:rPr>
                <w:rFonts w:eastAsia="Times New Roman"/>
                <w:sz w:val="20"/>
                <w:szCs w:val="20"/>
              </w:rPr>
              <w:t>s</w:t>
            </w:r>
            <w:r w:rsidRPr="00911DBA">
              <w:rPr>
                <w:rFonts w:eastAsia="Times New Roman"/>
                <w:sz w:val="20"/>
                <w:szCs w:val="20"/>
              </w:rPr>
              <w:t xml:space="preserve"> more Natural Sunset Video? (</w:t>
            </w:r>
            <w:r w:rsidRPr="00911DBA">
              <w:rPr>
                <w:rFonts w:ascii="Nyala" w:eastAsia="Times New Roman" w:hAnsi="Nyala" w:cs="Nyala"/>
                <w:sz w:val="20"/>
                <w:szCs w:val="20"/>
              </w:rPr>
              <w:t>ከላይ</w:t>
            </w:r>
            <w:r w:rsidRPr="00911DBA">
              <w:rPr>
                <w:rFonts w:eastAsia="Times New Roman"/>
                <w:sz w:val="20"/>
                <w:szCs w:val="20"/>
              </w:rPr>
              <w:t xml:space="preserve"> 3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ፀሐይ</w:t>
            </w:r>
            <w:r w:rsidRPr="00911DBA">
              <w:rPr>
                <w:rFonts w:eastAsia="Times New Roman"/>
                <w:sz w:val="20"/>
                <w:szCs w:val="20"/>
              </w:rPr>
              <w:t xml:space="preserve"> </w:t>
            </w:r>
            <w:r w:rsidRPr="00911DBA">
              <w:rPr>
                <w:rFonts w:ascii="Nyala" w:eastAsia="Times New Roman" w:hAnsi="Nyala" w:cs="Nyala"/>
                <w:sz w:val="20"/>
                <w:szCs w:val="20"/>
              </w:rPr>
              <w:t>መጥለቅ</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ለከታል</w:t>
            </w:r>
            <w:r w:rsidRPr="00911DBA">
              <w:rPr>
                <w:rFonts w:eastAsia="Times New Roman"/>
                <w:sz w:val="20"/>
                <w:szCs w:val="20"/>
              </w:rPr>
              <w:t>?)</w:t>
            </w:r>
          </w:p>
          <w:p w14:paraId="5D14AF4D" w14:textId="77777777" w:rsidR="00DB06D1" w:rsidRPr="00911DBA" w:rsidRDefault="00DB06D1" w:rsidP="008373F4">
            <w:pPr>
              <w:spacing w:after="0" w:line="240" w:lineRule="auto"/>
              <w:rPr>
                <w:rFonts w:eastAsia="Times New Roman"/>
                <w:sz w:val="20"/>
                <w:szCs w:val="20"/>
              </w:rPr>
            </w:pPr>
          </w:p>
        </w:tc>
      </w:tr>
      <w:tr w:rsidR="00DB06D1" w:rsidRPr="00911DB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3 Videos which one look</w:t>
            </w:r>
            <w:r w:rsidR="00753502" w:rsidRPr="00911DBA">
              <w:rPr>
                <w:rFonts w:eastAsia="Times New Roman"/>
                <w:sz w:val="20"/>
                <w:szCs w:val="20"/>
              </w:rPr>
              <w:t>s</w:t>
            </w:r>
            <w:r w:rsidRPr="00911DBA">
              <w:rPr>
                <w:rFonts w:eastAsia="Times New Roman"/>
                <w:sz w:val="20"/>
                <w:szCs w:val="20"/>
              </w:rPr>
              <w:t xml:space="preserve"> more Natural Day Video? (</w:t>
            </w:r>
            <w:r w:rsidRPr="00911DBA">
              <w:rPr>
                <w:rFonts w:ascii="Nyala" w:eastAsia="Times New Roman" w:hAnsi="Nyala" w:cs="Nyala"/>
                <w:sz w:val="20"/>
                <w:szCs w:val="20"/>
              </w:rPr>
              <w:t>ከላይ</w:t>
            </w:r>
            <w:r w:rsidRPr="00911DBA">
              <w:rPr>
                <w:rFonts w:eastAsia="Times New Roman"/>
                <w:sz w:val="20"/>
                <w:szCs w:val="20"/>
              </w:rPr>
              <w:t xml:space="preserve"> 3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ተየተፈጥሮ</w:t>
            </w:r>
            <w:r w:rsidRPr="00911DBA">
              <w:rPr>
                <w:rFonts w:eastAsia="Times New Roman"/>
                <w:sz w:val="20"/>
                <w:szCs w:val="20"/>
              </w:rPr>
              <w:t xml:space="preserve"> </w:t>
            </w:r>
            <w:r w:rsidRPr="00911DBA">
              <w:rPr>
                <w:rFonts w:ascii="Nyala" w:eastAsia="Times New Roman" w:hAnsi="Nyala" w:cs="Nyala"/>
                <w:sz w:val="20"/>
                <w:szCs w:val="20"/>
              </w:rPr>
              <w:t>ቀን</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ለከታል</w:t>
            </w:r>
            <w:r w:rsidRPr="00911DBA">
              <w:rPr>
                <w:rFonts w:eastAsia="Times New Roman"/>
                <w:sz w:val="20"/>
                <w:szCs w:val="20"/>
              </w:rPr>
              <w:t xml:space="preserve">?) </w:t>
            </w:r>
          </w:p>
          <w:p w14:paraId="5447500B" w14:textId="77777777" w:rsidR="00DB06D1" w:rsidRPr="00911DBA" w:rsidRDefault="00DB06D1" w:rsidP="008373F4">
            <w:pPr>
              <w:spacing w:after="0" w:line="240" w:lineRule="auto"/>
              <w:rPr>
                <w:rFonts w:eastAsia="Times New Roman"/>
                <w:sz w:val="20"/>
                <w:szCs w:val="20"/>
              </w:rPr>
            </w:pPr>
          </w:p>
        </w:tc>
      </w:tr>
      <w:tr w:rsidR="00DB06D1" w:rsidRPr="00911DB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color w:val="000000"/>
                <w:sz w:val="20"/>
                <w:szCs w:val="20"/>
              </w:rPr>
              <w:t xml:space="preserve">Q3. From the Above 3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ጠይቁ</w:t>
            </w:r>
            <w:r w:rsidRPr="00911DBA">
              <w:rPr>
                <w:rFonts w:eastAsia="Times New Roman"/>
                <w:color w:val="000000"/>
                <w:sz w:val="20"/>
                <w:szCs w:val="20"/>
              </w:rPr>
              <w:t>?</w:t>
            </w:r>
          </w:p>
          <w:p w14:paraId="12BA3DCF" w14:textId="77777777" w:rsidR="00DB06D1" w:rsidRPr="00911DBA" w:rsidRDefault="00DB06D1" w:rsidP="008373F4">
            <w:pPr>
              <w:spacing w:after="0" w:line="240" w:lineRule="auto"/>
              <w:rPr>
                <w:rFonts w:eastAsia="Times New Roman"/>
                <w:color w:val="000000"/>
                <w:sz w:val="20"/>
                <w:szCs w:val="20"/>
              </w:rPr>
            </w:pPr>
          </w:p>
        </w:tc>
      </w:tr>
      <w:tr w:rsidR="00DB06D1" w:rsidRPr="00911DB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color w:val="000000"/>
                <w:sz w:val="20"/>
                <w:szCs w:val="20"/>
              </w:rPr>
              <w:t xml:space="preserve">Q4. From the Above 3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ጠይቁ</w:t>
            </w:r>
            <w:r w:rsidRPr="00911DBA">
              <w:rPr>
                <w:rFonts w:eastAsia="Times New Roman"/>
                <w:color w:val="000000"/>
                <w:sz w:val="20"/>
                <w:szCs w:val="20"/>
              </w:rPr>
              <w:t>?</w:t>
            </w:r>
          </w:p>
        </w:tc>
      </w:tr>
    </w:tbl>
    <w:p w14:paraId="2C00A08B" w14:textId="47598ED6" w:rsidR="00DB06D1" w:rsidRPr="00911DBA" w:rsidRDefault="00DB06D1" w:rsidP="00DB06D1"/>
    <w:p w14:paraId="51C976CA" w14:textId="0D8D8300" w:rsidR="00DB06D1" w:rsidRPr="00911DBA" w:rsidRDefault="00DB06D1" w:rsidP="00DB06D1"/>
    <w:p w14:paraId="08E7442F" w14:textId="77777777" w:rsidR="004B4EFD" w:rsidRPr="00911DBA" w:rsidRDefault="004B4EFD" w:rsidP="00DB06D1"/>
    <w:p w14:paraId="53D3E3F2" w14:textId="77777777" w:rsidR="00DB06D1" w:rsidRPr="00911DBA" w:rsidRDefault="00DB06D1" w:rsidP="00DB06D1"/>
    <w:p w14:paraId="109DADB2" w14:textId="6B92CD53" w:rsidR="003B7B45" w:rsidRPr="00911DBA" w:rsidRDefault="003B7B45" w:rsidP="003B7B45">
      <w:pPr>
        <w:rPr>
          <w:b/>
          <w:bCs/>
        </w:rPr>
      </w:pPr>
      <w:r w:rsidRPr="00911DBA">
        <w:rPr>
          <w:b/>
          <w:bCs/>
        </w:rPr>
        <w:t>Human evaluation study on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911DBA" w14:paraId="39947A92" w14:textId="77777777" w:rsidTr="00DB06D1">
        <w:trPr>
          <w:trHeight w:val="255"/>
          <w:jc w:val="center"/>
        </w:trPr>
        <w:tc>
          <w:tcPr>
            <w:tcW w:w="1123" w:type="pct"/>
            <w:shd w:val="clear" w:color="auto" w:fill="auto"/>
            <w:noWrap/>
            <w:vAlign w:val="bottom"/>
            <w:hideMark/>
          </w:tcPr>
          <w:p w14:paraId="2C7A0B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93" w:type="pct"/>
            <w:shd w:val="clear" w:color="auto" w:fill="auto"/>
            <w:noWrap/>
            <w:vAlign w:val="bottom"/>
            <w:hideMark/>
          </w:tcPr>
          <w:p w14:paraId="61151B0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60" w:type="pct"/>
            <w:shd w:val="clear" w:color="auto" w:fill="auto"/>
            <w:noWrap/>
            <w:vAlign w:val="bottom"/>
            <w:hideMark/>
          </w:tcPr>
          <w:p w14:paraId="01BAD1D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60" w:type="pct"/>
            <w:shd w:val="clear" w:color="auto" w:fill="auto"/>
            <w:noWrap/>
            <w:vAlign w:val="bottom"/>
            <w:hideMark/>
          </w:tcPr>
          <w:p w14:paraId="7711912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60" w:type="pct"/>
            <w:shd w:val="clear" w:color="auto" w:fill="auto"/>
            <w:noWrap/>
            <w:vAlign w:val="bottom"/>
            <w:hideMark/>
          </w:tcPr>
          <w:p w14:paraId="77F97F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13869646" w14:textId="77777777" w:rsidTr="00DB06D1">
        <w:trPr>
          <w:trHeight w:val="255"/>
          <w:jc w:val="center"/>
        </w:trPr>
        <w:tc>
          <w:tcPr>
            <w:tcW w:w="1123" w:type="pct"/>
            <w:shd w:val="clear" w:color="auto" w:fill="auto"/>
            <w:noWrap/>
            <w:vAlign w:val="bottom"/>
            <w:hideMark/>
          </w:tcPr>
          <w:p w14:paraId="102EFA4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1/2020 15:25:34</w:t>
            </w:r>
          </w:p>
        </w:tc>
        <w:tc>
          <w:tcPr>
            <w:tcW w:w="993" w:type="pct"/>
            <w:shd w:val="clear" w:color="auto" w:fill="auto"/>
            <w:noWrap/>
            <w:vAlign w:val="bottom"/>
            <w:hideMark/>
          </w:tcPr>
          <w:p w14:paraId="7545057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3F031A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60AD91C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DBE95D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58EE88CC" w14:textId="77777777" w:rsidTr="00DB06D1">
        <w:trPr>
          <w:trHeight w:val="255"/>
          <w:jc w:val="center"/>
        </w:trPr>
        <w:tc>
          <w:tcPr>
            <w:tcW w:w="1123" w:type="pct"/>
            <w:shd w:val="clear" w:color="auto" w:fill="auto"/>
            <w:noWrap/>
            <w:vAlign w:val="bottom"/>
            <w:hideMark/>
          </w:tcPr>
          <w:p w14:paraId="2D3FAE0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1/2020 15:37:44</w:t>
            </w:r>
          </w:p>
        </w:tc>
        <w:tc>
          <w:tcPr>
            <w:tcW w:w="993" w:type="pct"/>
            <w:shd w:val="clear" w:color="auto" w:fill="auto"/>
            <w:noWrap/>
            <w:vAlign w:val="bottom"/>
            <w:hideMark/>
          </w:tcPr>
          <w:p w14:paraId="7F034D8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CC132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5AB523C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22A398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5C6C2BC7" w14:textId="77777777" w:rsidTr="00DB06D1">
        <w:trPr>
          <w:trHeight w:val="255"/>
          <w:jc w:val="center"/>
        </w:trPr>
        <w:tc>
          <w:tcPr>
            <w:tcW w:w="1123" w:type="pct"/>
            <w:shd w:val="clear" w:color="auto" w:fill="auto"/>
            <w:noWrap/>
            <w:vAlign w:val="bottom"/>
            <w:hideMark/>
          </w:tcPr>
          <w:p w14:paraId="5202EB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38:53</w:t>
            </w:r>
          </w:p>
        </w:tc>
        <w:tc>
          <w:tcPr>
            <w:tcW w:w="993" w:type="pct"/>
            <w:shd w:val="clear" w:color="auto" w:fill="auto"/>
            <w:noWrap/>
            <w:vAlign w:val="bottom"/>
            <w:hideMark/>
          </w:tcPr>
          <w:p w14:paraId="550ABA9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7A56B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01BF69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BD0983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15E6976" w14:textId="77777777" w:rsidTr="00DB06D1">
        <w:trPr>
          <w:trHeight w:val="255"/>
          <w:jc w:val="center"/>
        </w:trPr>
        <w:tc>
          <w:tcPr>
            <w:tcW w:w="1123" w:type="pct"/>
            <w:shd w:val="clear" w:color="auto" w:fill="auto"/>
            <w:noWrap/>
            <w:vAlign w:val="bottom"/>
            <w:hideMark/>
          </w:tcPr>
          <w:p w14:paraId="3CD85B2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45:39</w:t>
            </w:r>
          </w:p>
        </w:tc>
        <w:tc>
          <w:tcPr>
            <w:tcW w:w="993" w:type="pct"/>
            <w:shd w:val="clear" w:color="auto" w:fill="auto"/>
            <w:noWrap/>
            <w:vAlign w:val="bottom"/>
            <w:hideMark/>
          </w:tcPr>
          <w:p w14:paraId="532E4D5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325A292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EA4EA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2D85C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315CD571" w14:textId="77777777" w:rsidTr="00DB06D1">
        <w:trPr>
          <w:trHeight w:val="255"/>
          <w:jc w:val="center"/>
        </w:trPr>
        <w:tc>
          <w:tcPr>
            <w:tcW w:w="1123" w:type="pct"/>
            <w:shd w:val="clear" w:color="auto" w:fill="auto"/>
            <w:noWrap/>
            <w:vAlign w:val="bottom"/>
            <w:hideMark/>
          </w:tcPr>
          <w:p w14:paraId="5E009F9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48:41</w:t>
            </w:r>
          </w:p>
        </w:tc>
        <w:tc>
          <w:tcPr>
            <w:tcW w:w="993" w:type="pct"/>
            <w:shd w:val="clear" w:color="auto" w:fill="auto"/>
            <w:noWrap/>
            <w:vAlign w:val="bottom"/>
            <w:hideMark/>
          </w:tcPr>
          <w:p w14:paraId="58F879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F6345D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2E7B1E7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44BF7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D5412C0" w14:textId="77777777" w:rsidTr="00DB06D1">
        <w:trPr>
          <w:trHeight w:val="255"/>
          <w:jc w:val="center"/>
        </w:trPr>
        <w:tc>
          <w:tcPr>
            <w:tcW w:w="1123" w:type="pct"/>
            <w:shd w:val="clear" w:color="auto" w:fill="auto"/>
            <w:noWrap/>
            <w:vAlign w:val="bottom"/>
            <w:hideMark/>
          </w:tcPr>
          <w:p w14:paraId="51752E2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6:21:42</w:t>
            </w:r>
          </w:p>
        </w:tc>
        <w:tc>
          <w:tcPr>
            <w:tcW w:w="993" w:type="pct"/>
            <w:shd w:val="clear" w:color="auto" w:fill="auto"/>
            <w:noWrap/>
            <w:vAlign w:val="bottom"/>
            <w:hideMark/>
          </w:tcPr>
          <w:p w14:paraId="1778BA2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D8958A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691B089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D2631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AC4E88A" w14:textId="77777777" w:rsidTr="00DB06D1">
        <w:trPr>
          <w:trHeight w:val="255"/>
          <w:jc w:val="center"/>
        </w:trPr>
        <w:tc>
          <w:tcPr>
            <w:tcW w:w="1123" w:type="pct"/>
            <w:shd w:val="clear" w:color="auto" w:fill="auto"/>
            <w:noWrap/>
            <w:vAlign w:val="bottom"/>
            <w:hideMark/>
          </w:tcPr>
          <w:p w14:paraId="2D60285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22:14:58</w:t>
            </w:r>
          </w:p>
        </w:tc>
        <w:tc>
          <w:tcPr>
            <w:tcW w:w="993" w:type="pct"/>
            <w:shd w:val="clear" w:color="auto" w:fill="auto"/>
            <w:noWrap/>
            <w:vAlign w:val="bottom"/>
            <w:hideMark/>
          </w:tcPr>
          <w:p w14:paraId="5CF779B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D05A74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CEFB01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243B6B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129AC54C" w14:textId="77777777" w:rsidTr="00DB06D1">
        <w:trPr>
          <w:trHeight w:val="255"/>
          <w:jc w:val="center"/>
        </w:trPr>
        <w:tc>
          <w:tcPr>
            <w:tcW w:w="1123" w:type="pct"/>
            <w:shd w:val="clear" w:color="auto" w:fill="auto"/>
            <w:noWrap/>
            <w:vAlign w:val="bottom"/>
            <w:hideMark/>
          </w:tcPr>
          <w:p w14:paraId="7F19C51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3/2020 12:01:38</w:t>
            </w:r>
          </w:p>
        </w:tc>
        <w:tc>
          <w:tcPr>
            <w:tcW w:w="993" w:type="pct"/>
            <w:shd w:val="clear" w:color="auto" w:fill="auto"/>
            <w:noWrap/>
            <w:vAlign w:val="bottom"/>
            <w:hideMark/>
          </w:tcPr>
          <w:p w14:paraId="1AAB87E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188B24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42D45E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E0B55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07244AD0" w14:textId="77777777" w:rsidTr="00DB06D1">
        <w:trPr>
          <w:trHeight w:val="255"/>
          <w:jc w:val="center"/>
        </w:trPr>
        <w:tc>
          <w:tcPr>
            <w:tcW w:w="1123" w:type="pct"/>
            <w:shd w:val="clear" w:color="auto" w:fill="auto"/>
            <w:noWrap/>
            <w:vAlign w:val="bottom"/>
            <w:hideMark/>
          </w:tcPr>
          <w:p w14:paraId="568FA88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7/2020 11:16:41</w:t>
            </w:r>
          </w:p>
        </w:tc>
        <w:tc>
          <w:tcPr>
            <w:tcW w:w="993" w:type="pct"/>
            <w:shd w:val="clear" w:color="auto" w:fill="auto"/>
            <w:noWrap/>
            <w:vAlign w:val="bottom"/>
            <w:hideMark/>
          </w:tcPr>
          <w:p w14:paraId="604164E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C83F7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6838953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5DC26E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01B3C870" w14:textId="77777777" w:rsidTr="00DB06D1">
        <w:trPr>
          <w:trHeight w:val="255"/>
          <w:jc w:val="center"/>
        </w:trPr>
        <w:tc>
          <w:tcPr>
            <w:tcW w:w="1123" w:type="pct"/>
            <w:shd w:val="clear" w:color="auto" w:fill="auto"/>
            <w:noWrap/>
            <w:vAlign w:val="bottom"/>
            <w:hideMark/>
          </w:tcPr>
          <w:p w14:paraId="1656D3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8/2020 10:31:30</w:t>
            </w:r>
          </w:p>
        </w:tc>
        <w:tc>
          <w:tcPr>
            <w:tcW w:w="993" w:type="pct"/>
            <w:shd w:val="clear" w:color="auto" w:fill="auto"/>
            <w:noWrap/>
            <w:vAlign w:val="bottom"/>
            <w:hideMark/>
          </w:tcPr>
          <w:p w14:paraId="1BF5CEC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0096D0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4A942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2C6033E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AEE8775" w14:textId="77777777" w:rsidTr="00DB06D1">
        <w:trPr>
          <w:trHeight w:val="255"/>
          <w:jc w:val="center"/>
        </w:trPr>
        <w:tc>
          <w:tcPr>
            <w:tcW w:w="1123" w:type="pct"/>
            <w:shd w:val="clear" w:color="auto" w:fill="auto"/>
            <w:noWrap/>
            <w:vAlign w:val="bottom"/>
            <w:hideMark/>
          </w:tcPr>
          <w:p w14:paraId="691D27E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2:38:32</w:t>
            </w:r>
          </w:p>
        </w:tc>
        <w:tc>
          <w:tcPr>
            <w:tcW w:w="993" w:type="pct"/>
            <w:shd w:val="clear" w:color="auto" w:fill="auto"/>
            <w:noWrap/>
            <w:vAlign w:val="bottom"/>
            <w:hideMark/>
          </w:tcPr>
          <w:p w14:paraId="1E90EA7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87FB9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6F7E2D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EC6C7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2 Videos which one looks more real Trump Video? (</w:t>
            </w:r>
            <w:r w:rsidRPr="00911DBA">
              <w:rPr>
                <w:rFonts w:ascii="Nyala" w:eastAsia="Times New Roman" w:hAnsi="Nyala" w:cs="Nyala"/>
                <w:sz w:val="20"/>
                <w:szCs w:val="20"/>
              </w:rPr>
              <w:t>ከላይ</w:t>
            </w:r>
            <w:r w:rsidRPr="00911DBA">
              <w:rPr>
                <w:rFonts w:eastAsia="Times New Roman"/>
                <w:sz w:val="20"/>
                <w:szCs w:val="20"/>
              </w:rPr>
              <w:t xml:space="preserve"> </w:t>
            </w:r>
            <w:r w:rsidRPr="00911DBA">
              <w:rPr>
                <w:rFonts w:ascii="Nyala" w:eastAsia="Times New Roman" w:hAnsi="Nyala" w:cs="Nyala"/>
                <w:sz w:val="20"/>
                <w:szCs w:val="20"/>
              </w:rPr>
              <w:t>ከ</w:t>
            </w:r>
            <w:r w:rsidRPr="00911DBA">
              <w:rPr>
                <w:rFonts w:eastAsia="Times New Roman"/>
                <w:sz w:val="20"/>
                <w:szCs w:val="20"/>
              </w:rPr>
              <w:t xml:space="preserve"> 2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እውነተኛ</w:t>
            </w:r>
            <w:r w:rsidRPr="00911DBA">
              <w:rPr>
                <w:rFonts w:eastAsia="Times New Roman"/>
                <w:sz w:val="20"/>
                <w:szCs w:val="20"/>
              </w:rPr>
              <w:t xml:space="preserve"> </w:t>
            </w:r>
            <w:r w:rsidRPr="00911DBA">
              <w:rPr>
                <w:rFonts w:ascii="Nyala" w:eastAsia="Times New Roman" w:hAnsi="Nyala" w:cs="Nyala"/>
                <w:sz w:val="20"/>
                <w:szCs w:val="20"/>
              </w:rPr>
              <w:t>የትራምፕ</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p w14:paraId="248903E4" w14:textId="77777777" w:rsidR="00DB06D1" w:rsidRPr="00911DBA" w:rsidRDefault="00DB06D1" w:rsidP="008373F4">
            <w:pPr>
              <w:spacing w:after="0" w:line="240" w:lineRule="auto"/>
              <w:rPr>
                <w:rFonts w:eastAsia="Times New Roman"/>
                <w:sz w:val="20"/>
                <w:szCs w:val="20"/>
              </w:rPr>
            </w:pPr>
          </w:p>
        </w:tc>
      </w:tr>
      <w:tr w:rsidR="00DB06D1" w:rsidRPr="00911DBA"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2 Videos which one look</w:t>
            </w:r>
            <w:r w:rsidR="00FC557F" w:rsidRPr="00911DBA">
              <w:rPr>
                <w:rFonts w:eastAsia="Times New Roman"/>
                <w:sz w:val="20"/>
                <w:szCs w:val="20"/>
              </w:rPr>
              <w:t>s</w:t>
            </w:r>
            <w:r w:rsidRPr="00911DBA">
              <w:rPr>
                <w:rFonts w:eastAsia="Times New Roman"/>
                <w:sz w:val="20"/>
                <w:szCs w:val="20"/>
              </w:rPr>
              <w:t xml:space="preserve"> more real Obama Video? (</w:t>
            </w:r>
            <w:r w:rsidRPr="00911DBA">
              <w:rPr>
                <w:rFonts w:ascii="Nyala" w:eastAsia="Times New Roman" w:hAnsi="Nyala" w:cs="Nyala"/>
                <w:sz w:val="20"/>
                <w:szCs w:val="20"/>
              </w:rPr>
              <w:t>ከላይ</w:t>
            </w:r>
            <w:r w:rsidR="009B4CF5" w:rsidRPr="00911DBA">
              <w:rPr>
                <w:rFonts w:eastAsia="Times New Roman"/>
                <w:sz w:val="20"/>
                <w:szCs w:val="20"/>
              </w:rPr>
              <w:t xml:space="preserve"> </w:t>
            </w:r>
            <w:r w:rsidR="009B4CF5" w:rsidRPr="00911DBA">
              <w:rPr>
                <w:rFonts w:ascii="Nyala" w:eastAsia="Times New Roman" w:hAnsi="Nyala" w:cs="Nyala"/>
                <w:sz w:val="20"/>
                <w:szCs w:val="20"/>
              </w:rPr>
              <w:t>ከ</w:t>
            </w:r>
            <w:r w:rsidR="009B4CF5" w:rsidRPr="00911DBA">
              <w:rPr>
                <w:rFonts w:eastAsia="Times New Roman"/>
                <w:sz w:val="20"/>
                <w:szCs w:val="20"/>
              </w:rPr>
              <w:t xml:space="preserve"> </w:t>
            </w:r>
            <w:r w:rsidRPr="00911DBA">
              <w:rPr>
                <w:rFonts w:eastAsia="Times New Roman"/>
                <w:sz w:val="20"/>
                <w:szCs w:val="20"/>
              </w:rPr>
              <w:t xml:space="preserve">2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እውነተኛ</w:t>
            </w:r>
            <w:r w:rsidRPr="00911DBA">
              <w:rPr>
                <w:rFonts w:eastAsia="Times New Roman"/>
                <w:sz w:val="20"/>
                <w:szCs w:val="20"/>
              </w:rPr>
              <w:t xml:space="preserve"> </w:t>
            </w:r>
            <w:r w:rsidRPr="00911DBA">
              <w:rPr>
                <w:rFonts w:ascii="Nyala" w:eastAsia="Times New Roman" w:hAnsi="Nyala" w:cs="Nyala"/>
                <w:sz w:val="20"/>
                <w:szCs w:val="20"/>
              </w:rPr>
              <w:t>የኦባማ</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p w14:paraId="1A6FD1FA" w14:textId="77777777" w:rsidR="00DB06D1" w:rsidRPr="00911DBA" w:rsidRDefault="00DB06D1" w:rsidP="008373F4">
            <w:pPr>
              <w:spacing w:after="0" w:line="240" w:lineRule="auto"/>
              <w:rPr>
                <w:rFonts w:eastAsia="Times New Roman"/>
                <w:sz w:val="20"/>
                <w:szCs w:val="20"/>
              </w:rPr>
            </w:pPr>
          </w:p>
        </w:tc>
      </w:tr>
      <w:tr w:rsidR="00DB06D1" w:rsidRPr="00911DBA"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3. From the Above 2 ask which looks like a more realistic and natural translation?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ተጨባጭ</w:t>
            </w:r>
            <w:r w:rsidRPr="00911DBA">
              <w:rPr>
                <w:rFonts w:eastAsia="Times New Roman"/>
                <w:sz w:val="20"/>
                <w:szCs w:val="20"/>
              </w:rPr>
              <w:t xml:space="preserve"> </w:t>
            </w:r>
            <w:r w:rsidRPr="00911DBA">
              <w:rPr>
                <w:rFonts w:ascii="Nyala" w:eastAsia="Times New Roman" w:hAnsi="Nyala" w:cs="Nyala"/>
                <w:sz w:val="20"/>
                <w:szCs w:val="20"/>
              </w:rPr>
              <w:t>እና</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ምስል</w:t>
            </w:r>
            <w:r w:rsidRPr="00911DBA">
              <w:rPr>
                <w:rFonts w:eastAsia="Times New Roman"/>
                <w:sz w:val="20"/>
                <w:szCs w:val="20"/>
              </w:rPr>
              <w:t xml:space="preserve"> </w:t>
            </w:r>
            <w:r w:rsidRPr="00911DBA">
              <w:rPr>
                <w:rFonts w:ascii="Nyala" w:eastAsia="Times New Roman" w:hAnsi="Nyala" w:cs="Nyala"/>
                <w:sz w:val="20"/>
                <w:szCs w:val="20"/>
              </w:rPr>
              <w:t>ትርጉም</w:t>
            </w:r>
            <w:r w:rsidRPr="00911DBA">
              <w:rPr>
                <w:rFonts w:eastAsia="Times New Roman"/>
                <w:sz w:val="20"/>
                <w:szCs w:val="20"/>
              </w:rPr>
              <w:t xml:space="preserve"> </w:t>
            </w:r>
            <w:r w:rsidRPr="00911DBA">
              <w:rPr>
                <w:rFonts w:ascii="Nyala" w:eastAsia="Times New Roman" w:hAnsi="Nyala" w:cs="Nyala"/>
                <w:sz w:val="20"/>
                <w:szCs w:val="20"/>
              </w:rPr>
              <w:t>ያለው</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እንደሆነ</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p w14:paraId="0BD7E6BA" w14:textId="77777777" w:rsidR="00DB06D1" w:rsidRPr="00911DBA" w:rsidRDefault="00DB06D1" w:rsidP="008373F4">
            <w:pPr>
              <w:spacing w:after="0" w:line="240" w:lineRule="auto"/>
              <w:rPr>
                <w:rFonts w:eastAsia="Times New Roman"/>
                <w:sz w:val="20"/>
                <w:szCs w:val="20"/>
              </w:rPr>
            </w:pPr>
          </w:p>
        </w:tc>
      </w:tr>
      <w:tr w:rsidR="00DB06D1" w:rsidRPr="00911DBA"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4. From the Above 2 ask which looks like a more realistic and natural translation?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ተጨባጭ</w:t>
            </w:r>
            <w:r w:rsidRPr="00911DBA">
              <w:rPr>
                <w:rFonts w:eastAsia="Times New Roman"/>
                <w:sz w:val="20"/>
                <w:szCs w:val="20"/>
              </w:rPr>
              <w:t xml:space="preserve"> </w:t>
            </w:r>
            <w:r w:rsidRPr="00911DBA">
              <w:rPr>
                <w:rFonts w:ascii="Nyala" w:eastAsia="Times New Roman" w:hAnsi="Nyala" w:cs="Nyala"/>
                <w:sz w:val="20"/>
                <w:szCs w:val="20"/>
              </w:rPr>
              <w:t>እና</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ምስል</w:t>
            </w:r>
            <w:r w:rsidRPr="00911DBA">
              <w:rPr>
                <w:rFonts w:eastAsia="Times New Roman"/>
                <w:sz w:val="20"/>
                <w:szCs w:val="20"/>
              </w:rPr>
              <w:t xml:space="preserve"> </w:t>
            </w:r>
            <w:r w:rsidRPr="00911DBA">
              <w:rPr>
                <w:rFonts w:ascii="Nyala" w:eastAsia="Times New Roman" w:hAnsi="Nyala" w:cs="Nyala"/>
                <w:sz w:val="20"/>
                <w:szCs w:val="20"/>
              </w:rPr>
              <w:t>ትርጉም</w:t>
            </w:r>
            <w:r w:rsidRPr="00911DBA">
              <w:rPr>
                <w:rFonts w:eastAsia="Times New Roman"/>
                <w:sz w:val="20"/>
                <w:szCs w:val="20"/>
              </w:rPr>
              <w:t xml:space="preserve"> </w:t>
            </w:r>
            <w:r w:rsidRPr="00911DBA">
              <w:rPr>
                <w:rFonts w:ascii="Nyala" w:eastAsia="Times New Roman" w:hAnsi="Nyala" w:cs="Nyala"/>
                <w:sz w:val="20"/>
                <w:szCs w:val="20"/>
              </w:rPr>
              <w:t>ያለው</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እንደሆነ</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tc>
      </w:tr>
    </w:tbl>
    <w:p w14:paraId="46A6B83E" w14:textId="3A64AEF4" w:rsidR="00DB06D1" w:rsidRPr="00911DBA" w:rsidRDefault="00DB06D1" w:rsidP="00DB06D1"/>
    <w:p w14:paraId="4398874E" w14:textId="4D8B8BCF" w:rsidR="004B4EFD" w:rsidRPr="00911DBA" w:rsidRDefault="004B4EFD" w:rsidP="00DB06D1"/>
    <w:p w14:paraId="7D7F612F" w14:textId="77777777" w:rsidR="004B4EFD" w:rsidRPr="00911DBA" w:rsidRDefault="004B4EFD" w:rsidP="00DB06D1"/>
    <w:p w14:paraId="2E75CE0B" w14:textId="5A75EEAC" w:rsidR="003B7B45" w:rsidRPr="00911DBA" w:rsidRDefault="003B7B45" w:rsidP="003B7B45">
      <w:r w:rsidRPr="00911DBA">
        <w:rPr>
          <w:b/>
          <w:bCs/>
        </w:rPr>
        <w:lastRenderedPageBreak/>
        <w:t xml:space="preserve">Human evaluation </w:t>
      </w:r>
      <w:r w:rsidR="0046488F" w:rsidRPr="00911DBA">
        <w:rPr>
          <w:b/>
          <w:bCs/>
        </w:rPr>
        <w:t>study on Adiss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911DBA" w14:paraId="2D29DC4B" w14:textId="77777777" w:rsidTr="00DB06D1">
        <w:trPr>
          <w:trHeight w:val="255"/>
        </w:trPr>
        <w:tc>
          <w:tcPr>
            <w:tcW w:w="1138" w:type="pct"/>
            <w:shd w:val="clear" w:color="auto" w:fill="auto"/>
            <w:noWrap/>
            <w:vAlign w:val="bottom"/>
            <w:hideMark/>
          </w:tcPr>
          <w:p w14:paraId="365FEF1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1017" w:type="pct"/>
            <w:shd w:val="clear" w:color="auto" w:fill="auto"/>
            <w:noWrap/>
            <w:vAlign w:val="bottom"/>
            <w:hideMark/>
          </w:tcPr>
          <w:p w14:paraId="19641D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97" w:type="pct"/>
            <w:shd w:val="clear" w:color="auto" w:fill="auto"/>
            <w:noWrap/>
            <w:vAlign w:val="bottom"/>
            <w:hideMark/>
          </w:tcPr>
          <w:p w14:paraId="30C5B6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87" w:type="pct"/>
            <w:shd w:val="clear" w:color="auto" w:fill="auto"/>
            <w:noWrap/>
            <w:vAlign w:val="bottom"/>
            <w:hideMark/>
          </w:tcPr>
          <w:p w14:paraId="2BE69DD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856" w:type="pct"/>
            <w:gridSpan w:val="2"/>
            <w:shd w:val="clear" w:color="auto" w:fill="auto"/>
            <w:noWrap/>
            <w:vAlign w:val="bottom"/>
            <w:hideMark/>
          </w:tcPr>
          <w:p w14:paraId="4943128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3FFCDB31" w14:textId="77777777" w:rsidTr="00DB06D1">
        <w:trPr>
          <w:trHeight w:val="255"/>
        </w:trPr>
        <w:tc>
          <w:tcPr>
            <w:tcW w:w="1138" w:type="pct"/>
            <w:shd w:val="clear" w:color="auto" w:fill="auto"/>
            <w:noWrap/>
            <w:vAlign w:val="bottom"/>
            <w:hideMark/>
          </w:tcPr>
          <w:p w14:paraId="39F505A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0:24:00</w:t>
            </w:r>
          </w:p>
        </w:tc>
        <w:tc>
          <w:tcPr>
            <w:tcW w:w="1017" w:type="pct"/>
            <w:shd w:val="clear" w:color="auto" w:fill="auto"/>
            <w:noWrap/>
            <w:vAlign w:val="bottom"/>
            <w:hideMark/>
          </w:tcPr>
          <w:p w14:paraId="07E5F0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1B3F476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65A421E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64B6483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DA6D450" w14:textId="77777777" w:rsidTr="00DB06D1">
        <w:trPr>
          <w:trHeight w:val="255"/>
        </w:trPr>
        <w:tc>
          <w:tcPr>
            <w:tcW w:w="1138" w:type="pct"/>
            <w:shd w:val="clear" w:color="auto" w:fill="auto"/>
            <w:noWrap/>
            <w:vAlign w:val="bottom"/>
            <w:hideMark/>
          </w:tcPr>
          <w:p w14:paraId="6271BAA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0:54:37</w:t>
            </w:r>
          </w:p>
        </w:tc>
        <w:tc>
          <w:tcPr>
            <w:tcW w:w="1017" w:type="pct"/>
            <w:shd w:val="clear" w:color="auto" w:fill="auto"/>
            <w:noWrap/>
            <w:vAlign w:val="bottom"/>
            <w:hideMark/>
          </w:tcPr>
          <w:p w14:paraId="40122F9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14B8CA6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10390E9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856" w:type="pct"/>
            <w:gridSpan w:val="2"/>
            <w:shd w:val="clear" w:color="auto" w:fill="auto"/>
            <w:noWrap/>
            <w:vAlign w:val="bottom"/>
            <w:hideMark/>
          </w:tcPr>
          <w:p w14:paraId="77F1431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6B658ADA" w14:textId="77777777" w:rsidTr="00DB06D1">
        <w:trPr>
          <w:trHeight w:val="255"/>
        </w:trPr>
        <w:tc>
          <w:tcPr>
            <w:tcW w:w="1138" w:type="pct"/>
            <w:shd w:val="clear" w:color="auto" w:fill="auto"/>
            <w:noWrap/>
            <w:vAlign w:val="bottom"/>
            <w:hideMark/>
          </w:tcPr>
          <w:p w14:paraId="042C0C0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6:23:48</w:t>
            </w:r>
          </w:p>
        </w:tc>
        <w:tc>
          <w:tcPr>
            <w:tcW w:w="1017" w:type="pct"/>
            <w:shd w:val="clear" w:color="auto" w:fill="auto"/>
            <w:noWrap/>
            <w:vAlign w:val="bottom"/>
            <w:hideMark/>
          </w:tcPr>
          <w:p w14:paraId="28D74CD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66AB2F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5045E9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50928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4C66764" w14:textId="77777777" w:rsidTr="00DB06D1">
        <w:trPr>
          <w:trHeight w:val="255"/>
        </w:trPr>
        <w:tc>
          <w:tcPr>
            <w:tcW w:w="1138" w:type="pct"/>
            <w:shd w:val="clear" w:color="auto" w:fill="auto"/>
            <w:noWrap/>
            <w:vAlign w:val="bottom"/>
            <w:hideMark/>
          </w:tcPr>
          <w:p w14:paraId="318CC10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6:52:16</w:t>
            </w:r>
          </w:p>
        </w:tc>
        <w:tc>
          <w:tcPr>
            <w:tcW w:w="1017" w:type="pct"/>
            <w:shd w:val="clear" w:color="auto" w:fill="auto"/>
            <w:noWrap/>
            <w:vAlign w:val="bottom"/>
            <w:hideMark/>
          </w:tcPr>
          <w:p w14:paraId="7FD6493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5AC39F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1DD411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6B9F993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30E0CC42" w14:textId="77777777" w:rsidTr="00DB06D1">
        <w:trPr>
          <w:trHeight w:val="255"/>
        </w:trPr>
        <w:tc>
          <w:tcPr>
            <w:tcW w:w="1138" w:type="pct"/>
            <w:shd w:val="clear" w:color="auto" w:fill="auto"/>
            <w:noWrap/>
            <w:vAlign w:val="bottom"/>
            <w:hideMark/>
          </w:tcPr>
          <w:p w14:paraId="2A7944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7:58:24</w:t>
            </w:r>
          </w:p>
        </w:tc>
        <w:tc>
          <w:tcPr>
            <w:tcW w:w="1017" w:type="pct"/>
            <w:shd w:val="clear" w:color="auto" w:fill="auto"/>
            <w:noWrap/>
            <w:vAlign w:val="bottom"/>
            <w:hideMark/>
          </w:tcPr>
          <w:p w14:paraId="09331B6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08AE2E7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1D3A012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554AC7D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98E51B2" w14:textId="77777777" w:rsidTr="00DB06D1">
        <w:trPr>
          <w:trHeight w:val="255"/>
        </w:trPr>
        <w:tc>
          <w:tcPr>
            <w:tcW w:w="1138" w:type="pct"/>
            <w:shd w:val="clear" w:color="auto" w:fill="auto"/>
            <w:noWrap/>
            <w:vAlign w:val="bottom"/>
            <w:hideMark/>
          </w:tcPr>
          <w:p w14:paraId="3B08DB5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8:15:52</w:t>
            </w:r>
          </w:p>
        </w:tc>
        <w:tc>
          <w:tcPr>
            <w:tcW w:w="1017" w:type="pct"/>
            <w:shd w:val="clear" w:color="auto" w:fill="auto"/>
            <w:noWrap/>
            <w:vAlign w:val="bottom"/>
            <w:hideMark/>
          </w:tcPr>
          <w:p w14:paraId="5DD2760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6E0624C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7CBE08B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1620CB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1B522C43" w14:textId="77777777" w:rsidTr="00DB06D1">
        <w:trPr>
          <w:trHeight w:val="255"/>
        </w:trPr>
        <w:tc>
          <w:tcPr>
            <w:tcW w:w="1138" w:type="pct"/>
            <w:shd w:val="clear" w:color="auto" w:fill="auto"/>
            <w:noWrap/>
            <w:vAlign w:val="bottom"/>
            <w:hideMark/>
          </w:tcPr>
          <w:p w14:paraId="73E100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0:02</w:t>
            </w:r>
          </w:p>
        </w:tc>
        <w:tc>
          <w:tcPr>
            <w:tcW w:w="1017" w:type="pct"/>
            <w:shd w:val="clear" w:color="auto" w:fill="auto"/>
            <w:noWrap/>
            <w:vAlign w:val="bottom"/>
            <w:hideMark/>
          </w:tcPr>
          <w:p w14:paraId="19E176E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799B5D1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584F787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7BCDA57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7A930E1" w14:textId="77777777" w:rsidTr="00DB06D1">
        <w:trPr>
          <w:trHeight w:val="255"/>
        </w:trPr>
        <w:tc>
          <w:tcPr>
            <w:tcW w:w="1138" w:type="pct"/>
            <w:shd w:val="clear" w:color="auto" w:fill="auto"/>
            <w:noWrap/>
            <w:vAlign w:val="bottom"/>
            <w:hideMark/>
          </w:tcPr>
          <w:p w14:paraId="3A78D26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2:44</w:t>
            </w:r>
          </w:p>
        </w:tc>
        <w:tc>
          <w:tcPr>
            <w:tcW w:w="1017" w:type="pct"/>
            <w:shd w:val="clear" w:color="auto" w:fill="auto"/>
            <w:noWrap/>
            <w:vAlign w:val="bottom"/>
            <w:hideMark/>
          </w:tcPr>
          <w:p w14:paraId="482C2E2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61F46B1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78BDE73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856" w:type="pct"/>
            <w:gridSpan w:val="2"/>
            <w:shd w:val="clear" w:color="auto" w:fill="auto"/>
            <w:noWrap/>
            <w:vAlign w:val="bottom"/>
            <w:hideMark/>
          </w:tcPr>
          <w:p w14:paraId="285B0A5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D6411C7" w14:textId="77777777" w:rsidTr="00DB06D1">
        <w:trPr>
          <w:trHeight w:val="255"/>
        </w:trPr>
        <w:tc>
          <w:tcPr>
            <w:tcW w:w="1138" w:type="pct"/>
            <w:shd w:val="clear" w:color="auto" w:fill="auto"/>
            <w:noWrap/>
            <w:vAlign w:val="bottom"/>
            <w:hideMark/>
          </w:tcPr>
          <w:p w14:paraId="40C5103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8:28</w:t>
            </w:r>
          </w:p>
        </w:tc>
        <w:tc>
          <w:tcPr>
            <w:tcW w:w="1017" w:type="pct"/>
            <w:shd w:val="clear" w:color="auto" w:fill="auto"/>
            <w:noWrap/>
            <w:vAlign w:val="bottom"/>
            <w:hideMark/>
          </w:tcPr>
          <w:p w14:paraId="630AE33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33BBB6C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435EFB0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DD1317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8A67A9B" w14:textId="77777777" w:rsidTr="00DB06D1">
        <w:trPr>
          <w:trHeight w:val="255"/>
        </w:trPr>
        <w:tc>
          <w:tcPr>
            <w:tcW w:w="1138" w:type="pct"/>
            <w:shd w:val="clear" w:color="auto" w:fill="auto"/>
            <w:noWrap/>
            <w:vAlign w:val="bottom"/>
            <w:hideMark/>
          </w:tcPr>
          <w:p w14:paraId="130ACDD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10:04:44</w:t>
            </w:r>
          </w:p>
        </w:tc>
        <w:tc>
          <w:tcPr>
            <w:tcW w:w="1017" w:type="pct"/>
            <w:shd w:val="clear" w:color="auto" w:fill="auto"/>
            <w:noWrap/>
            <w:vAlign w:val="bottom"/>
            <w:hideMark/>
          </w:tcPr>
          <w:p w14:paraId="2086B2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6A7CAD1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4C08BAA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05ED38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2 Videos which one looks more real Debretsion Video? (</w:t>
            </w:r>
            <w:r w:rsidRPr="00911DBA">
              <w:rPr>
                <w:rFonts w:ascii="Nyala" w:eastAsia="Times New Roman" w:hAnsi="Nyala" w:cs="Nyala"/>
                <w:sz w:val="20"/>
                <w:szCs w:val="20"/>
              </w:rPr>
              <w:t>ከላይ</w:t>
            </w:r>
            <w:r w:rsidRPr="00911DBA">
              <w:rPr>
                <w:rFonts w:eastAsia="Times New Roman"/>
                <w:sz w:val="20"/>
                <w:szCs w:val="20"/>
              </w:rPr>
              <w:t xml:space="preserve"> </w:t>
            </w:r>
            <w:r w:rsidRPr="00911DBA">
              <w:rPr>
                <w:rFonts w:ascii="Nyala" w:eastAsia="Times New Roman" w:hAnsi="Nyala" w:cs="Nyala"/>
                <w:sz w:val="20"/>
                <w:szCs w:val="20"/>
              </w:rPr>
              <w:t>ከ</w:t>
            </w:r>
            <w:r w:rsidRPr="00911DBA">
              <w:rPr>
                <w:rFonts w:eastAsia="Times New Roman"/>
                <w:sz w:val="20"/>
                <w:szCs w:val="20"/>
              </w:rPr>
              <w:t xml:space="preserve"> 2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እውነተኛ</w:t>
            </w:r>
            <w:r w:rsidRPr="00911DBA">
              <w:rPr>
                <w:rFonts w:eastAsia="Times New Roman"/>
                <w:sz w:val="20"/>
                <w:szCs w:val="20"/>
              </w:rPr>
              <w:t xml:space="preserve"> </w:t>
            </w:r>
            <w:r w:rsidRPr="00911DBA">
              <w:rPr>
                <w:rFonts w:ascii="Nyala" w:eastAsia="Times New Roman" w:hAnsi="Nyala" w:cs="Nyala"/>
                <w:sz w:val="20"/>
                <w:szCs w:val="20"/>
              </w:rPr>
              <w:t>የደብረፅዮን</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p w14:paraId="4B1E3713" w14:textId="77777777" w:rsidR="00DB06D1" w:rsidRPr="00911DBA" w:rsidRDefault="00DB06D1" w:rsidP="008373F4">
            <w:pPr>
              <w:spacing w:after="0" w:line="240" w:lineRule="auto"/>
              <w:rPr>
                <w:rFonts w:eastAsia="Times New Roman"/>
                <w:sz w:val="20"/>
                <w:szCs w:val="20"/>
              </w:rPr>
            </w:pPr>
          </w:p>
        </w:tc>
      </w:tr>
      <w:tr w:rsidR="00DB06D1" w:rsidRPr="00911DBA"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2 Videos which one look</w:t>
            </w:r>
            <w:r w:rsidR="00753502" w:rsidRPr="00911DBA">
              <w:rPr>
                <w:rFonts w:eastAsia="Times New Roman"/>
                <w:sz w:val="20"/>
                <w:szCs w:val="20"/>
              </w:rPr>
              <w:t>s</w:t>
            </w:r>
            <w:r w:rsidRPr="00911DBA">
              <w:rPr>
                <w:rFonts w:eastAsia="Times New Roman"/>
                <w:sz w:val="20"/>
                <w:szCs w:val="20"/>
              </w:rPr>
              <w:t xml:space="preserve"> more real Abiy Video? (</w:t>
            </w:r>
            <w:r w:rsidRPr="00911DBA">
              <w:rPr>
                <w:rFonts w:ascii="Nyala" w:eastAsia="Times New Roman" w:hAnsi="Nyala" w:cs="Nyala"/>
                <w:sz w:val="20"/>
                <w:szCs w:val="20"/>
              </w:rPr>
              <w:t>ከላይ</w:t>
            </w:r>
            <w:r w:rsidRPr="00911DBA">
              <w:rPr>
                <w:rFonts w:eastAsia="Times New Roman"/>
                <w:sz w:val="20"/>
                <w:szCs w:val="20"/>
              </w:rPr>
              <w:t xml:space="preserve"> 2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እውነተኛ</w:t>
            </w:r>
            <w:r w:rsidRPr="00911DBA">
              <w:rPr>
                <w:rFonts w:eastAsia="Times New Roman"/>
                <w:sz w:val="20"/>
                <w:szCs w:val="20"/>
              </w:rPr>
              <w:t xml:space="preserve"> </w:t>
            </w:r>
            <w:r w:rsidRPr="00911DBA">
              <w:rPr>
                <w:rFonts w:ascii="Nyala" w:eastAsia="Times New Roman" w:hAnsi="Nyala" w:cs="Nyala"/>
                <w:sz w:val="20"/>
                <w:szCs w:val="20"/>
              </w:rPr>
              <w:t>የአብይ</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911DBA" w:rsidRDefault="00DB06D1" w:rsidP="008373F4">
            <w:pPr>
              <w:spacing w:after="0" w:line="240" w:lineRule="auto"/>
              <w:rPr>
                <w:rFonts w:eastAsia="Times New Roman"/>
                <w:sz w:val="20"/>
                <w:szCs w:val="20"/>
              </w:rPr>
            </w:pPr>
          </w:p>
        </w:tc>
      </w:tr>
      <w:tr w:rsidR="00DB06D1" w:rsidRPr="00911DBA"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1. </w:t>
            </w:r>
            <w:r w:rsidRPr="00911DBA">
              <w:rPr>
                <w:rFonts w:eastAsia="Times New Roman"/>
                <w:color w:val="000000"/>
                <w:sz w:val="20"/>
                <w:szCs w:val="20"/>
              </w:rPr>
              <w:t xml:space="preserve">From the Above 2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መስላል</w:t>
            </w:r>
            <w:r w:rsidRPr="00911DBA">
              <w:rPr>
                <w:rFonts w:eastAsia="Times New Roman"/>
                <w:color w:val="000000"/>
                <w:sz w:val="20"/>
                <w:szCs w:val="20"/>
              </w:rPr>
              <w:t>?</w:t>
            </w:r>
          </w:p>
          <w:p w14:paraId="7FB17EC4" w14:textId="77777777" w:rsidR="00DB06D1" w:rsidRPr="00911DBA" w:rsidRDefault="00DB06D1" w:rsidP="008373F4">
            <w:pPr>
              <w:spacing w:after="0" w:line="240" w:lineRule="auto"/>
              <w:rPr>
                <w:rFonts w:eastAsia="Times New Roman"/>
                <w:color w:val="000000"/>
                <w:sz w:val="20"/>
                <w:szCs w:val="20"/>
              </w:rPr>
            </w:pPr>
          </w:p>
        </w:tc>
      </w:tr>
      <w:tr w:rsidR="00DB06D1" w:rsidRPr="00911DBA"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4. </w:t>
            </w:r>
            <w:r w:rsidRPr="00911DBA">
              <w:rPr>
                <w:rFonts w:eastAsia="Times New Roman"/>
                <w:color w:val="000000"/>
                <w:sz w:val="20"/>
                <w:szCs w:val="20"/>
              </w:rPr>
              <w:t xml:space="preserve">From the Above 2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መስላል</w:t>
            </w:r>
            <w:r w:rsidRPr="00911DBA">
              <w:rPr>
                <w:rFonts w:eastAsia="Times New Roman"/>
                <w:color w:val="000000"/>
                <w:sz w:val="20"/>
                <w:szCs w:val="20"/>
              </w:rPr>
              <w:t>?</w:t>
            </w:r>
          </w:p>
        </w:tc>
      </w:tr>
    </w:tbl>
    <w:p w14:paraId="5B57309A" w14:textId="3A3F5421" w:rsidR="00413EBF" w:rsidRPr="00911DBA" w:rsidRDefault="00413EBF" w:rsidP="000B1EB7">
      <w:bookmarkStart w:id="406" w:name="_Appendix_E:_preliminary"/>
      <w:bookmarkStart w:id="407" w:name="_Appendix_E:_Ablation"/>
      <w:bookmarkEnd w:id="406"/>
      <w:bookmarkEnd w:id="407"/>
    </w:p>
    <w:sectPr w:rsidR="00413EBF" w:rsidRPr="00911DBA" w:rsidSect="00945B7F">
      <w:pgSz w:w="16838" w:h="11906" w:orient="landscape" w:code="9"/>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FC3A36" w14:textId="77777777" w:rsidR="00977D91" w:rsidRDefault="00977D91" w:rsidP="006C5C4D">
      <w:pPr>
        <w:spacing w:after="0" w:line="240" w:lineRule="auto"/>
      </w:pPr>
      <w:r>
        <w:separator/>
      </w:r>
    </w:p>
  </w:endnote>
  <w:endnote w:type="continuationSeparator" w:id="0">
    <w:p w14:paraId="12F1C401" w14:textId="77777777" w:rsidR="00977D91" w:rsidRDefault="00977D91"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charset w:val="00"/>
    <w:family w:val="auto"/>
    <w:pitch w:val="variable"/>
    <w:sig w:usb0="80000000" w:usb1="00000000" w:usb2="00000000" w:usb3="00000000" w:csb0="00000000" w:csb1="00000000"/>
  </w:font>
  <w:font w:name="TimesNewRomanPSMT">
    <w:altName w:val="Times New Roman"/>
    <w:charset w:val="00"/>
    <w:family w:val="auto"/>
    <w:pitch w:val="variable"/>
    <w:sig w:usb0="80000000" w:usb1="00000000" w:usb2="00000000" w:usb3="00000000" w:csb0="00000000" w:csb1="00000000"/>
  </w:font>
  <w:font w:name="BradleyHandITC">
    <w:altName w:val="Calibri"/>
    <w:charset w:val="00"/>
    <w:family w:val="auto"/>
    <w:pitch w:val="variable"/>
    <w:sig w:usb0="80000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Nyala">
    <w:panose1 w:val="02000504070300020003"/>
    <w:charset w:val="00"/>
    <w:family w:val="auto"/>
    <w:pitch w:val="variable"/>
    <w:sig w:usb0="A000006F" w:usb1="00000000" w:usb2="000008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8156739"/>
      <w:docPartObj>
        <w:docPartGallery w:val="Page Numbers (Bottom of Page)"/>
        <w:docPartUnique/>
      </w:docPartObj>
    </w:sdtPr>
    <w:sdtEndPr>
      <w:rPr>
        <w:noProof/>
      </w:rPr>
    </w:sdtEndPr>
    <w:sdtContent>
      <w:p w14:paraId="46879A5E" w14:textId="77777777" w:rsidR="00A6662D" w:rsidRDefault="00A6662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39D912" w14:textId="77777777" w:rsidR="00A6662D" w:rsidRDefault="00A666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268C87" w14:textId="77777777" w:rsidR="00A6662D" w:rsidRDefault="00A6662D" w:rsidP="00F17022">
    <w:pPr>
      <w:pStyle w:val="Footer"/>
      <w:tabs>
        <w:tab w:val="clear" w:pos="4680"/>
        <w:tab w:val="clear" w:pos="9360"/>
        <w:tab w:val="left" w:pos="6942"/>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0ECE11" w14:textId="31459EBC" w:rsidR="00977DC2" w:rsidRDefault="00977DC2">
    <w:pPr>
      <w:pStyle w:val="Footer"/>
      <w:jc w:val="right"/>
    </w:pPr>
  </w:p>
  <w:p w14:paraId="5B0433EC" w14:textId="77777777" w:rsidR="00977DC2" w:rsidRDefault="00977DC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9387042"/>
      <w:docPartObj>
        <w:docPartGallery w:val="Page Numbers (Bottom of Page)"/>
        <w:docPartUnique/>
      </w:docPartObj>
    </w:sdtPr>
    <w:sdtEndPr>
      <w:rPr>
        <w:noProof/>
      </w:rPr>
    </w:sdtEndPr>
    <w:sdtContent>
      <w:p w14:paraId="274B3D86" w14:textId="77777777" w:rsidR="00977DC2" w:rsidRDefault="00977DC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840E9B" w14:textId="77777777" w:rsidR="00977DC2" w:rsidRDefault="00977DC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89991"/>
      <w:docPartObj>
        <w:docPartGallery w:val="Page Numbers (Bottom of Page)"/>
        <w:docPartUnique/>
      </w:docPartObj>
    </w:sdtPr>
    <w:sdtEndPr>
      <w:rPr>
        <w:noProof/>
      </w:rPr>
    </w:sdtEndPr>
    <w:sdtContent>
      <w:p w14:paraId="14D2B896" w14:textId="649859C1" w:rsidR="00977DC2" w:rsidRDefault="00977DC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6BA2AB" w14:textId="77777777" w:rsidR="00977DC2" w:rsidRDefault="00977DC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2C20A" w14:textId="5518474F" w:rsidR="00977DC2" w:rsidRDefault="00977DC2">
    <w:pPr>
      <w:pStyle w:val="Footer"/>
      <w:pBdr>
        <w:top w:val="single" w:sz="4" w:space="1" w:color="D9D9D9" w:themeColor="background1" w:themeShade="D9"/>
      </w:pBdr>
      <w:jc w:val="right"/>
    </w:pPr>
  </w:p>
  <w:p w14:paraId="4F417163" w14:textId="77777777" w:rsidR="00977DC2" w:rsidRDefault="00977DC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10362408"/>
      <w:docPartObj>
        <w:docPartGallery w:val="Page Numbers (Bottom of Page)"/>
        <w:docPartUnique/>
      </w:docPartObj>
    </w:sdtPr>
    <w:sdtEndPr>
      <w:rPr>
        <w:color w:val="7F7F7F" w:themeColor="background1" w:themeShade="7F"/>
        <w:spacing w:val="60"/>
      </w:rPr>
    </w:sdtEndPr>
    <w:sdtContent>
      <w:p w14:paraId="366FFB17" w14:textId="77777777" w:rsidR="00977DC2" w:rsidRDefault="00977DC2">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1006BFD" w14:textId="77777777" w:rsidR="00977DC2" w:rsidRDefault="00977DC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8134608"/>
      <w:docPartObj>
        <w:docPartGallery w:val="Page Numbers (Bottom of Page)"/>
        <w:docPartUnique/>
      </w:docPartObj>
    </w:sdtPr>
    <w:sdtEndPr>
      <w:rPr>
        <w:color w:val="7F7F7F" w:themeColor="background1" w:themeShade="7F"/>
        <w:spacing w:val="60"/>
      </w:rPr>
    </w:sdtEndPr>
    <w:sdtContent>
      <w:p w14:paraId="4829151A" w14:textId="77777777" w:rsidR="00977DC2" w:rsidRDefault="00977DC2">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6B1B61C8" w14:textId="77777777" w:rsidR="00977DC2" w:rsidRDefault="00977D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9E3D27" w14:textId="77777777" w:rsidR="00977D91" w:rsidRDefault="00977D91" w:rsidP="006C5C4D">
      <w:pPr>
        <w:spacing w:after="0" w:line="240" w:lineRule="auto"/>
      </w:pPr>
      <w:r>
        <w:separator/>
      </w:r>
    </w:p>
  </w:footnote>
  <w:footnote w:type="continuationSeparator" w:id="0">
    <w:p w14:paraId="58BAB1B9" w14:textId="77777777" w:rsidR="00977D91" w:rsidRDefault="00977D91" w:rsidP="006C5C4D">
      <w:pPr>
        <w:spacing w:after="0" w:line="240" w:lineRule="auto"/>
      </w:pPr>
      <w:r>
        <w:continuationSeparator/>
      </w:r>
    </w:p>
  </w:footnote>
  <w:footnote w:id="1">
    <w:p w14:paraId="25E6A076" w14:textId="3C32ECBC" w:rsidR="00977DC2" w:rsidRDefault="00977DC2"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977DC2" w:rsidRDefault="00977DC2" w:rsidP="004F1987">
      <w:pPr>
        <w:pStyle w:val="FootnoteText"/>
      </w:pPr>
      <w:r>
        <w:t>real data distribution.</w:t>
      </w:r>
    </w:p>
  </w:footnote>
  <w:footnote w:id="2">
    <w:p w14:paraId="08E03FE4" w14:textId="1AAEC47D" w:rsidR="00977DC2" w:rsidRPr="0087636F" w:rsidRDefault="00977DC2">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6C7305A8" w:rsidR="00977DC2" w:rsidRDefault="00977DC2" w:rsidP="00EE2F16">
      <w:pPr>
        <w:pStyle w:val="FootnoteText"/>
      </w:pPr>
      <w:r w:rsidRPr="0096266A">
        <w:rPr>
          <w:rStyle w:val="FootnoteReference"/>
        </w:rPr>
        <w:footnoteRef/>
      </w:r>
      <w:r>
        <w:t xml:space="preserve"> Object dislocation i</w:t>
      </w:r>
      <w:r w:rsidRPr="00752906">
        <w:t>n a situation like face to face translation wouldn't be a question</w:t>
      </w:r>
      <w:r>
        <w:t xml:space="preserve">. </w:t>
      </w:r>
    </w:p>
  </w:footnote>
  <w:footnote w:id="4">
    <w:p w14:paraId="0D9CC7EE" w14:textId="6FC30277" w:rsidR="00977DC2" w:rsidRDefault="00977DC2">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977DC2" w:rsidRDefault="00977DC2"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977DC2" w:rsidRDefault="00977DC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0A1D5E40" w14:textId="77777777" w:rsidR="00977DC2" w:rsidRDefault="00977DC2" w:rsidP="00510051">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977DC2" w:rsidRDefault="00977DC2"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17A2F77C" w14:textId="77777777" w:rsidR="00977DC2" w:rsidRDefault="00977DC2" w:rsidP="00BD57DA">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79862437" w14:textId="77777777" w:rsidR="00977DC2" w:rsidRDefault="00977DC2" w:rsidP="00D55511">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83A00860"/>
    <w:lvl w:ilvl="0" w:tplc="CFFA53D0">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1A31B46"/>
    <w:multiLevelType w:val="hybridMultilevel"/>
    <w:tmpl w:val="0D7CB776"/>
    <w:lvl w:ilvl="0" w:tplc="A9A22E2A">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2440A1"/>
    <w:multiLevelType w:val="hybridMultilevel"/>
    <w:tmpl w:val="1E76FF58"/>
    <w:lvl w:ilvl="0" w:tplc="7F5E9F82">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314580"/>
    <w:multiLevelType w:val="hybridMultilevel"/>
    <w:tmpl w:val="7AFCA75C"/>
    <w:lvl w:ilvl="0" w:tplc="0B7868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175A57"/>
    <w:multiLevelType w:val="hybridMultilevel"/>
    <w:tmpl w:val="5DEA5B82"/>
    <w:lvl w:ilvl="0" w:tplc="F1446B2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723DB8"/>
    <w:multiLevelType w:val="hybridMultilevel"/>
    <w:tmpl w:val="56846FD4"/>
    <w:lvl w:ilvl="0" w:tplc="7ED8AEA0">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7"/>
  </w:num>
  <w:num w:numId="5">
    <w:abstractNumId w:val="12"/>
  </w:num>
  <w:num w:numId="6">
    <w:abstractNumId w:val="18"/>
  </w:num>
  <w:num w:numId="7">
    <w:abstractNumId w:val="0"/>
  </w:num>
  <w:num w:numId="8">
    <w:abstractNumId w:val="11"/>
  </w:num>
  <w:num w:numId="9">
    <w:abstractNumId w:val="5"/>
  </w:num>
  <w:num w:numId="10">
    <w:abstractNumId w:val="19"/>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3"/>
  </w:num>
  <w:num w:numId="16">
    <w:abstractNumId w:val="25"/>
  </w:num>
  <w:num w:numId="17">
    <w:abstractNumId w:val="16"/>
  </w:num>
  <w:num w:numId="18">
    <w:abstractNumId w:val="1"/>
  </w:num>
  <w:num w:numId="19">
    <w:abstractNumId w:val="17"/>
  </w:num>
  <w:num w:numId="20">
    <w:abstractNumId w:val="9"/>
  </w:num>
  <w:num w:numId="21">
    <w:abstractNumId w:val="20"/>
  </w:num>
  <w:num w:numId="22">
    <w:abstractNumId w:val="14"/>
  </w:num>
  <w:num w:numId="23">
    <w:abstractNumId w:val="10"/>
  </w:num>
  <w:num w:numId="24">
    <w:abstractNumId w:val="22"/>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6"/>
  </w:num>
  <w:num w:numId="28">
    <w:abstractNumId w:val="15"/>
  </w:num>
  <w:num w:numId="29">
    <w:abstractNumId w:val="13"/>
  </w:num>
  <w:num w:numId="30">
    <w:abstractNumId w:val="24"/>
  </w:num>
  <w:num w:numId="31">
    <w:abstractNumId w:val="8"/>
  </w:num>
  <w:num w:numId="32">
    <w:abstractNumId w:val="21"/>
    <w:lvlOverride w:ilvl="0">
      <w:startOverride w:val="1"/>
    </w:lvlOverride>
  </w:num>
  <w:num w:numId="3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activeWritingStyle w:appName="MSWord" w:lang="en-US"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mwMKkFAN58S7stAAAA"/>
  </w:docVars>
  <w:rsids>
    <w:rsidRoot w:val="001C1FA8"/>
    <w:rsid w:val="000002B8"/>
    <w:rsid w:val="00000C76"/>
    <w:rsid w:val="000020C6"/>
    <w:rsid w:val="00003FA3"/>
    <w:rsid w:val="00004843"/>
    <w:rsid w:val="00004DC8"/>
    <w:rsid w:val="00006BFF"/>
    <w:rsid w:val="00007542"/>
    <w:rsid w:val="0000763F"/>
    <w:rsid w:val="00007EDF"/>
    <w:rsid w:val="000102D9"/>
    <w:rsid w:val="0001037D"/>
    <w:rsid w:val="000112BB"/>
    <w:rsid w:val="000117CF"/>
    <w:rsid w:val="00012E16"/>
    <w:rsid w:val="00014362"/>
    <w:rsid w:val="00014521"/>
    <w:rsid w:val="000145EA"/>
    <w:rsid w:val="00014602"/>
    <w:rsid w:val="00014DF9"/>
    <w:rsid w:val="00014ECC"/>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686B"/>
    <w:rsid w:val="000274FD"/>
    <w:rsid w:val="00031DC6"/>
    <w:rsid w:val="00031F5C"/>
    <w:rsid w:val="00032052"/>
    <w:rsid w:val="0003211F"/>
    <w:rsid w:val="00032300"/>
    <w:rsid w:val="00033136"/>
    <w:rsid w:val="00033E04"/>
    <w:rsid w:val="00035178"/>
    <w:rsid w:val="000354C2"/>
    <w:rsid w:val="0003564F"/>
    <w:rsid w:val="00035F01"/>
    <w:rsid w:val="00036144"/>
    <w:rsid w:val="00036D02"/>
    <w:rsid w:val="00037366"/>
    <w:rsid w:val="000407CE"/>
    <w:rsid w:val="000408D1"/>
    <w:rsid w:val="00041037"/>
    <w:rsid w:val="00041871"/>
    <w:rsid w:val="000423D4"/>
    <w:rsid w:val="000423DE"/>
    <w:rsid w:val="0004262C"/>
    <w:rsid w:val="0004322F"/>
    <w:rsid w:val="00043371"/>
    <w:rsid w:val="00043864"/>
    <w:rsid w:val="00043A37"/>
    <w:rsid w:val="00043A56"/>
    <w:rsid w:val="000444F7"/>
    <w:rsid w:val="000446B2"/>
    <w:rsid w:val="0004486F"/>
    <w:rsid w:val="000449B8"/>
    <w:rsid w:val="00044EF4"/>
    <w:rsid w:val="00046295"/>
    <w:rsid w:val="000466FD"/>
    <w:rsid w:val="00046C15"/>
    <w:rsid w:val="00046D79"/>
    <w:rsid w:val="0004737A"/>
    <w:rsid w:val="000474F6"/>
    <w:rsid w:val="0005093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1A16"/>
    <w:rsid w:val="000628F2"/>
    <w:rsid w:val="00063B5C"/>
    <w:rsid w:val="000644BA"/>
    <w:rsid w:val="00064D43"/>
    <w:rsid w:val="00065935"/>
    <w:rsid w:val="00066573"/>
    <w:rsid w:val="00066A48"/>
    <w:rsid w:val="00066C99"/>
    <w:rsid w:val="000671AB"/>
    <w:rsid w:val="0006794D"/>
    <w:rsid w:val="00067F6C"/>
    <w:rsid w:val="000706A2"/>
    <w:rsid w:val="00071A18"/>
    <w:rsid w:val="00071E18"/>
    <w:rsid w:val="000728D8"/>
    <w:rsid w:val="00074B87"/>
    <w:rsid w:val="00074CD8"/>
    <w:rsid w:val="00074D2B"/>
    <w:rsid w:val="0007538C"/>
    <w:rsid w:val="00075487"/>
    <w:rsid w:val="000757D9"/>
    <w:rsid w:val="0007597A"/>
    <w:rsid w:val="00075CD7"/>
    <w:rsid w:val="000772B7"/>
    <w:rsid w:val="000772FE"/>
    <w:rsid w:val="0007754A"/>
    <w:rsid w:val="00077679"/>
    <w:rsid w:val="00077DD2"/>
    <w:rsid w:val="000800EE"/>
    <w:rsid w:val="0008061F"/>
    <w:rsid w:val="000808E2"/>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179"/>
    <w:rsid w:val="00097D24"/>
    <w:rsid w:val="000A08C0"/>
    <w:rsid w:val="000A21BA"/>
    <w:rsid w:val="000A2705"/>
    <w:rsid w:val="000A275B"/>
    <w:rsid w:val="000A27AF"/>
    <w:rsid w:val="000A2C31"/>
    <w:rsid w:val="000A3D35"/>
    <w:rsid w:val="000A4059"/>
    <w:rsid w:val="000A40B4"/>
    <w:rsid w:val="000A4DF4"/>
    <w:rsid w:val="000A5DA6"/>
    <w:rsid w:val="000A6221"/>
    <w:rsid w:val="000A6581"/>
    <w:rsid w:val="000A6769"/>
    <w:rsid w:val="000A760D"/>
    <w:rsid w:val="000B06AD"/>
    <w:rsid w:val="000B0905"/>
    <w:rsid w:val="000B1EB7"/>
    <w:rsid w:val="000B2220"/>
    <w:rsid w:val="000B226F"/>
    <w:rsid w:val="000B251D"/>
    <w:rsid w:val="000B3B9A"/>
    <w:rsid w:val="000B4339"/>
    <w:rsid w:val="000B438B"/>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2B58"/>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05A"/>
    <w:rsid w:val="000D6235"/>
    <w:rsid w:val="000D6B2A"/>
    <w:rsid w:val="000D77B7"/>
    <w:rsid w:val="000D7DBA"/>
    <w:rsid w:val="000E04FF"/>
    <w:rsid w:val="000E08D3"/>
    <w:rsid w:val="000E3057"/>
    <w:rsid w:val="000E3F77"/>
    <w:rsid w:val="000E6000"/>
    <w:rsid w:val="000E663B"/>
    <w:rsid w:val="000E7294"/>
    <w:rsid w:val="000E7776"/>
    <w:rsid w:val="000E7C66"/>
    <w:rsid w:val="000E7EC4"/>
    <w:rsid w:val="000F018C"/>
    <w:rsid w:val="000F0359"/>
    <w:rsid w:val="000F3D75"/>
    <w:rsid w:val="000F3FC7"/>
    <w:rsid w:val="000F4618"/>
    <w:rsid w:val="000F51E0"/>
    <w:rsid w:val="000F52B9"/>
    <w:rsid w:val="000F5FA4"/>
    <w:rsid w:val="000F607E"/>
    <w:rsid w:val="000F74B2"/>
    <w:rsid w:val="000F768A"/>
    <w:rsid w:val="000F7F7C"/>
    <w:rsid w:val="00100940"/>
    <w:rsid w:val="00100A39"/>
    <w:rsid w:val="00100B7B"/>
    <w:rsid w:val="00100C50"/>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07D88"/>
    <w:rsid w:val="001105C1"/>
    <w:rsid w:val="00110F70"/>
    <w:rsid w:val="00111970"/>
    <w:rsid w:val="00111AEC"/>
    <w:rsid w:val="00112DA0"/>
    <w:rsid w:val="00113164"/>
    <w:rsid w:val="001137DC"/>
    <w:rsid w:val="001139D5"/>
    <w:rsid w:val="00113C06"/>
    <w:rsid w:val="00113E88"/>
    <w:rsid w:val="001148EC"/>
    <w:rsid w:val="00115215"/>
    <w:rsid w:val="001155BE"/>
    <w:rsid w:val="0011562C"/>
    <w:rsid w:val="001157A4"/>
    <w:rsid w:val="00115F59"/>
    <w:rsid w:val="00116876"/>
    <w:rsid w:val="00116D56"/>
    <w:rsid w:val="0011717D"/>
    <w:rsid w:val="0011735A"/>
    <w:rsid w:val="001177FC"/>
    <w:rsid w:val="00117CCC"/>
    <w:rsid w:val="00120C6C"/>
    <w:rsid w:val="00121A7A"/>
    <w:rsid w:val="001226F4"/>
    <w:rsid w:val="001235E3"/>
    <w:rsid w:val="00123A75"/>
    <w:rsid w:val="00124E4E"/>
    <w:rsid w:val="00125425"/>
    <w:rsid w:val="0012546C"/>
    <w:rsid w:val="00127544"/>
    <w:rsid w:val="00127648"/>
    <w:rsid w:val="00130909"/>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0A2"/>
    <w:rsid w:val="001417E2"/>
    <w:rsid w:val="00141DE6"/>
    <w:rsid w:val="00142F39"/>
    <w:rsid w:val="00143625"/>
    <w:rsid w:val="00143FAD"/>
    <w:rsid w:val="00144434"/>
    <w:rsid w:val="00144AC8"/>
    <w:rsid w:val="001451CB"/>
    <w:rsid w:val="00145A07"/>
    <w:rsid w:val="00145D0A"/>
    <w:rsid w:val="00145E83"/>
    <w:rsid w:val="0014610E"/>
    <w:rsid w:val="001462AB"/>
    <w:rsid w:val="00146520"/>
    <w:rsid w:val="00146ED6"/>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0E0F"/>
    <w:rsid w:val="00161AC6"/>
    <w:rsid w:val="0016333C"/>
    <w:rsid w:val="00163764"/>
    <w:rsid w:val="0016397C"/>
    <w:rsid w:val="00164C29"/>
    <w:rsid w:val="00165067"/>
    <w:rsid w:val="0016552D"/>
    <w:rsid w:val="0016558C"/>
    <w:rsid w:val="001658F7"/>
    <w:rsid w:val="0016593E"/>
    <w:rsid w:val="00165C44"/>
    <w:rsid w:val="0016608A"/>
    <w:rsid w:val="001660B5"/>
    <w:rsid w:val="00166335"/>
    <w:rsid w:val="00166840"/>
    <w:rsid w:val="00167634"/>
    <w:rsid w:val="00167EA2"/>
    <w:rsid w:val="00167FB7"/>
    <w:rsid w:val="00170C52"/>
    <w:rsid w:val="0017203F"/>
    <w:rsid w:val="00172D62"/>
    <w:rsid w:val="00173A3B"/>
    <w:rsid w:val="00173C44"/>
    <w:rsid w:val="001742B9"/>
    <w:rsid w:val="001752A5"/>
    <w:rsid w:val="00175AD0"/>
    <w:rsid w:val="001761AF"/>
    <w:rsid w:val="00176769"/>
    <w:rsid w:val="00176980"/>
    <w:rsid w:val="001774F2"/>
    <w:rsid w:val="00180724"/>
    <w:rsid w:val="001808CC"/>
    <w:rsid w:val="00181A9E"/>
    <w:rsid w:val="00181B7C"/>
    <w:rsid w:val="0018238F"/>
    <w:rsid w:val="001829FB"/>
    <w:rsid w:val="00182E37"/>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3EE6"/>
    <w:rsid w:val="001A501D"/>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927"/>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25F"/>
    <w:rsid w:val="001C7A0D"/>
    <w:rsid w:val="001D0713"/>
    <w:rsid w:val="001D1D7D"/>
    <w:rsid w:val="001D2739"/>
    <w:rsid w:val="001D302A"/>
    <w:rsid w:val="001D3509"/>
    <w:rsid w:val="001D37C7"/>
    <w:rsid w:val="001D3BF7"/>
    <w:rsid w:val="001D4567"/>
    <w:rsid w:val="001D4577"/>
    <w:rsid w:val="001D46F0"/>
    <w:rsid w:val="001D47E0"/>
    <w:rsid w:val="001D4DEB"/>
    <w:rsid w:val="001D51AB"/>
    <w:rsid w:val="001D5B48"/>
    <w:rsid w:val="001D61A2"/>
    <w:rsid w:val="001D6697"/>
    <w:rsid w:val="001D6BCB"/>
    <w:rsid w:val="001D6C44"/>
    <w:rsid w:val="001D734C"/>
    <w:rsid w:val="001D7C65"/>
    <w:rsid w:val="001D7D5E"/>
    <w:rsid w:val="001E00DB"/>
    <w:rsid w:val="001E1139"/>
    <w:rsid w:val="001E1593"/>
    <w:rsid w:val="001E17ED"/>
    <w:rsid w:val="001E18B4"/>
    <w:rsid w:val="001E193F"/>
    <w:rsid w:val="001E1A44"/>
    <w:rsid w:val="001E22BE"/>
    <w:rsid w:val="001E2626"/>
    <w:rsid w:val="001E309D"/>
    <w:rsid w:val="001E380E"/>
    <w:rsid w:val="001E3C04"/>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A91"/>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5979"/>
    <w:rsid w:val="00216038"/>
    <w:rsid w:val="00216658"/>
    <w:rsid w:val="0021676D"/>
    <w:rsid w:val="002168A8"/>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4974"/>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06C"/>
    <w:rsid w:val="00244643"/>
    <w:rsid w:val="0024488C"/>
    <w:rsid w:val="002448C3"/>
    <w:rsid w:val="00244C3A"/>
    <w:rsid w:val="0024640B"/>
    <w:rsid w:val="00246DDB"/>
    <w:rsid w:val="00246F45"/>
    <w:rsid w:val="0024700D"/>
    <w:rsid w:val="0024782E"/>
    <w:rsid w:val="00247997"/>
    <w:rsid w:val="002503D2"/>
    <w:rsid w:val="00250988"/>
    <w:rsid w:val="00250D3B"/>
    <w:rsid w:val="0025196F"/>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81"/>
    <w:rsid w:val="00257F9E"/>
    <w:rsid w:val="0026077C"/>
    <w:rsid w:val="00261015"/>
    <w:rsid w:val="002615A3"/>
    <w:rsid w:val="00262759"/>
    <w:rsid w:val="002637B3"/>
    <w:rsid w:val="00263961"/>
    <w:rsid w:val="002643B4"/>
    <w:rsid w:val="0026470C"/>
    <w:rsid w:val="0026565F"/>
    <w:rsid w:val="002656D9"/>
    <w:rsid w:val="00265C05"/>
    <w:rsid w:val="00266089"/>
    <w:rsid w:val="00266598"/>
    <w:rsid w:val="00266E8C"/>
    <w:rsid w:val="00267226"/>
    <w:rsid w:val="0026750F"/>
    <w:rsid w:val="002677D6"/>
    <w:rsid w:val="00267B7E"/>
    <w:rsid w:val="00267F4A"/>
    <w:rsid w:val="002712B7"/>
    <w:rsid w:val="00271DD3"/>
    <w:rsid w:val="00272C89"/>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0EC3"/>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18"/>
    <w:rsid w:val="0029727C"/>
    <w:rsid w:val="0029746D"/>
    <w:rsid w:val="002975E5"/>
    <w:rsid w:val="00297716"/>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3A82"/>
    <w:rsid w:val="002C3CB9"/>
    <w:rsid w:val="002C43B5"/>
    <w:rsid w:val="002C450A"/>
    <w:rsid w:val="002C498B"/>
    <w:rsid w:val="002C4B2D"/>
    <w:rsid w:val="002C5A45"/>
    <w:rsid w:val="002C5A99"/>
    <w:rsid w:val="002C7757"/>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18E"/>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51F"/>
    <w:rsid w:val="00301D37"/>
    <w:rsid w:val="0030288C"/>
    <w:rsid w:val="003028ED"/>
    <w:rsid w:val="003029B7"/>
    <w:rsid w:val="00303CCD"/>
    <w:rsid w:val="003047D1"/>
    <w:rsid w:val="003053A4"/>
    <w:rsid w:val="00305ACB"/>
    <w:rsid w:val="00306B44"/>
    <w:rsid w:val="003070BF"/>
    <w:rsid w:val="00307C58"/>
    <w:rsid w:val="00310937"/>
    <w:rsid w:val="003109F4"/>
    <w:rsid w:val="00310BBE"/>
    <w:rsid w:val="0031115B"/>
    <w:rsid w:val="0031133F"/>
    <w:rsid w:val="00311535"/>
    <w:rsid w:val="0031198E"/>
    <w:rsid w:val="00312E49"/>
    <w:rsid w:val="00315BE5"/>
    <w:rsid w:val="00316017"/>
    <w:rsid w:val="0031610B"/>
    <w:rsid w:val="0031673A"/>
    <w:rsid w:val="00316B5B"/>
    <w:rsid w:val="00317152"/>
    <w:rsid w:val="003172C6"/>
    <w:rsid w:val="0031743A"/>
    <w:rsid w:val="00317EF6"/>
    <w:rsid w:val="003201BD"/>
    <w:rsid w:val="003209B3"/>
    <w:rsid w:val="00320AEE"/>
    <w:rsid w:val="00321167"/>
    <w:rsid w:val="00321244"/>
    <w:rsid w:val="003212CB"/>
    <w:rsid w:val="0032148A"/>
    <w:rsid w:val="00321F2A"/>
    <w:rsid w:val="003220E0"/>
    <w:rsid w:val="0032222B"/>
    <w:rsid w:val="0032234E"/>
    <w:rsid w:val="00322390"/>
    <w:rsid w:val="003224CD"/>
    <w:rsid w:val="00322674"/>
    <w:rsid w:val="00322FB0"/>
    <w:rsid w:val="00323ECE"/>
    <w:rsid w:val="00323FB5"/>
    <w:rsid w:val="003242FA"/>
    <w:rsid w:val="003246CE"/>
    <w:rsid w:val="0032479D"/>
    <w:rsid w:val="003249F9"/>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5E03"/>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4A9"/>
    <w:rsid w:val="00360804"/>
    <w:rsid w:val="00360F43"/>
    <w:rsid w:val="00361700"/>
    <w:rsid w:val="00361867"/>
    <w:rsid w:val="00362725"/>
    <w:rsid w:val="003628A9"/>
    <w:rsid w:val="00362D57"/>
    <w:rsid w:val="00362EBD"/>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8B0"/>
    <w:rsid w:val="00375B6B"/>
    <w:rsid w:val="00376273"/>
    <w:rsid w:val="003767C2"/>
    <w:rsid w:val="00376926"/>
    <w:rsid w:val="00376BD4"/>
    <w:rsid w:val="003771C9"/>
    <w:rsid w:val="0037752C"/>
    <w:rsid w:val="003779B1"/>
    <w:rsid w:val="00380A02"/>
    <w:rsid w:val="00380BD7"/>
    <w:rsid w:val="00380DEE"/>
    <w:rsid w:val="00381090"/>
    <w:rsid w:val="003820CE"/>
    <w:rsid w:val="00382608"/>
    <w:rsid w:val="0038261B"/>
    <w:rsid w:val="00382C46"/>
    <w:rsid w:val="00383390"/>
    <w:rsid w:val="00383C70"/>
    <w:rsid w:val="00384E30"/>
    <w:rsid w:val="003852CF"/>
    <w:rsid w:val="0038685C"/>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5F82"/>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13B4"/>
    <w:rsid w:val="003D226D"/>
    <w:rsid w:val="003D2686"/>
    <w:rsid w:val="003D29A0"/>
    <w:rsid w:val="003D3C84"/>
    <w:rsid w:val="003D427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4EF6"/>
    <w:rsid w:val="003E5098"/>
    <w:rsid w:val="003E548C"/>
    <w:rsid w:val="003E5CAD"/>
    <w:rsid w:val="003E5EB8"/>
    <w:rsid w:val="003E5F31"/>
    <w:rsid w:val="003E67AA"/>
    <w:rsid w:val="003E71F7"/>
    <w:rsid w:val="003E7ADF"/>
    <w:rsid w:val="003F0184"/>
    <w:rsid w:val="003F04DD"/>
    <w:rsid w:val="003F074B"/>
    <w:rsid w:val="003F0BFF"/>
    <w:rsid w:val="003F0ED1"/>
    <w:rsid w:val="003F14C3"/>
    <w:rsid w:val="003F1AFE"/>
    <w:rsid w:val="003F1BB6"/>
    <w:rsid w:val="003F1C46"/>
    <w:rsid w:val="003F23CF"/>
    <w:rsid w:val="003F3F33"/>
    <w:rsid w:val="003F4AF7"/>
    <w:rsid w:val="003F4FFC"/>
    <w:rsid w:val="003F58EC"/>
    <w:rsid w:val="003F675A"/>
    <w:rsid w:val="003F72EC"/>
    <w:rsid w:val="003F766B"/>
    <w:rsid w:val="003F768F"/>
    <w:rsid w:val="003F786F"/>
    <w:rsid w:val="004000CC"/>
    <w:rsid w:val="00400705"/>
    <w:rsid w:val="00400A56"/>
    <w:rsid w:val="00401167"/>
    <w:rsid w:val="004020F7"/>
    <w:rsid w:val="00402318"/>
    <w:rsid w:val="00402340"/>
    <w:rsid w:val="00402F45"/>
    <w:rsid w:val="00403917"/>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BDC"/>
    <w:rsid w:val="00426DC1"/>
    <w:rsid w:val="00427313"/>
    <w:rsid w:val="004277E0"/>
    <w:rsid w:val="0043008C"/>
    <w:rsid w:val="00430712"/>
    <w:rsid w:val="00430BA7"/>
    <w:rsid w:val="00431386"/>
    <w:rsid w:val="004322C7"/>
    <w:rsid w:val="00432389"/>
    <w:rsid w:val="004323DE"/>
    <w:rsid w:val="0043240F"/>
    <w:rsid w:val="00432913"/>
    <w:rsid w:val="00432938"/>
    <w:rsid w:val="00432E09"/>
    <w:rsid w:val="004331CD"/>
    <w:rsid w:val="00434BDF"/>
    <w:rsid w:val="00435B04"/>
    <w:rsid w:val="00435D9B"/>
    <w:rsid w:val="00436C61"/>
    <w:rsid w:val="004370C0"/>
    <w:rsid w:val="0043725D"/>
    <w:rsid w:val="00437405"/>
    <w:rsid w:val="004378D1"/>
    <w:rsid w:val="00437A2E"/>
    <w:rsid w:val="00440861"/>
    <w:rsid w:val="004413F9"/>
    <w:rsid w:val="004417EC"/>
    <w:rsid w:val="0044183A"/>
    <w:rsid w:val="00441FCA"/>
    <w:rsid w:val="00442DF3"/>
    <w:rsid w:val="0044375A"/>
    <w:rsid w:val="004441BC"/>
    <w:rsid w:val="00444644"/>
    <w:rsid w:val="00444930"/>
    <w:rsid w:val="004449CA"/>
    <w:rsid w:val="00444AA5"/>
    <w:rsid w:val="00444D1A"/>
    <w:rsid w:val="00445086"/>
    <w:rsid w:val="00445A5A"/>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51A"/>
    <w:rsid w:val="004566DD"/>
    <w:rsid w:val="00456A4A"/>
    <w:rsid w:val="004570FB"/>
    <w:rsid w:val="00457F28"/>
    <w:rsid w:val="004623B2"/>
    <w:rsid w:val="004629C6"/>
    <w:rsid w:val="00462FBD"/>
    <w:rsid w:val="00463E69"/>
    <w:rsid w:val="0046488F"/>
    <w:rsid w:val="00465806"/>
    <w:rsid w:val="00466202"/>
    <w:rsid w:val="00466367"/>
    <w:rsid w:val="004667A6"/>
    <w:rsid w:val="004674F7"/>
    <w:rsid w:val="0046784F"/>
    <w:rsid w:val="00470024"/>
    <w:rsid w:val="004700F6"/>
    <w:rsid w:val="0047025F"/>
    <w:rsid w:val="00470C13"/>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A2B"/>
    <w:rsid w:val="00482C27"/>
    <w:rsid w:val="00482E5A"/>
    <w:rsid w:val="00483467"/>
    <w:rsid w:val="004845AF"/>
    <w:rsid w:val="00484A2E"/>
    <w:rsid w:val="0048524D"/>
    <w:rsid w:val="0048545B"/>
    <w:rsid w:val="00485693"/>
    <w:rsid w:val="00485D4A"/>
    <w:rsid w:val="004867FA"/>
    <w:rsid w:val="0048695E"/>
    <w:rsid w:val="00486E6E"/>
    <w:rsid w:val="004870FD"/>
    <w:rsid w:val="004871D7"/>
    <w:rsid w:val="00487417"/>
    <w:rsid w:val="00487781"/>
    <w:rsid w:val="00487CAB"/>
    <w:rsid w:val="004913CC"/>
    <w:rsid w:val="00491504"/>
    <w:rsid w:val="004917DC"/>
    <w:rsid w:val="00491D2D"/>
    <w:rsid w:val="00492597"/>
    <w:rsid w:val="0049282A"/>
    <w:rsid w:val="004928A5"/>
    <w:rsid w:val="00492E70"/>
    <w:rsid w:val="00492FCC"/>
    <w:rsid w:val="004933C2"/>
    <w:rsid w:val="004942E3"/>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14A"/>
    <w:rsid w:val="004A6B1D"/>
    <w:rsid w:val="004A7306"/>
    <w:rsid w:val="004B0685"/>
    <w:rsid w:val="004B12D5"/>
    <w:rsid w:val="004B16FA"/>
    <w:rsid w:val="004B1F81"/>
    <w:rsid w:val="004B296F"/>
    <w:rsid w:val="004B3556"/>
    <w:rsid w:val="004B3A41"/>
    <w:rsid w:val="004B3B9C"/>
    <w:rsid w:val="004B3CCB"/>
    <w:rsid w:val="004B4284"/>
    <w:rsid w:val="004B4349"/>
    <w:rsid w:val="004B4EFD"/>
    <w:rsid w:val="004B5253"/>
    <w:rsid w:val="004B5446"/>
    <w:rsid w:val="004B6135"/>
    <w:rsid w:val="004B6C93"/>
    <w:rsid w:val="004B6EE1"/>
    <w:rsid w:val="004B70A4"/>
    <w:rsid w:val="004B70DB"/>
    <w:rsid w:val="004B7D63"/>
    <w:rsid w:val="004C00D5"/>
    <w:rsid w:val="004C15BD"/>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1F84"/>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D7E51"/>
    <w:rsid w:val="004E2BEC"/>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6F"/>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10F"/>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051"/>
    <w:rsid w:val="00510635"/>
    <w:rsid w:val="0051074A"/>
    <w:rsid w:val="00510D2B"/>
    <w:rsid w:val="00511195"/>
    <w:rsid w:val="005114E4"/>
    <w:rsid w:val="00511957"/>
    <w:rsid w:val="00512C86"/>
    <w:rsid w:val="0051380E"/>
    <w:rsid w:val="005151C6"/>
    <w:rsid w:val="0051534E"/>
    <w:rsid w:val="005162DF"/>
    <w:rsid w:val="00516BCB"/>
    <w:rsid w:val="00517ADF"/>
    <w:rsid w:val="00517CF1"/>
    <w:rsid w:val="0052047C"/>
    <w:rsid w:val="00520BDD"/>
    <w:rsid w:val="00520EEE"/>
    <w:rsid w:val="0052102D"/>
    <w:rsid w:val="005220DC"/>
    <w:rsid w:val="00522317"/>
    <w:rsid w:val="00522717"/>
    <w:rsid w:val="00522E63"/>
    <w:rsid w:val="0052395F"/>
    <w:rsid w:val="00523CC3"/>
    <w:rsid w:val="0052411C"/>
    <w:rsid w:val="005245D4"/>
    <w:rsid w:val="005257A9"/>
    <w:rsid w:val="00526B2B"/>
    <w:rsid w:val="00527C58"/>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0F6"/>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030"/>
    <w:rsid w:val="005541E1"/>
    <w:rsid w:val="005548C8"/>
    <w:rsid w:val="00555006"/>
    <w:rsid w:val="005551B7"/>
    <w:rsid w:val="00555275"/>
    <w:rsid w:val="00555989"/>
    <w:rsid w:val="005559A3"/>
    <w:rsid w:val="005559DC"/>
    <w:rsid w:val="00555DA6"/>
    <w:rsid w:val="00556B8A"/>
    <w:rsid w:val="00556D72"/>
    <w:rsid w:val="00557284"/>
    <w:rsid w:val="00557A42"/>
    <w:rsid w:val="005600E3"/>
    <w:rsid w:val="00560402"/>
    <w:rsid w:val="0056198B"/>
    <w:rsid w:val="00562808"/>
    <w:rsid w:val="00563E80"/>
    <w:rsid w:val="005641E6"/>
    <w:rsid w:val="00564A41"/>
    <w:rsid w:val="00565747"/>
    <w:rsid w:val="00565BFD"/>
    <w:rsid w:val="00565FAF"/>
    <w:rsid w:val="005660A3"/>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3EA0"/>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BCD"/>
    <w:rsid w:val="00586C2B"/>
    <w:rsid w:val="00586C31"/>
    <w:rsid w:val="00586F53"/>
    <w:rsid w:val="00587143"/>
    <w:rsid w:val="005876B2"/>
    <w:rsid w:val="00587A5B"/>
    <w:rsid w:val="00587A97"/>
    <w:rsid w:val="00587E15"/>
    <w:rsid w:val="00590BAC"/>
    <w:rsid w:val="00590EA6"/>
    <w:rsid w:val="00590F88"/>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5EB7"/>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2E59"/>
    <w:rsid w:val="005C3567"/>
    <w:rsid w:val="005C3FEB"/>
    <w:rsid w:val="005C443C"/>
    <w:rsid w:val="005C53B9"/>
    <w:rsid w:val="005C66D6"/>
    <w:rsid w:val="005C6703"/>
    <w:rsid w:val="005C67C8"/>
    <w:rsid w:val="005C6856"/>
    <w:rsid w:val="005C69DF"/>
    <w:rsid w:val="005C6AAA"/>
    <w:rsid w:val="005C701B"/>
    <w:rsid w:val="005C704D"/>
    <w:rsid w:val="005C7461"/>
    <w:rsid w:val="005C7BE6"/>
    <w:rsid w:val="005D003C"/>
    <w:rsid w:val="005D0459"/>
    <w:rsid w:val="005D0876"/>
    <w:rsid w:val="005D131D"/>
    <w:rsid w:val="005D1347"/>
    <w:rsid w:val="005D1B5E"/>
    <w:rsid w:val="005D22B9"/>
    <w:rsid w:val="005D302A"/>
    <w:rsid w:val="005D3958"/>
    <w:rsid w:val="005D3CF0"/>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22F"/>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8DB"/>
    <w:rsid w:val="005E7E91"/>
    <w:rsid w:val="005F00B0"/>
    <w:rsid w:val="005F00EF"/>
    <w:rsid w:val="005F0271"/>
    <w:rsid w:val="005F1CAF"/>
    <w:rsid w:val="005F3351"/>
    <w:rsid w:val="005F37CB"/>
    <w:rsid w:val="005F386D"/>
    <w:rsid w:val="005F3CC1"/>
    <w:rsid w:val="005F3E98"/>
    <w:rsid w:val="005F3EF1"/>
    <w:rsid w:val="005F454D"/>
    <w:rsid w:val="005F48EF"/>
    <w:rsid w:val="005F4A4F"/>
    <w:rsid w:val="005F51F2"/>
    <w:rsid w:val="005F5213"/>
    <w:rsid w:val="005F6AB3"/>
    <w:rsid w:val="005F75BB"/>
    <w:rsid w:val="005F760E"/>
    <w:rsid w:val="005F7999"/>
    <w:rsid w:val="006000D7"/>
    <w:rsid w:val="00600282"/>
    <w:rsid w:val="00600D18"/>
    <w:rsid w:val="006014EC"/>
    <w:rsid w:val="00601882"/>
    <w:rsid w:val="00601D33"/>
    <w:rsid w:val="006021DA"/>
    <w:rsid w:val="006031A9"/>
    <w:rsid w:val="00604503"/>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59E7"/>
    <w:rsid w:val="00615B97"/>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1C"/>
    <w:rsid w:val="00623E8E"/>
    <w:rsid w:val="00623FA3"/>
    <w:rsid w:val="0062410B"/>
    <w:rsid w:val="006241E8"/>
    <w:rsid w:val="00624A67"/>
    <w:rsid w:val="00624D23"/>
    <w:rsid w:val="0062545D"/>
    <w:rsid w:val="006257AB"/>
    <w:rsid w:val="006258E9"/>
    <w:rsid w:val="006258EC"/>
    <w:rsid w:val="00625DEF"/>
    <w:rsid w:val="00625E7E"/>
    <w:rsid w:val="00625EC2"/>
    <w:rsid w:val="00626A7A"/>
    <w:rsid w:val="00626EF6"/>
    <w:rsid w:val="00627540"/>
    <w:rsid w:val="00627686"/>
    <w:rsid w:val="00627DEB"/>
    <w:rsid w:val="00627EDE"/>
    <w:rsid w:val="00630671"/>
    <w:rsid w:val="00630847"/>
    <w:rsid w:val="00630F94"/>
    <w:rsid w:val="00631639"/>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66B"/>
    <w:rsid w:val="0065682A"/>
    <w:rsid w:val="00656F34"/>
    <w:rsid w:val="006575B7"/>
    <w:rsid w:val="00657765"/>
    <w:rsid w:val="00657B35"/>
    <w:rsid w:val="00660CD5"/>
    <w:rsid w:val="00660F23"/>
    <w:rsid w:val="00660F9E"/>
    <w:rsid w:val="00661166"/>
    <w:rsid w:val="00663065"/>
    <w:rsid w:val="0066326F"/>
    <w:rsid w:val="0066349A"/>
    <w:rsid w:val="00663785"/>
    <w:rsid w:val="00663881"/>
    <w:rsid w:val="006639BC"/>
    <w:rsid w:val="00663BBC"/>
    <w:rsid w:val="00663C12"/>
    <w:rsid w:val="00663C2E"/>
    <w:rsid w:val="00663DEF"/>
    <w:rsid w:val="00664E9B"/>
    <w:rsid w:val="00665099"/>
    <w:rsid w:val="00666694"/>
    <w:rsid w:val="00666B66"/>
    <w:rsid w:val="006704DE"/>
    <w:rsid w:val="00670E54"/>
    <w:rsid w:val="00671086"/>
    <w:rsid w:val="00671116"/>
    <w:rsid w:val="0067151C"/>
    <w:rsid w:val="00671777"/>
    <w:rsid w:val="006729BD"/>
    <w:rsid w:val="00672B62"/>
    <w:rsid w:val="006745C4"/>
    <w:rsid w:val="00674778"/>
    <w:rsid w:val="00674D74"/>
    <w:rsid w:val="006752FC"/>
    <w:rsid w:val="00675F32"/>
    <w:rsid w:val="00676AC2"/>
    <w:rsid w:val="006777B0"/>
    <w:rsid w:val="006802D7"/>
    <w:rsid w:val="0068171D"/>
    <w:rsid w:val="006819C2"/>
    <w:rsid w:val="00681D07"/>
    <w:rsid w:val="00682213"/>
    <w:rsid w:val="00682880"/>
    <w:rsid w:val="00683E88"/>
    <w:rsid w:val="00683EFA"/>
    <w:rsid w:val="006849B3"/>
    <w:rsid w:val="006849ED"/>
    <w:rsid w:val="006858C8"/>
    <w:rsid w:val="00686469"/>
    <w:rsid w:val="00686EC7"/>
    <w:rsid w:val="00687030"/>
    <w:rsid w:val="006872DE"/>
    <w:rsid w:val="00687369"/>
    <w:rsid w:val="006876CD"/>
    <w:rsid w:val="00687945"/>
    <w:rsid w:val="00687A23"/>
    <w:rsid w:val="00687C75"/>
    <w:rsid w:val="0069109E"/>
    <w:rsid w:val="006917A9"/>
    <w:rsid w:val="00692663"/>
    <w:rsid w:val="0069266B"/>
    <w:rsid w:val="00692EE0"/>
    <w:rsid w:val="0069325E"/>
    <w:rsid w:val="006932B7"/>
    <w:rsid w:val="00693723"/>
    <w:rsid w:val="006942B3"/>
    <w:rsid w:val="00694597"/>
    <w:rsid w:val="00694D43"/>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09A"/>
    <w:rsid w:val="006A2FCB"/>
    <w:rsid w:val="006A4257"/>
    <w:rsid w:val="006A4516"/>
    <w:rsid w:val="006A5279"/>
    <w:rsid w:val="006A5F93"/>
    <w:rsid w:val="006A63D0"/>
    <w:rsid w:val="006A65E4"/>
    <w:rsid w:val="006A74E2"/>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2610"/>
    <w:rsid w:val="006C3183"/>
    <w:rsid w:val="006C3247"/>
    <w:rsid w:val="006C4541"/>
    <w:rsid w:val="006C5897"/>
    <w:rsid w:val="006C5C4D"/>
    <w:rsid w:val="006C6DB8"/>
    <w:rsid w:val="006D0022"/>
    <w:rsid w:val="006D037D"/>
    <w:rsid w:val="006D0C28"/>
    <w:rsid w:val="006D14A5"/>
    <w:rsid w:val="006D238A"/>
    <w:rsid w:val="006D28D8"/>
    <w:rsid w:val="006D3177"/>
    <w:rsid w:val="006D3405"/>
    <w:rsid w:val="006D35A6"/>
    <w:rsid w:val="006D4917"/>
    <w:rsid w:val="006D4CEE"/>
    <w:rsid w:val="006D4DB8"/>
    <w:rsid w:val="006D4F2D"/>
    <w:rsid w:val="006D520B"/>
    <w:rsid w:val="006D528E"/>
    <w:rsid w:val="006D5801"/>
    <w:rsid w:val="006D6009"/>
    <w:rsid w:val="006D6172"/>
    <w:rsid w:val="006D6744"/>
    <w:rsid w:val="006D6EFF"/>
    <w:rsid w:val="006D73E5"/>
    <w:rsid w:val="006E0C67"/>
    <w:rsid w:val="006E128E"/>
    <w:rsid w:val="006E1565"/>
    <w:rsid w:val="006E1582"/>
    <w:rsid w:val="006E1D53"/>
    <w:rsid w:val="006E27BD"/>
    <w:rsid w:val="006E2DEA"/>
    <w:rsid w:val="006E2E77"/>
    <w:rsid w:val="006E33DB"/>
    <w:rsid w:val="006E3723"/>
    <w:rsid w:val="006E45C4"/>
    <w:rsid w:val="006E5300"/>
    <w:rsid w:val="006E55D8"/>
    <w:rsid w:val="006F19DE"/>
    <w:rsid w:val="006F1B98"/>
    <w:rsid w:val="006F1CC9"/>
    <w:rsid w:val="006F302B"/>
    <w:rsid w:val="006F3D53"/>
    <w:rsid w:val="006F4D45"/>
    <w:rsid w:val="006F5ECE"/>
    <w:rsid w:val="006F6578"/>
    <w:rsid w:val="006F78F6"/>
    <w:rsid w:val="006F7C7B"/>
    <w:rsid w:val="006F7F02"/>
    <w:rsid w:val="0070018F"/>
    <w:rsid w:val="007003BF"/>
    <w:rsid w:val="0070071B"/>
    <w:rsid w:val="00701675"/>
    <w:rsid w:val="00701736"/>
    <w:rsid w:val="00701A0B"/>
    <w:rsid w:val="00701CC1"/>
    <w:rsid w:val="00701D1E"/>
    <w:rsid w:val="00701F95"/>
    <w:rsid w:val="0070430C"/>
    <w:rsid w:val="007044CC"/>
    <w:rsid w:val="0070514B"/>
    <w:rsid w:val="007054E6"/>
    <w:rsid w:val="007066E7"/>
    <w:rsid w:val="00706E73"/>
    <w:rsid w:val="00707275"/>
    <w:rsid w:val="0070795F"/>
    <w:rsid w:val="0071029F"/>
    <w:rsid w:val="00710E8B"/>
    <w:rsid w:val="00710EA9"/>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9B2"/>
    <w:rsid w:val="00727A31"/>
    <w:rsid w:val="00727B0C"/>
    <w:rsid w:val="00730C5D"/>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0DFF"/>
    <w:rsid w:val="0074102A"/>
    <w:rsid w:val="0074253E"/>
    <w:rsid w:val="00742AA5"/>
    <w:rsid w:val="00742CBE"/>
    <w:rsid w:val="00744749"/>
    <w:rsid w:val="00744E24"/>
    <w:rsid w:val="0074572D"/>
    <w:rsid w:val="0074602A"/>
    <w:rsid w:val="00746179"/>
    <w:rsid w:val="007464E3"/>
    <w:rsid w:val="0074757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2D"/>
    <w:rsid w:val="00761164"/>
    <w:rsid w:val="00761CA7"/>
    <w:rsid w:val="007624F9"/>
    <w:rsid w:val="007629EC"/>
    <w:rsid w:val="00764407"/>
    <w:rsid w:val="00764AD4"/>
    <w:rsid w:val="00764E48"/>
    <w:rsid w:val="00765740"/>
    <w:rsid w:val="0076592F"/>
    <w:rsid w:val="00766F86"/>
    <w:rsid w:val="007670CD"/>
    <w:rsid w:val="0076728B"/>
    <w:rsid w:val="0076785F"/>
    <w:rsid w:val="007705D5"/>
    <w:rsid w:val="007708B5"/>
    <w:rsid w:val="00770C38"/>
    <w:rsid w:val="00770C59"/>
    <w:rsid w:val="00770D0E"/>
    <w:rsid w:val="00771062"/>
    <w:rsid w:val="00771619"/>
    <w:rsid w:val="0077215F"/>
    <w:rsid w:val="00772F03"/>
    <w:rsid w:val="0077350C"/>
    <w:rsid w:val="0077353D"/>
    <w:rsid w:val="007744A7"/>
    <w:rsid w:val="00774527"/>
    <w:rsid w:val="00774F96"/>
    <w:rsid w:val="007757F9"/>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EB3"/>
    <w:rsid w:val="00786F01"/>
    <w:rsid w:val="00787876"/>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5DC3"/>
    <w:rsid w:val="007972BD"/>
    <w:rsid w:val="00797A02"/>
    <w:rsid w:val="007A09CD"/>
    <w:rsid w:val="007A0B7C"/>
    <w:rsid w:val="007A0D49"/>
    <w:rsid w:val="007A0D7E"/>
    <w:rsid w:val="007A0F3C"/>
    <w:rsid w:val="007A132C"/>
    <w:rsid w:val="007A1A4D"/>
    <w:rsid w:val="007A20D7"/>
    <w:rsid w:val="007A35D2"/>
    <w:rsid w:val="007A36C2"/>
    <w:rsid w:val="007A38F9"/>
    <w:rsid w:val="007A3A26"/>
    <w:rsid w:val="007A3F3B"/>
    <w:rsid w:val="007A4ABC"/>
    <w:rsid w:val="007A4F59"/>
    <w:rsid w:val="007A5930"/>
    <w:rsid w:val="007A60B6"/>
    <w:rsid w:val="007A700C"/>
    <w:rsid w:val="007A7024"/>
    <w:rsid w:val="007A7E29"/>
    <w:rsid w:val="007B0460"/>
    <w:rsid w:val="007B04DF"/>
    <w:rsid w:val="007B098F"/>
    <w:rsid w:val="007B1007"/>
    <w:rsid w:val="007B1FB8"/>
    <w:rsid w:val="007B24E6"/>
    <w:rsid w:val="007B39E6"/>
    <w:rsid w:val="007B3D2D"/>
    <w:rsid w:val="007B4424"/>
    <w:rsid w:val="007B483B"/>
    <w:rsid w:val="007B4CD4"/>
    <w:rsid w:val="007B4FE7"/>
    <w:rsid w:val="007B531A"/>
    <w:rsid w:val="007B58FA"/>
    <w:rsid w:val="007B5DBC"/>
    <w:rsid w:val="007B5E80"/>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D792A"/>
    <w:rsid w:val="007E0636"/>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171"/>
    <w:rsid w:val="008046D5"/>
    <w:rsid w:val="00805046"/>
    <w:rsid w:val="00805F78"/>
    <w:rsid w:val="0080681F"/>
    <w:rsid w:val="00806DCB"/>
    <w:rsid w:val="00807815"/>
    <w:rsid w:val="00807C9E"/>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2B3D"/>
    <w:rsid w:val="00823AC7"/>
    <w:rsid w:val="00823B63"/>
    <w:rsid w:val="0082500B"/>
    <w:rsid w:val="00825CEE"/>
    <w:rsid w:val="00826EF5"/>
    <w:rsid w:val="00827833"/>
    <w:rsid w:val="00827E7C"/>
    <w:rsid w:val="00827FF3"/>
    <w:rsid w:val="00830411"/>
    <w:rsid w:val="00830569"/>
    <w:rsid w:val="0083106A"/>
    <w:rsid w:val="0083118D"/>
    <w:rsid w:val="00831DD7"/>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7E5"/>
    <w:rsid w:val="00842EAE"/>
    <w:rsid w:val="00842ED0"/>
    <w:rsid w:val="0084434D"/>
    <w:rsid w:val="008446E9"/>
    <w:rsid w:val="00844A4E"/>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62A"/>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3BF"/>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35B"/>
    <w:rsid w:val="00877740"/>
    <w:rsid w:val="00877907"/>
    <w:rsid w:val="00877AC6"/>
    <w:rsid w:val="00877ADA"/>
    <w:rsid w:val="00881182"/>
    <w:rsid w:val="008819A6"/>
    <w:rsid w:val="00882C86"/>
    <w:rsid w:val="00882D19"/>
    <w:rsid w:val="00882D1D"/>
    <w:rsid w:val="00883251"/>
    <w:rsid w:val="0088379D"/>
    <w:rsid w:val="00883F53"/>
    <w:rsid w:val="008840CF"/>
    <w:rsid w:val="00884176"/>
    <w:rsid w:val="008843A2"/>
    <w:rsid w:val="00884CD8"/>
    <w:rsid w:val="00884E3B"/>
    <w:rsid w:val="00884EA3"/>
    <w:rsid w:val="008857D4"/>
    <w:rsid w:val="00886B7D"/>
    <w:rsid w:val="008877A9"/>
    <w:rsid w:val="008908AA"/>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43C"/>
    <w:rsid w:val="00894EE4"/>
    <w:rsid w:val="00894FE3"/>
    <w:rsid w:val="0089505F"/>
    <w:rsid w:val="00895645"/>
    <w:rsid w:val="00895771"/>
    <w:rsid w:val="00896585"/>
    <w:rsid w:val="0089681F"/>
    <w:rsid w:val="00896D0A"/>
    <w:rsid w:val="00897583"/>
    <w:rsid w:val="0089758C"/>
    <w:rsid w:val="008A005D"/>
    <w:rsid w:val="008A12C0"/>
    <w:rsid w:val="008A1308"/>
    <w:rsid w:val="008A134C"/>
    <w:rsid w:val="008A1A77"/>
    <w:rsid w:val="008A1CDC"/>
    <w:rsid w:val="008A1DE1"/>
    <w:rsid w:val="008A2373"/>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4DEE"/>
    <w:rsid w:val="008B5E4C"/>
    <w:rsid w:val="008B615E"/>
    <w:rsid w:val="008B6829"/>
    <w:rsid w:val="008B72BF"/>
    <w:rsid w:val="008B72E2"/>
    <w:rsid w:val="008B79F4"/>
    <w:rsid w:val="008B7FBF"/>
    <w:rsid w:val="008C1012"/>
    <w:rsid w:val="008C1ED9"/>
    <w:rsid w:val="008C2CF9"/>
    <w:rsid w:val="008C32D1"/>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02A7"/>
    <w:rsid w:val="008F0835"/>
    <w:rsid w:val="008F14EC"/>
    <w:rsid w:val="008F1CBF"/>
    <w:rsid w:val="008F2786"/>
    <w:rsid w:val="008F29ED"/>
    <w:rsid w:val="008F2D28"/>
    <w:rsid w:val="008F2FB9"/>
    <w:rsid w:val="008F387A"/>
    <w:rsid w:val="008F44BD"/>
    <w:rsid w:val="008F452E"/>
    <w:rsid w:val="008F4559"/>
    <w:rsid w:val="008F5475"/>
    <w:rsid w:val="008F563F"/>
    <w:rsid w:val="008F6ABD"/>
    <w:rsid w:val="008F739B"/>
    <w:rsid w:val="008F7CDA"/>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1DBA"/>
    <w:rsid w:val="00912433"/>
    <w:rsid w:val="00913147"/>
    <w:rsid w:val="00913C4E"/>
    <w:rsid w:val="00914BEC"/>
    <w:rsid w:val="00914CD7"/>
    <w:rsid w:val="009152AB"/>
    <w:rsid w:val="009154C7"/>
    <w:rsid w:val="00915F79"/>
    <w:rsid w:val="009169E3"/>
    <w:rsid w:val="00917CC2"/>
    <w:rsid w:val="00917E6D"/>
    <w:rsid w:val="0092042F"/>
    <w:rsid w:val="00920D52"/>
    <w:rsid w:val="009214A5"/>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2B8E"/>
    <w:rsid w:val="0093331C"/>
    <w:rsid w:val="00933623"/>
    <w:rsid w:val="00933770"/>
    <w:rsid w:val="009337A5"/>
    <w:rsid w:val="00933989"/>
    <w:rsid w:val="00933A9C"/>
    <w:rsid w:val="00934FBF"/>
    <w:rsid w:val="00935729"/>
    <w:rsid w:val="00935AE1"/>
    <w:rsid w:val="00937278"/>
    <w:rsid w:val="009372B2"/>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31"/>
    <w:rsid w:val="00943DD0"/>
    <w:rsid w:val="00944EEA"/>
    <w:rsid w:val="00945B7F"/>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67E37"/>
    <w:rsid w:val="00971415"/>
    <w:rsid w:val="00971549"/>
    <w:rsid w:val="00971CCA"/>
    <w:rsid w:val="009727C3"/>
    <w:rsid w:val="00973801"/>
    <w:rsid w:val="00973E4E"/>
    <w:rsid w:val="00975E07"/>
    <w:rsid w:val="0097609B"/>
    <w:rsid w:val="00976571"/>
    <w:rsid w:val="00976D36"/>
    <w:rsid w:val="00977842"/>
    <w:rsid w:val="00977D91"/>
    <w:rsid w:val="00977DC2"/>
    <w:rsid w:val="00980300"/>
    <w:rsid w:val="009804DA"/>
    <w:rsid w:val="009814D3"/>
    <w:rsid w:val="00981FCB"/>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3842"/>
    <w:rsid w:val="00993E8C"/>
    <w:rsid w:val="009942C2"/>
    <w:rsid w:val="00994545"/>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5B1F"/>
    <w:rsid w:val="009B6564"/>
    <w:rsid w:val="009B6860"/>
    <w:rsid w:val="009B748D"/>
    <w:rsid w:val="009B7A30"/>
    <w:rsid w:val="009C093E"/>
    <w:rsid w:val="009C126B"/>
    <w:rsid w:val="009C166F"/>
    <w:rsid w:val="009C1D37"/>
    <w:rsid w:val="009C1DBF"/>
    <w:rsid w:val="009C2532"/>
    <w:rsid w:val="009C27D7"/>
    <w:rsid w:val="009C2984"/>
    <w:rsid w:val="009C2ACD"/>
    <w:rsid w:val="009C3E28"/>
    <w:rsid w:val="009C498D"/>
    <w:rsid w:val="009C499C"/>
    <w:rsid w:val="009C4AF6"/>
    <w:rsid w:val="009C4E6C"/>
    <w:rsid w:val="009C504F"/>
    <w:rsid w:val="009C561B"/>
    <w:rsid w:val="009C56BC"/>
    <w:rsid w:val="009C59B4"/>
    <w:rsid w:val="009C5C4A"/>
    <w:rsid w:val="009C60BA"/>
    <w:rsid w:val="009C7481"/>
    <w:rsid w:val="009C774D"/>
    <w:rsid w:val="009D1083"/>
    <w:rsid w:val="009D1572"/>
    <w:rsid w:val="009D1987"/>
    <w:rsid w:val="009D1D09"/>
    <w:rsid w:val="009D25F4"/>
    <w:rsid w:val="009D2982"/>
    <w:rsid w:val="009D2E00"/>
    <w:rsid w:val="009D321C"/>
    <w:rsid w:val="009D34E5"/>
    <w:rsid w:val="009D3C24"/>
    <w:rsid w:val="009D4215"/>
    <w:rsid w:val="009D4B7C"/>
    <w:rsid w:val="009D4B82"/>
    <w:rsid w:val="009D515C"/>
    <w:rsid w:val="009D5AEE"/>
    <w:rsid w:val="009D5D15"/>
    <w:rsid w:val="009D6CFA"/>
    <w:rsid w:val="009D7B05"/>
    <w:rsid w:val="009E05ED"/>
    <w:rsid w:val="009E0CA4"/>
    <w:rsid w:val="009E0D85"/>
    <w:rsid w:val="009E0E43"/>
    <w:rsid w:val="009E194E"/>
    <w:rsid w:val="009E2751"/>
    <w:rsid w:val="009E2E2F"/>
    <w:rsid w:val="009E315A"/>
    <w:rsid w:val="009E52DB"/>
    <w:rsid w:val="009E53C6"/>
    <w:rsid w:val="009E5689"/>
    <w:rsid w:val="009E58BD"/>
    <w:rsid w:val="009E5CA1"/>
    <w:rsid w:val="009E5CC9"/>
    <w:rsid w:val="009E631F"/>
    <w:rsid w:val="009E64A5"/>
    <w:rsid w:val="009E69C3"/>
    <w:rsid w:val="009E71EA"/>
    <w:rsid w:val="009E7B42"/>
    <w:rsid w:val="009E7C5D"/>
    <w:rsid w:val="009F0323"/>
    <w:rsid w:val="009F06B1"/>
    <w:rsid w:val="009F0B10"/>
    <w:rsid w:val="009F1501"/>
    <w:rsid w:val="009F1AD0"/>
    <w:rsid w:val="009F1AE6"/>
    <w:rsid w:val="009F3C47"/>
    <w:rsid w:val="009F426B"/>
    <w:rsid w:val="009F4433"/>
    <w:rsid w:val="009F4832"/>
    <w:rsid w:val="009F4C47"/>
    <w:rsid w:val="009F4F3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A7C"/>
    <w:rsid w:val="00A06E39"/>
    <w:rsid w:val="00A06F4F"/>
    <w:rsid w:val="00A0748E"/>
    <w:rsid w:val="00A07D74"/>
    <w:rsid w:val="00A100D2"/>
    <w:rsid w:val="00A1052B"/>
    <w:rsid w:val="00A110CE"/>
    <w:rsid w:val="00A11CB4"/>
    <w:rsid w:val="00A12EAA"/>
    <w:rsid w:val="00A13A9E"/>
    <w:rsid w:val="00A14690"/>
    <w:rsid w:val="00A14DE4"/>
    <w:rsid w:val="00A15859"/>
    <w:rsid w:val="00A15893"/>
    <w:rsid w:val="00A1606A"/>
    <w:rsid w:val="00A1610E"/>
    <w:rsid w:val="00A162CA"/>
    <w:rsid w:val="00A164A8"/>
    <w:rsid w:val="00A16E7D"/>
    <w:rsid w:val="00A17612"/>
    <w:rsid w:val="00A17D19"/>
    <w:rsid w:val="00A17D40"/>
    <w:rsid w:val="00A21170"/>
    <w:rsid w:val="00A2164A"/>
    <w:rsid w:val="00A2175B"/>
    <w:rsid w:val="00A217C2"/>
    <w:rsid w:val="00A219BB"/>
    <w:rsid w:val="00A236A8"/>
    <w:rsid w:val="00A236C4"/>
    <w:rsid w:val="00A238E4"/>
    <w:rsid w:val="00A23A31"/>
    <w:rsid w:val="00A23B10"/>
    <w:rsid w:val="00A2452B"/>
    <w:rsid w:val="00A24A64"/>
    <w:rsid w:val="00A24AF0"/>
    <w:rsid w:val="00A24D52"/>
    <w:rsid w:val="00A252F8"/>
    <w:rsid w:val="00A25A33"/>
    <w:rsid w:val="00A26021"/>
    <w:rsid w:val="00A2656E"/>
    <w:rsid w:val="00A271E9"/>
    <w:rsid w:val="00A27278"/>
    <w:rsid w:val="00A31A3F"/>
    <w:rsid w:val="00A32687"/>
    <w:rsid w:val="00A3313E"/>
    <w:rsid w:val="00A333FD"/>
    <w:rsid w:val="00A335BA"/>
    <w:rsid w:val="00A3367A"/>
    <w:rsid w:val="00A33D77"/>
    <w:rsid w:val="00A33F39"/>
    <w:rsid w:val="00A341A8"/>
    <w:rsid w:val="00A343EF"/>
    <w:rsid w:val="00A34C82"/>
    <w:rsid w:val="00A35229"/>
    <w:rsid w:val="00A35742"/>
    <w:rsid w:val="00A367FA"/>
    <w:rsid w:val="00A3760F"/>
    <w:rsid w:val="00A37A6C"/>
    <w:rsid w:val="00A37FBD"/>
    <w:rsid w:val="00A4011E"/>
    <w:rsid w:val="00A40199"/>
    <w:rsid w:val="00A40299"/>
    <w:rsid w:val="00A42289"/>
    <w:rsid w:val="00A4299E"/>
    <w:rsid w:val="00A42F64"/>
    <w:rsid w:val="00A430AE"/>
    <w:rsid w:val="00A438C1"/>
    <w:rsid w:val="00A4425F"/>
    <w:rsid w:val="00A44372"/>
    <w:rsid w:val="00A450FF"/>
    <w:rsid w:val="00A465FB"/>
    <w:rsid w:val="00A46E7A"/>
    <w:rsid w:val="00A46F44"/>
    <w:rsid w:val="00A46F8A"/>
    <w:rsid w:val="00A473B9"/>
    <w:rsid w:val="00A474CC"/>
    <w:rsid w:val="00A47A94"/>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A61"/>
    <w:rsid w:val="00A62BD6"/>
    <w:rsid w:val="00A635B1"/>
    <w:rsid w:val="00A64214"/>
    <w:rsid w:val="00A64238"/>
    <w:rsid w:val="00A645F6"/>
    <w:rsid w:val="00A65545"/>
    <w:rsid w:val="00A65A68"/>
    <w:rsid w:val="00A663C0"/>
    <w:rsid w:val="00A66464"/>
    <w:rsid w:val="00A664A2"/>
    <w:rsid w:val="00A664E2"/>
    <w:rsid w:val="00A665D1"/>
    <w:rsid w:val="00A6662D"/>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1E3B"/>
    <w:rsid w:val="00A823AB"/>
    <w:rsid w:val="00A82570"/>
    <w:rsid w:val="00A82BC0"/>
    <w:rsid w:val="00A82BE7"/>
    <w:rsid w:val="00A82DDC"/>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CA2"/>
    <w:rsid w:val="00A86DBD"/>
    <w:rsid w:val="00A86F09"/>
    <w:rsid w:val="00A872B6"/>
    <w:rsid w:val="00A874C9"/>
    <w:rsid w:val="00A87BB7"/>
    <w:rsid w:val="00A90105"/>
    <w:rsid w:val="00A90CC0"/>
    <w:rsid w:val="00A92971"/>
    <w:rsid w:val="00A930FC"/>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6EC4"/>
    <w:rsid w:val="00AA780D"/>
    <w:rsid w:val="00AA7A43"/>
    <w:rsid w:val="00AA7FFD"/>
    <w:rsid w:val="00AB02DC"/>
    <w:rsid w:val="00AB081B"/>
    <w:rsid w:val="00AB0D22"/>
    <w:rsid w:val="00AB0E95"/>
    <w:rsid w:val="00AB13D8"/>
    <w:rsid w:val="00AB1493"/>
    <w:rsid w:val="00AB15A7"/>
    <w:rsid w:val="00AB1AF5"/>
    <w:rsid w:val="00AB1E18"/>
    <w:rsid w:val="00AB1F5E"/>
    <w:rsid w:val="00AB28AC"/>
    <w:rsid w:val="00AB2C3E"/>
    <w:rsid w:val="00AB3331"/>
    <w:rsid w:val="00AB353D"/>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2E63"/>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D7CA2"/>
    <w:rsid w:val="00AE0666"/>
    <w:rsid w:val="00AE0F15"/>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142"/>
    <w:rsid w:val="00B073C2"/>
    <w:rsid w:val="00B103C0"/>
    <w:rsid w:val="00B10524"/>
    <w:rsid w:val="00B1122D"/>
    <w:rsid w:val="00B12469"/>
    <w:rsid w:val="00B125A0"/>
    <w:rsid w:val="00B132E4"/>
    <w:rsid w:val="00B13E90"/>
    <w:rsid w:val="00B1417C"/>
    <w:rsid w:val="00B141D8"/>
    <w:rsid w:val="00B14B46"/>
    <w:rsid w:val="00B15137"/>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260"/>
    <w:rsid w:val="00B23877"/>
    <w:rsid w:val="00B23CDA"/>
    <w:rsid w:val="00B23CF3"/>
    <w:rsid w:val="00B251B0"/>
    <w:rsid w:val="00B2565D"/>
    <w:rsid w:val="00B2591B"/>
    <w:rsid w:val="00B26421"/>
    <w:rsid w:val="00B269F2"/>
    <w:rsid w:val="00B27276"/>
    <w:rsid w:val="00B27868"/>
    <w:rsid w:val="00B3094C"/>
    <w:rsid w:val="00B30BA1"/>
    <w:rsid w:val="00B30D4D"/>
    <w:rsid w:val="00B3116F"/>
    <w:rsid w:val="00B31321"/>
    <w:rsid w:val="00B3141D"/>
    <w:rsid w:val="00B315C1"/>
    <w:rsid w:val="00B3180D"/>
    <w:rsid w:val="00B31DE7"/>
    <w:rsid w:val="00B321B8"/>
    <w:rsid w:val="00B32AC1"/>
    <w:rsid w:val="00B3470E"/>
    <w:rsid w:val="00B34961"/>
    <w:rsid w:val="00B34B40"/>
    <w:rsid w:val="00B34FBD"/>
    <w:rsid w:val="00B3563F"/>
    <w:rsid w:val="00B36B78"/>
    <w:rsid w:val="00B404FB"/>
    <w:rsid w:val="00B40613"/>
    <w:rsid w:val="00B410BF"/>
    <w:rsid w:val="00B420DC"/>
    <w:rsid w:val="00B42477"/>
    <w:rsid w:val="00B42724"/>
    <w:rsid w:val="00B43BDD"/>
    <w:rsid w:val="00B4414E"/>
    <w:rsid w:val="00B44282"/>
    <w:rsid w:val="00B44A08"/>
    <w:rsid w:val="00B44ADF"/>
    <w:rsid w:val="00B452FB"/>
    <w:rsid w:val="00B4589D"/>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6E1E"/>
    <w:rsid w:val="00B573D2"/>
    <w:rsid w:val="00B57B6C"/>
    <w:rsid w:val="00B60544"/>
    <w:rsid w:val="00B605AE"/>
    <w:rsid w:val="00B607A7"/>
    <w:rsid w:val="00B611D5"/>
    <w:rsid w:val="00B615E0"/>
    <w:rsid w:val="00B62497"/>
    <w:rsid w:val="00B6259E"/>
    <w:rsid w:val="00B62753"/>
    <w:rsid w:val="00B629E1"/>
    <w:rsid w:val="00B62ACB"/>
    <w:rsid w:val="00B63312"/>
    <w:rsid w:val="00B63A0C"/>
    <w:rsid w:val="00B63C00"/>
    <w:rsid w:val="00B643AF"/>
    <w:rsid w:val="00B643C5"/>
    <w:rsid w:val="00B64C2F"/>
    <w:rsid w:val="00B65143"/>
    <w:rsid w:val="00B65BE3"/>
    <w:rsid w:val="00B65C17"/>
    <w:rsid w:val="00B66E46"/>
    <w:rsid w:val="00B677C7"/>
    <w:rsid w:val="00B67A32"/>
    <w:rsid w:val="00B67A41"/>
    <w:rsid w:val="00B701BD"/>
    <w:rsid w:val="00B71A62"/>
    <w:rsid w:val="00B72B92"/>
    <w:rsid w:val="00B72D6F"/>
    <w:rsid w:val="00B736C1"/>
    <w:rsid w:val="00B74425"/>
    <w:rsid w:val="00B748A1"/>
    <w:rsid w:val="00B7686E"/>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87938"/>
    <w:rsid w:val="00B90128"/>
    <w:rsid w:val="00B90330"/>
    <w:rsid w:val="00B90A8D"/>
    <w:rsid w:val="00B90F15"/>
    <w:rsid w:val="00B90F6C"/>
    <w:rsid w:val="00B911B5"/>
    <w:rsid w:val="00B91D26"/>
    <w:rsid w:val="00B92419"/>
    <w:rsid w:val="00B9274D"/>
    <w:rsid w:val="00B92D2A"/>
    <w:rsid w:val="00B93360"/>
    <w:rsid w:val="00B934ED"/>
    <w:rsid w:val="00B93645"/>
    <w:rsid w:val="00B93AE8"/>
    <w:rsid w:val="00B93D3D"/>
    <w:rsid w:val="00B94295"/>
    <w:rsid w:val="00B945A6"/>
    <w:rsid w:val="00B95DB0"/>
    <w:rsid w:val="00B95F74"/>
    <w:rsid w:val="00B961ED"/>
    <w:rsid w:val="00B96907"/>
    <w:rsid w:val="00B9700D"/>
    <w:rsid w:val="00BA0464"/>
    <w:rsid w:val="00BA0BD6"/>
    <w:rsid w:val="00BA1005"/>
    <w:rsid w:val="00BA1279"/>
    <w:rsid w:val="00BA137F"/>
    <w:rsid w:val="00BA1799"/>
    <w:rsid w:val="00BA2EF4"/>
    <w:rsid w:val="00BA35F4"/>
    <w:rsid w:val="00BA3E95"/>
    <w:rsid w:val="00BA3EB6"/>
    <w:rsid w:val="00BA4C99"/>
    <w:rsid w:val="00BA536D"/>
    <w:rsid w:val="00BA5DC3"/>
    <w:rsid w:val="00BA61FD"/>
    <w:rsid w:val="00BA659B"/>
    <w:rsid w:val="00BA6958"/>
    <w:rsid w:val="00BA74EF"/>
    <w:rsid w:val="00BB0057"/>
    <w:rsid w:val="00BB03C1"/>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68D"/>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3BA6"/>
    <w:rsid w:val="00BD41C2"/>
    <w:rsid w:val="00BD4319"/>
    <w:rsid w:val="00BD4437"/>
    <w:rsid w:val="00BD469E"/>
    <w:rsid w:val="00BD47F3"/>
    <w:rsid w:val="00BD4CF9"/>
    <w:rsid w:val="00BD5086"/>
    <w:rsid w:val="00BD57DA"/>
    <w:rsid w:val="00BD593C"/>
    <w:rsid w:val="00BD5A4B"/>
    <w:rsid w:val="00BD5DF3"/>
    <w:rsid w:val="00BD6770"/>
    <w:rsid w:val="00BD6AF2"/>
    <w:rsid w:val="00BD7FA2"/>
    <w:rsid w:val="00BE073E"/>
    <w:rsid w:val="00BE0ABD"/>
    <w:rsid w:val="00BE0C9C"/>
    <w:rsid w:val="00BE0DA5"/>
    <w:rsid w:val="00BE121C"/>
    <w:rsid w:val="00BE127F"/>
    <w:rsid w:val="00BE1E18"/>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4AF"/>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4E70"/>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7EB"/>
    <w:rsid w:val="00C07A8F"/>
    <w:rsid w:val="00C07E32"/>
    <w:rsid w:val="00C103B6"/>
    <w:rsid w:val="00C1047F"/>
    <w:rsid w:val="00C1186E"/>
    <w:rsid w:val="00C118C3"/>
    <w:rsid w:val="00C1192B"/>
    <w:rsid w:val="00C119DD"/>
    <w:rsid w:val="00C1203B"/>
    <w:rsid w:val="00C1227F"/>
    <w:rsid w:val="00C12675"/>
    <w:rsid w:val="00C12CE9"/>
    <w:rsid w:val="00C12D87"/>
    <w:rsid w:val="00C12DEE"/>
    <w:rsid w:val="00C13257"/>
    <w:rsid w:val="00C13822"/>
    <w:rsid w:val="00C1397D"/>
    <w:rsid w:val="00C141B9"/>
    <w:rsid w:val="00C14573"/>
    <w:rsid w:val="00C14B69"/>
    <w:rsid w:val="00C159B8"/>
    <w:rsid w:val="00C159F1"/>
    <w:rsid w:val="00C15FB6"/>
    <w:rsid w:val="00C160C4"/>
    <w:rsid w:val="00C1663F"/>
    <w:rsid w:val="00C17C05"/>
    <w:rsid w:val="00C17E49"/>
    <w:rsid w:val="00C2086D"/>
    <w:rsid w:val="00C20DAF"/>
    <w:rsid w:val="00C218E0"/>
    <w:rsid w:val="00C21A6B"/>
    <w:rsid w:val="00C22A95"/>
    <w:rsid w:val="00C23A5C"/>
    <w:rsid w:val="00C23A9B"/>
    <w:rsid w:val="00C2429B"/>
    <w:rsid w:val="00C24C75"/>
    <w:rsid w:val="00C253D0"/>
    <w:rsid w:val="00C25948"/>
    <w:rsid w:val="00C25FC3"/>
    <w:rsid w:val="00C26A93"/>
    <w:rsid w:val="00C27283"/>
    <w:rsid w:val="00C301F4"/>
    <w:rsid w:val="00C3103E"/>
    <w:rsid w:val="00C3125E"/>
    <w:rsid w:val="00C31BDA"/>
    <w:rsid w:val="00C324E3"/>
    <w:rsid w:val="00C327B7"/>
    <w:rsid w:val="00C33A3B"/>
    <w:rsid w:val="00C343ED"/>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1EF5"/>
    <w:rsid w:val="00C42905"/>
    <w:rsid w:val="00C42C7B"/>
    <w:rsid w:val="00C42F63"/>
    <w:rsid w:val="00C432FE"/>
    <w:rsid w:val="00C43455"/>
    <w:rsid w:val="00C4355E"/>
    <w:rsid w:val="00C44426"/>
    <w:rsid w:val="00C44553"/>
    <w:rsid w:val="00C44935"/>
    <w:rsid w:val="00C44AB6"/>
    <w:rsid w:val="00C44E98"/>
    <w:rsid w:val="00C46249"/>
    <w:rsid w:val="00C46B3A"/>
    <w:rsid w:val="00C47AC9"/>
    <w:rsid w:val="00C47E48"/>
    <w:rsid w:val="00C50584"/>
    <w:rsid w:val="00C506BC"/>
    <w:rsid w:val="00C50737"/>
    <w:rsid w:val="00C50A84"/>
    <w:rsid w:val="00C50C17"/>
    <w:rsid w:val="00C51132"/>
    <w:rsid w:val="00C514CD"/>
    <w:rsid w:val="00C5154D"/>
    <w:rsid w:val="00C51FA8"/>
    <w:rsid w:val="00C52618"/>
    <w:rsid w:val="00C52F37"/>
    <w:rsid w:val="00C53996"/>
    <w:rsid w:val="00C53AF8"/>
    <w:rsid w:val="00C559E4"/>
    <w:rsid w:val="00C56350"/>
    <w:rsid w:val="00C576A9"/>
    <w:rsid w:val="00C57D27"/>
    <w:rsid w:val="00C60882"/>
    <w:rsid w:val="00C60C84"/>
    <w:rsid w:val="00C62700"/>
    <w:rsid w:val="00C633E3"/>
    <w:rsid w:val="00C635C5"/>
    <w:rsid w:val="00C63D91"/>
    <w:rsid w:val="00C64304"/>
    <w:rsid w:val="00C649AC"/>
    <w:rsid w:val="00C65444"/>
    <w:rsid w:val="00C65CBE"/>
    <w:rsid w:val="00C6681A"/>
    <w:rsid w:val="00C66D11"/>
    <w:rsid w:val="00C67036"/>
    <w:rsid w:val="00C6741A"/>
    <w:rsid w:val="00C6792D"/>
    <w:rsid w:val="00C6792E"/>
    <w:rsid w:val="00C702C9"/>
    <w:rsid w:val="00C70CE3"/>
    <w:rsid w:val="00C70E94"/>
    <w:rsid w:val="00C714C3"/>
    <w:rsid w:val="00C7225C"/>
    <w:rsid w:val="00C73377"/>
    <w:rsid w:val="00C735A5"/>
    <w:rsid w:val="00C74752"/>
    <w:rsid w:val="00C74A0D"/>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87E71"/>
    <w:rsid w:val="00C90319"/>
    <w:rsid w:val="00C90C64"/>
    <w:rsid w:val="00C91086"/>
    <w:rsid w:val="00C92215"/>
    <w:rsid w:val="00C92FAB"/>
    <w:rsid w:val="00C93505"/>
    <w:rsid w:val="00C93C1D"/>
    <w:rsid w:val="00C94429"/>
    <w:rsid w:val="00C94513"/>
    <w:rsid w:val="00C9503C"/>
    <w:rsid w:val="00C95E27"/>
    <w:rsid w:val="00C9693D"/>
    <w:rsid w:val="00C96FC2"/>
    <w:rsid w:val="00CA0A68"/>
    <w:rsid w:val="00CA0FDE"/>
    <w:rsid w:val="00CA109C"/>
    <w:rsid w:val="00CA1354"/>
    <w:rsid w:val="00CA1B7F"/>
    <w:rsid w:val="00CA2693"/>
    <w:rsid w:val="00CA2A87"/>
    <w:rsid w:val="00CA309D"/>
    <w:rsid w:val="00CA3260"/>
    <w:rsid w:val="00CA381C"/>
    <w:rsid w:val="00CA55AC"/>
    <w:rsid w:val="00CA590A"/>
    <w:rsid w:val="00CA70E1"/>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6CF0"/>
    <w:rsid w:val="00CC736B"/>
    <w:rsid w:val="00CD1667"/>
    <w:rsid w:val="00CD1694"/>
    <w:rsid w:val="00CD2BE1"/>
    <w:rsid w:val="00CD44E9"/>
    <w:rsid w:val="00CD479D"/>
    <w:rsid w:val="00CD4A77"/>
    <w:rsid w:val="00CD4B7E"/>
    <w:rsid w:val="00CD5E7F"/>
    <w:rsid w:val="00CD63D8"/>
    <w:rsid w:val="00CD6676"/>
    <w:rsid w:val="00CD6810"/>
    <w:rsid w:val="00CD6919"/>
    <w:rsid w:val="00CD790D"/>
    <w:rsid w:val="00CD7D41"/>
    <w:rsid w:val="00CE0094"/>
    <w:rsid w:val="00CE04A1"/>
    <w:rsid w:val="00CE1040"/>
    <w:rsid w:val="00CE1252"/>
    <w:rsid w:val="00CE132D"/>
    <w:rsid w:val="00CE1DAB"/>
    <w:rsid w:val="00CE268C"/>
    <w:rsid w:val="00CE2FD8"/>
    <w:rsid w:val="00CE341F"/>
    <w:rsid w:val="00CE497D"/>
    <w:rsid w:val="00CE50D2"/>
    <w:rsid w:val="00CE560D"/>
    <w:rsid w:val="00CE584F"/>
    <w:rsid w:val="00CE5A6B"/>
    <w:rsid w:val="00CE5BD7"/>
    <w:rsid w:val="00CE5C6B"/>
    <w:rsid w:val="00CE6310"/>
    <w:rsid w:val="00CE6433"/>
    <w:rsid w:val="00CE680C"/>
    <w:rsid w:val="00CE737D"/>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131"/>
    <w:rsid w:val="00CF5BE3"/>
    <w:rsid w:val="00CF63C7"/>
    <w:rsid w:val="00CF6543"/>
    <w:rsid w:val="00CF6916"/>
    <w:rsid w:val="00CF6AAF"/>
    <w:rsid w:val="00CF6C6A"/>
    <w:rsid w:val="00CF6F51"/>
    <w:rsid w:val="00D005A1"/>
    <w:rsid w:val="00D01501"/>
    <w:rsid w:val="00D01702"/>
    <w:rsid w:val="00D02310"/>
    <w:rsid w:val="00D027E5"/>
    <w:rsid w:val="00D02F55"/>
    <w:rsid w:val="00D03922"/>
    <w:rsid w:val="00D048C9"/>
    <w:rsid w:val="00D04C40"/>
    <w:rsid w:val="00D04D44"/>
    <w:rsid w:val="00D0518A"/>
    <w:rsid w:val="00D0523C"/>
    <w:rsid w:val="00D054FF"/>
    <w:rsid w:val="00D05E3A"/>
    <w:rsid w:val="00D07511"/>
    <w:rsid w:val="00D0777D"/>
    <w:rsid w:val="00D104E7"/>
    <w:rsid w:val="00D109D0"/>
    <w:rsid w:val="00D109D7"/>
    <w:rsid w:val="00D10E12"/>
    <w:rsid w:val="00D111DB"/>
    <w:rsid w:val="00D12006"/>
    <w:rsid w:val="00D1296E"/>
    <w:rsid w:val="00D12A84"/>
    <w:rsid w:val="00D12D0B"/>
    <w:rsid w:val="00D12D45"/>
    <w:rsid w:val="00D13EEF"/>
    <w:rsid w:val="00D14663"/>
    <w:rsid w:val="00D14916"/>
    <w:rsid w:val="00D14AA4"/>
    <w:rsid w:val="00D15119"/>
    <w:rsid w:val="00D1522C"/>
    <w:rsid w:val="00D1558F"/>
    <w:rsid w:val="00D159BB"/>
    <w:rsid w:val="00D15BFD"/>
    <w:rsid w:val="00D15CE5"/>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3F8E"/>
    <w:rsid w:val="00D24175"/>
    <w:rsid w:val="00D24497"/>
    <w:rsid w:val="00D25B6D"/>
    <w:rsid w:val="00D2661B"/>
    <w:rsid w:val="00D26C0C"/>
    <w:rsid w:val="00D26DBD"/>
    <w:rsid w:val="00D27051"/>
    <w:rsid w:val="00D27C36"/>
    <w:rsid w:val="00D27D52"/>
    <w:rsid w:val="00D300C4"/>
    <w:rsid w:val="00D30247"/>
    <w:rsid w:val="00D30391"/>
    <w:rsid w:val="00D30730"/>
    <w:rsid w:val="00D313E7"/>
    <w:rsid w:val="00D3150A"/>
    <w:rsid w:val="00D31539"/>
    <w:rsid w:val="00D319E1"/>
    <w:rsid w:val="00D3230C"/>
    <w:rsid w:val="00D3369A"/>
    <w:rsid w:val="00D3478A"/>
    <w:rsid w:val="00D353F4"/>
    <w:rsid w:val="00D360E9"/>
    <w:rsid w:val="00D362F0"/>
    <w:rsid w:val="00D36727"/>
    <w:rsid w:val="00D374D4"/>
    <w:rsid w:val="00D375F1"/>
    <w:rsid w:val="00D40699"/>
    <w:rsid w:val="00D40959"/>
    <w:rsid w:val="00D40FE5"/>
    <w:rsid w:val="00D41251"/>
    <w:rsid w:val="00D415D7"/>
    <w:rsid w:val="00D42396"/>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511"/>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326"/>
    <w:rsid w:val="00D7057C"/>
    <w:rsid w:val="00D70CDA"/>
    <w:rsid w:val="00D70F02"/>
    <w:rsid w:val="00D71848"/>
    <w:rsid w:val="00D71B9D"/>
    <w:rsid w:val="00D73234"/>
    <w:rsid w:val="00D73293"/>
    <w:rsid w:val="00D74623"/>
    <w:rsid w:val="00D7554E"/>
    <w:rsid w:val="00D75C50"/>
    <w:rsid w:val="00D75EB8"/>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4D2F"/>
    <w:rsid w:val="00D85701"/>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97BC6"/>
    <w:rsid w:val="00DA0341"/>
    <w:rsid w:val="00DA0524"/>
    <w:rsid w:val="00DA0E8F"/>
    <w:rsid w:val="00DA1785"/>
    <w:rsid w:val="00DA19A0"/>
    <w:rsid w:val="00DA1BA6"/>
    <w:rsid w:val="00DA1CE8"/>
    <w:rsid w:val="00DA208D"/>
    <w:rsid w:val="00DA25C6"/>
    <w:rsid w:val="00DA25F1"/>
    <w:rsid w:val="00DA26DC"/>
    <w:rsid w:val="00DA42C0"/>
    <w:rsid w:val="00DA456F"/>
    <w:rsid w:val="00DA47AB"/>
    <w:rsid w:val="00DA48DA"/>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3D06"/>
    <w:rsid w:val="00DC5884"/>
    <w:rsid w:val="00DC59F6"/>
    <w:rsid w:val="00DC5A91"/>
    <w:rsid w:val="00DC628B"/>
    <w:rsid w:val="00DC661A"/>
    <w:rsid w:val="00DC672E"/>
    <w:rsid w:val="00DC6BD6"/>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A"/>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6E0"/>
    <w:rsid w:val="00DE7EBB"/>
    <w:rsid w:val="00DF0AC6"/>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00"/>
    <w:rsid w:val="00E0156A"/>
    <w:rsid w:val="00E01A7E"/>
    <w:rsid w:val="00E01DA5"/>
    <w:rsid w:val="00E02767"/>
    <w:rsid w:val="00E02AB7"/>
    <w:rsid w:val="00E033BD"/>
    <w:rsid w:val="00E0376A"/>
    <w:rsid w:val="00E04A64"/>
    <w:rsid w:val="00E0518A"/>
    <w:rsid w:val="00E0567C"/>
    <w:rsid w:val="00E0640B"/>
    <w:rsid w:val="00E07116"/>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01"/>
    <w:rsid w:val="00E2176D"/>
    <w:rsid w:val="00E21BB7"/>
    <w:rsid w:val="00E22248"/>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0CEB"/>
    <w:rsid w:val="00E3196C"/>
    <w:rsid w:val="00E31D4D"/>
    <w:rsid w:val="00E31F4D"/>
    <w:rsid w:val="00E328DE"/>
    <w:rsid w:val="00E328E8"/>
    <w:rsid w:val="00E32A9C"/>
    <w:rsid w:val="00E336A2"/>
    <w:rsid w:val="00E34764"/>
    <w:rsid w:val="00E349AF"/>
    <w:rsid w:val="00E349E3"/>
    <w:rsid w:val="00E35095"/>
    <w:rsid w:val="00E3548C"/>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46E72"/>
    <w:rsid w:val="00E50697"/>
    <w:rsid w:val="00E50BCA"/>
    <w:rsid w:val="00E50FF8"/>
    <w:rsid w:val="00E513A5"/>
    <w:rsid w:val="00E52B5C"/>
    <w:rsid w:val="00E536EB"/>
    <w:rsid w:val="00E553FF"/>
    <w:rsid w:val="00E55BA1"/>
    <w:rsid w:val="00E56920"/>
    <w:rsid w:val="00E56B4C"/>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C35"/>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0BAD"/>
    <w:rsid w:val="00E8173E"/>
    <w:rsid w:val="00E81778"/>
    <w:rsid w:val="00E81976"/>
    <w:rsid w:val="00E8228A"/>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337"/>
    <w:rsid w:val="00E948FF"/>
    <w:rsid w:val="00E94C19"/>
    <w:rsid w:val="00E95532"/>
    <w:rsid w:val="00E95FB1"/>
    <w:rsid w:val="00E9657C"/>
    <w:rsid w:val="00E96A19"/>
    <w:rsid w:val="00E971CD"/>
    <w:rsid w:val="00E972C2"/>
    <w:rsid w:val="00E97BB6"/>
    <w:rsid w:val="00E97F19"/>
    <w:rsid w:val="00EA0165"/>
    <w:rsid w:val="00EA030F"/>
    <w:rsid w:val="00EA0E59"/>
    <w:rsid w:val="00EA15CF"/>
    <w:rsid w:val="00EA194B"/>
    <w:rsid w:val="00EA1C5A"/>
    <w:rsid w:val="00EA24C8"/>
    <w:rsid w:val="00EA28FC"/>
    <w:rsid w:val="00EA28FF"/>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A7B9F"/>
    <w:rsid w:val="00EB021C"/>
    <w:rsid w:val="00EB1970"/>
    <w:rsid w:val="00EB23D9"/>
    <w:rsid w:val="00EB270E"/>
    <w:rsid w:val="00EB271B"/>
    <w:rsid w:val="00EB2F92"/>
    <w:rsid w:val="00EB30F1"/>
    <w:rsid w:val="00EB32EA"/>
    <w:rsid w:val="00EB3329"/>
    <w:rsid w:val="00EB3AB3"/>
    <w:rsid w:val="00EB3F7B"/>
    <w:rsid w:val="00EB3FFA"/>
    <w:rsid w:val="00EB4071"/>
    <w:rsid w:val="00EB4075"/>
    <w:rsid w:val="00EB4333"/>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3A5C"/>
    <w:rsid w:val="00EC4107"/>
    <w:rsid w:val="00EC4608"/>
    <w:rsid w:val="00EC4B62"/>
    <w:rsid w:val="00EC6032"/>
    <w:rsid w:val="00EC74D8"/>
    <w:rsid w:val="00EC7663"/>
    <w:rsid w:val="00EC7BAA"/>
    <w:rsid w:val="00ED0588"/>
    <w:rsid w:val="00ED1051"/>
    <w:rsid w:val="00ED111C"/>
    <w:rsid w:val="00ED1432"/>
    <w:rsid w:val="00ED16FB"/>
    <w:rsid w:val="00ED1831"/>
    <w:rsid w:val="00ED2254"/>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3F33"/>
    <w:rsid w:val="00EE404F"/>
    <w:rsid w:val="00EE48D7"/>
    <w:rsid w:val="00EE603D"/>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8BF"/>
    <w:rsid w:val="00EF3BBD"/>
    <w:rsid w:val="00EF5A8A"/>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4F14"/>
    <w:rsid w:val="00F05ED0"/>
    <w:rsid w:val="00F0616E"/>
    <w:rsid w:val="00F064DE"/>
    <w:rsid w:val="00F06D4F"/>
    <w:rsid w:val="00F0770A"/>
    <w:rsid w:val="00F07B30"/>
    <w:rsid w:val="00F102C8"/>
    <w:rsid w:val="00F10C4F"/>
    <w:rsid w:val="00F11168"/>
    <w:rsid w:val="00F1125C"/>
    <w:rsid w:val="00F11814"/>
    <w:rsid w:val="00F12065"/>
    <w:rsid w:val="00F122DD"/>
    <w:rsid w:val="00F123DB"/>
    <w:rsid w:val="00F12D49"/>
    <w:rsid w:val="00F12DB9"/>
    <w:rsid w:val="00F12E87"/>
    <w:rsid w:val="00F12F23"/>
    <w:rsid w:val="00F130A9"/>
    <w:rsid w:val="00F14420"/>
    <w:rsid w:val="00F14434"/>
    <w:rsid w:val="00F14673"/>
    <w:rsid w:val="00F14B73"/>
    <w:rsid w:val="00F14BED"/>
    <w:rsid w:val="00F14C2D"/>
    <w:rsid w:val="00F154DF"/>
    <w:rsid w:val="00F15688"/>
    <w:rsid w:val="00F16E5E"/>
    <w:rsid w:val="00F17022"/>
    <w:rsid w:val="00F171BD"/>
    <w:rsid w:val="00F17379"/>
    <w:rsid w:val="00F20D53"/>
    <w:rsid w:val="00F2111C"/>
    <w:rsid w:val="00F22048"/>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B70"/>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92B"/>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167"/>
    <w:rsid w:val="00F55383"/>
    <w:rsid w:val="00F55515"/>
    <w:rsid w:val="00F564DB"/>
    <w:rsid w:val="00F567D9"/>
    <w:rsid w:val="00F57B3C"/>
    <w:rsid w:val="00F60173"/>
    <w:rsid w:val="00F60221"/>
    <w:rsid w:val="00F602AC"/>
    <w:rsid w:val="00F609B4"/>
    <w:rsid w:val="00F60B7A"/>
    <w:rsid w:val="00F60DB1"/>
    <w:rsid w:val="00F61D5B"/>
    <w:rsid w:val="00F61DBD"/>
    <w:rsid w:val="00F62021"/>
    <w:rsid w:val="00F6355B"/>
    <w:rsid w:val="00F63A2B"/>
    <w:rsid w:val="00F649F9"/>
    <w:rsid w:val="00F64A14"/>
    <w:rsid w:val="00F64D67"/>
    <w:rsid w:val="00F655D1"/>
    <w:rsid w:val="00F65A27"/>
    <w:rsid w:val="00F661A2"/>
    <w:rsid w:val="00F67043"/>
    <w:rsid w:val="00F672FC"/>
    <w:rsid w:val="00F6755F"/>
    <w:rsid w:val="00F6798E"/>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43A"/>
    <w:rsid w:val="00F84749"/>
    <w:rsid w:val="00F848AE"/>
    <w:rsid w:val="00F8514D"/>
    <w:rsid w:val="00F86928"/>
    <w:rsid w:val="00F86981"/>
    <w:rsid w:val="00F8737E"/>
    <w:rsid w:val="00F87C5E"/>
    <w:rsid w:val="00F87CC4"/>
    <w:rsid w:val="00F9033B"/>
    <w:rsid w:val="00F903E4"/>
    <w:rsid w:val="00F90833"/>
    <w:rsid w:val="00F90B1D"/>
    <w:rsid w:val="00F90F3D"/>
    <w:rsid w:val="00F9141D"/>
    <w:rsid w:val="00F915CC"/>
    <w:rsid w:val="00F916C5"/>
    <w:rsid w:val="00F92278"/>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5FDC"/>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190"/>
    <w:rsid w:val="00FB5A4C"/>
    <w:rsid w:val="00FB5AB8"/>
    <w:rsid w:val="00FB5E59"/>
    <w:rsid w:val="00FB6092"/>
    <w:rsid w:val="00FB655F"/>
    <w:rsid w:val="00FB6E7A"/>
    <w:rsid w:val="00FB6FFB"/>
    <w:rsid w:val="00FC00C9"/>
    <w:rsid w:val="00FC0688"/>
    <w:rsid w:val="00FC080F"/>
    <w:rsid w:val="00FC1166"/>
    <w:rsid w:val="00FC17C4"/>
    <w:rsid w:val="00FC26A3"/>
    <w:rsid w:val="00FC2831"/>
    <w:rsid w:val="00FC2980"/>
    <w:rsid w:val="00FC332C"/>
    <w:rsid w:val="00FC368D"/>
    <w:rsid w:val="00FC39CC"/>
    <w:rsid w:val="00FC3A09"/>
    <w:rsid w:val="00FC4440"/>
    <w:rsid w:val="00FC51C4"/>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33"/>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617019AE-DF00-4F4D-B87B-D91253A05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A6662D"/>
    <w:pPr>
      <w:keepNext/>
      <w:keepLines/>
      <w:shd w:val="clear" w:color="auto" w:fill="FFFFFF"/>
      <w:spacing w:before="0" w:line="240" w:lineRule="auto"/>
      <w:ind w:right="118"/>
      <w:jc w:val="center"/>
      <w:outlineLvl w:val="0"/>
    </w:pPr>
    <w:rPr>
      <w:rFonts w:eastAsiaTheme="majorEastAsia" w:cstheme="majorBidi"/>
      <w:b/>
      <w:bCs/>
      <w:caps/>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662D"/>
    <w:rPr>
      <w:rFonts w:ascii="Times New Roman" w:eastAsiaTheme="majorEastAsia" w:hAnsi="Times New Roman" w:cstheme="majorBidi"/>
      <w:b/>
      <w:bCs/>
      <w:caps/>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FB5190"/>
    <w:pPr>
      <w:numPr>
        <w:numId w:val="1"/>
      </w:numPr>
      <w:spacing w:after="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663785"/>
    <w:pPr>
      <w:tabs>
        <w:tab w:val="right" w:leader="dot" w:pos="8755"/>
      </w:tabs>
      <w:spacing w:before="120" w:after="120" w:line="240" w:lineRule="auto"/>
    </w:pPr>
  </w:style>
  <w:style w:type="paragraph" w:styleId="TOC2">
    <w:name w:val="toc 2"/>
    <w:basedOn w:val="Normal"/>
    <w:next w:val="Normal"/>
    <w:autoRedefine/>
    <w:uiPriority w:val="39"/>
    <w:unhideWhenUsed/>
    <w:rsid w:val="00663785"/>
    <w:pPr>
      <w:spacing w:before="0" w:after="0"/>
      <w:ind w:left="238"/>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663785"/>
    <w:pPr>
      <w:spacing w:before="0" w:after="0"/>
      <w:ind w:left="442"/>
      <w:jc w:val="left"/>
    </w:pPr>
    <w:rPr>
      <w:rFonts w:eastAsiaTheme="minorEastAsia"/>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C27283"/>
    <w:pPr>
      <w:spacing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C27283"/>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A429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4299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F:\Temporal%20cycle%20consistency.docx" TargetMode="External"/><Relationship Id="rId42" Type="http://schemas.openxmlformats.org/officeDocument/2006/relationships/footer" Target="footer8.xml"/><Relationship Id="rId47" Type="http://schemas.microsoft.com/office/2007/relationships/hdphoto" Target="media/hdphoto6.wdp"/><Relationship Id="rId63" Type="http://schemas.microsoft.com/office/2007/relationships/hdphoto" Target="media/hdphoto10.wdp"/><Relationship Id="rId68" Type="http://schemas.openxmlformats.org/officeDocument/2006/relationships/image" Target="media/image28.png"/><Relationship Id="rId84" Type="http://schemas.openxmlformats.org/officeDocument/2006/relationships/image" Target="media/image37.png"/><Relationship Id="rId89" Type="http://schemas.microsoft.com/office/2007/relationships/hdphoto" Target="media/hdphoto18.wdp"/><Relationship Id="rId7" Type="http://schemas.openxmlformats.org/officeDocument/2006/relationships/footnotes" Target="footnotes.xml"/><Relationship Id="rId71" Type="http://schemas.openxmlformats.org/officeDocument/2006/relationships/image" Target="media/image30.png"/><Relationship Id="rId92" Type="http://schemas.openxmlformats.org/officeDocument/2006/relationships/chart" Target="charts/chart7.xml"/><Relationship Id="rId2" Type="http://schemas.openxmlformats.org/officeDocument/2006/relationships/customXml" Target="../customXml/item2.xml"/><Relationship Id="rId16" Type="http://schemas.openxmlformats.org/officeDocument/2006/relationships/hyperlink" Target="file:///F:\Temporal%20cycle%20consistency.docx" TargetMode="External"/><Relationship Id="rId29" Type="http://schemas.openxmlformats.org/officeDocument/2006/relationships/image" Target="media/image6.png"/><Relationship Id="rId107" Type="http://schemas.openxmlformats.org/officeDocument/2006/relationships/image" Target="media/image48.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3.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7.jpeg"/><Relationship Id="rId53" Type="http://schemas.microsoft.com/office/2007/relationships/hdphoto" Target="media/hdphoto7.wdp"/><Relationship Id="rId58" Type="http://schemas.openxmlformats.org/officeDocument/2006/relationships/image" Target="media/image21.png"/><Relationship Id="rId66" Type="http://schemas.openxmlformats.org/officeDocument/2006/relationships/image" Target="media/image27.png"/><Relationship Id="rId74" Type="http://schemas.openxmlformats.org/officeDocument/2006/relationships/image" Target="media/image33.png"/><Relationship Id="rId79" Type="http://schemas.openxmlformats.org/officeDocument/2006/relationships/chart" Target="charts/chart4.xml"/><Relationship Id="rId87" Type="http://schemas.openxmlformats.org/officeDocument/2006/relationships/chart" Target="charts/chart6.xml"/><Relationship Id="rId102" Type="http://schemas.openxmlformats.org/officeDocument/2006/relationships/image" Target="media/image44.png"/><Relationship Id="rId110" Type="http://schemas.openxmlformats.org/officeDocument/2006/relationships/theme" Target="theme/theme1.xml"/><Relationship Id="rId5" Type="http://schemas.openxmlformats.org/officeDocument/2006/relationships/settings" Target="settings.xml"/><Relationship Id="rId61" Type="http://schemas.microsoft.com/office/2007/relationships/hdphoto" Target="media/hdphoto9.wdp"/><Relationship Id="rId82" Type="http://schemas.openxmlformats.org/officeDocument/2006/relationships/image" Target="media/image36.png"/><Relationship Id="rId90" Type="http://schemas.openxmlformats.org/officeDocument/2006/relationships/image" Target="media/image39.png"/><Relationship Id="rId95" Type="http://schemas.microsoft.com/office/2007/relationships/hdphoto" Target="media/hdphoto20.wdp"/><Relationship Id="rId19" Type="http://schemas.openxmlformats.org/officeDocument/2006/relationships/hyperlink" Target="file:///F:\Temporal%20cycle%20consistency.docx" TargetMode="External"/><Relationship Id="rId14" Type="http://schemas.openxmlformats.org/officeDocument/2006/relationships/footer" Target="footer5.xml"/><Relationship Id="rId22" Type="http://schemas.openxmlformats.org/officeDocument/2006/relationships/footer" Target="footer6.xml"/><Relationship Id="rId27" Type="http://schemas.openxmlformats.org/officeDocument/2006/relationships/image" Target="media/image4.png"/><Relationship Id="rId30" Type="http://schemas.microsoft.com/office/2007/relationships/hdphoto" Target="media/hdphoto2.wdp"/><Relationship Id="rId35" Type="http://schemas.openxmlformats.org/officeDocument/2006/relationships/image" Target="media/image10.png"/><Relationship Id="rId43" Type="http://schemas.openxmlformats.org/officeDocument/2006/relationships/image" Target="media/image16.png"/><Relationship Id="rId48" Type="http://schemas.openxmlformats.org/officeDocument/2006/relationships/hyperlink" Target="https://github.com/junyanz/CycleGAN" TargetMode="External"/><Relationship Id="rId64" Type="http://schemas.openxmlformats.org/officeDocument/2006/relationships/image" Target="media/image25.png"/><Relationship Id="rId69" Type="http://schemas.microsoft.com/office/2007/relationships/hdphoto" Target="media/hdphoto12.wdp"/><Relationship Id="rId77" Type="http://schemas.microsoft.com/office/2007/relationships/hdphoto" Target="media/hdphoto14.wdp"/><Relationship Id="rId100" Type="http://schemas.openxmlformats.org/officeDocument/2006/relationships/image" Target="media/image43.png"/><Relationship Id="rId105" Type="http://schemas.openxmlformats.org/officeDocument/2006/relationships/image" Target="media/image46.png"/><Relationship Id="rId8" Type="http://schemas.openxmlformats.org/officeDocument/2006/relationships/endnotes" Target="endnotes.xml"/><Relationship Id="rId51" Type="http://schemas.openxmlformats.org/officeDocument/2006/relationships/chart" Target="charts/chart2.xml"/><Relationship Id="rId72" Type="http://schemas.openxmlformats.org/officeDocument/2006/relationships/image" Target="media/image31.png"/><Relationship Id="rId80" Type="http://schemas.openxmlformats.org/officeDocument/2006/relationships/image" Target="media/image35.png"/><Relationship Id="rId85" Type="http://schemas.microsoft.com/office/2007/relationships/hdphoto" Target="media/hdphoto17.wdp"/><Relationship Id="rId93" Type="http://schemas.openxmlformats.org/officeDocument/2006/relationships/chart" Target="charts/chart8.xml"/><Relationship Id="rId98" Type="http://schemas.openxmlformats.org/officeDocument/2006/relationships/image" Target="media/image4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F:\Temporal%20cycle%20consistency.docx" TargetMode="External"/><Relationship Id="rId25" Type="http://schemas.microsoft.com/office/2007/relationships/hdphoto" Target="media/hdphoto1.wdp"/><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18.png"/><Relationship Id="rId59" Type="http://schemas.openxmlformats.org/officeDocument/2006/relationships/image" Target="media/image22.png"/><Relationship Id="rId67" Type="http://schemas.microsoft.com/office/2007/relationships/hdphoto" Target="media/hdphoto11.wdp"/><Relationship Id="rId103" Type="http://schemas.microsoft.com/office/2007/relationships/hdphoto" Target="media/hdphoto23.wdp"/><Relationship Id="rId108" Type="http://schemas.openxmlformats.org/officeDocument/2006/relationships/image" Target="media/image49.png"/><Relationship Id="rId20" Type="http://schemas.openxmlformats.org/officeDocument/2006/relationships/hyperlink" Target="file:///F:\Temporal%20cycle%20consistency.docx" TargetMode="External"/><Relationship Id="rId41" Type="http://schemas.openxmlformats.org/officeDocument/2006/relationships/image" Target="media/image15.png"/><Relationship Id="rId54" Type="http://schemas.openxmlformats.org/officeDocument/2006/relationships/image" Target="media/image20.png"/><Relationship Id="rId62" Type="http://schemas.openxmlformats.org/officeDocument/2006/relationships/image" Target="media/image24.png"/><Relationship Id="rId70" Type="http://schemas.openxmlformats.org/officeDocument/2006/relationships/image" Target="media/image29.png"/><Relationship Id="rId75" Type="http://schemas.microsoft.com/office/2007/relationships/hdphoto" Target="media/hdphoto13.wdp"/><Relationship Id="rId83" Type="http://schemas.microsoft.com/office/2007/relationships/hdphoto" Target="media/hdphoto16.wdp"/><Relationship Id="rId88" Type="http://schemas.openxmlformats.org/officeDocument/2006/relationships/image" Target="media/image38.png"/><Relationship Id="rId91" Type="http://schemas.microsoft.com/office/2007/relationships/hdphoto" Target="media/hdphoto19.wdp"/><Relationship Id="rId96"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F:\Temporal%20cycle%20consistency.docx" TargetMode="External"/><Relationship Id="rId23" Type="http://schemas.openxmlformats.org/officeDocument/2006/relationships/footer" Target="footer7.xml"/><Relationship Id="rId28" Type="http://schemas.openxmlformats.org/officeDocument/2006/relationships/image" Target="media/image5.jpeg"/><Relationship Id="rId36" Type="http://schemas.microsoft.com/office/2007/relationships/hdphoto" Target="media/hdphoto4.wdp"/><Relationship Id="rId49" Type="http://schemas.openxmlformats.org/officeDocument/2006/relationships/hyperlink" Target="https://www.tensorflow.org/tutorials/generative/pix2pix" TargetMode="External"/><Relationship Id="rId106"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7.png"/><Relationship Id="rId44" Type="http://schemas.microsoft.com/office/2007/relationships/hdphoto" Target="media/hdphoto5.wdp"/><Relationship Id="rId52" Type="http://schemas.openxmlformats.org/officeDocument/2006/relationships/image" Target="media/image19.png"/><Relationship Id="rId60" Type="http://schemas.openxmlformats.org/officeDocument/2006/relationships/image" Target="media/image23.png"/><Relationship Id="rId65" Type="http://schemas.openxmlformats.org/officeDocument/2006/relationships/image" Target="media/image26.png"/><Relationship Id="rId73" Type="http://schemas.openxmlformats.org/officeDocument/2006/relationships/image" Target="media/image32.png"/><Relationship Id="rId78" Type="http://schemas.openxmlformats.org/officeDocument/2006/relationships/chart" Target="charts/chart3.xml"/><Relationship Id="rId81" Type="http://schemas.microsoft.com/office/2007/relationships/hdphoto" Target="media/hdphoto15.wdp"/><Relationship Id="rId86" Type="http://schemas.openxmlformats.org/officeDocument/2006/relationships/chart" Target="charts/chart5.xml"/><Relationship Id="rId94" Type="http://schemas.openxmlformats.org/officeDocument/2006/relationships/image" Target="media/image40.png"/><Relationship Id="rId99" Type="http://schemas.microsoft.com/office/2007/relationships/hdphoto" Target="media/hdphoto21.wdp"/><Relationship Id="rId101" Type="http://schemas.microsoft.com/office/2007/relationships/hdphoto" Target="media/hdphoto22.wdp"/><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F:\Temporal%20cycle%20consistency.docx" TargetMode="External"/><Relationship Id="rId39" Type="http://schemas.openxmlformats.org/officeDocument/2006/relationships/image" Target="media/image13.png"/><Relationship Id="rId109" Type="http://schemas.openxmlformats.org/officeDocument/2006/relationships/fontTable" Target="fontTable.xml"/><Relationship Id="rId34" Type="http://schemas.openxmlformats.org/officeDocument/2006/relationships/image" Target="media/image9.png"/><Relationship Id="rId50" Type="http://schemas.openxmlformats.org/officeDocument/2006/relationships/chart" Target="charts/chart1.xml"/><Relationship Id="rId55" Type="http://schemas.microsoft.com/office/2007/relationships/hdphoto" Target="media/hdphoto8.wdp"/><Relationship Id="rId76" Type="http://schemas.openxmlformats.org/officeDocument/2006/relationships/image" Target="media/image34.png"/><Relationship Id="rId97" Type="http://schemas.openxmlformats.org/officeDocument/2006/relationships/image" Target="media/image41.png"/><Relationship Id="rId104" Type="http://schemas.openxmlformats.org/officeDocument/2006/relationships/image" Target="media/image45.tiff"/></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thisiskiru\Documents\GitHub\desktop-tutorial\experiment%20resul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t>AEE vs num of frames</a:t>
            </a:r>
          </a:p>
        </c:rich>
      </c:tx>
      <c:layout>
        <c:manualLayout>
          <c:xMode val="edge"/>
          <c:yMode val="edge"/>
          <c:x val="0.25165510728271268"/>
          <c:y val="2.7777777777777776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lineChart>
        <c:grouping val="standard"/>
        <c:varyColors val="0"/>
        <c:ser>
          <c:idx val="0"/>
          <c:order val="0"/>
          <c:spPr>
            <a:ln w="22225" cap="rnd">
              <a:solidFill>
                <a:schemeClr val="accent1"/>
              </a:solidFill>
              <a:round/>
            </a:ln>
            <a:effectLst/>
          </c:spPr>
          <c:marker>
            <c:symbol val="diamond"/>
            <c:size val="6"/>
            <c:spPr>
              <a:solidFill>
                <a:schemeClr val="accent1"/>
              </a:solidFill>
              <a:ln w="9525">
                <a:solidFill>
                  <a:schemeClr val="accent1"/>
                </a:solidFill>
                <a:round/>
              </a:ln>
              <a:effectLst/>
            </c:spPr>
          </c:marker>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trendline>
            <c:spPr>
              <a:ln w="19050" cap="rnd">
                <a:solidFill>
                  <a:schemeClr val="accent1"/>
                </a:solidFill>
                <a:prstDash val="sysDash"/>
              </a:ln>
              <a:effectLst/>
            </c:spPr>
            <c:trendlineType val="exp"/>
            <c:dispRSqr val="0"/>
            <c:dispEq val="0"/>
          </c:trendline>
          <c:val>
            <c:numRef>
              <c:f>'Ablition Study'!$G$3:$G$6</c:f>
              <c:numCache>
                <c:formatCode>General</c:formatCode>
                <c:ptCount val="4"/>
                <c:pt idx="0">
                  <c:v>1</c:v>
                </c:pt>
                <c:pt idx="1">
                  <c:v>2</c:v>
                </c:pt>
                <c:pt idx="2">
                  <c:v>3</c:v>
                </c:pt>
                <c:pt idx="3">
                  <c:v>4</c:v>
                </c:pt>
              </c:numCache>
            </c:numRef>
          </c:val>
          <c:smooth val="0"/>
          <c:extLst>
            <c:ext xmlns:c16="http://schemas.microsoft.com/office/drawing/2014/chart" uri="{C3380CC4-5D6E-409C-BE32-E72D297353CC}">
              <c16:uniqueId val="{00000001-E46F-45DE-A94A-C0254C4F4997}"/>
            </c:ext>
          </c:extLst>
        </c:ser>
        <c:ser>
          <c:idx val="1"/>
          <c:order val="1"/>
          <c:spPr>
            <a:ln w="38100" cap="rnd">
              <a:solidFill>
                <a:schemeClr val="accent2"/>
              </a:solidFill>
              <a:round/>
            </a:ln>
            <a:effectLst/>
          </c:spPr>
          <c:marker>
            <c:symbol val="square"/>
            <c:size val="6"/>
            <c:spPr>
              <a:solidFill>
                <a:schemeClr val="accent2"/>
              </a:solidFill>
              <a:ln w="38100">
                <a:solidFill>
                  <a:schemeClr val="accent2"/>
                </a:solidFill>
                <a:round/>
              </a:ln>
              <a:effectLst/>
            </c:spPr>
          </c:marker>
          <c:dLbls>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Ablition Study'!$H$3:$H$6</c:f>
              <c:numCache>
                <c:formatCode>0.00E+00</c:formatCode>
                <c:ptCount val="4"/>
                <c:pt idx="0" formatCode="General">
                  <c:v>4.9299999999999999E-5</c:v>
                </c:pt>
                <c:pt idx="1">
                  <c:v>1.22E-4</c:v>
                </c:pt>
                <c:pt idx="2">
                  <c:v>3.3500000000000001E-5</c:v>
                </c:pt>
                <c:pt idx="3">
                  <c:v>5.7299999999999997E-5</c:v>
                </c:pt>
              </c:numCache>
            </c:numRef>
          </c:val>
          <c:smooth val="0"/>
          <c:extLst>
            <c:ext xmlns:c16="http://schemas.microsoft.com/office/drawing/2014/chart" uri="{C3380CC4-5D6E-409C-BE32-E72D297353CC}">
              <c16:uniqueId val="{00000002-E46F-45DE-A94A-C0254C4F4997}"/>
            </c:ext>
          </c:extLst>
        </c:ser>
        <c:dLbls>
          <c:dLblPos val="t"/>
          <c:showLegendKey val="0"/>
          <c:showVal val="1"/>
          <c:showCatName val="0"/>
          <c:showSerName val="0"/>
          <c:showPercent val="0"/>
          <c:showBubbleSize val="0"/>
        </c:dLbls>
        <c:marker val="1"/>
        <c:smooth val="0"/>
        <c:axId val="475266024"/>
        <c:axId val="475266352"/>
      </c:lineChart>
      <c:catAx>
        <c:axId val="4752660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475266352"/>
        <c:crosses val="autoZero"/>
        <c:auto val="1"/>
        <c:lblAlgn val="ctr"/>
        <c:lblOffset val="100"/>
        <c:noMultiLvlLbl val="0"/>
      </c:catAx>
      <c:valAx>
        <c:axId val="475266352"/>
        <c:scaling>
          <c:logBase val="2"/>
          <c:orientation val="minMax"/>
          <c:max val="1.0000000000000002E-3"/>
          <c:min val="1.0000000000000004E-5"/>
        </c:scaling>
        <c:delete val="0"/>
        <c:axPos val="l"/>
        <c:title>
          <c:tx>
            <c:rich>
              <a:bodyPr rot="-5400000" spcFirstLastPara="1" vertOverflow="ellipsis" vert="horz" wrap="square" anchor="ctr" anchorCtr="1"/>
              <a:lstStyle/>
              <a:p>
                <a:pPr>
                  <a:defRPr sz="1200" b="0" i="0" u="none" strike="noStrike" kern="1200" cap="all" baseline="0">
                    <a:solidFill>
                      <a:sysClr val="windowText" lastClr="000000"/>
                    </a:solidFill>
                    <a:latin typeface="+mn-lt"/>
                    <a:ea typeface="+mn-ea"/>
                    <a:cs typeface="+mn-cs"/>
                  </a:defRPr>
                </a:pPr>
                <a:r>
                  <a:rPr lang="en-US" sz="1200"/>
                  <a:t>AEE</a:t>
                </a:r>
              </a:p>
            </c:rich>
          </c:tx>
          <c:overlay val="0"/>
          <c:spPr>
            <a:noFill/>
            <a:ln>
              <a:noFill/>
            </a:ln>
            <a:effectLst/>
          </c:spPr>
          <c:txPr>
            <a:bodyPr rot="-5400000" spcFirstLastPara="1" vertOverflow="ellipsis" vert="horz" wrap="square" anchor="ctr" anchorCtr="1"/>
            <a:lstStyle/>
            <a:p>
              <a:pPr>
                <a:defRPr sz="1200" b="0" i="0" u="none" strike="noStrike" kern="1200" cap="all" baseline="0">
                  <a:solidFill>
                    <a:sysClr val="windowText" lastClr="000000"/>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4752660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05</Pages>
  <Words>56208</Words>
  <Characters>320387</Characters>
  <Application>Microsoft Office Word</Application>
  <DocSecurity>0</DocSecurity>
  <Lines>2669</Lines>
  <Paragraphs>751</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5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5</cp:revision>
  <cp:lastPrinted>2020-10-23T13:34:00Z</cp:lastPrinted>
  <dcterms:created xsi:type="dcterms:W3CDTF">2020-10-23T13:27:00Z</dcterms:created>
  <dcterms:modified xsi:type="dcterms:W3CDTF">2020-10-23T13:42: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